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4B0CC3" w14:textId="77777777" w:rsidR="008D7A07" w:rsidRPr="003A1469" w:rsidRDefault="008D7A07" w:rsidP="00466496">
      <w:pPr>
        <w:rPr>
          <w:b/>
        </w:rPr>
      </w:pPr>
    </w:p>
    <w:p w14:paraId="6A356396" w14:textId="77777777" w:rsidR="008D7A07" w:rsidRDefault="008D7A07" w:rsidP="00466496">
      <w:pPr>
        <w:rPr>
          <w:b/>
        </w:rPr>
      </w:pPr>
    </w:p>
    <w:p w14:paraId="1D3A6E07" w14:textId="77777777" w:rsidR="00532E8A" w:rsidRDefault="00DB73AC" w:rsidP="00466496">
      <w:pPr>
        <w:rPr>
          <w:b/>
        </w:rPr>
      </w:pPr>
      <w:r>
        <w:rPr>
          <w:b/>
        </w:rPr>
        <w:t>mzIdentML</w:t>
      </w:r>
      <w:r w:rsidR="002D794A">
        <w:rPr>
          <w:b/>
        </w:rPr>
        <w:t xml:space="preserve">: </w:t>
      </w:r>
      <w:r w:rsidR="003A4DC1">
        <w:rPr>
          <w:b/>
        </w:rPr>
        <w:t>e</w:t>
      </w:r>
      <w:r w:rsidR="002D794A">
        <w:rPr>
          <w:b/>
        </w:rPr>
        <w:t xml:space="preserve">xchange </w:t>
      </w:r>
      <w:r w:rsidR="003A4DC1">
        <w:rPr>
          <w:b/>
        </w:rPr>
        <w:t>f</w:t>
      </w:r>
      <w:r w:rsidR="002D794A">
        <w:rPr>
          <w:b/>
        </w:rPr>
        <w:t xml:space="preserve">ormat for </w:t>
      </w:r>
      <w:r w:rsidR="003A4DC1">
        <w:rPr>
          <w:b/>
        </w:rPr>
        <w:t>p</w:t>
      </w:r>
      <w:r w:rsidR="002D794A">
        <w:rPr>
          <w:b/>
        </w:rPr>
        <w:t>eptides</w:t>
      </w:r>
      <w:r w:rsidR="003A4DC1">
        <w:rPr>
          <w:b/>
        </w:rPr>
        <w:t xml:space="preserve"> and proteins identified</w:t>
      </w:r>
      <w:r w:rsidR="002D794A">
        <w:rPr>
          <w:b/>
        </w:rPr>
        <w:t xml:space="preserve"> from </w:t>
      </w:r>
      <w:r w:rsidR="003A4DC1">
        <w:rPr>
          <w:b/>
        </w:rPr>
        <w:t>m</w:t>
      </w:r>
      <w:r w:rsidR="002D794A">
        <w:rPr>
          <w:b/>
        </w:rPr>
        <w:t xml:space="preserve">ass </w:t>
      </w:r>
      <w:r w:rsidR="003A4DC1">
        <w:rPr>
          <w:b/>
        </w:rPr>
        <w:t>s</w:t>
      </w:r>
      <w:r w:rsidR="002D794A">
        <w:rPr>
          <w:b/>
        </w:rPr>
        <w:t xml:space="preserve">pectra </w:t>
      </w:r>
    </w:p>
    <w:p w14:paraId="659BB1AC" w14:textId="77777777" w:rsidR="007B0DFD" w:rsidRPr="002D794A" w:rsidRDefault="007B0DFD" w:rsidP="00466496"/>
    <w:p w14:paraId="20FBF6FE" w14:textId="77777777" w:rsidR="007B0DFD" w:rsidRPr="002D794A" w:rsidRDefault="007B0DFD" w:rsidP="00466496">
      <w:pPr>
        <w:rPr>
          <w:u w:val="single"/>
        </w:rPr>
      </w:pPr>
      <w:r w:rsidRPr="002D794A">
        <w:rPr>
          <w:u w:val="single"/>
        </w:rPr>
        <w:t xml:space="preserve">Status of This </w:t>
      </w:r>
      <w:r w:rsidR="006E4345" w:rsidRPr="002D794A">
        <w:rPr>
          <w:u w:val="single"/>
        </w:rPr>
        <w:t>Document</w:t>
      </w:r>
    </w:p>
    <w:p w14:paraId="7D3F2A23" w14:textId="77777777" w:rsidR="007B0DFD" w:rsidRPr="002D794A" w:rsidRDefault="007B0DFD" w:rsidP="00466496"/>
    <w:p w14:paraId="7B4085EF" w14:textId="77777777" w:rsidR="007B0DFD" w:rsidRPr="002D794A" w:rsidRDefault="00F57CDB" w:rsidP="00466496">
      <w:r w:rsidRPr="002D794A">
        <w:t xml:space="preserve">This document </w:t>
      </w:r>
      <w:r w:rsidR="00023724" w:rsidRPr="002D794A">
        <w:t xml:space="preserve">presents </w:t>
      </w:r>
      <w:r w:rsidR="002D794A" w:rsidRPr="002D794A">
        <w:t xml:space="preserve">a </w:t>
      </w:r>
      <w:r w:rsidR="003B6AAB">
        <w:t>final</w:t>
      </w:r>
      <w:r w:rsidR="00526C9A">
        <w:t xml:space="preserve"> </w:t>
      </w:r>
      <w:r w:rsidR="008D7A07" w:rsidRPr="002D794A">
        <w:t>specification</w:t>
      </w:r>
      <w:r w:rsidR="00023724" w:rsidRPr="002D794A">
        <w:t xml:space="preserve"> for the </w:t>
      </w:r>
      <w:r w:rsidR="006D41B9">
        <w:t>mzIdentML</w:t>
      </w:r>
      <w:r w:rsidRPr="002D794A">
        <w:t xml:space="preserve"> </w:t>
      </w:r>
      <w:r w:rsidR="006E4345" w:rsidRPr="002D794A">
        <w:t xml:space="preserve">data format </w:t>
      </w:r>
      <w:r w:rsidR="00023724" w:rsidRPr="002D794A">
        <w:t xml:space="preserve">developed by </w:t>
      </w:r>
      <w:r w:rsidRPr="002D794A">
        <w:t xml:space="preserve">the </w:t>
      </w:r>
      <w:r w:rsidR="003F7EA3" w:rsidRPr="002D794A">
        <w:t xml:space="preserve">HUPO </w:t>
      </w:r>
      <w:r w:rsidRPr="002D794A">
        <w:t xml:space="preserve">Proteomics Standards Initiative. </w:t>
      </w:r>
      <w:r w:rsidR="007B0DFD" w:rsidRPr="002D794A">
        <w:t>Distribution is unlimited.</w:t>
      </w:r>
    </w:p>
    <w:p w14:paraId="755F2086" w14:textId="77777777" w:rsidR="007B0DFD" w:rsidRPr="002D794A" w:rsidRDefault="007B0DFD" w:rsidP="00466496"/>
    <w:p w14:paraId="5D6FBAE0" w14:textId="77777777" w:rsidR="002E367A" w:rsidRPr="002D794A" w:rsidRDefault="002E367A" w:rsidP="00466496">
      <w:pPr>
        <w:rPr>
          <w:u w:val="single"/>
        </w:rPr>
      </w:pPr>
      <w:r w:rsidRPr="002D794A">
        <w:rPr>
          <w:u w:val="single"/>
        </w:rPr>
        <w:t>Version of This Document</w:t>
      </w:r>
    </w:p>
    <w:p w14:paraId="22610981" w14:textId="77777777" w:rsidR="001B6667" w:rsidRPr="002D794A" w:rsidRDefault="002E367A" w:rsidP="00466496">
      <w:r w:rsidRPr="002D794A">
        <w:t xml:space="preserve">The current version of this document is: </w:t>
      </w:r>
      <w:r w:rsidR="000B529B" w:rsidRPr="000B529B">
        <w:t>version 1.</w:t>
      </w:r>
      <w:r w:rsidR="00932575">
        <w:t>2</w:t>
      </w:r>
      <w:r w:rsidR="00FC3D27">
        <w:t>.1</w:t>
      </w:r>
      <w:r w:rsidR="006749ED">
        <w:t xml:space="preserve">, draft </w:t>
      </w:r>
      <w:r w:rsidR="00574371">
        <w:t>April</w:t>
      </w:r>
      <w:r w:rsidR="006749ED">
        <w:t xml:space="preserve"> 201</w:t>
      </w:r>
      <w:r w:rsidR="00FC3D27">
        <w:t>6</w:t>
      </w:r>
      <w:r w:rsidR="001B6667" w:rsidRPr="002D794A">
        <w:t>.</w:t>
      </w:r>
    </w:p>
    <w:p w14:paraId="7FB66370" w14:textId="77777777" w:rsidR="009F7758" w:rsidRDefault="009F7758" w:rsidP="00466496">
      <w:pPr>
        <w:pStyle w:val="Heading1"/>
        <w:numPr>
          <w:ilvl w:val="0"/>
          <w:numId w:val="0"/>
        </w:numPr>
      </w:pPr>
      <w:bookmarkStart w:id="0" w:name="_Ref525097868"/>
      <w:bookmarkStart w:id="1" w:name="_Toc118017561"/>
      <w:bookmarkStart w:id="2" w:name="_Toc156877855"/>
    </w:p>
    <w:p w14:paraId="1311CE21" w14:textId="77777777" w:rsidR="007B0DFD" w:rsidRPr="008B6BE0" w:rsidRDefault="007B0DFD" w:rsidP="00466496">
      <w:pPr>
        <w:pStyle w:val="Heading1"/>
        <w:numPr>
          <w:ilvl w:val="0"/>
          <w:numId w:val="0"/>
        </w:numPr>
      </w:pPr>
      <w:bookmarkStart w:id="3" w:name="_Toc453235317"/>
      <w:r w:rsidRPr="008B6BE0">
        <w:t>Abstract</w:t>
      </w:r>
      <w:bookmarkEnd w:id="0"/>
      <w:bookmarkEnd w:id="1"/>
      <w:bookmarkEnd w:id="2"/>
      <w:bookmarkEnd w:id="3"/>
    </w:p>
    <w:p w14:paraId="2D1D8701" w14:textId="77777777" w:rsidR="002D794A" w:rsidRDefault="002D794A" w:rsidP="00466496">
      <w:r>
        <w:t>The Human Proteome Organisation (HUPO) Proteomics Standards Initiative (PSI) defines community standards for data representation in proteomics to facilitate data comparison, exchange and verification. The Proteomics Informatics Working Group is developing standards for describing the results of identification and quantitation proces</w:t>
      </w:r>
      <w:r w:rsidR="00985000">
        <w:t>s</w:t>
      </w:r>
      <w:r>
        <w:t>es for proteins, peptides and protein modifications from mass spectrometry. This document defines an XML schema that can be used to describe the outputs of proteomics search engines</w:t>
      </w:r>
      <w:r w:rsidR="00C4740C">
        <w:t xml:space="preserve"> or similar software for peptide/protein identification from mass spectrometry (MS) data</w:t>
      </w:r>
      <w:r>
        <w:t>.</w:t>
      </w:r>
    </w:p>
    <w:p w14:paraId="60D101FC" w14:textId="77777777" w:rsidR="007B0DFD" w:rsidRPr="002D794A" w:rsidRDefault="007B0DFD" w:rsidP="00466496"/>
    <w:p w14:paraId="4D460B78" w14:textId="77777777" w:rsidR="00686D21" w:rsidRPr="00060CAA" w:rsidRDefault="007B0DFD" w:rsidP="00466496">
      <w:pPr>
        <w:rPr>
          <w:b/>
          <w:sz w:val="28"/>
          <w:szCs w:val="28"/>
        </w:rPr>
      </w:pPr>
      <w:r w:rsidRPr="00060CAA">
        <w:rPr>
          <w:b/>
          <w:sz w:val="28"/>
          <w:szCs w:val="28"/>
        </w:rPr>
        <w:t>Contents</w:t>
      </w:r>
    </w:p>
    <w:p w14:paraId="166CD3F0" w14:textId="77777777" w:rsidR="00EC4FAF" w:rsidRPr="00194586" w:rsidRDefault="003A117B">
      <w:pPr>
        <w:pStyle w:val="TOC1"/>
        <w:tabs>
          <w:tab w:val="right" w:leader="dot" w:pos="9962"/>
        </w:tabs>
        <w:rPr>
          <w:rFonts w:ascii="Calibri" w:hAnsi="Calibri"/>
          <w:noProof/>
          <w:sz w:val="22"/>
          <w:szCs w:val="22"/>
        </w:rPr>
      </w:pPr>
      <w:r w:rsidRPr="00E86995">
        <w:rPr>
          <w:highlight w:val="yellow"/>
        </w:rPr>
        <w:fldChar w:fldCharType="begin"/>
      </w:r>
      <w:r w:rsidRPr="00E86995">
        <w:rPr>
          <w:highlight w:val="yellow"/>
        </w:rPr>
        <w:instrText xml:space="preserve"> TOC \o "1-3" \h \z \u </w:instrText>
      </w:r>
      <w:r w:rsidRPr="00E86995">
        <w:rPr>
          <w:highlight w:val="yellow"/>
        </w:rPr>
        <w:fldChar w:fldCharType="separate"/>
      </w:r>
      <w:hyperlink w:anchor="_Toc453235317" w:history="1">
        <w:r w:rsidR="00EC4FAF" w:rsidRPr="0034073E">
          <w:rPr>
            <w:rStyle w:val="Hyperlink"/>
            <w:noProof/>
          </w:rPr>
          <w:t>Abstract</w:t>
        </w:r>
        <w:r w:rsidR="00EC4FAF">
          <w:rPr>
            <w:noProof/>
            <w:webHidden/>
          </w:rPr>
          <w:tab/>
        </w:r>
        <w:r w:rsidR="00EC4FAF">
          <w:rPr>
            <w:noProof/>
            <w:webHidden/>
          </w:rPr>
          <w:fldChar w:fldCharType="begin"/>
        </w:r>
        <w:r w:rsidR="00EC4FAF">
          <w:rPr>
            <w:noProof/>
            <w:webHidden/>
          </w:rPr>
          <w:instrText xml:space="preserve"> PAGEREF _Toc453235317 \h </w:instrText>
        </w:r>
        <w:r w:rsidR="00EC4FAF">
          <w:rPr>
            <w:noProof/>
            <w:webHidden/>
          </w:rPr>
        </w:r>
        <w:r w:rsidR="00EC4FAF">
          <w:rPr>
            <w:noProof/>
            <w:webHidden/>
          </w:rPr>
          <w:fldChar w:fldCharType="separate"/>
        </w:r>
        <w:r w:rsidR="00EC4FAF">
          <w:rPr>
            <w:noProof/>
            <w:webHidden/>
          </w:rPr>
          <w:t>1</w:t>
        </w:r>
        <w:r w:rsidR="00EC4FAF">
          <w:rPr>
            <w:noProof/>
            <w:webHidden/>
          </w:rPr>
          <w:fldChar w:fldCharType="end"/>
        </w:r>
      </w:hyperlink>
    </w:p>
    <w:p w14:paraId="680B69A3" w14:textId="77777777" w:rsidR="00EC4FAF" w:rsidRPr="00194586" w:rsidRDefault="004E159A">
      <w:pPr>
        <w:pStyle w:val="TOC1"/>
        <w:tabs>
          <w:tab w:val="left" w:pos="400"/>
          <w:tab w:val="right" w:leader="dot" w:pos="9962"/>
        </w:tabs>
        <w:rPr>
          <w:rFonts w:ascii="Calibri" w:hAnsi="Calibri"/>
          <w:noProof/>
          <w:sz w:val="22"/>
          <w:szCs w:val="22"/>
        </w:rPr>
      </w:pPr>
      <w:hyperlink w:anchor="_Toc453235318" w:history="1">
        <w:r w:rsidR="00EC4FAF" w:rsidRPr="0034073E">
          <w:rPr>
            <w:rStyle w:val="Hyperlink"/>
            <w:noProof/>
          </w:rPr>
          <w:t>1.</w:t>
        </w:r>
        <w:r w:rsidR="00EC4FAF" w:rsidRPr="00194586">
          <w:rPr>
            <w:rFonts w:ascii="Calibri" w:hAnsi="Calibri"/>
            <w:noProof/>
            <w:sz w:val="22"/>
            <w:szCs w:val="22"/>
          </w:rPr>
          <w:tab/>
        </w:r>
        <w:r w:rsidR="00EC4FAF" w:rsidRPr="0034073E">
          <w:rPr>
            <w:rStyle w:val="Hyperlink"/>
            <w:noProof/>
          </w:rPr>
          <w:t>Introduction</w:t>
        </w:r>
        <w:r w:rsidR="00EC4FAF">
          <w:rPr>
            <w:noProof/>
            <w:webHidden/>
          </w:rPr>
          <w:tab/>
        </w:r>
        <w:r w:rsidR="00EC4FAF">
          <w:rPr>
            <w:noProof/>
            <w:webHidden/>
          </w:rPr>
          <w:fldChar w:fldCharType="begin"/>
        </w:r>
        <w:r w:rsidR="00EC4FAF">
          <w:rPr>
            <w:noProof/>
            <w:webHidden/>
          </w:rPr>
          <w:instrText xml:space="preserve"> PAGEREF _Toc453235318 \h </w:instrText>
        </w:r>
        <w:r w:rsidR="00EC4FAF">
          <w:rPr>
            <w:noProof/>
            <w:webHidden/>
          </w:rPr>
        </w:r>
        <w:r w:rsidR="00EC4FAF">
          <w:rPr>
            <w:noProof/>
            <w:webHidden/>
          </w:rPr>
          <w:fldChar w:fldCharType="separate"/>
        </w:r>
        <w:r w:rsidR="00EC4FAF">
          <w:rPr>
            <w:noProof/>
            <w:webHidden/>
          </w:rPr>
          <w:t>3</w:t>
        </w:r>
        <w:r w:rsidR="00EC4FAF">
          <w:rPr>
            <w:noProof/>
            <w:webHidden/>
          </w:rPr>
          <w:fldChar w:fldCharType="end"/>
        </w:r>
      </w:hyperlink>
    </w:p>
    <w:p w14:paraId="18E08F0C" w14:textId="77777777" w:rsidR="00EC4FAF" w:rsidRPr="00194586" w:rsidRDefault="004E159A">
      <w:pPr>
        <w:pStyle w:val="TOC2"/>
        <w:rPr>
          <w:rFonts w:ascii="Calibri" w:hAnsi="Calibri"/>
          <w:noProof/>
          <w:sz w:val="22"/>
          <w:szCs w:val="22"/>
        </w:rPr>
      </w:pPr>
      <w:hyperlink w:anchor="_Toc453235319" w:history="1">
        <w:r w:rsidR="00EC4FAF" w:rsidRPr="0034073E">
          <w:rPr>
            <w:rStyle w:val="Hyperlink"/>
            <w:noProof/>
          </w:rPr>
          <w:t>1.1</w:t>
        </w:r>
        <w:r w:rsidR="00EC4FAF" w:rsidRPr="00194586">
          <w:rPr>
            <w:rFonts w:ascii="Calibri" w:hAnsi="Calibri"/>
            <w:noProof/>
            <w:sz w:val="22"/>
            <w:szCs w:val="22"/>
          </w:rPr>
          <w:tab/>
        </w:r>
        <w:r w:rsidR="00EC4FAF" w:rsidRPr="0034073E">
          <w:rPr>
            <w:rStyle w:val="Hyperlink"/>
            <w:noProof/>
          </w:rPr>
          <w:t>Background</w:t>
        </w:r>
        <w:r w:rsidR="00EC4FAF">
          <w:rPr>
            <w:noProof/>
            <w:webHidden/>
          </w:rPr>
          <w:tab/>
        </w:r>
        <w:r w:rsidR="00EC4FAF">
          <w:rPr>
            <w:noProof/>
            <w:webHidden/>
          </w:rPr>
          <w:fldChar w:fldCharType="begin"/>
        </w:r>
        <w:r w:rsidR="00EC4FAF">
          <w:rPr>
            <w:noProof/>
            <w:webHidden/>
          </w:rPr>
          <w:instrText xml:space="preserve"> PAGEREF _Toc453235319 \h </w:instrText>
        </w:r>
        <w:r w:rsidR="00EC4FAF">
          <w:rPr>
            <w:noProof/>
            <w:webHidden/>
          </w:rPr>
        </w:r>
        <w:r w:rsidR="00EC4FAF">
          <w:rPr>
            <w:noProof/>
            <w:webHidden/>
          </w:rPr>
          <w:fldChar w:fldCharType="separate"/>
        </w:r>
        <w:r w:rsidR="00EC4FAF">
          <w:rPr>
            <w:noProof/>
            <w:webHidden/>
          </w:rPr>
          <w:t>3</w:t>
        </w:r>
        <w:r w:rsidR="00EC4FAF">
          <w:rPr>
            <w:noProof/>
            <w:webHidden/>
          </w:rPr>
          <w:fldChar w:fldCharType="end"/>
        </w:r>
      </w:hyperlink>
    </w:p>
    <w:p w14:paraId="79DC8A5C" w14:textId="77777777" w:rsidR="00EC4FAF" w:rsidRPr="00194586" w:rsidRDefault="004E159A">
      <w:pPr>
        <w:pStyle w:val="TOC2"/>
        <w:rPr>
          <w:rFonts w:ascii="Calibri" w:hAnsi="Calibri"/>
          <w:noProof/>
          <w:sz w:val="22"/>
          <w:szCs w:val="22"/>
        </w:rPr>
      </w:pPr>
      <w:hyperlink w:anchor="_Toc453235320" w:history="1">
        <w:r w:rsidR="00EC4FAF" w:rsidRPr="0034073E">
          <w:rPr>
            <w:rStyle w:val="Hyperlink"/>
            <w:noProof/>
          </w:rPr>
          <w:t>1.2</w:t>
        </w:r>
        <w:r w:rsidR="00EC4FAF" w:rsidRPr="00194586">
          <w:rPr>
            <w:rFonts w:ascii="Calibri" w:hAnsi="Calibri"/>
            <w:noProof/>
            <w:sz w:val="22"/>
            <w:szCs w:val="22"/>
          </w:rPr>
          <w:tab/>
        </w:r>
        <w:r w:rsidR="00EC4FAF" w:rsidRPr="0034073E">
          <w:rPr>
            <w:rStyle w:val="Hyperlink"/>
            <w:noProof/>
          </w:rPr>
          <w:t>Document Structure</w:t>
        </w:r>
        <w:r w:rsidR="00EC4FAF">
          <w:rPr>
            <w:noProof/>
            <w:webHidden/>
          </w:rPr>
          <w:tab/>
        </w:r>
        <w:r w:rsidR="00EC4FAF">
          <w:rPr>
            <w:noProof/>
            <w:webHidden/>
          </w:rPr>
          <w:fldChar w:fldCharType="begin"/>
        </w:r>
        <w:r w:rsidR="00EC4FAF">
          <w:rPr>
            <w:noProof/>
            <w:webHidden/>
          </w:rPr>
          <w:instrText xml:space="preserve"> PAGEREF _Toc453235320 \h </w:instrText>
        </w:r>
        <w:r w:rsidR="00EC4FAF">
          <w:rPr>
            <w:noProof/>
            <w:webHidden/>
          </w:rPr>
        </w:r>
        <w:r w:rsidR="00EC4FAF">
          <w:rPr>
            <w:noProof/>
            <w:webHidden/>
          </w:rPr>
          <w:fldChar w:fldCharType="separate"/>
        </w:r>
        <w:r w:rsidR="00EC4FAF">
          <w:rPr>
            <w:noProof/>
            <w:webHidden/>
          </w:rPr>
          <w:t>4</w:t>
        </w:r>
        <w:r w:rsidR="00EC4FAF">
          <w:rPr>
            <w:noProof/>
            <w:webHidden/>
          </w:rPr>
          <w:fldChar w:fldCharType="end"/>
        </w:r>
      </w:hyperlink>
    </w:p>
    <w:p w14:paraId="1CB4E4CF" w14:textId="77777777" w:rsidR="00EC4FAF" w:rsidRPr="00194586" w:rsidRDefault="004E159A">
      <w:pPr>
        <w:pStyle w:val="TOC1"/>
        <w:tabs>
          <w:tab w:val="left" w:pos="400"/>
          <w:tab w:val="right" w:leader="dot" w:pos="9962"/>
        </w:tabs>
        <w:rPr>
          <w:rFonts w:ascii="Calibri" w:hAnsi="Calibri"/>
          <w:noProof/>
          <w:sz w:val="22"/>
          <w:szCs w:val="22"/>
        </w:rPr>
      </w:pPr>
      <w:hyperlink w:anchor="_Toc453235321" w:history="1">
        <w:r w:rsidR="00EC4FAF" w:rsidRPr="0034073E">
          <w:rPr>
            <w:rStyle w:val="Hyperlink"/>
            <w:noProof/>
          </w:rPr>
          <w:t>2.</w:t>
        </w:r>
        <w:r w:rsidR="00EC4FAF" w:rsidRPr="00194586">
          <w:rPr>
            <w:rFonts w:ascii="Calibri" w:hAnsi="Calibri"/>
            <w:noProof/>
            <w:sz w:val="22"/>
            <w:szCs w:val="22"/>
          </w:rPr>
          <w:tab/>
        </w:r>
        <w:r w:rsidR="00EC4FAF" w:rsidRPr="0034073E">
          <w:rPr>
            <w:rStyle w:val="Hyperlink"/>
            <w:noProof/>
          </w:rPr>
          <w:t>Use Cases for mzIdentML</w:t>
        </w:r>
        <w:r w:rsidR="00EC4FAF">
          <w:rPr>
            <w:noProof/>
            <w:webHidden/>
          </w:rPr>
          <w:tab/>
        </w:r>
        <w:r w:rsidR="00EC4FAF">
          <w:rPr>
            <w:noProof/>
            <w:webHidden/>
          </w:rPr>
          <w:fldChar w:fldCharType="begin"/>
        </w:r>
        <w:r w:rsidR="00EC4FAF">
          <w:rPr>
            <w:noProof/>
            <w:webHidden/>
          </w:rPr>
          <w:instrText xml:space="preserve"> PAGEREF _Toc453235321 \h </w:instrText>
        </w:r>
        <w:r w:rsidR="00EC4FAF">
          <w:rPr>
            <w:noProof/>
            <w:webHidden/>
          </w:rPr>
        </w:r>
        <w:r w:rsidR="00EC4FAF">
          <w:rPr>
            <w:noProof/>
            <w:webHidden/>
          </w:rPr>
          <w:fldChar w:fldCharType="separate"/>
        </w:r>
        <w:r w:rsidR="00EC4FAF">
          <w:rPr>
            <w:noProof/>
            <w:webHidden/>
          </w:rPr>
          <w:t>4</w:t>
        </w:r>
        <w:r w:rsidR="00EC4FAF">
          <w:rPr>
            <w:noProof/>
            <w:webHidden/>
          </w:rPr>
          <w:fldChar w:fldCharType="end"/>
        </w:r>
      </w:hyperlink>
    </w:p>
    <w:p w14:paraId="62BA9690" w14:textId="77777777" w:rsidR="00EC4FAF" w:rsidRPr="00194586" w:rsidRDefault="004E159A">
      <w:pPr>
        <w:pStyle w:val="TOC1"/>
        <w:tabs>
          <w:tab w:val="left" w:pos="400"/>
          <w:tab w:val="right" w:leader="dot" w:pos="9962"/>
        </w:tabs>
        <w:rPr>
          <w:rFonts w:ascii="Calibri" w:hAnsi="Calibri"/>
          <w:noProof/>
          <w:sz w:val="22"/>
          <w:szCs w:val="22"/>
        </w:rPr>
      </w:pPr>
      <w:hyperlink w:anchor="_Toc453235322" w:history="1">
        <w:r w:rsidR="00EC4FAF" w:rsidRPr="0034073E">
          <w:rPr>
            <w:rStyle w:val="Hyperlink"/>
            <w:noProof/>
          </w:rPr>
          <w:t>3.</w:t>
        </w:r>
        <w:r w:rsidR="00EC4FAF" w:rsidRPr="00194586">
          <w:rPr>
            <w:rFonts w:ascii="Calibri" w:hAnsi="Calibri"/>
            <w:noProof/>
            <w:sz w:val="22"/>
            <w:szCs w:val="22"/>
          </w:rPr>
          <w:tab/>
        </w:r>
        <w:r w:rsidR="00EC4FAF" w:rsidRPr="0034073E">
          <w:rPr>
            <w:rStyle w:val="Hyperlink"/>
            <w:noProof/>
          </w:rPr>
          <w:t>Concepts and Terminology</w:t>
        </w:r>
        <w:r w:rsidR="00EC4FAF">
          <w:rPr>
            <w:noProof/>
            <w:webHidden/>
          </w:rPr>
          <w:tab/>
        </w:r>
        <w:r w:rsidR="00EC4FAF">
          <w:rPr>
            <w:noProof/>
            <w:webHidden/>
          </w:rPr>
          <w:fldChar w:fldCharType="begin"/>
        </w:r>
        <w:r w:rsidR="00EC4FAF">
          <w:rPr>
            <w:noProof/>
            <w:webHidden/>
          </w:rPr>
          <w:instrText xml:space="preserve"> PAGEREF _Toc453235322 \h </w:instrText>
        </w:r>
        <w:r w:rsidR="00EC4FAF">
          <w:rPr>
            <w:noProof/>
            <w:webHidden/>
          </w:rPr>
        </w:r>
        <w:r w:rsidR="00EC4FAF">
          <w:rPr>
            <w:noProof/>
            <w:webHidden/>
          </w:rPr>
          <w:fldChar w:fldCharType="separate"/>
        </w:r>
        <w:r w:rsidR="00EC4FAF">
          <w:rPr>
            <w:noProof/>
            <w:webHidden/>
          </w:rPr>
          <w:t>5</w:t>
        </w:r>
        <w:r w:rsidR="00EC4FAF">
          <w:rPr>
            <w:noProof/>
            <w:webHidden/>
          </w:rPr>
          <w:fldChar w:fldCharType="end"/>
        </w:r>
      </w:hyperlink>
    </w:p>
    <w:p w14:paraId="2B2F0973" w14:textId="77777777" w:rsidR="00EC4FAF" w:rsidRPr="00194586" w:rsidRDefault="004E159A">
      <w:pPr>
        <w:pStyle w:val="TOC1"/>
        <w:tabs>
          <w:tab w:val="left" w:pos="400"/>
          <w:tab w:val="right" w:leader="dot" w:pos="9962"/>
        </w:tabs>
        <w:rPr>
          <w:rFonts w:ascii="Calibri" w:hAnsi="Calibri"/>
          <w:noProof/>
          <w:sz w:val="22"/>
          <w:szCs w:val="22"/>
        </w:rPr>
      </w:pPr>
      <w:hyperlink w:anchor="_Toc453235323" w:history="1">
        <w:r w:rsidR="00EC4FAF" w:rsidRPr="0034073E">
          <w:rPr>
            <w:rStyle w:val="Hyperlink"/>
            <w:noProof/>
          </w:rPr>
          <w:t>4.</w:t>
        </w:r>
        <w:r w:rsidR="00EC4FAF" w:rsidRPr="00194586">
          <w:rPr>
            <w:rFonts w:ascii="Calibri" w:hAnsi="Calibri"/>
            <w:noProof/>
            <w:sz w:val="22"/>
            <w:szCs w:val="22"/>
          </w:rPr>
          <w:tab/>
        </w:r>
        <w:r w:rsidR="00EC4FAF" w:rsidRPr="0034073E">
          <w:rPr>
            <w:rStyle w:val="Hyperlink"/>
            <w:noProof/>
          </w:rPr>
          <w:t>Relationship to Other Specifications</w:t>
        </w:r>
        <w:r w:rsidR="00EC4FAF">
          <w:rPr>
            <w:noProof/>
            <w:webHidden/>
          </w:rPr>
          <w:tab/>
        </w:r>
        <w:r w:rsidR="00EC4FAF">
          <w:rPr>
            <w:noProof/>
            <w:webHidden/>
          </w:rPr>
          <w:fldChar w:fldCharType="begin"/>
        </w:r>
        <w:r w:rsidR="00EC4FAF">
          <w:rPr>
            <w:noProof/>
            <w:webHidden/>
          </w:rPr>
          <w:instrText xml:space="preserve"> PAGEREF _Toc453235323 \h </w:instrText>
        </w:r>
        <w:r w:rsidR="00EC4FAF">
          <w:rPr>
            <w:noProof/>
            <w:webHidden/>
          </w:rPr>
        </w:r>
        <w:r w:rsidR="00EC4FAF">
          <w:rPr>
            <w:noProof/>
            <w:webHidden/>
          </w:rPr>
          <w:fldChar w:fldCharType="separate"/>
        </w:r>
        <w:r w:rsidR="00EC4FAF">
          <w:rPr>
            <w:noProof/>
            <w:webHidden/>
          </w:rPr>
          <w:t>5</w:t>
        </w:r>
        <w:r w:rsidR="00EC4FAF">
          <w:rPr>
            <w:noProof/>
            <w:webHidden/>
          </w:rPr>
          <w:fldChar w:fldCharType="end"/>
        </w:r>
      </w:hyperlink>
    </w:p>
    <w:p w14:paraId="468A5346" w14:textId="77777777" w:rsidR="00EC4FAF" w:rsidRPr="00194586" w:rsidRDefault="004E159A">
      <w:pPr>
        <w:pStyle w:val="TOC2"/>
        <w:rPr>
          <w:rFonts w:ascii="Calibri" w:hAnsi="Calibri"/>
          <w:noProof/>
          <w:sz w:val="22"/>
          <w:szCs w:val="22"/>
        </w:rPr>
      </w:pPr>
      <w:hyperlink w:anchor="_Toc453235324" w:history="1">
        <w:r w:rsidR="00EC4FAF" w:rsidRPr="0034073E">
          <w:rPr>
            <w:rStyle w:val="Hyperlink"/>
            <w:noProof/>
          </w:rPr>
          <w:t>4.1</w:t>
        </w:r>
        <w:r w:rsidR="00EC4FAF" w:rsidRPr="00194586">
          <w:rPr>
            <w:rFonts w:ascii="Calibri" w:hAnsi="Calibri"/>
            <w:noProof/>
            <w:sz w:val="22"/>
            <w:szCs w:val="22"/>
          </w:rPr>
          <w:tab/>
        </w:r>
        <w:r w:rsidR="00EC4FAF" w:rsidRPr="0034073E">
          <w:rPr>
            <w:rStyle w:val="Hyperlink"/>
            <w:noProof/>
          </w:rPr>
          <w:t>The PSI Mass Spectrometry Controlled Vocabulary (CV)</w:t>
        </w:r>
        <w:r w:rsidR="00EC4FAF">
          <w:rPr>
            <w:noProof/>
            <w:webHidden/>
          </w:rPr>
          <w:tab/>
        </w:r>
        <w:r w:rsidR="00EC4FAF">
          <w:rPr>
            <w:noProof/>
            <w:webHidden/>
          </w:rPr>
          <w:fldChar w:fldCharType="begin"/>
        </w:r>
        <w:r w:rsidR="00EC4FAF">
          <w:rPr>
            <w:noProof/>
            <w:webHidden/>
          </w:rPr>
          <w:instrText xml:space="preserve"> PAGEREF _Toc453235324 \h </w:instrText>
        </w:r>
        <w:r w:rsidR="00EC4FAF">
          <w:rPr>
            <w:noProof/>
            <w:webHidden/>
          </w:rPr>
        </w:r>
        <w:r w:rsidR="00EC4FAF">
          <w:rPr>
            <w:noProof/>
            <w:webHidden/>
          </w:rPr>
          <w:fldChar w:fldCharType="separate"/>
        </w:r>
        <w:r w:rsidR="00EC4FAF">
          <w:rPr>
            <w:noProof/>
            <w:webHidden/>
          </w:rPr>
          <w:t>6</w:t>
        </w:r>
        <w:r w:rsidR="00EC4FAF">
          <w:rPr>
            <w:noProof/>
            <w:webHidden/>
          </w:rPr>
          <w:fldChar w:fldCharType="end"/>
        </w:r>
      </w:hyperlink>
    </w:p>
    <w:p w14:paraId="43A97DBF" w14:textId="77777777" w:rsidR="00EC4FAF" w:rsidRPr="00194586" w:rsidRDefault="004E159A">
      <w:pPr>
        <w:pStyle w:val="TOC2"/>
        <w:rPr>
          <w:rFonts w:ascii="Calibri" w:hAnsi="Calibri"/>
          <w:noProof/>
          <w:sz w:val="22"/>
          <w:szCs w:val="22"/>
        </w:rPr>
      </w:pPr>
      <w:hyperlink w:anchor="_Toc453235325" w:history="1">
        <w:r w:rsidR="00EC4FAF" w:rsidRPr="0034073E">
          <w:rPr>
            <w:rStyle w:val="Hyperlink"/>
            <w:noProof/>
          </w:rPr>
          <w:t>4.2</w:t>
        </w:r>
        <w:r w:rsidR="00EC4FAF" w:rsidRPr="00194586">
          <w:rPr>
            <w:rFonts w:ascii="Calibri" w:hAnsi="Calibri"/>
            <w:noProof/>
            <w:sz w:val="22"/>
            <w:szCs w:val="22"/>
          </w:rPr>
          <w:tab/>
        </w:r>
        <w:r w:rsidR="00EC4FAF" w:rsidRPr="0034073E">
          <w:rPr>
            <w:rStyle w:val="Hyperlink"/>
            <w:noProof/>
          </w:rPr>
          <w:t>Validation of controlled vocabulary terms</w:t>
        </w:r>
        <w:r w:rsidR="00EC4FAF">
          <w:rPr>
            <w:noProof/>
            <w:webHidden/>
          </w:rPr>
          <w:tab/>
        </w:r>
        <w:r w:rsidR="00EC4FAF">
          <w:rPr>
            <w:noProof/>
            <w:webHidden/>
          </w:rPr>
          <w:fldChar w:fldCharType="begin"/>
        </w:r>
        <w:r w:rsidR="00EC4FAF">
          <w:rPr>
            <w:noProof/>
            <w:webHidden/>
          </w:rPr>
          <w:instrText xml:space="preserve"> PAGEREF _Toc453235325 \h </w:instrText>
        </w:r>
        <w:r w:rsidR="00EC4FAF">
          <w:rPr>
            <w:noProof/>
            <w:webHidden/>
          </w:rPr>
        </w:r>
        <w:r w:rsidR="00EC4FAF">
          <w:rPr>
            <w:noProof/>
            <w:webHidden/>
          </w:rPr>
          <w:fldChar w:fldCharType="separate"/>
        </w:r>
        <w:r w:rsidR="00EC4FAF">
          <w:rPr>
            <w:noProof/>
            <w:webHidden/>
          </w:rPr>
          <w:t>6</w:t>
        </w:r>
        <w:r w:rsidR="00EC4FAF">
          <w:rPr>
            <w:noProof/>
            <w:webHidden/>
          </w:rPr>
          <w:fldChar w:fldCharType="end"/>
        </w:r>
      </w:hyperlink>
    </w:p>
    <w:p w14:paraId="5849CFA4" w14:textId="77777777" w:rsidR="00EC4FAF" w:rsidRPr="00194586" w:rsidRDefault="004E159A">
      <w:pPr>
        <w:pStyle w:val="TOC2"/>
        <w:rPr>
          <w:rFonts w:ascii="Calibri" w:hAnsi="Calibri"/>
          <w:noProof/>
          <w:sz w:val="22"/>
          <w:szCs w:val="22"/>
        </w:rPr>
      </w:pPr>
      <w:hyperlink w:anchor="_Toc453235326" w:history="1">
        <w:r w:rsidR="00EC4FAF" w:rsidRPr="0034073E">
          <w:rPr>
            <w:rStyle w:val="Hyperlink"/>
            <w:noProof/>
          </w:rPr>
          <w:t>4.3</w:t>
        </w:r>
        <w:r w:rsidR="00EC4FAF" w:rsidRPr="00194586">
          <w:rPr>
            <w:rFonts w:ascii="Calibri" w:hAnsi="Calibri"/>
            <w:noProof/>
            <w:sz w:val="22"/>
            <w:szCs w:val="22"/>
          </w:rPr>
          <w:tab/>
        </w:r>
        <w:r w:rsidR="00EC4FAF" w:rsidRPr="0034073E">
          <w:rPr>
            <w:rStyle w:val="Hyperlink"/>
            <w:noProof/>
          </w:rPr>
          <w:t>Changes from version 1.1.0 to version 1.2.0</w:t>
        </w:r>
        <w:r w:rsidR="00EC4FAF">
          <w:rPr>
            <w:noProof/>
            <w:webHidden/>
          </w:rPr>
          <w:tab/>
        </w:r>
        <w:r w:rsidR="00EC4FAF">
          <w:rPr>
            <w:noProof/>
            <w:webHidden/>
          </w:rPr>
          <w:fldChar w:fldCharType="begin"/>
        </w:r>
        <w:r w:rsidR="00EC4FAF">
          <w:rPr>
            <w:noProof/>
            <w:webHidden/>
          </w:rPr>
          <w:instrText xml:space="preserve"> PAGEREF _Toc453235326 \h </w:instrText>
        </w:r>
        <w:r w:rsidR="00EC4FAF">
          <w:rPr>
            <w:noProof/>
            <w:webHidden/>
          </w:rPr>
        </w:r>
        <w:r w:rsidR="00EC4FAF">
          <w:rPr>
            <w:noProof/>
            <w:webHidden/>
          </w:rPr>
          <w:fldChar w:fldCharType="separate"/>
        </w:r>
        <w:r w:rsidR="00EC4FAF">
          <w:rPr>
            <w:noProof/>
            <w:webHidden/>
          </w:rPr>
          <w:t>6</w:t>
        </w:r>
        <w:r w:rsidR="00EC4FAF">
          <w:rPr>
            <w:noProof/>
            <w:webHidden/>
          </w:rPr>
          <w:fldChar w:fldCharType="end"/>
        </w:r>
      </w:hyperlink>
    </w:p>
    <w:p w14:paraId="22AFBCD1" w14:textId="77777777" w:rsidR="00EC4FAF" w:rsidRPr="00194586" w:rsidRDefault="004E159A">
      <w:pPr>
        <w:pStyle w:val="TOC1"/>
        <w:tabs>
          <w:tab w:val="left" w:pos="400"/>
          <w:tab w:val="right" w:leader="dot" w:pos="9962"/>
        </w:tabs>
        <w:rPr>
          <w:rFonts w:ascii="Calibri" w:hAnsi="Calibri"/>
          <w:noProof/>
          <w:sz w:val="22"/>
          <w:szCs w:val="22"/>
        </w:rPr>
      </w:pPr>
      <w:hyperlink w:anchor="_Toc453235327" w:history="1">
        <w:r w:rsidR="00EC4FAF" w:rsidRPr="0034073E">
          <w:rPr>
            <w:rStyle w:val="Hyperlink"/>
            <w:noProof/>
          </w:rPr>
          <w:t>5.</w:t>
        </w:r>
        <w:r w:rsidR="00EC4FAF" w:rsidRPr="00194586">
          <w:rPr>
            <w:rFonts w:ascii="Calibri" w:hAnsi="Calibri"/>
            <w:noProof/>
            <w:sz w:val="22"/>
            <w:szCs w:val="22"/>
          </w:rPr>
          <w:tab/>
        </w:r>
        <w:r w:rsidR="00EC4FAF" w:rsidRPr="0034073E">
          <w:rPr>
            <w:rStyle w:val="Hyperlink"/>
            <w:noProof/>
          </w:rPr>
          <w:t>Format scope and specific use cases</w:t>
        </w:r>
        <w:r w:rsidR="00EC4FAF">
          <w:rPr>
            <w:noProof/>
            <w:webHidden/>
          </w:rPr>
          <w:tab/>
        </w:r>
        <w:r w:rsidR="00EC4FAF">
          <w:rPr>
            <w:noProof/>
            <w:webHidden/>
          </w:rPr>
          <w:fldChar w:fldCharType="begin"/>
        </w:r>
        <w:r w:rsidR="00EC4FAF">
          <w:rPr>
            <w:noProof/>
            <w:webHidden/>
          </w:rPr>
          <w:instrText xml:space="preserve"> PAGEREF _Toc453235327 \h </w:instrText>
        </w:r>
        <w:r w:rsidR="00EC4FAF">
          <w:rPr>
            <w:noProof/>
            <w:webHidden/>
          </w:rPr>
        </w:r>
        <w:r w:rsidR="00EC4FAF">
          <w:rPr>
            <w:noProof/>
            <w:webHidden/>
          </w:rPr>
          <w:fldChar w:fldCharType="separate"/>
        </w:r>
        <w:r w:rsidR="00EC4FAF">
          <w:rPr>
            <w:noProof/>
            <w:webHidden/>
          </w:rPr>
          <w:t>7</w:t>
        </w:r>
        <w:r w:rsidR="00EC4FAF">
          <w:rPr>
            <w:noProof/>
            <w:webHidden/>
          </w:rPr>
          <w:fldChar w:fldCharType="end"/>
        </w:r>
      </w:hyperlink>
    </w:p>
    <w:p w14:paraId="4AEB6987" w14:textId="77777777" w:rsidR="00EC4FAF" w:rsidRPr="00194586" w:rsidRDefault="004E159A">
      <w:pPr>
        <w:pStyle w:val="TOC3"/>
        <w:tabs>
          <w:tab w:val="left" w:pos="1200"/>
          <w:tab w:val="right" w:leader="dot" w:pos="9962"/>
        </w:tabs>
        <w:rPr>
          <w:rFonts w:ascii="Calibri" w:hAnsi="Calibri"/>
          <w:noProof/>
          <w:sz w:val="22"/>
          <w:szCs w:val="22"/>
        </w:rPr>
      </w:pPr>
      <w:hyperlink w:anchor="_Toc453235328" w:history="1">
        <w:r w:rsidR="00EC4FAF" w:rsidRPr="0034073E">
          <w:rPr>
            <w:rStyle w:val="Hyperlink"/>
            <w:noProof/>
          </w:rPr>
          <w:t>5.1.1</w:t>
        </w:r>
        <w:r w:rsidR="00EC4FAF" w:rsidRPr="00194586">
          <w:rPr>
            <w:rFonts w:ascii="Calibri" w:hAnsi="Calibri"/>
            <w:noProof/>
            <w:sz w:val="22"/>
            <w:szCs w:val="22"/>
          </w:rPr>
          <w:tab/>
        </w:r>
        <w:r w:rsidR="00EC4FAF" w:rsidRPr="0034073E">
          <w:rPr>
            <w:rStyle w:val="Hyperlink"/>
            <w:noProof/>
          </w:rPr>
          <w:t>Handling updates to the controlled vocabulary</w:t>
        </w:r>
        <w:r w:rsidR="00EC4FAF">
          <w:rPr>
            <w:noProof/>
            <w:webHidden/>
          </w:rPr>
          <w:tab/>
        </w:r>
        <w:r w:rsidR="00EC4FAF">
          <w:rPr>
            <w:noProof/>
            <w:webHidden/>
          </w:rPr>
          <w:fldChar w:fldCharType="begin"/>
        </w:r>
        <w:r w:rsidR="00EC4FAF">
          <w:rPr>
            <w:noProof/>
            <w:webHidden/>
          </w:rPr>
          <w:instrText xml:space="preserve"> PAGEREF _Toc453235328 \h </w:instrText>
        </w:r>
        <w:r w:rsidR="00EC4FAF">
          <w:rPr>
            <w:noProof/>
            <w:webHidden/>
          </w:rPr>
        </w:r>
        <w:r w:rsidR="00EC4FAF">
          <w:rPr>
            <w:noProof/>
            <w:webHidden/>
          </w:rPr>
          <w:fldChar w:fldCharType="separate"/>
        </w:r>
        <w:r w:rsidR="00EC4FAF">
          <w:rPr>
            <w:noProof/>
            <w:webHidden/>
          </w:rPr>
          <w:t>7</w:t>
        </w:r>
        <w:r w:rsidR="00EC4FAF">
          <w:rPr>
            <w:noProof/>
            <w:webHidden/>
          </w:rPr>
          <w:fldChar w:fldCharType="end"/>
        </w:r>
      </w:hyperlink>
    </w:p>
    <w:p w14:paraId="443C4472" w14:textId="77777777" w:rsidR="00EC4FAF" w:rsidRPr="00194586" w:rsidRDefault="004E159A">
      <w:pPr>
        <w:pStyle w:val="TOC3"/>
        <w:tabs>
          <w:tab w:val="left" w:pos="1200"/>
          <w:tab w:val="right" w:leader="dot" w:pos="9962"/>
        </w:tabs>
        <w:rPr>
          <w:rFonts w:ascii="Calibri" w:hAnsi="Calibri"/>
          <w:noProof/>
          <w:sz w:val="22"/>
          <w:szCs w:val="22"/>
        </w:rPr>
      </w:pPr>
      <w:hyperlink w:anchor="_Toc453235329" w:history="1">
        <w:r w:rsidR="00EC4FAF" w:rsidRPr="0034073E">
          <w:rPr>
            <w:rStyle w:val="Hyperlink"/>
            <w:noProof/>
          </w:rPr>
          <w:t>5.1.2</w:t>
        </w:r>
        <w:r w:rsidR="00EC4FAF" w:rsidRPr="00194586">
          <w:rPr>
            <w:rFonts w:ascii="Calibri" w:hAnsi="Calibri"/>
            <w:noProof/>
            <w:sz w:val="22"/>
            <w:szCs w:val="22"/>
          </w:rPr>
          <w:tab/>
        </w:r>
        <w:r w:rsidR="00EC4FAF" w:rsidRPr="0034073E">
          <w:rPr>
            <w:rStyle w:val="Hyperlink"/>
            <w:noProof/>
          </w:rPr>
          <w:t>Use of identifiers for input spectra to a search</w:t>
        </w:r>
        <w:r w:rsidR="00EC4FAF">
          <w:rPr>
            <w:noProof/>
            <w:webHidden/>
          </w:rPr>
          <w:tab/>
        </w:r>
        <w:r w:rsidR="00EC4FAF">
          <w:rPr>
            <w:noProof/>
            <w:webHidden/>
          </w:rPr>
          <w:fldChar w:fldCharType="begin"/>
        </w:r>
        <w:r w:rsidR="00EC4FAF">
          <w:rPr>
            <w:noProof/>
            <w:webHidden/>
          </w:rPr>
          <w:instrText xml:space="preserve"> PAGEREF _Toc453235329 \h </w:instrText>
        </w:r>
        <w:r w:rsidR="00EC4FAF">
          <w:rPr>
            <w:noProof/>
            <w:webHidden/>
          </w:rPr>
        </w:r>
        <w:r w:rsidR="00EC4FAF">
          <w:rPr>
            <w:noProof/>
            <w:webHidden/>
          </w:rPr>
          <w:fldChar w:fldCharType="separate"/>
        </w:r>
        <w:r w:rsidR="00EC4FAF">
          <w:rPr>
            <w:noProof/>
            <w:webHidden/>
          </w:rPr>
          <w:t>7</w:t>
        </w:r>
        <w:r w:rsidR="00EC4FAF">
          <w:rPr>
            <w:noProof/>
            <w:webHidden/>
          </w:rPr>
          <w:fldChar w:fldCharType="end"/>
        </w:r>
      </w:hyperlink>
    </w:p>
    <w:p w14:paraId="571AB28A" w14:textId="77777777" w:rsidR="00EC4FAF" w:rsidRPr="00194586" w:rsidRDefault="004E159A">
      <w:pPr>
        <w:pStyle w:val="TOC2"/>
        <w:rPr>
          <w:rFonts w:ascii="Calibri" w:hAnsi="Calibri"/>
          <w:noProof/>
          <w:sz w:val="22"/>
          <w:szCs w:val="22"/>
        </w:rPr>
      </w:pPr>
      <w:hyperlink w:anchor="_Toc453235330" w:history="1">
        <w:r w:rsidR="00EC4FAF" w:rsidRPr="0034073E">
          <w:rPr>
            <w:rStyle w:val="Hyperlink"/>
            <w:noProof/>
          </w:rPr>
          <w:t>5.2</w:t>
        </w:r>
        <w:r w:rsidR="00EC4FAF" w:rsidRPr="00194586">
          <w:rPr>
            <w:rFonts w:ascii="Calibri" w:hAnsi="Calibri"/>
            <w:noProof/>
            <w:sz w:val="22"/>
            <w:szCs w:val="22"/>
          </w:rPr>
          <w:tab/>
        </w:r>
        <w:r w:rsidR="00EC4FAF" w:rsidRPr="0034073E">
          <w:rPr>
            <w:rStyle w:val="Hyperlink"/>
            <w:noProof/>
          </w:rPr>
          <w:t>Comments on Specific Use Cases</w:t>
        </w:r>
        <w:r w:rsidR="00EC4FAF">
          <w:rPr>
            <w:noProof/>
            <w:webHidden/>
          </w:rPr>
          <w:tab/>
        </w:r>
        <w:r w:rsidR="00EC4FAF">
          <w:rPr>
            <w:noProof/>
            <w:webHidden/>
          </w:rPr>
          <w:fldChar w:fldCharType="begin"/>
        </w:r>
        <w:r w:rsidR="00EC4FAF">
          <w:rPr>
            <w:noProof/>
            <w:webHidden/>
          </w:rPr>
          <w:instrText xml:space="preserve"> PAGEREF _Toc453235330 \h </w:instrText>
        </w:r>
        <w:r w:rsidR="00EC4FAF">
          <w:rPr>
            <w:noProof/>
            <w:webHidden/>
          </w:rPr>
        </w:r>
        <w:r w:rsidR="00EC4FAF">
          <w:rPr>
            <w:noProof/>
            <w:webHidden/>
          </w:rPr>
          <w:fldChar w:fldCharType="separate"/>
        </w:r>
        <w:r w:rsidR="00EC4FAF">
          <w:rPr>
            <w:noProof/>
            <w:webHidden/>
          </w:rPr>
          <w:t>9</w:t>
        </w:r>
        <w:r w:rsidR="00EC4FAF">
          <w:rPr>
            <w:noProof/>
            <w:webHidden/>
          </w:rPr>
          <w:fldChar w:fldCharType="end"/>
        </w:r>
      </w:hyperlink>
    </w:p>
    <w:p w14:paraId="36402BE7" w14:textId="77777777" w:rsidR="00EC4FAF" w:rsidRPr="00194586" w:rsidRDefault="004E159A">
      <w:pPr>
        <w:pStyle w:val="TOC3"/>
        <w:tabs>
          <w:tab w:val="left" w:pos="1200"/>
          <w:tab w:val="right" w:leader="dot" w:pos="9962"/>
        </w:tabs>
        <w:rPr>
          <w:rFonts w:ascii="Calibri" w:hAnsi="Calibri"/>
          <w:noProof/>
          <w:sz w:val="22"/>
          <w:szCs w:val="22"/>
        </w:rPr>
      </w:pPr>
      <w:hyperlink w:anchor="_Toc453235331" w:history="1">
        <w:r w:rsidR="00EC4FAF" w:rsidRPr="0034073E">
          <w:rPr>
            <w:rStyle w:val="Hyperlink"/>
            <w:noProof/>
          </w:rPr>
          <w:t>5.2.1</w:t>
        </w:r>
        <w:r w:rsidR="00EC4FAF" w:rsidRPr="00194586">
          <w:rPr>
            <w:rFonts w:ascii="Calibri" w:hAnsi="Calibri"/>
            <w:noProof/>
            <w:sz w:val="22"/>
            <w:szCs w:val="22"/>
          </w:rPr>
          <w:tab/>
        </w:r>
        <w:r w:rsidR="00EC4FAF" w:rsidRPr="0034073E">
          <w:rPr>
            <w:rStyle w:val="Hyperlink"/>
            <w:noProof/>
          </w:rPr>
          <w:t>Protein grouping encoding</w:t>
        </w:r>
        <w:r w:rsidR="00EC4FAF">
          <w:rPr>
            <w:noProof/>
            <w:webHidden/>
          </w:rPr>
          <w:tab/>
        </w:r>
        <w:r w:rsidR="00EC4FAF">
          <w:rPr>
            <w:noProof/>
            <w:webHidden/>
          </w:rPr>
          <w:fldChar w:fldCharType="begin"/>
        </w:r>
        <w:r w:rsidR="00EC4FAF">
          <w:rPr>
            <w:noProof/>
            <w:webHidden/>
          </w:rPr>
          <w:instrText xml:space="preserve"> PAGEREF _Toc453235331 \h </w:instrText>
        </w:r>
        <w:r w:rsidR="00EC4FAF">
          <w:rPr>
            <w:noProof/>
            <w:webHidden/>
          </w:rPr>
        </w:r>
        <w:r w:rsidR="00EC4FAF">
          <w:rPr>
            <w:noProof/>
            <w:webHidden/>
          </w:rPr>
          <w:fldChar w:fldCharType="separate"/>
        </w:r>
        <w:r w:rsidR="00EC4FAF">
          <w:rPr>
            <w:noProof/>
            <w:webHidden/>
          </w:rPr>
          <w:t>9</w:t>
        </w:r>
        <w:r w:rsidR="00EC4FAF">
          <w:rPr>
            <w:noProof/>
            <w:webHidden/>
          </w:rPr>
          <w:fldChar w:fldCharType="end"/>
        </w:r>
      </w:hyperlink>
    </w:p>
    <w:p w14:paraId="56E1199A" w14:textId="77777777" w:rsidR="00EC4FAF" w:rsidRPr="00194586" w:rsidRDefault="004E159A">
      <w:pPr>
        <w:pStyle w:val="TOC3"/>
        <w:tabs>
          <w:tab w:val="left" w:pos="1200"/>
          <w:tab w:val="right" w:leader="dot" w:pos="9962"/>
        </w:tabs>
        <w:rPr>
          <w:rFonts w:ascii="Calibri" w:hAnsi="Calibri"/>
          <w:noProof/>
          <w:sz w:val="22"/>
          <w:szCs w:val="22"/>
        </w:rPr>
      </w:pPr>
      <w:hyperlink w:anchor="_Toc453235332" w:history="1">
        <w:r w:rsidR="00EC4FAF" w:rsidRPr="0034073E">
          <w:rPr>
            <w:rStyle w:val="Hyperlink"/>
            <w:noProof/>
          </w:rPr>
          <w:t>5.2.2</w:t>
        </w:r>
        <w:r w:rsidR="00EC4FAF" w:rsidRPr="00194586">
          <w:rPr>
            <w:rFonts w:ascii="Calibri" w:hAnsi="Calibri"/>
            <w:noProof/>
            <w:sz w:val="22"/>
            <w:szCs w:val="22"/>
          </w:rPr>
          <w:tab/>
        </w:r>
        <w:r w:rsidR="00EC4FAF" w:rsidRPr="0034073E">
          <w:rPr>
            <w:rStyle w:val="Hyperlink"/>
            <w:noProof/>
          </w:rPr>
          <w:t xml:space="preserve">Support for </w:t>
        </w:r>
        <w:r w:rsidR="00EC4FAF" w:rsidRPr="0034073E">
          <w:rPr>
            <w:rStyle w:val="Hyperlink"/>
            <w:i/>
            <w:noProof/>
          </w:rPr>
          <w:t xml:space="preserve">de novo </w:t>
        </w:r>
        <w:r w:rsidR="00EC4FAF" w:rsidRPr="0034073E">
          <w:rPr>
            <w:rStyle w:val="Hyperlink"/>
            <w:noProof/>
          </w:rPr>
          <w:t>sequencing approaches</w:t>
        </w:r>
        <w:r w:rsidR="00EC4FAF">
          <w:rPr>
            <w:noProof/>
            <w:webHidden/>
          </w:rPr>
          <w:tab/>
        </w:r>
        <w:r w:rsidR="00EC4FAF">
          <w:rPr>
            <w:noProof/>
            <w:webHidden/>
          </w:rPr>
          <w:fldChar w:fldCharType="begin"/>
        </w:r>
        <w:r w:rsidR="00EC4FAF">
          <w:rPr>
            <w:noProof/>
            <w:webHidden/>
          </w:rPr>
          <w:instrText xml:space="preserve"> PAGEREF _Toc453235332 \h </w:instrText>
        </w:r>
        <w:r w:rsidR="00EC4FAF">
          <w:rPr>
            <w:noProof/>
            <w:webHidden/>
          </w:rPr>
        </w:r>
        <w:r w:rsidR="00EC4FAF">
          <w:rPr>
            <w:noProof/>
            <w:webHidden/>
          </w:rPr>
          <w:fldChar w:fldCharType="separate"/>
        </w:r>
        <w:r w:rsidR="00EC4FAF">
          <w:rPr>
            <w:noProof/>
            <w:webHidden/>
          </w:rPr>
          <w:t>12</w:t>
        </w:r>
        <w:r w:rsidR="00EC4FAF">
          <w:rPr>
            <w:noProof/>
            <w:webHidden/>
          </w:rPr>
          <w:fldChar w:fldCharType="end"/>
        </w:r>
      </w:hyperlink>
    </w:p>
    <w:p w14:paraId="14A01D3D" w14:textId="77777777" w:rsidR="00EC4FAF" w:rsidRPr="00194586" w:rsidRDefault="004E159A">
      <w:pPr>
        <w:pStyle w:val="TOC3"/>
        <w:tabs>
          <w:tab w:val="left" w:pos="1200"/>
          <w:tab w:val="right" w:leader="dot" w:pos="9962"/>
        </w:tabs>
        <w:rPr>
          <w:rFonts w:ascii="Calibri" w:hAnsi="Calibri"/>
          <w:noProof/>
          <w:sz w:val="22"/>
          <w:szCs w:val="22"/>
        </w:rPr>
      </w:pPr>
      <w:hyperlink w:anchor="_Toc453235333" w:history="1">
        <w:r w:rsidR="00EC4FAF" w:rsidRPr="0034073E">
          <w:rPr>
            <w:rStyle w:val="Hyperlink"/>
            <w:noProof/>
          </w:rPr>
          <w:t>5.2.3</w:t>
        </w:r>
        <w:r w:rsidR="00EC4FAF" w:rsidRPr="00194586">
          <w:rPr>
            <w:rFonts w:ascii="Calibri" w:hAnsi="Calibri"/>
            <w:noProof/>
            <w:sz w:val="22"/>
            <w:szCs w:val="22"/>
          </w:rPr>
          <w:tab/>
        </w:r>
        <w:r w:rsidR="00EC4FAF" w:rsidRPr="0034073E">
          <w:rPr>
            <w:rStyle w:val="Hyperlink"/>
            <w:noProof/>
          </w:rPr>
          <w:t>Spectral library searches</w:t>
        </w:r>
        <w:r w:rsidR="00EC4FAF">
          <w:rPr>
            <w:noProof/>
            <w:webHidden/>
          </w:rPr>
          <w:tab/>
        </w:r>
        <w:r w:rsidR="00EC4FAF">
          <w:rPr>
            <w:noProof/>
            <w:webHidden/>
          </w:rPr>
          <w:fldChar w:fldCharType="begin"/>
        </w:r>
        <w:r w:rsidR="00EC4FAF">
          <w:rPr>
            <w:noProof/>
            <w:webHidden/>
          </w:rPr>
          <w:instrText xml:space="preserve"> PAGEREF _Toc453235333 \h </w:instrText>
        </w:r>
        <w:r w:rsidR="00EC4FAF">
          <w:rPr>
            <w:noProof/>
            <w:webHidden/>
          </w:rPr>
        </w:r>
        <w:r w:rsidR="00EC4FAF">
          <w:rPr>
            <w:noProof/>
            <w:webHidden/>
          </w:rPr>
          <w:fldChar w:fldCharType="separate"/>
        </w:r>
        <w:r w:rsidR="00EC4FAF">
          <w:rPr>
            <w:noProof/>
            <w:webHidden/>
          </w:rPr>
          <w:t>12</w:t>
        </w:r>
        <w:r w:rsidR="00EC4FAF">
          <w:rPr>
            <w:noProof/>
            <w:webHidden/>
          </w:rPr>
          <w:fldChar w:fldCharType="end"/>
        </w:r>
      </w:hyperlink>
    </w:p>
    <w:p w14:paraId="5D8E5D0A" w14:textId="77777777" w:rsidR="00EC4FAF" w:rsidRPr="00194586" w:rsidRDefault="004E159A">
      <w:pPr>
        <w:pStyle w:val="TOC3"/>
        <w:tabs>
          <w:tab w:val="left" w:pos="1200"/>
          <w:tab w:val="right" w:leader="dot" w:pos="9962"/>
        </w:tabs>
        <w:rPr>
          <w:rFonts w:ascii="Calibri" w:hAnsi="Calibri"/>
          <w:noProof/>
          <w:sz w:val="22"/>
          <w:szCs w:val="22"/>
        </w:rPr>
      </w:pPr>
      <w:hyperlink w:anchor="_Toc453235334" w:history="1">
        <w:r w:rsidR="00EC4FAF" w:rsidRPr="0034073E">
          <w:rPr>
            <w:rStyle w:val="Hyperlink"/>
            <w:noProof/>
          </w:rPr>
          <w:t>5.2.4</w:t>
        </w:r>
        <w:r w:rsidR="00EC4FAF" w:rsidRPr="00194586">
          <w:rPr>
            <w:rFonts w:ascii="Calibri" w:hAnsi="Calibri"/>
            <w:noProof/>
            <w:sz w:val="22"/>
            <w:szCs w:val="22"/>
          </w:rPr>
          <w:tab/>
        </w:r>
        <w:r w:rsidR="00EC4FAF" w:rsidRPr="0034073E">
          <w:rPr>
            <w:rStyle w:val="Hyperlink"/>
            <w:noProof/>
          </w:rPr>
          <w:t>Multiple database search engines</w:t>
        </w:r>
        <w:r w:rsidR="00EC4FAF">
          <w:rPr>
            <w:noProof/>
            <w:webHidden/>
          </w:rPr>
          <w:tab/>
        </w:r>
        <w:r w:rsidR="00EC4FAF">
          <w:rPr>
            <w:noProof/>
            <w:webHidden/>
          </w:rPr>
          <w:fldChar w:fldCharType="begin"/>
        </w:r>
        <w:r w:rsidR="00EC4FAF">
          <w:rPr>
            <w:noProof/>
            <w:webHidden/>
          </w:rPr>
          <w:instrText xml:space="preserve"> PAGEREF _Toc453235334 \h </w:instrText>
        </w:r>
        <w:r w:rsidR="00EC4FAF">
          <w:rPr>
            <w:noProof/>
            <w:webHidden/>
          </w:rPr>
        </w:r>
        <w:r w:rsidR="00EC4FAF">
          <w:rPr>
            <w:noProof/>
            <w:webHidden/>
          </w:rPr>
          <w:fldChar w:fldCharType="separate"/>
        </w:r>
        <w:r w:rsidR="00EC4FAF">
          <w:rPr>
            <w:noProof/>
            <w:webHidden/>
          </w:rPr>
          <w:t>12</w:t>
        </w:r>
        <w:r w:rsidR="00EC4FAF">
          <w:rPr>
            <w:noProof/>
            <w:webHidden/>
          </w:rPr>
          <w:fldChar w:fldCharType="end"/>
        </w:r>
      </w:hyperlink>
    </w:p>
    <w:p w14:paraId="39942518" w14:textId="77777777" w:rsidR="00EC4FAF" w:rsidRPr="00194586" w:rsidRDefault="004E159A">
      <w:pPr>
        <w:pStyle w:val="TOC3"/>
        <w:tabs>
          <w:tab w:val="left" w:pos="1200"/>
          <w:tab w:val="right" w:leader="dot" w:pos="9962"/>
        </w:tabs>
        <w:rPr>
          <w:rFonts w:ascii="Calibri" w:hAnsi="Calibri"/>
          <w:noProof/>
          <w:sz w:val="22"/>
          <w:szCs w:val="22"/>
        </w:rPr>
      </w:pPr>
      <w:hyperlink w:anchor="_Toc453235335" w:history="1">
        <w:r w:rsidR="00EC4FAF" w:rsidRPr="0034073E">
          <w:rPr>
            <w:rStyle w:val="Hyperlink"/>
            <w:noProof/>
          </w:rPr>
          <w:t>5.2.5</w:t>
        </w:r>
        <w:r w:rsidR="00EC4FAF" w:rsidRPr="00194586">
          <w:rPr>
            <w:rFonts w:ascii="Calibri" w:hAnsi="Calibri"/>
            <w:noProof/>
            <w:sz w:val="22"/>
            <w:szCs w:val="22"/>
          </w:rPr>
          <w:tab/>
        </w:r>
        <w:r w:rsidR="00EC4FAF" w:rsidRPr="0034073E">
          <w:rPr>
            <w:rStyle w:val="Hyperlink"/>
            <w:noProof/>
          </w:rPr>
          <w:t>Pre-fractionation of samples prior to MS and splitting of searches</w:t>
        </w:r>
        <w:r w:rsidR="00EC4FAF">
          <w:rPr>
            <w:noProof/>
            <w:webHidden/>
          </w:rPr>
          <w:tab/>
        </w:r>
        <w:r w:rsidR="00EC4FAF">
          <w:rPr>
            <w:noProof/>
            <w:webHidden/>
          </w:rPr>
          <w:fldChar w:fldCharType="begin"/>
        </w:r>
        <w:r w:rsidR="00EC4FAF">
          <w:rPr>
            <w:noProof/>
            <w:webHidden/>
          </w:rPr>
          <w:instrText xml:space="preserve"> PAGEREF _Toc453235335 \h </w:instrText>
        </w:r>
        <w:r w:rsidR="00EC4FAF">
          <w:rPr>
            <w:noProof/>
            <w:webHidden/>
          </w:rPr>
        </w:r>
        <w:r w:rsidR="00EC4FAF">
          <w:rPr>
            <w:noProof/>
            <w:webHidden/>
          </w:rPr>
          <w:fldChar w:fldCharType="separate"/>
        </w:r>
        <w:r w:rsidR="00EC4FAF">
          <w:rPr>
            <w:noProof/>
            <w:webHidden/>
          </w:rPr>
          <w:t>13</w:t>
        </w:r>
        <w:r w:rsidR="00EC4FAF">
          <w:rPr>
            <w:noProof/>
            <w:webHidden/>
          </w:rPr>
          <w:fldChar w:fldCharType="end"/>
        </w:r>
      </w:hyperlink>
    </w:p>
    <w:p w14:paraId="035FE91B" w14:textId="77777777" w:rsidR="00EC4FAF" w:rsidRPr="00194586" w:rsidRDefault="004E159A">
      <w:pPr>
        <w:pStyle w:val="TOC3"/>
        <w:tabs>
          <w:tab w:val="left" w:pos="1200"/>
          <w:tab w:val="right" w:leader="dot" w:pos="9962"/>
        </w:tabs>
        <w:rPr>
          <w:rFonts w:ascii="Calibri" w:hAnsi="Calibri"/>
          <w:noProof/>
          <w:sz w:val="22"/>
          <w:szCs w:val="22"/>
        </w:rPr>
      </w:pPr>
      <w:hyperlink w:anchor="_Toc453235336" w:history="1">
        <w:r w:rsidR="00EC4FAF" w:rsidRPr="0034073E">
          <w:rPr>
            <w:rStyle w:val="Hyperlink"/>
            <w:noProof/>
          </w:rPr>
          <w:t>5.2.6</w:t>
        </w:r>
        <w:r w:rsidR="00EC4FAF" w:rsidRPr="00194586">
          <w:rPr>
            <w:rFonts w:ascii="Calibri" w:hAnsi="Calibri"/>
            <w:noProof/>
            <w:sz w:val="22"/>
            <w:szCs w:val="22"/>
          </w:rPr>
          <w:tab/>
        </w:r>
        <w:r w:rsidR="00EC4FAF" w:rsidRPr="0034073E">
          <w:rPr>
            <w:rStyle w:val="Hyperlink"/>
            <w:noProof/>
          </w:rPr>
          <w:t>Peptide-level scores and statistical measures</w:t>
        </w:r>
        <w:r w:rsidR="00EC4FAF">
          <w:rPr>
            <w:noProof/>
            <w:webHidden/>
          </w:rPr>
          <w:tab/>
        </w:r>
        <w:r w:rsidR="00EC4FAF">
          <w:rPr>
            <w:noProof/>
            <w:webHidden/>
          </w:rPr>
          <w:fldChar w:fldCharType="begin"/>
        </w:r>
        <w:r w:rsidR="00EC4FAF">
          <w:rPr>
            <w:noProof/>
            <w:webHidden/>
          </w:rPr>
          <w:instrText xml:space="preserve"> PAGEREF _Toc453235336 \h </w:instrText>
        </w:r>
        <w:r w:rsidR="00EC4FAF">
          <w:rPr>
            <w:noProof/>
            <w:webHidden/>
          </w:rPr>
        </w:r>
        <w:r w:rsidR="00EC4FAF">
          <w:rPr>
            <w:noProof/>
            <w:webHidden/>
          </w:rPr>
          <w:fldChar w:fldCharType="separate"/>
        </w:r>
        <w:r w:rsidR="00EC4FAF">
          <w:rPr>
            <w:noProof/>
            <w:webHidden/>
          </w:rPr>
          <w:t>14</w:t>
        </w:r>
        <w:r w:rsidR="00EC4FAF">
          <w:rPr>
            <w:noProof/>
            <w:webHidden/>
          </w:rPr>
          <w:fldChar w:fldCharType="end"/>
        </w:r>
      </w:hyperlink>
    </w:p>
    <w:p w14:paraId="117E6D0E" w14:textId="77777777" w:rsidR="00EC4FAF" w:rsidRPr="00194586" w:rsidRDefault="004E159A">
      <w:pPr>
        <w:pStyle w:val="TOC3"/>
        <w:tabs>
          <w:tab w:val="left" w:pos="1200"/>
          <w:tab w:val="right" w:leader="dot" w:pos="9962"/>
        </w:tabs>
        <w:rPr>
          <w:rFonts w:ascii="Calibri" w:hAnsi="Calibri"/>
          <w:noProof/>
          <w:sz w:val="22"/>
          <w:szCs w:val="22"/>
        </w:rPr>
      </w:pPr>
      <w:hyperlink w:anchor="_Toc453235337" w:history="1">
        <w:r w:rsidR="00EC4FAF" w:rsidRPr="0034073E">
          <w:rPr>
            <w:rStyle w:val="Hyperlink"/>
            <w:noProof/>
          </w:rPr>
          <w:t>5.2.7</w:t>
        </w:r>
        <w:r w:rsidR="00EC4FAF" w:rsidRPr="00194586">
          <w:rPr>
            <w:rFonts w:ascii="Calibri" w:hAnsi="Calibri"/>
            <w:noProof/>
            <w:sz w:val="22"/>
            <w:szCs w:val="22"/>
          </w:rPr>
          <w:tab/>
        </w:r>
        <w:r w:rsidR="00EC4FAF" w:rsidRPr="0034073E">
          <w:rPr>
            <w:rStyle w:val="Hyperlink"/>
            <w:noProof/>
          </w:rPr>
          <w:t>Encoding modification localisation scores</w:t>
        </w:r>
        <w:r w:rsidR="00EC4FAF">
          <w:rPr>
            <w:noProof/>
            <w:webHidden/>
          </w:rPr>
          <w:tab/>
        </w:r>
        <w:r w:rsidR="00EC4FAF">
          <w:rPr>
            <w:noProof/>
            <w:webHidden/>
          </w:rPr>
          <w:fldChar w:fldCharType="begin"/>
        </w:r>
        <w:r w:rsidR="00EC4FAF">
          <w:rPr>
            <w:noProof/>
            <w:webHidden/>
          </w:rPr>
          <w:instrText xml:space="preserve"> PAGEREF _Toc453235337 \h </w:instrText>
        </w:r>
        <w:r w:rsidR="00EC4FAF">
          <w:rPr>
            <w:noProof/>
            <w:webHidden/>
          </w:rPr>
        </w:r>
        <w:r w:rsidR="00EC4FAF">
          <w:rPr>
            <w:noProof/>
            <w:webHidden/>
          </w:rPr>
          <w:fldChar w:fldCharType="separate"/>
        </w:r>
        <w:r w:rsidR="00EC4FAF">
          <w:rPr>
            <w:noProof/>
            <w:webHidden/>
          </w:rPr>
          <w:t>16</w:t>
        </w:r>
        <w:r w:rsidR="00EC4FAF">
          <w:rPr>
            <w:noProof/>
            <w:webHidden/>
          </w:rPr>
          <w:fldChar w:fldCharType="end"/>
        </w:r>
      </w:hyperlink>
    </w:p>
    <w:p w14:paraId="3A2A6710" w14:textId="77777777" w:rsidR="00EC4FAF" w:rsidRPr="00194586" w:rsidRDefault="004E159A">
      <w:pPr>
        <w:pStyle w:val="TOC3"/>
        <w:tabs>
          <w:tab w:val="left" w:pos="1200"/>
          <w:tab w:val="right" w:leader="dot" w:pos="9962"/>
        </w:tabs>
        <w:rPr>
          <w:rFonts w:ascii="Calibri" w:hAnsi="Calibri"/>
          <w:noProof/>
          <w:sz w:val="22"/>
          <w:szCs w:val="22"/>
        </w:rPr>
      </w:pPr>
      <w:hyperlink w:anchor="_Toc453235338" w:history="1">
        <w:r w:rsidR="00EC4FAF" w:rsidRPr="0034073E">
          <w:rPr>
            <w:rStyle w:val="Hyperlink"/>
            <w:noProof/>
          </w:rPr>
          <w:t>5.2.8</w:t>
        </w:r>
        <w:r w:rsidR="00EC4FAF" w:rsidRPr="00194586">
          <w:rPr>
            <w:rFonts w:ascii="Calibri" w:hAnsi="Calibri"/>
            <w:noProof/>
            <w:sz w:val="22"/>
            <w:szCs w:val="22"/>
          </w:rPr>
          <w:tab/>
        </w:r>
        <w:r w:rsidR="00EC4FAF" w:rsidRPr="0034073E">
          <w:rPr>
            <w:rStyle w:val="Hyperlink"/>
            <w:noProof/>
          </w:rPr>
          <w:t>Encoding results of crosslinking searches</w:t>
        </w:r>
        <w:r w:rsidR="00EC4FAF">
          <w:rPr>
            <w:noProof/>
            <w:webHidden/>
          </w:rPr>
          <w:tab/>
        </w:r>
        <w:r w:rsidR="00EC4FAF">
          <w:rPr>
            <w:noProof/>
            <w:webHidden/>
          </w:rPr>
          <w:fldChar w:fldCharType="begin"/>
        </w:r>
        <w:r w:rsidR="00EC4FAF">
          <w:rPr>
            <w:noProof/>
            <w:webHidden/>
          </w:rPr>
          <w:instrText xml:space="preserve"> PAGEREF _Toc453235338 \h </w:instrText>
        </w:r>
        <w:r w:rsidR="00EC4FAF">
          <w:rPr>
            <w:noProof/>
            <w:webHidden/>
          </w:rPr>
        </w:r>
        <w:r w:rsidR="00EC4FAF">
          <w:rPr>
            <w:noProof/>
            <w:webHidden/>
          </w:rPr>
          <w:fldChar w:fldCharType="separate"/>
        </w:r>
        <w:r w:rsidR="00EC4FAF">
          <w:rPr>
            <w:noProof/>
            <w:webHidden/>
          </w:rPr>
          <w:t>18</w:t>
        </w:r>
        <w:r w:rsidR="00EC4FAF">
          <w:rPr>
            <w:noProof/>
            <w:webHidden/>
          </w:rPr>
          <w:fldChar w:fldCharType="end"/>
        </w:r>
      </w:hyperlink>
    </w:p>
    <w:p w14:paraId="07C09467" w14:textId="77777777" w:rsidR="00EC4FAF" w:rsidRPr="00194586" w:rsidRDefault="004E159A">
      <w:pPr>
        <w:pStyle w:val="TOC3"/>
        <w:tabs>
          <w:tab w:val="left" w:pos="1200"/>
          <w:tab w:val="right" w:leader="dot" w:pos="9962"/>
        </w:tabs>
        <w:rPr>
          <w:rFonts w:ascii="Calibri" w:hAnsi="Calibri"/>
          <w:noProof/>
          <w:sz w:val="22"/>
          <w:szCs w:val="22"/>
        </w:rPr>
      </w:pPr>
      <w:hyperlink w:anchor="_Toc453235339" w:history="1">
        <w:r w:rsidR="00EC4FAF" w:rsidRPr="0034073E">
          <w:rPr>
            <w:rStyle w:val="Hyperlink"/>
            <w:noProof/>
          </w:rPr>
          <w:t>5.2.9</w:t>
        </w:r>
        <w:r w:rsidR="00EC4FAF" w:rsidRPr="00194586">
          <w:rPr>
            <w:rFonts w:ascii="Calibri" w:hAnsi="Calibri"/>
            <w:noProof/>
            <w:sz w:val="22"/>
            <w:szCs w:val="22"/>
          </w:rPr>
          <w:tab/>
        </w:r>
        <w:r w:rsidR="00EC4FAF" w:rsidRPr="0034073E">
          <w:rPr>
            <w:rStyle w:val="Hyperlink"/>
            <w:noProof/>
          </w:rPr>
          <w:t>Encoding Proteogenomics annotation data</w:t>
        </w:r>
        <w:r w:rsidR="00EC4FAF">
          <w:rPr>
            <w:noProof/>
            <w:webHidden/>
          </w:rPr>
          <w:tab/>
        </w:r>
        <w:r w:rsidR="00EC4FAF">
          <w:rPr>
            <w:noProof/>
            <w:webHidden/>
          </w:rPr>
          <w:fldChar w:fldCharType="begin"/>
        </w:r>
        <w:r w:rsidR="00EC4FAF">
          <w:rPr>
            <w:noProof/>
            <w:webHidden/>
          </w:rPr>
          <w:instrText xml:space="preserve"> PAGEREF _Toc453235339 \h </w:instrText>
        </w:r>
        <w:r w:rsidR="00EC4FAF">
          <w:rPr>
            <w:noProof/>
            <w:webHidden/>
          </w:rPr>
        </w:r>
        <w:r w:rsidR="00EC4FAF">
          <w:rPr>
            <w:noProof/>
            <w:webHidden/>
          </w:rPr>
          <w:fldChar w:fldCharType="separate"/>
        </w:r>
        <w:r w:rsidR="00EC4FAF">
          <w:rPr>
            <w:noProof/>
            <w:webHidden/>
          </w:rPr>
          <w:t>21</w:t>
        </w:r>
        <w:r w:rsidR="00EC4FAF">
          <w:rPr>
            <w:noProof/>
            <w:webHidden/>
          </w:rPr>
          <w:fldChar w:fldCharType="end"/>
        </w:r>
      </w:hyperlink>
    </w:p>
    <w:p w14:paraId="0209E0C1" w14:textId="77777777" w:rsidR="00EC4FAF" w:rsidRPr="00194586" w:rsidRDefault="004E159A">
      <w:pPr>
        <w:pStyle w:val="TOC2"/>
        <w:rPr>
          <w:rFonts w:ascii="Calibri" w:hAnsi="Calibri"/>
          <w:noProof/>
          <w:sz w:val="22"/>
          <w:szCs w:val="22"/>
        </w:rPr>
      </w:pPr>
      <w:hyperlink w:anchor="_Toc453235340" w:history="1">
        <w:r w:rsidR="00EC4FAF" w:rsidRPr="0034073E">
          <w:rPr>
            <w:rStyle w:val="Hyperlink"/>
            <w:noProof/>
          </w:rPr>
          <w:t>5.3</w:t>
        </w:r>
        <w:r w:rsidR="00EC4FAF" w:rsidRPr="00194586">
          <w:rPr>
            <w:rFonts w:ascii="Calibri" w:hAnsi="Calibri"/>
            <w:noProof/>
            <w:sz w:val="22"/>
            <w:szCs w:val="22"/>
          </w:rPr>
          <w:tab/>
        </w:r>
        <w:r w:rsidR="00EC4FAF" w:rsidRPr="0034073E">
          <w:rPr>
            <w:rStyle w:val="Hyperlink"/>
            <w:noProof/>
          </w:rPr>
          <w:t>Other supporting materials</w:t>
        </w:r>
        <w:r w:rsidR="00EC4FAF">
          <w:rPr>
            <w:noProof/>
            <w:webHidden/>
          </w:rPr>
          <w:tab/>
        </w:r>
        <w:r w:rsidR="00EC4FAF">
          <w:rPr>
            <w:noProof/>
            <w:webHidden/>
          </w:rPr>
          <w:fldChar w:fldCharType="begin"/>
        </w:r>
        <w:r w:rsidR="00EC4FAF">
          <w:rPr>
            <w:noProof/>
            <w:webHidden/>
          </w:rPr>
          <w:instrText xml:space="preserve"> PAGEREF _Toc453235340 \h </w:instrText>
        </w:r>
        <w:r w:rsidR="00EC4FAF">
          <w:rPr>
            <w:noProof/>
            <w:webHidden/>
          </w:rPr>
        </w:r>
        <w:r w:rsidR="00EC4FAF">
          <w:rPr>
            <w:noProof/>
            <w:webHidden/>
          </w:rPr>
          <w:fldChar w:fldCharType="separate"/>
        </w:r>
        <w:r w:rsidR="00EC4FAF">
          <w:rPr>
            <w:noProof/>
            <w:webHidden/>
          </w:rPr>
          <w:t>23</w:t>
        </w:r>
        <w:r w:rsidR="00EC4FAF">
          <w:rPr>
            <w:noProof/>
            <w:webHidden/>
          </w:rPr>
          <w:fldChar w:fldCharType="end"/>
        </w:r>
      </w:hyperlink>
    </w:p>
    <w:p w14:paraId="4FFFFB78" w14:textId="77777777" w:rsidR="00EC4FAF" w:rsidRPr="00194586" w:rsidRDefault="004E159A">
      <w:pPr>
        <w:pStyle w:val="TOC1"/>
        <w:tabs>
          <w:tab w:val="left" w:pos="400"/>
          <w:tab w:val="right" w:leader="dot" w:pos="9962"/>
        </w:tabs>
        <w:rPr>
          <w:rFonts w:ascii="Calibri" w:hAnsi="Calibri"/>
          <w:noProof/>
          <w:sz w:val="22"/>
          <w:szCs w:val="22"/>
        </w:rPr>
      </w:pPr>
      <w:hyperlink w:anchor="_Toc453235341" w:history="1">
        <w:r w:rsidR="00EC4FAF" w:rsidRPr="0034073E">
          <w:rPr>
            <w:rStyle w:val="Hyperlink"/>
            <w:noProof/>
          </w:rPr>
          <w:t>6.</w:t>
        </w:r>
        <w:r w:rsidR="00EC4FAF" w:rsidRPr="00194586">
          <w:rPr>
            <w:rFonts w:ascii="Calibri" w:hAnsi="Calibri"/>
            <w:noProof/>
            <w:sz w:val="22"/>
            <w:szCs w:val="22"/>
          </w:rPr>
          <w:tab/>
        </w:r>
        <w:r w:rsidR="00EC4FAF" w:rsidRPr="0034073E">
          <w:rPr>
            <w:rStyle w:val="Hyperlink"/>
            <w:noProof/>
          </w:rPr>
          <w:t>Model in XML Schema</w:t>
        </w:r>
        <w:r w:rsidR="00EC4FAF">
          <w:rPr>
            <w:noProof/>
            <w:webHidden/>
          </w:rPr>
          <w:tab/>
        </w:r>
        <w:r w:rsidR="00EC4FAF">
          <w:rPr>
            <w:noProof/>
            <w:webHidden/>
          </w:rPr>
          <w:fldChar w:fldCharType="begin"/>
        </w:r>
        <w:r w:rsidR="00EC4FAF">
          <w:rPr>
            <w:noProof/>
            <w:webHidden/>
          </w:rPr>
          <w:instrText xml:space="preserve"> PAGEREF _Toc453235341 \h </w:instrText>
        </w:r>
        <w:r w:rsidR="00EC4FAF">
          <w:rPr>
            <w:noProof/>
            <w:webHidden/>
          </w:rPr>
        </w:r>
        <w:r w:rsidR="00EC4FAF">
          <w:rPr>
            <w:noProof/>
            <w:webHidden/>
          </w:rPr>
          <w:fldChar w:fldCharType="separate"/>
        </w:r>
        <w:r w:rsidR="00EC4FAF">
          <w:rPr>
            <w:noProof/>
            <w:webHidden/>
          </w:rPr>
          <w:t>23</w:t>
        </w:r>
        <w:r w:rsidR="00EC4FAF">
          <w:rPr>
            <w:noProof/>
            <w:webHidden/>
          </w:rPr>
          <w:fldChar w:fldCharType="end"/>
        </w:r>
      </w:hyperlink>
    </w:p>
    <w:p w14:paraId="2A5EFCA5" w14:textId="77777777" w:rsidR="00EC4FAF" w:rsidRPr="00194586" w:rsidRDefault="004E159A">
      <w:pPr>
        <w:pStyle w:val="TOC2"/>
        <w:rPr>
          <w:rFonts w:ascii="Calibri" w:hAnsi="Calibri"/>
          <w:noProof/>
          <w:sz w:val="22"/>
          <w:szCs w:val="22"/>
        </w:rPr>
      </w:pPr>
      <w:hyperlink w:anchor="_Toc453235342" w:history="1">
        <w:r w:rsidR="00EC4FAF" w:rsidRPr="0034073E">
          <w:rPr>
            <w:rStyle w:val="Hyperlink"/>
            <w:noProof/>
          </w:rPr>
          <w:t>6.1</w:t>
        </w:r>
        <w:r w:rsidR="00EC4FAF" w:rsidRPr="00194586">
          <w:rPr>
            <w:rFonts w:ascii="Calibri" w:hAnsi="Calibri"/>
            <w:noProof/>
            <w:sz w:val="22"/>
            <w:szCs w:val="22"/>
          </w:rPr>
          <w:tab/>
        </w:r>
        <w:r w:rsidR="00EC4FAF" w:rsidRPr="0034073E">
          <w:rPr>
            <w:rStyle w:val="Hyperlink"/>
            <w:noProof/>
          </w:rPr>
          <w:t>Element &lt;MzIdentML&gt;</w:t>
        </w:r>
        <w:r w:rsidR="00EC4FAF">
          <w:rPr>
            <w:noProof/>
            <w:webHidden/>
          </w:rPr>
          <w:tab/>
        </w:r>
        <w:r w:rsidR="00EC4FAF">
          <w:rPr>
            <w:noProof/>
            <w:webHidden/>
          </w:rPr>
          <w:fldChar w:fldCharType="begin"/>
        </w:r>
        <w:r w:rsidR="00EC4FAF">
          <w:rPr>
            <w:noProof/>
            <w:webHidden/>
          </w:rPr>
          <w:instrText xml:space="preserve"> PAGEREF _Toc453235342 \h </w:instrText>
        </w:r>
        <w:r w:rsidR="00EC4FAF">
          <w:rPr>
            <w:noProof/>
            <w:webHidden/>
          </w:rPr>
        </w:r>
        <w:r w:rsidR="00EC4FAF">
          <w:rPr>
            <w:noProof/>
            <w:webHidden/>
          </w:rPr>
          <w:fldChar w:fldCharType="separate"/>
        </w:r>
        <w:r w:rsidR="00EC4FAF">
          <w:rPr>
            <w:noProof/>
            <w:webHidden/>
          </w:rPr>
          <w:t>23</w:t>
        </w:r>
        <w:r w:rsidR="00EC4FAF">
          <w:rPr>
            <w:noProof/>
            <w:webHidden/>
          </w:rPr>
          <w:fldChar w:fldCharType="end"/>
        </w:r>
      </w:hyperlink>
    </w:p>
    <w:p w14:paraId="190F0C74" w14:textId="77777777" w:rsidR="00EC4FAF" w:rsidRPr="00194586" w:rsidRDefault="004E159A">
      <w:pPr>
        <w:pStyle w:val="TOC2"/>
        <w:rPr>
          <w:rFonts w:ascii="Calibri" w:hAnsi="Calibri"/>
          <w:noProof/>
          <w:sz w:val="22"/>
          <w:szCs w:val="22"/>
        </w:rPr>
      </w:pPr>
      <w:hyperlink w:anchor="_Toc453235343" w:history="1">
        <w:r w:rsidR="00EC4FAF" w:rsidRPr="0034073E">
          <w:rPr>
            <w:rStyle w:val="Hyperlink"/>
            <w:noProof/>
          </w:rPr>
          <w:t>6.2</w:t>
        </w:r>
        <w:r w:rsidR="00EC4FAF" w:rsidRPr="00194586">
          <w:rPr>
            <w:rFonts w:ascii="Calibri" w:hAnsi="Calibri"/>
            <w:noProof/>
            <w:sz w:val="22"/>
            <w:szCs w:val="22"/>
          </w:rPr>
          <w:tab/>
        </w:r>
        <w:r w:rsidR="00EC4FAF" w:rsidRPr="0034073E">
          <w:rPr>
            <w:rStyle w:val="Hyperlink"/>
            <w:noProof/>
          </w:rPr>
          <w:t>Element &lt;AdditionalSearchParams&gt;</w:t>
        </w:r>
        <w:r w:rsidR="00EC4FAF">
          <w:rPr>
            <w:noProof/>
            <w:webHidden/>
          </w:rPr>
          <w:tab/>
        </w:r>
        <w:r w:rsidR="00EC4FAF">
          <w:rPr>
            <w:noProof/>
            <w:webHidden/>
          </w:rPr>
          <w:fldChar w:fldCharType="begin"/>
        </w:r>
        <w:r w:rsidR="00EC4FAF">
          <w:rPr>
            <w:noProof/>
            <w:webHidden/>
          </w:rPr>
          <w:instrText xml:space="preserve"> PAGEREF _Toc453235343 \h </w:instrText>
        </w:r>
        <w:r w:rsidR="00EC4FAF">
          <w:rPr>
            <w:noProof/>
            <w:webHidden/>
          </w:rPr>
        </w:r>
        <w:r w:rsidR="00EC4FAF">
          <w:rPr>
            <w:noProof/>
            <w:webHidden/>
          </w:rPr>
          <w:fldChar w:fldCharType="separate"/>
        </w:r>
        <w:r w:rsidR="00EC4FAF">
          <w:rPr>
            <w:noProof/>
            <w:webHidden/>
          </w:rPr>
          <w:t>25</w:t>
        </w:r>
        <w:r w:rsidR="00EC4FAF">
          <w:rPr>
            <w:noProof/>
            <w:webHidden/>
          </w:rPr>
          <w:fldChar w:fldCharType="end"/>
        </w:r>
      </w:hyperlink>
    </w:p>
    <w:p w14:paraId="715D6EB1" w14:textId="77777777" w:rsidR="00EC4FAF" w:rsidRPr="00194586" w:rsidRDefault="004E159A">
      <w:pPr>
        <w:pStyle w:val="TOC2"/>
        <w:rPr>
          <w:rFonts w:ascii="Calibri" w:hAnsi="Calibri"/>
          <w:noProof/>
          <w:sz w:val="22"/>
          <w:szCs w:val="22"/>
        </w:rPr>
      </w:pPr>
      <w:hyperlink w:anchor="_Toc453235344" w:history="1">
        <w:r w:rsidR="00EC4FAF" w:rsidRPr="0034073E">
          <w:rPr>
            <w:rStyle w:val="Hyperlink"/>
            <w:noProof/>
          </w:rPr>
          <w:t>6.3</w:t>
        </w:r>
        <w:r w:rsidR="00EC4FAF" w:rsidRPr="00194586">
          <w:rPr>
            <w:rFonts w:ascii="Calibri" w:hAnsi="Calibri"/>
            <w:noProof/>
            <w:sz w:val="22"/>
            <w:szCs w:val="22"/>
          </w:rPr>
          <w:tab/>
        </w:r>
        <w:r w:rsidR="00EC4FAF" w:rsidRPr="0034073E">
          <w:rPr>
            <w:rStyle w:val="Hyperlink"/>
            <w:noProof/>
          </w:rPr>
          <w:t>Element &lt;Affiliation&gt;</w:t>
        </w:r>
        <w:r w:rsidR="00EC4FAF">
          <w:rPr>
            <w:noProof/>
            <w:webHidden/>
          </w:rPr>
          <w:tab/>
        </w:r>
        <w:r w:rsidR="00EC4FAF">
          <w:rPr>
            <w:noProof/>
            <w:webHidden/>
          </w:rPr>
          <w:fldChar w:fldCharType="begin"/>
        </w:r>
        <w:r w:rsidR="00EC4FAF">
          <w:rPr>
            <w:noProof/>
            <w:webHidden/>
          </w:rPr>
          <w:instrText xml:space="preserve"> PAGEREF _Toc453235344 \h </w:instrText>
        </w:r>
        <w:r w:rsidR="00EC4FAF">
          <w:rPr>
            <w:noProof/>
            <w:webHidden/>
          </w:rPr>
        </w:r>
        <w:r w:rsidR="00EC4FAF">
          <w:rPr>
            <w:noProof/>
            <w:webHidden/>
          </w:rPr>
          <w:fldChar w:fldCharType="separate"/>
        </w:r>
        <w:r w:rsidR="00EC4FAF">
          <w:rPr>
            <w:noProof/>
            <w:webHidden/>
          </w:rPr>
          <w:t>26</w:t>
        </w:r>
        <w:r w:rsidR="00EC4FAF">
          <w:rPr>
            <w:noProof/>
            <w:webHidden/>
          </w:rPr>
          <w:fldChar w:fldCharType="end"/>
        </w:r>
      </w:hyperlink>
    </w:p>
    <w:p w14:paraId="286C711E" w14:textId="77777777" w:rsidR="00EC4FAF" w:rsidRPr="00194586" w:rsidRDefault="004E159A">
      <w:pPr>
        <w:pStyle w:val="TOC2"/>
        <w:rPr>
          <w:rFonts w:ascii="Calibri" w:hAnsi="Calibri"/>
          <w:noProof/>
          <w:sz w:val="22"/>
          <w:szCs w:val="22"/>
        </w:rPr>
      </w:pPr>
      <w:hyperlink w:anchor="_Toc453235345" w:history="1">
        <w:r w:rsidR="00EC4FAF" w:rsidRPr="0034073E">
          <w:rPr>
            <w:rStyle w:val="Hyperlink"/>
            <w:noProof/>
          </w:rPr>
          <w:t>6.4</w:t>
        </w:r>
        <w:r w:rsidR="00EC4FAF" w:rsidRPr="00194586">
          <w:rPr>
            <w:rFonts w:ascii="Calibri" w:hAnsi="Calibri"/>
            <w:noProof/>
            <w:sz w:val="22"/>
            <w:szCs w:val="22"/>
          </w:rPr>
          <w:tab/>
        </w:r>
        <w:r w:rsidR="00EC4FAF" w:rsidRPr="0034073E">
          <w:rPr>
            <w:rStyle w:val="Hyperlink"/>
            <w:noProof/>
          </w:rPr>
          <w:t>Element &lt;AmbiguousResidue&gt;</w:t>
        </w:r>
        <w:r w:rsidR="00EC4FAF">
          <w:rPr>
            <w:noProof/>
            <w:webHidden/>
          </w:rPr>
          <w:tab/>
        </w:r>
        <w:r w:rsidR="00EC4FAF">
          <w:rPr>
            <w:noProof/>
            <w:webHidden/>
          </w:rPr>
          <w:fldChar w:fldCharType="begin"/>
        </w:r>
        <w:r w:rsidR="00EC4FAF">
          <w:rPr>
            <w:noProof/>
            <w:webHidden/>
          </w:rPr>
          <w:instrText xml:space="preserve"> PAGEREF _Toc453235345 \h </w:instrText>
        </w:r>
        <w:r w:rsidR="00EC4FAF">
          <w:rPr>
            <w:noProof/>
            <w:webHidden/>
          </w:rPr>
        </w:r>
        <w:r w:rsidR="00EC4FAF">
          <w:rPr>
            <w:noProof/>
            <w:webHidden/>
          </w:rPr>
          <w:fldChar w:fldCharType="separate"/>
        </w:r>
        <w:r w:rsidR="00EC4FAF">
          <w:rPr>
            <w:noProof/>
            <w:webHidden/>
          </w:rPr>
          <w:t>26</w:t>
        </w:r>
        <w:r w:rsidR="00EC4FAF">
          <w:rPr>
            <w:noProof/>
            <w:webHidden/>
          </w:rPr>
          <w:fldChar w:fldCharType="end"/>
        </w:r>
      </w:hyperlink>
    </w:p>
    <w:p w14:paraId="633C4644" w14:textId="77777777" w:rsidR="00EC4FAF" w:rsidRPr="00194586" w:rsidRDefault="004E159A">
      <w:pPr>
        <w:pStyle w:val="TOC2"/>
        <w:rPr>
          <w:rFonts w:ascii="Calibri" w:hAnsi="Calibri"/>
          <w:noProof/>
          <w:sz w:val="22"/>
          <w:szCs w:val="22"/>
        </w:rPr>
      </w:pPr>
      <w:hyperlink w:anchor="_Toc453235346" w:history="1">
        <w:r w:rsidR="00EC4FAF" w:rsidRPr="0034073E">
          <w:rPr>
            <w:rStyle w:val="Hyperlink"/>
            <w:noProof/>
          </w:rPr>
          <w:t>6.5</w:t>
        </w:r>
        <w:r w:rsidR="00EC4FAF" w:rsidRPr="00194586">
          <w:rPr>
            <w:rFonts w:ascii="Calibri" w:hAnsi="Calibri"/>
            <w:noProof/>
            <w:sz w:val="22"/>
            <w:szCs w:val="22"/>
          </w:rPr>
          <w:tab/>
        </w:r>
        <w:r w:rsidR="00EC4FAF" w:rsidRPr="0034073E">
          <w:rPr>
            <w:rStyle w:val="Hyperlink"/>
            <w:noProof/>
          </w:rPr>
          <w:t>Element &lt;AnalysisCollection&gt;</w:t>
        </w:r>
        <w:r w:rsidR="00EC4FAF">
          <w:rPr>
            <w:noProof/>
            <w:webHidden/>
          </w:rPr>
          <w:tab/>
        </w:r>
        <w:r w:rsidR="00EC4FAF">
          <w:rPr>
            <w:noProof/>
            <w:webHidden/>
          </w:rPr>
          <w:fldChar w:fldCharType="begin"/>
        </w:r>
        <w:r w:rsidR="00EC4FAF">
          <w:rPr>
            <w:noProof/>
            <w:webHidden/>
          </w:rPr>
          <w:instrText xml:space="preserve"> PAGEREF _Toc453235346 \h </w:instrText>
        </w:r>
        <w:r w:rsidR="00EC4FAF">
          <w:rPr>
            <w:noProof/>
            <w:webHidden/>
          </w:rPr>
        </w:r>
        <w:r w:rsidR="00EC4FAF">
          <w:rPr>
            <w:noProof/>
            <w:webHidden/>
          </w:rPr>
          <w:fldChar w:fldCharType="separate"/>
        </w:r>
        <w:r w:rsidR="00EC4FAF">
          <w:rPr>
            <w:noProof/>
            <w:webHidden/>
          </w:rPr>
          <w:t>27</w:t>
        </w:r>
        <w:r w:rsidR="00EC4FAF">
          <w:rPr>
            <w:noProof/>
            <w:webHidden/>
          </w:rPr>
          <w:fldChar w:fldCharType="end"/>
        </w:r>
      </w:hyperlink>
    </w:p>
    <w:p w14:paraId="1A608BA7" w14:textId="77777777" w:rsidR="00EC4FAF" w:rsidRPr="00194586" w:rsidRDefault="004E159A">
      <w:pPr>
        <w:pStyle w:val="TOC2"/>
        <w:rPr>
          <w:rFonts w:ascii="Calibri" w:hAnsi="Calibri"/>
          <w:noProof/>
          <w:sz w:val="22"/>
          <w:szCs w:val="22"/>
        </w:rPr>
      </w:pPr>
      <w:hyperlink w:anchor="_Toc453235347" w:history="1">
        <w:r w:rsidR="00EC4FAF" w:rsidRPr="0034073E">
          <w:rPr>
            <w:rStyle w:val="Hyperlink"/>
            <w:noProof/>
          </w:rPr>
          <w:t>6.6</w:t>
        </w:r>
        <w:r w:rsidR="00EC4FAF" w:rsidRPr="00194586">
          <w:rPr>
            <w:rFonts w:ascii="Calibri" w:hAnsi="Calibri"/>
            <w:noProof/>
            <w:sz w:val="22"/>
            <w:szCs w:val="22"/>
          </w:rPr>
          <w:tab/>
        </w:r>
        <w:r w:rsidR="00EC4FAF" w:rsidRPr="0034073E">
          <w:rPr>
            <w:rStyle w:val="Hyperlink"/>
            <w:noProof/>
          </w:rPr>
          <w:t>Element &lt;AnalysisData&gt;</w:t>
        </w:r>
        <w:r w:rsidR="00EC4FAF">
          <w:rPr>
            <w:noProof/>
            <w:webHidden/>
          </w:rPr>
          <w:tab/>
        </w:r>
        <w:r w:rsidR="00EC4FAF">
          <w:rPr>
            <w:noProof/>
            <w:webHidden/>
          </w:rPr>
          <w:fldChar w:fldCharType="begin"/>
        </w:r>
        <w:r w:rsidR="00EC4FAF">
          <w:rPr>
            <w:noProof/>
            <w:webHidden/>
          </w:rPr>
          <w:instrText xml:space="preserve"> PAGEREF _Toc453235347 \h </w:instrText>
        </w:r>
        <w:r w:rsidR="00EC4FAF">
          <w:rPr>
            <w:noProof/>
            <w:webHidden/>
          </w:rPr>
        </w:r>
        <w:r w:rsidR="00EC4FAF">
          <w:rPr>
            <w:noProof/>
            <w:webHidden/>
          </w:rPr>
          <w:fldChar w:fldCharType="separate"/>
        </w:r>
        <w:r w:rsidR="00EC4FAF">
          <w:rPr>
            <w:noProof/>
            <w:webHidden/>
          </w:rPr>
          <w:t>27</w:t>
        </w:r>
        <w:r w:rsidR="00EC4FAF">
          <w:rPr>
            <w:noProof/>
            <w:webHidden/>
          </w:rPr>
          <w:fldChar w:fldCharType="end"/>
        </w:r>
      </w:hyperlink>
    </w:p>
    <w:p w14:paraId="04DA3D32" w14:textId="77777777" w:rsidR="00EC4FAF" w:rsidRPr="00194586" w:rsidRDefault="004E159A">
      <w:pPr>
        <w:pStyle w:val="TOC2"/>
        <w:rPr>
          <w:rFonts w:ascii="Calibri" w:hAnsi="Calibri"/>
          <w:noProof/>
          <w:sz w:val="22"/>
          <w:szCs w:val="22"/>
        </w:rPr>
      </w:pPr>
      <w:hyperlink w:anchor="_Toc453235348" w:history="1">
        <w:r w:rsidR="00EC4FAF" w:rsidRPr="0034073E">
          <w:rPr>
            <w:rStyle w:val="Hyperlink"/>
            <w:noProof/>
          </w:rPr>
          <w:t>6.7</w:t>
        </w:r>
        <w:r w:rsidR="00EC4FAF" w:rsidRPr="00194586">
          <w:rPr>
            <w:rFonts w:ascii="Calibri" w:hAnsi="Calibri"/>
            <w:noProof/>
            <w:sz w:val="22"/>
            <w:szCs w:val="22"/>
          </w:rPr>
          <w:tab/>
        </w:r>
        <w:r w:rsidR="00EC4FAF" w:rsidRPr="0034073E">
          <w:rPr>
            <w:rStyle w:val="Hyperlink"/>
            <w:noProof/>
          </w:rPr>
          <w:t>Element &lt;AnalysisParams&gt;</w:t>
        </w:r>
        <w:r w:rsidR="00EC4FAF">
          <w:rPr>
            <w:noProof/>
            <w:webHidden/>
          </w:rPr>
          <w:tab/>
        </w:r>
        <w:r w:rsidR="00EC4FAF">
          <w:rPr>
            <w:noProof/>
            <w:webHidden/>
          </w:rPr>
          <w:fldChar w:fldCharType="begin"/>
        </w:r>
        <w:r w:rsidR="00EC4FAF">
          <w:rPr>
            <w:noProof/>
            <w:webHidden/>
          </w:rPr>
          <w:instrText xml:space="preserve"> PAGEREF _Toc453235348 \h </w:instrText>
        </w:r>
        <w:r w:rsidR="00EC4FAF">
          <w:rPr>
            <w:noProof/>
            <w:webHidden/>
          </w:rPr>
        </w:r>
        <w:r w:rsidR="00EC4FAF">
          <w:rPr>
            <w:noProof/>
            <w:webHidden/>
          </w:rPr>
          <w:fldChar w:fldCharType="separate"/>
        </w:r>
        <w:r w:rsidR="00EC4FAF">
          <w:rPr>
            <w:noProof/>
            <w:webHidden/>
          </w:rPr>
          <w:t>28</w:t>
        </w:r>
        <w:r w:rsidR="00EC4FAF">
          <w:rPr>
            <w:noProof/>
            <w:webHidden/>
          </w:rPr>
          <w:fldChar w:fldCharType="end"/>
        </w:r>
      </w:hyperlink>
    </w:p>
    <w:p w14:paraId="436A4B21" w14:textId="77777777" w:rsidR="00EC4FAF" w:rsidRPr="00194586" w:rsidRDefault="004E159A">
      <w:pPr>
        <w:pStyle w:val="TOC2"/>
        <w:rPr>
          <w:rFonts w:ascii="Calibri" w:hAnsi="Calibri"/>
          <w:noProof/>
          <w:sz w:val="22"/>
          <w:szCs w:val="22"/>
        </w:rPr>
      </w:pPr>
      <w:hyperlink w:anchor="_Toc453235349" w:history="1">
        <w:r w:rsidR="00EC4FAF" w:rsidRPr="0034073E">
          <w:rPr>
            <w:rStyle w:val="Hyperlink"/>
            <w:noProof/>
          </w:rPr>
          <w:t>6.8</w:t>
        </w:r>
        <w:r w:rsidR="00EC4FAF" w:rsidRPr="00194586">
          <w:rPr>
            <w:rFonts w:ascii="Calibri" w:hAnsi="Calibri"/>
            <w:noProof/>
            <w:sz w:val="22"/>
            <w:szCs w:val="22"/>
          </w:rPr>
          <w:tab/>
        </w:r>
        <w:r w:rsidR="00EC4FAF" w:rsidRPr="0034073E">
          <w:rPr>
            <w:rStyle w:val="Hyperlink"/>
            <w:noProof/>
          </w:rPr>
          <w:t>Element &lt;AnalysisProtocolCollection&gt;</w:t>
        </w:r>
        <w:r w:rsidR="00EC4FAF">
          <w:rPr>
            <w:noProof/>
            <w:webHidden/>
          </w:rPr>
          <w:tab/>
        </w:r>
        <w:r w:rsidR="00EC4FAF">
          <w:rPr>
            <w:noProof/>
            <w:webHidden/>
          </w:rPr>
          <w:fldChar w:fldCharType="begin"/>
        </w:r>
        <w:r w:rsidR="00EC4FAF">
          <w:rPr>
            <w:noProof/>
            <w:webHidden/>
          </w:rPr>
          <w:instrText xml:space="preserve"> PAGEREF _Toc453235349 \h </w:instrText>
        </w:r>
        <w:r w:rsidR="00EC4FAF">
          <w:rPr>
            <w:noProof/>
            <w:webHidden/>
          </w:rPr>
        </w:r>
        <w:r w:rsidR="00EC4FAF">
          <w:rPr>
            <w:noProof/>
            <w:webHidden/>
          </w:rPr>
          <w:fldChar w:fldCharType="separate"/>
        </w:r>
        <w:r w:rsidR="00EC4FAF">
          <w:rPr>
            <w:noProof/>
            <w:webHidden/>
          </w:rPr>
          <w:t>28</w:t>
        </w:r>
        <w:r w:rsidR="00EC4FAF">
          <w:rPr>
            <w:noProof/>
            <w:webHidden/>
          </w:rPr>
          <w:fldChar w:fldCharType="end"/>
        </w:r>
      </w:hyperlink>
    </w:p>
    <w:p w14:paraId="5FD11205" w14:textId="77777777" w:rsidR="00EC4FAF" w:rsidRPr="00194586" w:rsidRDefault="004E159A">
      <w:pPr>
        <w:pStyle w:val="TOC2"/>
        <w:rPr>
          <w:rFonts w:ascii="Calibri" w:hAnsi="Calibri"/>
          <w:noProof/>
          <w:sz w:val="22"/>
          <w:szCs w:val="22"/>
        </w:rPr>
      </w:pPr>
      <w:hyperlink w:anchor="_Toc453235350" w:history="1">
        <w:r w:rsidR="00EC4FAF" w:rsidRPr="0034073E">
          <w:rPr>
            <w:rStyle w:val="Hyperlink"/>
            <w:noProof/>
          </w:rPr>
          <w:t>6.9</w:t>
        </w:r>
        <w:r w:rsidR="00EC4FAF" w:rsidRPr="00194586">
          <w:rPr>
            <w:rFonts w:ascii="Calibri" w:hAnsi="Calibri"/>
            <w:noProof/>
            <w:sz w:val="22"/>
            <w:szCs w:val="22"/>
          </w:rPr>
          <w:tab/>
        </w:r>
        <w:r w:rsidR="00EC4FAF" w:rsidRPr="0034073E">
          <w:rPr>
            <w:rStyle w:val="Hyperlink"/>
            <w:noProof/>
          </w:rPr>
          <w:t>Element &lt;AnalysisSampleCollection&gt;</w:t>
        </w:r>
        <w:r w:rsidR="00EC4FAF">
          <w:rPr>
            <w:noProof/>
            <w:webHidden/>
          </w:rPr>
          <w:tab/>
        </w:r>
        <w:r w:rsidR="00EC4FAF">
          <w:rPr>
            <w:noProof/>
            <w:webHidden/>
          </w:rPr>
          <w:fldChar w:fldCharType="begin"/>
        </w:r>
        <w:r w:rsidR="00EC4FAF">
          <w:rPr>
            <w:noProof/>
            <w:webHidden/>
          </w:rPr>
          <w:instrText xml:space="preserve"> PAGEREF _Toc453235350 \h </w:instrText>
        </w:r>
        <w:r w:rsidR="00EC4FAF">
          <w:rPr>
            <w:noProof/>
            <w:webHidden/>
          </w:rPr>
        </w:r>
        <w:r w:rsidR="00EC4FAF">
          <w:rPr>
            <w:noProof/>
            <w:webHidden/>
          </w:rPr>
          <w:fldChar w:fldCharType="separate"/>
        </w:r>
        <w:r w:rsidR="00EC4FAF">
          <w:rPr>
            <w:noProof/>
            <w:webHidden/>
          </w:rPr>
          <w:t>29</w:t>
        </w:r>
        <w:r w:rsidR="00EC4FAF">
          <w:rPr>
            <w:noProof/>
            <w:webHidden/>
          </w:rPr>
          <w:fldChar w:fldCharType="end"/>
        </w:r>
      </w:hyperlink>
    </w:p>
    <w:p w14:paraId="72AD2C45" w14:textId="77777777" w:rsidR="00EC4FAF" w:rsidRPr="00194586" w:rsidRDefault="004E159A">
      <w:pPr>
        <w:pStyle w:val="TOC2"/>
        <w:rPr>
          <w:rFonts w:ascii="Calibri" w:hAnsi="Calibri"/>
          <w:noProof/>
          <w:sz w:val="22"/>
          <w:szCs w:val="22"/>
        </w:rPr>
      </w:pPr>
      <w:hyperlink w:anchor="_Toc453235351" w:history="1">
        <w:r w:rsidR="00EC4FAF" w:rsidRPr="0034073E">
          <w:rPr>
            <w:rStyle w:val="Hyperlink"/>
            <w:noProof/>
          </w:rPr>
          <w:t>6.10</w:t>
        </w:r>
        <w:r w:rsidR="00EC4FAF" w:rsidRPr="00194586">
          <w:rPr>
            <w:rFonts w:ascii="Calibri" w:hAnsi="Calibri"/>
            <w:noProof/>
            <w:sz w:val="22"/>
            <w:szCs w:val="22"/>
          </w:rPr>
          <w:tab/>
        </w:r>
        <w:r w:rsidR="00EC4FAF" w:rsidRPr="0034073E">
          <w:rPr>
            <w:rStyle w:val="Hyperlink"/>
            <w:noProof/>
          </w:rPr>
          <w:t>Element &lt;AnalysisSoftware&gt;</w:t>
        </w:r>
        <w:r w:rsidR="00EC4FAF">
          <w:rPr>
            <w:noProof/>
            <w:webHidden/>
          </w:rPr>
          <w:tab/>
        </w:r>
        <w:r w:rsidR="00EC4FAF">
          <w:rPr>
            <w:noProof/>
            <w:webHidden/>
          </w:rPr>
          <w:fldChar w:fldCharType="begin"/>
        </w:r>
        <w:r w:rsidR="00EC4FAF">
          <w:rPr>
            <w:noProof/>
            <w:webHidden/>
          </w:rPr>
          <w:instrText xml:space="preserve"> PAGEREF _Toc453235351 \h </w:instrText>
        </w:r>
        <w:r w:rsidR="00EC4FAF">
          <w:rPr>
            <w:noProof/>
            <w:webHidden/>
          </w:rPr>
        </w:r>
        <w:r w:rsidR="00EC4FAF">
          <w:rPr>
            <w:noProof/>
            <w:webHidden/>
          </w:rPr>
          <w:fldChar w:fldCharType="separate"/>
        </w:r>
        <w:r w:rsidR="00EC4FAF">
          <w:rPr>
            <w:noProof/>
            <w:webHidden/>
          </w:rPr>
          <w:t>29</w:t>
        </w:r>
        <w:r w:rsidR="00EC4FAF">
          <w:rPr>
            <w:noProof/>
            <w:webHidden/>
          </w:rPr>
          <w:fldChar w:fldCharType="end"/>
        </w:r>
      </w:hyperlink>
    </w:p>
    <w:p w14:paraId="788846D4" w14:textId="77777777" w:rsidR="00EC4FAF" w:rsidRPr="00194586" w:rsidRDefault="004E159A">
      <w:pPr>
        <w:pStyle w:val="TOC2"/>
        <w:rPr>
          <w:rFonts w:ascii="Calibri" w:hAnsi="Calibri"/>
          <w:noProof/>
          <w:sz w:val="22"/>
          <w:szCs w:val="22"/>
        </w:rPr>
      </w:pPr>
      <w:hyperlink w:anchor="_Toc453235352" w:history="1">
        <w:r w:rsidR="00EC4FAF" w:rsidRPr="0034073E">
          <w:rPr>
            <w:rStyle w:val="Hyperlink"/>
            <w:noProof/>
          </w:rPr>
          <w:t>6.11</w:t>
        </w:r>
        <w:r w:rsidR="00EC4FAF" w:rsidRPr="00194586">
          <w:rPr>
            <w:rFonts w:ascii="Calibri" w:hAnsi="Calibri"/>
            <w:noProof/>
            <w:sz w:val="22"/>
            <w:szCs w:val="22"/>
          </w:rPr>
          <w:tab/>
        </w:r>
        <w:r w:rsidR="00EC4FAF" w:rsidRPr="0034073E">
          <w:rPr>
            <w:rStyle w:val="Hyperlink"/>
            <w:noProof/>
          </w:rPr>
          <w:t>Element &lt;AnalysisSoftwareList&gt;</w:t>
        </w:r>
        <w:r w:rsidR="00EC4FAF">
          <w:rPr>
            <w:noProof/>
            <w:webHidden/>
          </w:rPr>
          <w:tab/>
        </w:r>
        <w:r w:rsidR="00EC4FAF">
          <w:rPr>
            <w:noProof/>
            <w:webHidden/>
          </w:rPr>
          <w:fldChar w:fldCharType="begin"/>
        </w:r>
        <w:r w:rsidR="00EC4FAF">
          <w:rPr>
            <w:noProof/>
            <w:webHidden/>
          </w:rPr>
          <w:instrText xml:space="preserve"> PAGEREF _Toc453235352 \h </w:instrText>
        </w:r>
        <w:r w:rsidR="00EC4FAF">
          <w:rPr>
            <w:noProof/>
            <w:webHidden/>
          </w:rPr>
        </w:r>
        <w:r w:rsidR="00EC4FAF">
          <w:rPr>
            <w:noProof/>
            <w:webHidden/>
          </w:rPr>
          <w:fldChar w:fldCharType="separate"/>
        </w:r>
        <w:r w:rsidR="00EC4FAF">
          <w:rPr>
            <w:noProof/>
            <w:webHidden/>
          </w:rPr>
          <w:t>30</w:t>
        </w:r>
        <w:r w:rsidR="00EC4FAF">
          <w:rPr>
            <w:noProof/>
            <w:webHidden/>
          </w:rPr>
          <w:fldChar w:fldCharType="end"/>
        </w:r>
      </w:hyperlink>
    </w:p>
    <w:p w14:paraId="1F122549" w14:textId="77777777" w:rsidR="00EC4FAF" w:rsidRPr="00194586" w:rsidRDefault="004E159A">
      <w:pPr>
        <w:pStyle w:val="TOC2"/>
        <w:rPr>
          <w:rFonts w:ascii="Calibri" w:hAnsi="Calibri"/>
          <w:noProof/>
          <w:sz w:val="22"/>
          <w:szCs w:val="22"/>
        </w:rPr>
      </w:pPr>
      <w:hyperlink w:anchor="_Toc453235353" w:history="1">
        <w:r w:rsidR="00EC4FAF" w:rsidRPr="0034073E">
          <w:rPr>
            <w:rStyle w:val="Hyperlink"/>
            <w:noProof/>
          </w:rPr>
          <w:t>6.12</w:t>
        </w:r>
        <w:r w:rsidR="00EC4FAF" w:rsidRPr="00194586">
          <w:rPr>
            <w:rFonts w:ascii="Calibri" w:hAnsi="Calibri"/>
            <w:noProof/>
            <w:sz w:val="22"/>
            <w:szCs w:val="22"/>
          </w:rPr>
          <w:tab/>
        </w:r>
        <w:r w:rsidR="00EC4FAF" w:rsidRPr="0034073E">
          <w:rPr>
            <w:rStyle w:val="Hyperlink"/>
            <w:noProof/>
          </w:rPr>
          <w:t>Element &lt;AuditCollection&gt;</w:t>
        </w:r>
        <w:r w:rsidR="00EC4FAF">
          <w:rPr>
            <w:noProof/>
            <w:webHidden/>
          </w:rPr>
          <w:tab/>
        </w:r>
        <w:r w:rsidR="00EC4FAF">
          <w:rPr>
            <w:noProof/>
            <w:webHidden/>
          </w:rPr>
          <w:fldChar w:fldCharType="begin"/>
        </w:r>
        <w:r w:rsidR="00EC4FAF">
          <w:rPr>
            <w:noProof/>
            <w:webHidden/>
          </w:rPr>
          <w:instrText xml:space="preserve"> PAGEREF _Toc453235353 \h </w:instrText>
        </w:r>
        <w:r w:rsidR="00EC4FAF">
          <w:rPr>
            <w:noProof/>
            <w:webHidden/>
          </w:rPr>
        </w:r>
        <w:r w:rsidR="00EC4FAF">
          <w:rPr>
            <w:noProof/>
            <w:webHidden/>
          </w:rPr>
          <w:fldChar w:fldCharType="separate"/>
        </w:r>
        <w:r w:rsidR="00EC4FAF">
          <w:rPr>
            <w:noProof/>
            <w:webHidden/>
          </w:rPr>
          <w:t>30</w:t>
        </w:r>
        <w:r w:rsidR="00EC4FAF">
          <w:rPr>
            <w:noProof/>
            <w:webHidden/>
          </w:rPr>
          <w:fldChar w:fldCharType="end"/>
        </w:r>
      </w:hyperlink>
    </w:p>
    <w:p w14:paraId="162D1526" w14:textId="77777777" w:rsidR="00EC4FAF" w:rsidRPr="00194586" w:rsidRDefault="004E159A">
      <w:pPr>
        <w:pStyle w:val="TOC2"/>
        <w:rPr>
          <w:rFonts w:ascii="Calibri" w:hAnsi="Calibri"/>
          <w:noProof/>
          <w:sz w:val="22"/>
          <w:szCs w:val="22"/>
        </w:rPr>
      </w:pPr>
      <w:hyperlink w:anchor="_Toc453235354" w:history="1">
        <w:r w:rsidR="00EC4FAF" w:rsidRPr="0034073E">
          <w:rPr>
            <w:rStyle w:val="Hyperlink"/>
            <w:noProof/>
          </w:rPr>
          <w:t>6.13</w:t>
        </w:r>
        <w:r w:rsidR="00EC4FAF" w:rsidRPr="00194586">
          <w:rPr>
            <w:rFonts w:ascii="Calibri" w:hAnsi="Calibri"/>
            <w:noProof/>
            <w:sz w:val="22"/>
            <w:szCs w:val="22"/>
          </w:rPr>
          <w:tab/>
        </w:r>
        <w:r w:rsidR="00EC4FAF" w:rsidRPr="0034073E">
          <w:rPr>
            <w:rStyle w:val="Hyperlink"/>
            <w:noProof/>
          </w:rPr>
          <w:t>Element &lt;BibliographicReference&gt;</w:t>
        </w:r>
        <w:r w:rsidR="00EC4FAF">
          <w:rPr>
            <w:noProof/>
            <w:webHidden/>
          </w:rPr>
          <w:tab/>
        </w:r>
        <w:r w:rsidR="00EC4FAF">
          <w:rPr>
            <w:noProof/>
            <w:webHidden/>
          </w:rPr>
          <w:fldChar w:fldCharType="begin"/>
        </w:r>
        <w:r w:rsidR="00EC4FAF">
          <w:rPr>
            <w:noProof/>
            <w:webHidden/>
          </w:rPr>
          <w:instrText xml:space="preserve"> PAGEREF _Toc453235354 \h </w:instrText>
        </w:r>
        <w:r w:rsidR="00EC4FAF">
          <w:rPr>
            <w:noProof/>
            <w:webHidden/>
          </w:rPr>
        </w:r>
        <w:r w:rsidR="00EC4FAF">
          <w:rPr>
            <w:noProof/>
            <w:webHidden/>
          </w:rPr>
          <w:fldChar w:fldCharType="separate"/>
        </w:r>
        <w:r w:rsidR="00EC4FAF">
          <w:rPr>
            <w:noProof/>
            <w:webHidden/>
          </w:rPr>
          <w:t>30</w:t>
        </w:r>
        <w:r w:rsidR="00EC4FAF">
          <w:rPr>
            <w:noProof/>
            <w:webHidden/>
          </w:rPr>
          <w:fldChar w:fldCharType="end"/>
        </w:r>
      </w:hyperlink>
    </w:p>
    <w:p w14:paraId="5A910C0C" w14:textId="77777777" w:rsidR="00EC4FAF" w:rsidRPr="00194586" w:rsidRDefault="004E159A">
      <w:pPr>
        <w:pStyle w:val="TOC2"/>
        <w:rPr>
          <w:rFonts w:ascii="Calibri" w:hAnsi="Calibri"/>
          <w:noProof/>
          <w:sz w:val="22"/>
          <w:szCs w:val="22"/>
        </w:rPr>
      </w:pPr>
      <w:hyperlink w:anchor="_Toc453235355" w:history="1">
        <w:r w:rsidR="00EC4FAF" w:rsidRPr="0034073E">
          <w:rPr>
            <w:rStyle w:val="Hyperlink"/>
            <w:noProof/>
          </w:rPr>
          <w:t>6.14</w:t>
        </w:r>
        <w:r w:rsidR="00EC4FAF" w:rsidRPr="00194586">
          <w:rPr>
            <w:rFonts w:ascii="Calibri" w:hAnsi="Calibri"/>
            <w:noProof/>
            <w:sz w:val="22"/>
            <w:szCs w:val="22"/>
          </w:rPr>
          <w:tab/>
        </w:r>
        <w:r w:rsidR="00EC4FAF" w:rsidRPr="0034073E">
          <w:rPr>
            <w:rStyle w:val="Hyperlink"/>
            <w:noProof/>
          </w:rPr>
          <w:t>Element &lt;ContactRole&gt;</w:t>
        </w:r>
        <w:r w:rsidR="00EC4FAF">
          <w:rPr>
            <w:noProof/>
            <w:webHidden/>
          </w:rPr>
          <w:tab/>
        </w:r>
        <w:r w:rsidR="00EC4FAF">
          <w:rPr>
            <w:noProof/>
            <w:webHidden/>
          </w:rPr>
          <w:fldChar w:fldCharType="begin"/>
        </w:r>
        <w:r w:rsidR="00EC4FAF">
          <w:rPr>
            <w:noProof/>
            <w:webHidden/>
          </w:rPr>
          <w:instrText xml:space="preserve"> PAGEREF _Toc453235355 \h </w:instrText>
        </w:r>
        <w:r w:rsidR="00EC4FAF">
          <w:rPr>
            <w:noProof/>
            <w:webHidden/>
          </w:rPr>
        </w:r>
        <w:r w:rsidR="00EC4FAF">
          <w:rPr>
            <w:noProof/>
            <w:webHidden/>
          </w:rPr>
          <w:fldChar w:fldCharType="separate"/>
        </w:r>
        <w:r w:rsidR="00EC4FAF">
          <w:rPr>
            <w:noProof/>
            <w:webHidden/>
          </w:rPr>
          <w:t>31</w:t>
        </w:r>
        <w:r w:rsidR="00EC4FAF">
          <w:rPr>
            <w:noProof/>
            <w:webHidden/>
          </w:rPr>
          <w:fldChar w:fldCharType="end"/>
        </w:r>
      </w:hyperlink>
    </w:p>
    <w:p w14:paraId="09881FE0" w14:textId="77777777" w:rsidR="00EC4FAF" w:rsidRPr="00194586" w:rsidRDefault="004E159A">
      <w:pPr>
        <w:pStyle w:val="TOC2"/>
        <w:rPr>
          <w:rFonts w:ascii="Calibri" w:hAnsi="Calibri"/>
          <w:noProof/>
          <w:sz w:val="22"/>
          <w:szCs w:val="22"/>
        </w:rPr>
      </w:pPr>
      <w:hyperlink w:anchor="_Toc453235356" w:history="1">
        <w:r w:rsidR="00EC4FAF" w:rsidRPr="0034073E">
          <w:rPr>
            <w:rStyle w:val="Hyperlink"/>
            <w:noProof/>
          </w:rPr>
          <w:t>6.15</w:t>
        </w:r>
        <w:r w:rsidR="00EC4FAF" w:rsidRPr="00194586">
          <w:rPr>
            <w:rFonts w:ascii="Calibri" w:hAnsi="Calibri"/>
            <w:noProof/>
            <w:sz w:val="22"/>
            <w:szCs w:val="22"/>
          </w:rPr>
          <w:tab/>
        </w:r>
        <w:r w:rsidR="00EC4FAF" w:rsidRPr="0034073E">
          <w:rPr>
            <w:rStyle w:val="Hyperlink"/>
            <w:noProof/>
          </w:rPr>
          <w:t>Element &lt;Customizations&gt;</w:t>
        </w:r>
        <w:r w:rsidR="00EC4FAF">
          <w:rPr>
            <w:noProof/>
            <w:webHidden/>
          </w:rPr>
          <w:tab/>
        </w:r>
        <w:r w:rsidR="00EC4FAF">
          <w:rPr>
            <w:noProof/>
            <w:webHidden/>
          </w:rPr>
          <w:fldChar w:fldCharType="begin"/>
        </w:r>
        <w:r w:rsidR="00EC4FAF">
          <w:rPr>
            <w:noProof/>
            <w:webHidden/>
          </w:rPr>
          <w:instrText xml:space="preserve"> PAGEREF _Toc453235356 \h </w:instrText>
        </w:r>
        <w:r w:rsidR="00EC4FAF">
          <w:rPr>
            <w:noProof/>
            <w:webHidden/>
          </w:rPr>
        </w:r>
        <w:r w:rsidR="00EC4FAF">
          <w:rPr>
            <w:noProof/>
            <w:webHidden/>
          </w:rPr>
          <w:fldChar w:fldCharType="separate"/>
        </w:r>
        <w:r w:rsidR="00EC4FAF">
          <w:rPr>
            <w:noProof/>
            <w:webHidden/>
          </w:rPr>
          <w:t>31</w:t>
        </w:r>
        <w:r w:rsidR="00EC4FAF">
          <w:rPr>
            <w:noProof/>
            <w:webHidden/>
          </w:rPr>
          <w:fldChar w:fldCharType="end"/>
        </w:r>
      </w:hyperlink>
    </w:p>
    <w:p w14:paraId="463B7CFC" w14:textId="77777777" w:rsidR="00EC4FAF" w:rsidRPr="00194586" w:rsidRDefault="004E159A">
      <w:pPr>
        <w:pStyle w:val="TOC2"/>
        <w:rPr>
          <w:rFonts w:ascii="Calibri" w:hAnsi="Calibri"/>
          <w:noProof/>
          <w:sz w:val="22"/>
          <w:szCs w:val="22"/>
        </w:rPr>
      </w:pPr>
      <w:hyperlink w:anchor="_Toc453235357" w:history="1">
        <w:r w:rsidR="00EC4FAF" w:rsidRPr="0034073E">
          <w:rPr>
            <w:rStyle w:val="Hyperlink"/>
            <w:noProof/>
          </w:rPr>
          <w:t>6.16</w:t>
        </w:r>
        <w:r w:rsidR="00EC4FAF" w:rsidRPr="00194586">
          <w:rPr>
            <w:rFonts w:ascii="Calibri" w:hAnsi="Calibri"/>
            <w:noProof/>
            <w:sz w:val="22"/>
            <w:szCs w:val="22"/>
          </w:rPr>
          <w:tab/>
        </w:r>
        <w:r w:rsidR="00EC4FAF" w:rsidRPr="0034073E">
          <w:rPr>
            <w:rStyle w:val="Hyperlink"/>
            <w:noProof/>
          </w:rPr>
          <w:t>Element &lt;DBSequence&gt;</w:t>
        </w:r>
        <w:r w:rsidR="00EC4FAF">
          <w:rPr>
            <w:noProof/>
            <w:webHidden/>
          </w:rPr>
          <w:tab/>
        </w:r>
        <w:r w:rsidR="00EC4FAF">
          <w:rPr>
            <w:noProof/>
            <w:webHidden/>
          </w:rPr>
          <w:fldChar w:fldCharType="begin"/>
        </w:r>
        <w:r w:rsidR="00EC4FAF">
          <w:rPr>
            <w:noProof/>
            <w:webHidden/>
          </w:rPr>
          <w:instrText xml:space="preserve"> PAGEREF _Toc453235357 \h </w:instrText>
        </w:r>
        <w:r w:rsidR="00EC4FAF">
          <w:rPr>
            <w:noProof/>
            <w:webHidden/>
          </w:rPr>
        </w:r>
        <w:r w:rsidR="00EC4FAF">
          <w:rPr>
            <w:noProof/>
            <w:webHidden/>
          </w:rPr>
          <w:fldChar w:fldCharType="separate"/>
        </w:r>
        <w:r w:rsidR="00EC4FAF">
          <w:rPr>
            <w:noProof/>
            <w:webHidden/>
          </w:rPr>
          <w:t>31</w:t>
        </w:r>
        <w:r w:rsidR="00EC4FAF">
          <w:rPr>
            <w:noProof/>
            <w:webHidden/>
          </w:rPr>
          <w:fldChar w:fldCharType="end"/>
        </w:r>
      </w:hyperlink>
    </w:p>
    <w:p w14:paraId="7336BA9E" w14:textId="77777777" w:rsidR="00EC4FAF" w:rsidRPr="00194586" w:rsidRDefault="004E159A">
      <w:pPr>
        <w:pStyle w:val="TOC2"/>
        <w:rPr>
          <w:rFonts w:ascii="Calibri" w:hAnsi="Calibri"/>
          <w:noProof/>
          <w:sz w:val="22"/>
          <w:szCs w:val="22"/>
        </w:rPr>
      </w:pPr>
      <w:hyperlink w:anchor="_Toc453235358" w:history="1">
        <w:r w:rsidR="00EC4FAF" w:rsidRPr="0034073E">
          <w:rPr>
            <w:rStyle w:val="Hyperlink"/>
            <w:noProof/>
          </w:rPr>
          <w:t>6.17</w:t>
        </w:r>
        <w:r w:rsidR="00EC4FAF" w:rsidRPr="00194586">
          <w:rPr>
            <w:rFonts w:ascii="Calibri" w:hAnsi="Calibri"/>
            <w:noProof/>
            <w:sz w:val="22"/>
            <w:szCs w:val="22"/>
          </w:rPr>
          <w:tab/>
        </w:r>
        <w:r w:rsidR="00EC4FAF" w:rsidRPr="0034073E">
          <w:rPr>
            <w:rStyle w:val="Hyperlink"/>
            <w:noProof/>
          </w:rPr>
          <w:t>Element &lt;DataCollection&gt;</w:t>
        </w:r>
        <w:r w:rsidR="00EC4FAF">
          <w:rPr>
            <w:noProof/>
            <w:webHidden/>
          </w:rPr>
          <w:tab/>
        </w:r>
        <w:r w:rsidR="00EC4FAF">
          <w:rPr>
            <w:noProof/>
            <w:webHidden/>
          </w:rPr>
          <w:fldChar w:fldCharType="begin"/>
        </w:r>
        <w:r w:rsidR="00EC4FAF">
          <w:rPr>
            <w:noProof/>
            <w:webHidden/>
          </w:rPr>
          <w:instrText xml:space="preserve"> PAGEREF _Toc453235358 \h </w:instrText>
        </w:r>
        <w:r w:rsidR="00EC4FAF">
          <w:rPr>
            <w:noProof/>
            <w:webHidden/>
          </w:rPr>
        </w:r>
        <w:r w:rsidR="00EC4FAF">
          <w:rPr>
            <w:noProof/>
            <w:webHidden/>
          </w:rPr>
          <w:fldChar w:fldCharType="separate"/>
        </w:r>
        <w:r w:rsidR="00EC4FAF">
          <w:rPr>
            <w:noProof/>
            <w:webHidden/>
          </w:rPr>
          <w:t>32</w:t>
        </w:r>
        <w:r w:rsidR="00EC4FAF">
          <w:rPr>
            <w:noProof/>
            <w:webHidden/>
          </w:rPr>
          <w:fldChar w:fldCharType="end"/>
        </w:r>
      </w:hyperlink>
    </w:p>
    <w:p w14:paraId="15A22EE5" w14:textId="77777777" w:rsidR="00EC4FAF" w:rsidRPr="00194586" w:rsidRDefault="004E159A">
      <w:pPr>
        <w:pStyle w:val="TOC2"/>
        <w:rPr>
          <w:rFonts w:ascii="Calibri" w:hAnsi="Calibri"/>
          <w:noProof/>
          <w:sz w:val="22"/>
          <w:szCs w:val="22"/>
        </w:rPr>
      </w:pPr>
      <w:hyperlink w:anchor="_Toc453235359" w:history="1">
        <w:r w:rsidR="00EC4FAF" w:rsidRPr="0034073E">
          <w:rPr>
            <w:rStyle w:val="Hyperlink"/>
            <w:noProof/>
          </w:rPr>
          <w:t>6.18</w:t>
        </w:r>
        <w:r w:rsidR="00EC4FAF" w:rsidRPr="00194586">
          <w:rPr>
            <w:rFonts w:ascii="Calibri" w:hAnsi="Calibri"/>
            <w:noProof/>
            <w:sz w:val="22"/>
            <w:szCs w:val="22"/>
          </w:rPr>
          <w:tab/>
        </w:r>
        <w:r w:rsidR="00EC4FAF" w:rsidRPr="0034073E">
          <w:rPr>
            <w:rStyle w:val="Hyperlink"/>
            <w:noProof/>
          </w:rPr>
          <w:t>Element &lt;DatabaseFilters&gt;</w:t>
        </w:r>
        <w:r w:rsidR="00EC4FAF">
          <w:rPr>
            <w:noProof/>
            <w:webHidden/>
          </w:rPr>
          <w:tab/>
        </w:r>
        <w:r w:rsidR="00EC4FAF">
          <w:rPr>
            <w:noProof/>
            <w:webHidden/>
          </w:rPr>
          <w:fldChar w:fldCharType="begin"/>
        </w:r>
        <w:r w:rsidR="00EC4FAF">
          <w:rPr>
            <w:noProof/>
            <w:webHidden/>
          </w:rPr>
          <w:instrText xml:space="preserve"> PAGEREF _Toc453235359 \h </w:instrText>
        </w:r>
        <w:r w:rsidR="00EC4FAF">
          <w:rPr>
            <w:noProof/>
            <w:webHidden/>
          </w:rPr>
        </w:r>
        <w:r w:rsidR="00EC4FAF">
          <w:rPr>
            <w:noProof/>
            <w:webHidden/>
          </w:rPr>
          <w:fldChar w:fldCharType="separate"/>
        </w:r>
        <w:r w:rsidR="00EC4FAF">
          <w:rPr>
            <w:noProof/>
            <w:webHidden/>
          </w:rPr>
          <w:t>33</w:t>
        </w:r>
        <w:r w:rsidR="00EC4FAF">
          <w:rPr>
            <w:noProof/>
            <w:webHidden/>
          </w:rPr>
          <w:fldChar w:fldCharType="end"/>
        </w:r>
      </w:hyperlink>
    </w:p>
    <w:p w14:paraId="09EDC576" w14:textId="77777777" w:rsidR="00EC4FAF" w:rsidRPr="00194586" w:rsidRDefault="004E159A">
      <w:pPr>
        <w:pStyle w:val="TOC2"/>
        <w:rPr>
          <w:rFonts w:ascii="Calibri" w:hAnsi="Calibri"/>
          <w:noProof/>
          <w:sz w:val="22"/>
          <w:szCs w:val="22"/>
        </w:rPr>
      </w:pPr>
      <w:hyperlink w:anchor="_Toc453235360" w:history="1">
        <w:r w:rsidR="00EC4FAF" w:rsidRPr="0034073E">
          <w:rPr>
            <w:rStyle w:val="Hyperlink"/>
            <w:noProof/>
          </w:rPr>
          <w:t>6.19</w:t>
        </w:r>
        <w:r w:rsidR="00EC4FAF" w:rsidRPr="00194586">
          <w:rPr>
            <w:rFonts w:ascii="Calibri" w:hAnsi="Calibri"/>
            <w:noProof/>
            <w:sz w:val="22"/>
            <w:szCs w:val="22"/>
          </w:rPr>
          <w:tab/>
        </w:r>
        <w:r w:rsidR="00EC4FAF" w:rsidRPr="0034073E">
          <w:rPr>
            <w:rStyle w:val="Hyperlink"/>
            <w:noProof/>
          </w:rPr>
          <w:t>Element &lt;DatabaseName&gt;</w:t>
        </w:r>
        <w:r w:rsidR="00EC4FAF">
          <w:rPr>
            <w:noProof/>
            <w:webHidden/>
          </w:rPr>
          <w:tab/>
        </w:r>
        <w:r w:rsidR="00EC4FAF">
          <w:rPr>
            <w:noProof/>
            <w:webHidden/>
          </w:rPr>
          <w:fldChar w:fldCharType="begin"/>
        </w:r>
        <w:r w:rsidR="00EC4FAF">
          <w:rPr>
            <w:noProof/>
            <w:webHidden/>
          </w:rPr>
          <w:instrText xml:space="preserve"> PAGEREF _Toc453235360 \h </w:instrText>
        </w:r>
        <w:r w:rsidR="00EC4FAF">
          <w:rPr>
            <w:noProof/>
            <w:webHidden/>
          </w:rPr>
        </w:r>
        <w:r w:rsidR="00EC4FAF">
          <w:rPr>
            <w:noProof/>
            <w:webHidden/>
          </w:rPr>
          <w:fldChar w:fldCharType="separate"/>
        </w:r>
        <w:r w:rsidR="00EC4FAF">
          <w:rPr>
            <w:noProof/>
            <w:webHidden/>
          </w:rPr>
          <w:t>34</w:t>
        </w:r>
        <w:r w:rsidR="00EC4FAF">
          <w:rPr>
            <w:noProof/>
            <w:webHidden/>
          </w:rPr>
          <w:fldChar w:fldCharType="end"/>
        </w:r>
      </w:hyperlink>
    </w:p>
    <w:p w14:paraId="01BCF12D" w14:textId="77777777" w:rsidR="00EC4FAF" w:rsidRPr="00194586" w:rsidRDefault="004E159A">
      <w:pPr>
        <w:pStyle w:val="TOC2"/>
        <w:rPr>
          <w:rFonts w:ascii="Calibri" w:hAnsi="Calibri"/>
          <w:noProof/>
          <w:sz w:val="22"/>
          <w:szCs w:val="22"/>
        </w:rPr>
      </w:pPr>
      <w:hyperlink w:anchor="_Toc453235361" w:history="1">
        <w:r w:rsidR="00EC4FAF" w:rsidRPr="0034073E">
          <w:rPr>
            <w:rStyle w:val="Hyperlink"/>
            <w:noProof/>
          </w:rPr>
          <w:t>6.20</w:t>
        </w:r>
        <w:r w:rsidR="00EC4FAF" w:rsidRPr="00194586">
          <w:rPr>
            <w:rFonts w:ascii="Calibri" w:hAnsi="Calibri"/>
            <w:noProof/>
            <w:sz w:val="22"/>
            <w:szCs w:val="22"/>
          </w:rPr>
          <w:tab/>
        </w:r>
        <w:r w:rsidR="00EC4FAF" w:rsidRPr="0034073E">
          <w:rPr>
            <w:rStyle w:val="Hyperlink"/>
            <w:noProof/>
          </w:rPr>
          <w:t>Element &lt;DatabaseTranslation&gt;</w:t>
        </w:r>
        <w:r w:rsidR="00EC4FAF">
          <w:rPr>
            <w:noProof/>
            <w:webHidden/>
          </w:rPr>
          <w:tab/>
        </w:r>
        <w:r w:rsidR="00EC4FAF">
          <w:rPr>
            <w:noProof/>
            <w:webHidden/>
          </w:rPr>
          <w:fldChar w:fldCharType="begin"/>
        </w:r>
        <w:r w:rsidR="00EC4FAF">
          <w:rPr>
            <w:noProof/>
            <w:webHidden/>
          </w:rPr>
          <w:instrText xml:space="preserve"> PAGEREF _Toc453235361 \h </w:instrText>
        </w:r>
        <w:r w:rsidR="00EC4FAF">
          <w:rPr>
            <w:noProof/>
            <w:webHidden/>
          </w:rPr>
        </w:r>
        <w:r w:rsidR="00EC4FAF">
          <w:rPr>
            <w:noProof/>
            <w:webHidden/>
          </w:rPr>
          <w:fldChar w:fldCharType="separate"/>
        </w:r>
        <w:r w:rsidR="00EC4FAF">
          <w:rPr>
            <w:noProof/>
            <w:webHidden/>
          </w:rPr>
          <w:t>34</w:t>
        </w:r>
        <w:r w:rsidR="00EC4FAF">
          <w:rPr>
            <w:noProof/>
            <w:webHidden/>
          </w:rPr>
          <w:fldChar w:fldCharType="end"/>
        </w:r>
      </w:hyperlink>
    </w:p>
    <w:p w14:paraId="487CEC64" w14:textId="77777777" w:rsidR="00EC4FAF" w:rsidRPr="00194586" w:rsidRDefault="004E159A">
      <w:pPr>
        <w:pStyle w:val="TOC2"/>
        <w:rPr>
          <w:rFonts w:ascii="Calibri" w:hAnsi="Calibri"/>
          <w:noProof/>
          <w:sz w:val="22"/>
          <w:szCs w:val="22"/>
        </w:rPr>
      </w:pPr>
      <w:hyperlink w:anchor="_Toc453235362" w:history="1">
        <w:r w:rsidR="00EC4FAF" w:rsidRPr="0034073E">
          <w:rPr>
            <w:rStyle w:val="Hyperlink"/>
            <w:noProof/>
          </w:rPr>
          <w:t>6.21</w:t>
        </w:r>
        <w:r w:rsidR="00EC4FAF" w:rsidRPr="00194586">
          <w:rPr>
            <w:rFonts w:ascii="Calibri" w:hAnsi="Calibri"/>
            <w:noProof/>
            <w:sz w:val="22"/>
            <w:szCs w:val="22"/>
          </w:rPr>
          <w:tab/>
        </w:r>
        <w:r w:rsidR="00EC4FAF" w:rsidRPr="0034073E">
          <w:rPr>
            <w:rStyle w:val="Hyperlink"/>
            <w:noProof/>
          </w:rPr>
          <w:t>Element &lt;Enzyme&gt;</w:t>
        </w:r>
        <w:r w:rsidR="00EC4FAF">
          <w:rPr>
            <w:noProof/>
            <w:webHidden/>
          </w:rPr>
          <w:tab/>
        </w:r>
        <w:r w:rsidR="00EC4FAF">
          <w:rPr>
            <w:noProof/>
            <w:webHidden/>
          </w:rPr>
          <w:fldChar w:fldCharType="begin"/>
        </w:r>
        <w:r w:rsidR="00EC4FAF">
          <w:rPr>
            <w:noProof/>
            <w:webHidden/>
          </w:rPr>
          <w:instrText xml:space="preserve"> PAGEREF _Toc453235362 \h </w:instrText>
        </w:r>
        <w:r w:rsidR="00EC4FAF">
          <w:rPr>
            <w:noProof/>
            <w:webHidden/>
          </w:rPr>
        </w:r>
        <w:r w:rsidR="00EC4FAF">
          <w:rPr>
            <w:noProof/>
            <w:webHidden/>
          </w:rPr>
          <w:fldChar w:fldCharType="separate"/>
        </w:r>
        <w:r w:rsidR="00EC4FAF">
          <w:rPr>
            <w:noProof/>
            <w:webHidden/>
          </w:rPr>
          <w:t>35</w:t>
        </w:r>
        <w:r w:rsidR="00EC4FAF">
          <w:rPr>
            <w:noProof/>
            <w:webHidden/>
          </w:rPr>
          <w:fldChar w:fldCharType="end"/>
        </w:r>
      </w:hyperlink>
    </w:p>
    <w:p w14:paraId="7B859623" w14:textId="77777777" w:rsidR="00EC4FAF" w:rsidRPr="00194586" w:rsidRDefault="004E159A">
      <w:pPr>
        <w:pStyle w:val="TOC2"/>
        <w:rPr>
          <w:rFonts w:ascii="Calibri" w:hAnsi="Calibri"/>
          <w:noProof/>
          <w:sz w:val="22"/>
          <w:szCs w:val="22"/>
        </w:rPr>
      </w:pPr>
      <w:hyperlink w:anchor="_Toc453235363" w:history="1">
        <w:r w:rsidR="00EC4FAF" w:rsidRPr="0034073E">
          <w:rPr>
            <w:rStyle w:val="Hyperlink"/>
            <w:noProof/>
          </w:rPr>
          <w:t>6.22</w:t>
        </w:r>
        <w:r w:rsidR="00EC4FAF" w:rsidRPr="00194586">
          <w:rPr>
            <w:rFonts w:ascii="Calibri" w:hAnsi="Calibri"/>
            <w:noProof/>
            <w:sz w:val="22"/>
            <w:szCs w:val="22"/>
          </w:rPr>
          <w:tab/>
        </w:r>
        <w:r w:rsidR="00EC4FAF" w:rsidRPr="0034073E">
          <w:rPr>
            <w:rStyle w:val="Hyperlink"/>
            <w:noProof/>
          </w:rPr>
          <w:t>Element &lt;EnzymeName&gt;</w:t>
        </w:r>
        <w:r w:rsidR="00EC4FAF">
          <w:rPr>
            <w:noProof/>
            <w:webHidden/>
          </w:rPr>
          <w:tab/>
        </w:r>
        <w:r w:rsidR="00EC4FAF">
          <w:rPr>
            <w:noProof/>
            <w:webHidden/>
          </w:rPr>
          <w:fldChar w:fldCharType="begin"/>
        </w:r>
        <w:r w:rsidR="00EC4FAF">
          <w:rPr>
            <w:noProof/>
            <w:webHidden/>
          </w:rPr>
          <w:instrText xml:space="preserve"> PAGEREF _Toc453235363 \h </w:instrText>
        </w:r>
        <w:r w:rsidR="00EC4FAF">
          <w:rPr>
            <w:noProof/>
            <w:webHidden/>
          </w:rPr>
        </w:r>
        <w:r w:rsidR="00EC4FAF">
          <w:rPr>
            <w:noProof/>
            <w:webHidden/>
          </w:rPr>
          <w:fldChar w:fldCharType="separate"/>
        </w:r>
        <w:r w:rsidR="00EC4FAF">
          <w:rPr>
            <w:noProof/>
            <w:webHidden/>
          </w:rPr>
          <w:t>35</w:t>
        </w:r>
        <w:r w:rsidR="00EC4FAF">
          <w:rPr>
            <w:noProof/>
            <w:webHidden/>
          </w:rPr>
          <w:fldChar w:fldCharType="end"/>
        </w:r>
      </w:hyperlink>
    </w:p>
    <w:p w14:paraId="4EDDBD71" w14:textId="77777777" w:rsidR="00EC4FAF" w:rsidRPr="00194586" w:rsidRDefault="004E159A">
      <w:pPr>
        <w:pStyle w:val="TOC2"/>
        <w:rPr>
          <w:rFonts w:ascii="Calibri" w:hAnsi="Calibri"/>
          <w:noProof/>
          <w:sz w:val="22"/>
          <w:szCs w:val="22"/>
        </w:rPr>
      </w:pPr>
      <w:hyperlink w:anchor="_Toc453235364" w:history="1">
        <w:r w:rsidR="00EC4FAF" w:rsidRPr="0034073E">
          <w:rPr>
            <w:rStyle w:val="Hyperlink"/>
            <w:noProof/>
          </w:rPr>
          <w:t>6.23</w:t>
        </w:r>
        <w:r w:rsidR="00EC4FAF" w:rsidRPr="00194586">
          <w:rPr>
            <w:rFonts w:ascii="Calibri" w:hAnsi="Calibri"/>
            <w:noProof/>
            <w:sz w:val="22"/>
            <w:szCs w:val="22"/>
          </w:rPr>
          <w:tab/>
        </w:r>
        <w:r w:rsidR="00EC4FAF" w:rsidRPr="0034073E">
          <w:rPr>
            <w:rStyle w:val="Hyperlink"/>
            <w:noProof/>
          </w:rPr>
          <w:t>Element &lt;Enzymes&gt;</w:t>
        </w:r>
        <w:r w:rsidR="00EC4FAF">
          <w:rPr>
            <w:noProof/>
            <w:webHidden/>
          </w:rPr>
          <w:tab/>
        </w:r>
        <w:r w:rsidR="00EC4FAF">
          <w:rPr>
            <w:noProof/>
            <w:webHidden/>
          </w:rPr>
          <w:fldChar w:fldCharType="begin"/>
        </w:r>
        <w:r w:rsidR="00EC4FAF">
          <w:rPr>
            <w:noProof/>
            <w:webHidden/>
          </w:rPr>
          <w:instrText xml:space="preserve"> PAGEREF _Toc453235364 \h </w:instrText>
        </w:r>
        <w:r w:rsidR="00EC4FAF">
          <w:rPr>
            <w:noProof/>
            <w:webHidden/>
          </w:rPr>
        </w:r>
        <w:r w:rsidR="00EC4FAF">
          <w:rPr>
            <w:noProof/>
            <w:webHidden/>
          </w:rPr>
          <w:fldChar w:fldCharType="separate"/>
        </w:r>
        <w:r w:rsidR="00EC4FAF">
          <w:rPr>
            <w:noProof/>
            <w:webHidden/>
          </w:rPr>
          <w:t>36</w:t>
        </w:r>
        <w:r w:rsidR="00EC4FAF">
          <w:rPr>
            <w:noProof/>
            <w:webHidden/>
          </w:rPr>
          <w:fldChar w:fldCharType="end"/>
        </w:r>
      </w:hyperlink>
    </w:p>
    <w:p w14:paraId="2BB9744A" w14:textId="77777777" w:rsidR="00EC4FAF" w:rsidRPr="00194586" w:rsidRDefault="004E159A">
      <w:pPr>
        <w:pStyle w:val="TOC2"/>
        <w:rPr>
          <w:rFonts w:ascii="Calibri" w:hAnsi="Calibri"/>
          <w:noProof/>
          <w:sz w:val="22"/>
          <w:szCs w:val="22"/>
        </w:rPr>
      </w:pPr>
      <w:hyperlink w:anchor="_Toc453235365" w:history="1">
        <w:r w:rsidR="00EC4FAF" w:rsidRPr="0034073E">
          <w:rPr>
            <w:rStyle w:val="Hyperlink"/>
            <w:noProof/>
          </w:rPr>
          <w:t>6.24</w:t>
        </w:r>
        <w:r w:rsidR="00EC4FAF" w:rsidRPr="00194586">
          <w:rPr>
            <w:rFonts w:ascii="Calibri" w:hAnsi="Calibri"/>
            <w:noProof/>
            <w:sz w:val="22"/>
            <w:szCs w:val="22"/>
          </w:rPr>
          <w:tab/>
        </w:r>
        <w:r w:rsidR="00EC4FAF" w:rsidRPr="0034073E">
          <w:rPr>
            <w:rStyle w:val="Hyperlink"/>
            <w:noProof/>
          </w:rPr>
          <w:t>Element &lt;Exclude&gt;</w:t>
        </w:r>
        <w:r w:rsidR="00EC4FAF">
          <w:rPr>
            <w:noProof/>
            <w:webHidden/>
          </w:rPr>
          <w:tab/>
        </w:r>
        <w:r w:rsidR="00EC4FAF">
          <w:rPr>
            <w:noProof/>
            <w:webHidden/>
          </w:rPr>
          <w:fldChar w:fldCharType="begin"/>
        </w:r>
        <w:r w:rsidR="00EC4FAF">
          <w:rPr>
            <w:noProof/>
            <w:webHidden/>
          </w:rPr>
          <w:instrText xml:space="preserve"> PAGEREF _Toc453235365 \h </w:instrText>
        </w:r>
        <w:r w:rsidR="00EC4FAF">
          <w:rPr>
            <w:noProof/>
            <w:webHidden/>
          </w:rPr>
        </w:r>
        <w:r w:rsidR="00EC4FAF">
          <w:rPr>
            <w:noProof/>
            <w:webHidden/>
          </w:rPr>
          <w:fldChar w:fldCharType="separate"/>
        </w:r>
        <w:r w:rsidR="00EC4FAF">
          <w:rPr>
            <w:noProof/>
            <w:webHidden/>
          </w:rPr>
          <w:t>36</w:t>
        </w:r>
        <w:r w:rsidR="00EC4FAF">
          <w:rPr>
            <w:noProof/>
            <w:webHidden/>
          </w:rPr>
          <w:fldChar w:fldCharType="end"/>
        </w:r>
      </w:hyperlink>
    </w:p>
    <w:p w14:paraId="04AF055E" w14:textId="77777777" w:rsidR="00EC4FAF" w:rsidRPr="00194586" w:rsidRDefault="004E159A">
      <w:pPr>
        <w:pStyle w:val="TOC2"/>
        <w:rPr>
          <w:rFonts w:ascii="Calibri" w:hAnsi="Calibri"/>
          <w:noProof/>
          <w:sz w:val="22"/>
          <w:szCs w:val="22"/>
        </w:rPr>
      </w:pPr>
      <w:hyperlink w:anchor="_Toc453235366" w:history="1">
        <w:r w:rsidR="00EC4FAF" w:rsidRPr="0034073E">
          <w:rPr>
            <w:rStyle w:val="Hyperlink"/>
            <w:noProof/>
          </w:rPr>
          <w:t>6.25</w:t>
        </w:r>
        <w:r w:rsidR="00EC4FAF" w:rsidRPr="00194586">
          <w:rPr>
            <w:rFonts w:ascii="Calibri" w:hAnsi="Calibri"/>
            <w:noProof/>
            <w:sz w:val="22"/>
            <w:szCs w:val="22"/>
          </w:rPr>
          <w:tab/>
        </w:r>
        <w:r w:rsidR="00EC4FAF" w:rsidRPr="0034073E">
          <w:rPr>
            <w:rStyle w:val="Hyperlink"/>
            <w:noProof/>
          </w:rPr>
          <w:t>Element &lt;ExternalFormatDocumentation&gt;</w:t>
        </w:r>
        <w:r w:rsidR="00EC4FAF">
          <w:rPr>
            <w:noProof/>
            <w:webHidden/>
          </w:rPr>
          <w:tab/>
        </w:r>
        <w:r w:rsidR="00EC4FAF">
          <w:rPr>
            <w:noProof/>
            <w:webHidden/>
          </w:rPr>
          <w:fldChar w:fldCharType="begin"/>
        </w:r>
        <w:r w:rsidR="00EC4FAF">
          <w:rPr>
            <w:noProof/>
            <w:webHidden/>
          </w:rPr>
          <w:instrText xml:space="preserve"> PAGEREF _Toc453235366 \h </w:instrText>
        </w:r>
        <w:r w:rsidR="00EC4FAF">
          <w:rPr>
            <w:noProof/>
            <w:webHidden/>
          </w:rPr>
        </w:r>
        <w:r w:rsidR="00EC4FAF">
          <w:rPr>
            <w:noProof/>
            <w:webHidden/>
          </w:rPr>
          <w:fldChar w:fldCharType="separate"/>
        </w:r>
        <w:r w:rsidR="00EC4FAF">
          <w:rPr>
            <w:noProof/>
            <w:webHidden/>
          </w:rPr>
          <w:t>37</w:t>
        </w:r>
        <w:r w:rsidR="00EC4FAF">
          <w:rPr>
            <w:noProof/>
            <w:webHidden/>
          </w:rPr>
          <w:fldChar w:fldCharType="end"/>
        </w:r>
      </w:hyperlink>
    </w:p>
    <w:p w14:paraId="496D8964" w14:textId="77777777" w:rsidR="00EC4FAF" w:rsidRPr="00194586" w:rsidRDefault="004E159A">
      <w:pPr>
        <w:pStyle w:val="TOC2"/>
        <w:rPr>
          <w:rFonts w:ascii="Calibri" w:hAnsi="Calibri"/>
          <w:noProof/>
          <w:sz w:val="22"/>
          <w:szCs w:val="22"/>
        </w:rPr>
      </w:pPr>
      <w:hyperlink w:anchor="_Toc453235367" w:history="1">
        <w:r w:rsidR="00EC4FAF" w:rsidRPr="0034073E">
          <w:rPr>
            <w:rStyle w:val="Hyperlink"/>
            <w:noProof/>
          </w:rPr>
          <w:t>6.26</w:t>
        </w:r>
        <w:r w:rsidR="00EC4FAF" w:rsidRPr="00194586">
          <w:rPr>
            <w:rFonts w:ascii="Calibri" w:hAnsi="Calibri"/>
            <w:noProof/>
            <w:sz w:val="22"/>
            <w:szCs w:val="22"/>
          </w:rPr>
          <w:tab/>
        </w:r>
        <w:r w:rsidR="00EC4FAF" w:rsidRPr="0034073E">
          <w:rPr>
            <w:rStyle w:val="Hyperlink"/>
            <w:noProof/>
          </w:rPr>
          <w:t>Element &lt;FileFormat&gt;</w:t>
        </w:r>
        <w:r w:rsidR="00EC4FAF">
          <w:rPr>
            <w:noProof/>
            <w:webHidden/>
          </w:rPr>
          <w:tab/>
        </w:r>
        <w:r w:rsidR="00EC4FAF">
          <w:rPr>
            <w:noProof/>
            <w:webHidden/>
          </w:rPr>
          <w:fldChar w:fldCharType="begin"/>
        </w:r>
        <w:r w:rsidR="00EC4FAF">
          <w:rPr>
            <w:noProof/>
            <w:webHidden/>
          </w:rPr>
          <w:instrText xml:space="preserve"> PAGEREF _Toc453235367 \h </w:instrText>
        </w:r>
        <w:r w:rsidR="00EC4FAF">
          <w:rPr>
            <w:noProof/>
            <w:webHidden/>
          </w:rPr>
        </w:r>
        <w:r w:rsidR="00EC4FAF">
          <w:rPr>
            <w:noProof/>
            <w:webHidden/>
          </w:rPr>
          <w:fldChar w:fldCharType="separate"/>
        </w:r>
        <w:r w:rsidR="00EC4FAF">
          <w:rPr>
            <w:noProof/>
            <w:webHidden/>
          </w:rPr>
          <w:t>37</w:t>
        </w:r>
        <w:r w:rsidR="00EC4FAF">
          <w:rPr>
            <w:noProof/>
            <w:webHidden/>
          </w:rPr>
          <w:fldChar w:fldCharType="end"/>
        </w:r>
      </w:hyperlink>
    </w:p>
    <w:p w14:paraId="0A3C9B8C" w14:textId="77777777" w:rsidR="00EC4FAF" w:rsidRPr="00194586" w:rsidRDefault="004E159A">
      <w:pPr>
        <w:pStyle w:val="TOC2"/>
        <w:rPr>
          <w:rFonts w:ascii="Calibri" w:hAnsi="Calibri"/>
          <w:noProof/>
          <w:sz w:val="22"/>
          <w:szCs w:val="22"/>
        </w:rPr>
      </w:pPr>
      <w:hyperlink w:anchor="_Toc453235368" w:history="1">
        <w:r w:rsidR="00EC4FAF" w:rsidRPr="0034073E">
          <w:rPr>
            <w:rStyle w:val="Hyperlink"/>
            <w:noProof/>
          </w:rPr>
          <w:t>6.27</w:t>
        </w:r>
        <w:r w:rsidR="00EC4FAF" w:rsidRPr="00194586">
          <w:rPr>
            <w:rFonts w:ascii="Calibri" w:hAnsi="Calibri"/>
            <w:noProof/>
            <w:sz w:val="22"/>
            <w:szCs w:val="22"/>
          </w:rPr>
          <w:tab/>
        </w:r>
        <w:r w:rsidR="00EC4FAF" w:rsidRPr="0034073E">
          <w:rPr>
            <w:rStyle w:val="Hyperlink"/>
            <w:noProof/>
          </w:rPr>
          <w:t>Element &lt;Filter&gt;</w:t>
        </w:r>
        <w:r w:rsidR="00EC4FAF">
          <w:rPr>
            <w:noProof/>
            <w:webHidden/>
          </w:rPr>
          <w:tab/>
        </w:r>
        <w:r w:rsidR="00EC4FAF">
          <w:rPr>
            <w:noProof/>
            <w:webHidden/>
          </w:rPr>
          <w:fldChar w:fldCharType="begin"/>
        </w:r>
        <w:r w:rsidR="00EC4FAF">
          <w:rPr>
            <w:noProof/>
            <w:webHidden/>
          </w:rPr>
          <w:instrText xml:space="preserve"> PAGEREF _Toc453235368 \h </w:instrText>
        </w:r>
        <w:r w:rsidR="00EC4FAF">
          <w:rPr>
            <w:noProof/>
            <w:webHidden/>
          </w:rPr>
        </w:r>
        <w:r w:rsidR="00EC4FAF">
          <w:rPr>
            <w:noProof/>
            <w:webHidden/>
          </w:rPr>
          <w:fldChar w:fldCharType="separate"/>
        </w:r>
        <w:r w:rsidR="00EC4FAF">
          <w:rPr>
            <w:noProof/>
            <w:webHidden/>
          </w:rPr>
          <w:t>38</w:t>
        </w:r>
        <w:r w:rsidR="00EC4FAF">
          <w:rPr>
            <w:noProof/>
            <w:webHidden/>
          </w:rPr>
          <w:fldChar w:fldCharType="end"/>
        </w:r>
      </w:hyperlink>
    </w:p>
    <w:p w14:paraId="5227F1A5" w14:textId="77777777" w:rsidR="00EC4FAF" w:rsidRPr="00194586" w:rsidRDefault="004E159A">
      <w:pPr>
        <w:pStyle w:val="TOC2"/>
        <w:rPr>
          <w:rFonts w:ascii="Calibri" w:hAnsi="Calibri"/>
          <w:noProof/>
          <w:sz w:val="22"/>
          <w:szCs w:val="22"/>
        </w:rPr>
      </w:pPr>
      <w:hyperlink w:anchor="_Toc453235369" w:history="1">
        <w:r w:rsidR="00EC4FAF" w:rsidRPr="0034073E">
          <w:rPr>
            <w:rStyle w:val="Hyperlink"/>
            <w:noProof/>
          </w:rPr>
          <w:t>6.28</w:t>
        </w:r>
        <w:r w:rsidR="00EC4FAF" w:rsidRPr="00194586">
          <w:rPr>
            <w:rFonts w:ascii="Calibri" w:hAnsi="Calibri"/>
            <w:noProof/>
            <w:sz w:val="22"/>
            <w:szCs w:val="22"/>
          </w:rPr>
          <w:tab/>
        </w:r>
        <w:r w:rsidR="00EC4FAF" w:rsidRPr="0034073E">
          <w:rPr>
            <w:rStyle w:val="Hyperlink"/>
            <w:noProof/>
          </w:rPr>
          <w:t>Element &lt;FilterType&gt;</w:t>
        </w:r>
        <w:r w:rsidR="00EC4FAF">
          <w:rPr>
            <w:noProof/>
            <w:webHidden/>
          </w:rPr>
          <w:tab/>
        </w:r>
        <w:r w:rsidR="00EC4FAF">
          <w:rPr>
            <w:noProof/>
            <w:webHidden/>
          </w:rPr>
          <w:fldChar w:fldCharType="begin"/>
        </w:r>
        <w:r w:rsidR="00EC4FAF">
          <w:rPr>
            <w:noProof/>
            <w:webHidden/>
          </w:rPr>
          <w:instrText xml:space="preserve"> PAGEREF _Toc453235369 \h </w:instrText>
        </w:r>
        <w:r w:rsidR="00EC4FAF">
          <w:rPr>
            <w:noProof/>
            <w:webHidden/>
          </w:rPr>
        </w:r>
        <w:r w:rsidR="00EC4FAF">
          <w:rPr>
            <w:noProof/>
            <w:webHidden/>
          </w:rPr>
          <w:fldChar w:fldCharType="separate"/>
        </w:r>
        <w:r w:rsidR="00EC4FAF">
          <w:rPr>
            <w:noProof/>
            <w:webHidden/>
          </w:rPr>
          <w:t>38</w:t>
        </w:r>
        <w:r w:rsidR="00EC4FAF">
          <w:rPr>
            <w:noProof/>
            <w:webHidden/>
          </w:rPr>
          <w:fldChar w:fldCharType="end"/>
        </w:r>
      </w:hyperlink>
    </w:p>
    <w:p w14:paraId="616E3216" w14:textId="77777777" w:rsidR="00EC4FAF" w:rsidRPr="00194586" w:rsidRDefault="004E159A">
      <w:pPr>
        <w:pStyle w:val="TOC2"/>
        <w:rPr>
          <w:rFonts w:ascii="Calibri" w:hAnsi="Calibri"/>
          <w:noProof/>
          <w:sz w:val="22"/>
          <w:szCs w:val="22"/>
        </w:rPr>
      </w:pPr>
      <w:hyperlink w:anchor="_Toc453235370" w:history="1">
        <w:r w:rsidR="00EC4FAF" w:rsidRPr="0034073E">
          <w:rPr>
            <w:rStyle w:val="Hyperlink"/>
            <w:noProof/>
          </w:rPr>
          <w:t>6.29</w:t>
        </w:r>
        <w:r w:rsidR="00EC4FAF" w:rsidRPr="00194586">
          <w:rPr>
            <w:rFonts w:ascii="Calibri" w:hAnsi="Calibri"/>
            <w:noProof/>
            <w:sz w:val="22"/>
            <w:szCs w:val="22"/>
          </w:rPr>
          <w:tab/>
        </w:r>
        <w:r w:rsidR="00EC4FAF" w:rsidRPr="0034073E">
          <w:rPr>
            <w:rStyle w:val="Hyperlink"/>
            <w:noProof/>
          </w:rPr>
          <w:t>Element &lt;FragmentArray&gt;</w:t>
        </w:r>
        <w:r w:rsidR="00EC4FAF">
          <w:rPr>
            <w:noProof/>
            <w:webHidden/>
          </w:rPr>
          <w:tab/>
        </w:r>
        <w:r w:rsidR="00EC4FAF">
          <w:rPr>
            <w:noProof/>
            <w:webHidden/>
          </w:rPr>
          <w:fldChar w:fldCharType="begin"/>
        </w:r>
        <w:r w:rsidR="00EC4FAF">
          <w:rPr>
            <w:noProof/>
            <w:webHidden/>
          </w:rPr>
          <w:instrText xml:space="preserve"> PAGEREF _Toc453235370 \h </w:instrText>
        </w:r>
        <w:r w:rsidR="00EC4FAF">
          <w:rPr>
            <w:noProof/>
            <w:webHidden/>
          </w:rPr>
        </w:r>
        <w:r w:rsidR="00EC4FAF">
          <w:rPr>
            <w:noProof/>
            <w:webHidden/>
          </w:rPr>
          <w:fldChar w:fldCharType="separate"/>
        </w:r>
        <w:r w:rsidR="00EC4FAF">
          <w:rPr>
            <w:noProof/>
            <w:webHidden/>
          </w:rPr>
          <w:t>38</w:t>
        </w:r>
        <w:r w:rsidR="00EC4FAF">
          <w:rPr>
            <w:noProof/>
            <w:webHidden/>
          </w:rPr>
          <w:fldChar w:fldCharType="end"/>
        </w:r>
      </w:hyperlink>
    </w:p>
    <w:p w14:paraId="5B846C74" w14:textId="77777777" w:rsidR="00EC4FAF" w:rsidRPr="00194586" w:rsidRDefault="004E159A">
      <w:pPr>
        <w:pStyle w:val="TOC2"/>
        <w:rPr>
          <w:rFonts w:ascii="Calibri" w:hAnsi="Calibri"/>
          <w:noProof/>
          <w:sz w:val="22"/>
          <w:szCs w:val="22"/>
        </w:rPr>
      </w:pPr>
      <w:hyperlink w:anchor="_Toc453235371" w:history="1">
        <w:r w:rsidR="00EC4FAF" w:rsidRPr="0034073E">
          <w:rPr>
            <w:rStyle w:val="Hyperlink"/>
            <w:noProof/>
          </w:rPr>
          <w:t>6.30</w:t>
        </w:r>
        <w:r w:rsidR="00EC4FAF" w:rsidRPr="00194586">
          <w:rPr>
            <w:rFonts w:ascii="Calibri" w:hAnsi="Calibri"/>
            <w:noProof/>
            <w:sz w:val="22"/>
            <w:szCs w:val="22"/>
          </w:rPr>
          <w:tab/>
        </w:r>
        <w:r w:rsidR="00EC4FAF" w:rsidRPr="0034073E">
          <w:rPr>
            <w:rStyle w:val="Hyperlink"/>
            <w:noProof/>
          </w:rPr>
          <w:t>Element &lt;FragmentTolerance&gt;</w:t>
        </w:r>
        <w:r w:rsidR="00EC4FAF">
          <w:rPr>
            <w:noProof/>
            <w:webHidden/>
          </w:rPr>
          <w:tab/>
        </w:r>
        <w:r w:rsidR="00EC4FAF">
          <w:rPr>
            <w:noProof/>
            <w:webHidden/>
          </w:rPr>
          <w:fldChar w:fldCharType="begin"/>
        </w:r>
        <w:r w:rsidR="00EC4FAF">
          <w:rPr>
            <w:noProof/>
            <w:webHidden/>
          </w:rPr>
          <w:instrText xml:space="preserve"> PAGEREF _Toc453235371 \h </w:instrText>
        </w:r>
        <w:r w:rsidR="00EC4FAF">
          <w:rPr>
            <w:noProof/>
            <w:webHidden/>
          </w:rPr>
        </w:r>
        <w:r w:rsidR="00EC4FAF">
          <w:rPr>
            <w:noProof/>
            <w:webHidden/>
          </w:rPr>
          <w:fldChar w:fldCharType="separate"/>
        </w:r>
        <w:r w:rsidR="00EC4FAF">
          <w:rPr>
            <w:noProof/>
            <w:webHidden/>
          </w:rPr>
          <w:t>39</w:t>
        </w:r>
        <w:r w:rsidR="00EC4FAF">
          <w:rPr>
            <w:noProof/>
            <w:webHidden/>
          </w:rPr>
          <w:fldChar w:fldCharType="end"/>
        </w:r>
      </w:hyperlink>
    </w:p>
    <w:p w14:paraId="02417EA7" w14:textId="77777777" w:rsidR="00EC4FAF" w:rsidRPr="00194586" w:rsidRDefault="004E159A">
      <w:pPr>
        <w:pStyle w:val="TOC2"/>
        <w:rPr>
          <w:rFonts w:ascii="Calibri" w:hAnsi="Calibri"/>
          <w:noProof/>
          <w:sz w:val="22"/>
          <w:szCs w:val="22"/>
        </w:rPr>
      </w:pPr>
      <w:hyperlink w:anchor="_Toc453235372" w:history="1">
        <w:r w:rsidR="00EC4FAF" w:rsidRPr="0034073E">
          <w:rPr>
            <w:rStyle w:val="Hyperlink"/>
            <w:noProof/>
          </w:rPr>
          <w:t>6.31</w:t>
        </w:r>
        <w:r w:rsidR="00EC4FAF" w:rsidRPr="00194586">
          <w:rPr>
            <w:rFonts w:ascii="Calibri" w:hAnsi="Calibri"/>
            <w:noProof/>
            <w:sz w:val="22"/>
            <w:szCs w:val="22"/>
          </w:rPr>
          <w:tab/>
        </w:r>
        <w:r w:rsidR="00EC4FAF" w:rsidRPr="0034073E">
          <w:rPr>
            <w:rStyle w:val="Hyperlink"/>
            <w:noProof/>
          </w:rPr>
          <w:t>Element &lt;Fragmentation&gt;</w:t>
        </w:r>
        <w:r w:rsidR="00EC4FAF">
          <w:rPr>
            <w:noProof/>
            <w:webHidden/>
          </w:rPr>
          <w:tab/>
        </w:r>
        <w:r w:rsidR="00EC4FAF">
          <w:rPr>
            <w:noProof/>
            <w:webHidden/>
          </w:rPr>
          <w:fldChar w:fldCharType="begin"/>
        </w:r>
        <w:r w:rsidR="00EC4FAF">
          <w:rPr>
            <w:noProof/>
            <w:webHidden/>
          </w:rPr>
          <w:instrText xml:space="preserve"> PAGEREF _Toc453235372 \h </w:instrText>
        </w:r>
        <w:r w:rsidR="00EC4FAF">
          <w:rPr>
            <w:noProof/>
            <w:webHidden/>
          </w:rPr>
        </w:r>
        <w:r w:rsidR="00EC4FAF">
          <w:rPr>
            <w:noProof/>
            <w:webHidden/>
          </w:rPr>
          <w:fldChar w:fldCharType="separate"/>
        </w:r>
        <w:r w:rsidR="00EC4FAF">
          <w:rPr>
            <w:noProof/>
            <w:webHidden/>
          </w:rPr>
          <w:t>39</w:t>
        </w:r>
        <w:r w:rsidR="00EC4FAF">
          <w:rPr>
            <w:noProof/>
            <w:webHidden/>
          </w:rPr>
          <w:fldChar w:fldCharType="end"/>
        </w:r>
      </w:hyperlink>
    </w:p>
    <w:p w14:paraId="25A47E59" w14:textId="77777777" w:rsidR="00EC4FAF" w:rsidRPr="00194586" w:rsidRDefault="004E159A">
      <w:pPr>
        <w:pStyle w:val="TOC2"/>
        <w:rPr>
          <w:rFonts w:ascii="Calibri" w:hAnsi="Calibri"/>
          <w:noProof/>
          <w:sz w:val="22"/>
          <w:szCs w:val="22"/>
        </w:rPr>
      </w:pPr>
      <w:hyperlink w:anchor="_Toc453235373" w:history="1">
        <w:r w:rsidR="00EC4FAF" w:rsidRPr="0034073E">
          <w:rPr>
            <w:rStyle w:val="Hyperlink"/>
            <w:noProof/>
          </w:rPr>
          <w:t>6.32</w:t>
        </w:r>
        <w:r w:rsidR="00EC4FAF" w:rsidRPr="00194586">
          <w:rPr>
            <w:rFonts w:ascii="Calibri" w:hAnsi="Calibri"/>
            <w:noProof/>
            <w:sz w:val="22"/>
            <w:szCs w:val="22"/>
          </w:rPr>
          <w:tab/>
        </w:r>
        <w:r w:rsidR="00EC4FAF" w:rsidRPr="0034073E">
          <w:rPr>
            <w:rStyle w:val="Hyperlink"/>
            <w:noProof/>
          </w:rPr>
          <w:t>Element &lt;FragmentationTable&gt;</w:t>
        </w:r>
        <w:r w:rsidR="00EC4FAF">
          <w:rPr>
            <w:noProof/>
            <w:webHidden/>
          </w:rPr>
          <w:tab/>
        </w:r>
        <w:r w:rsidR="00EC4FAF">
          <w:rPr>
            <w:noProof/>
            <w:webHidden/>
          </w:rPr>
          <w:fldChar w:fldCharType="begin"/>
        </w:r>
        <w:r w:rsidR="00EC4FAF">
          <w:rPr>
            <w:noProof/>
            <w:webHidden/>
          </w:rPr>
          <w:instrText xml:space="preserve"> PAGEREF _Toc453235373 \h </w:instrText>
        </w:r>
        <w:r w:rsidR="00EC4FAF">
          <w:rPr>
            <w:noProof/>
            <w:webHidden/>
          </w:rPr>
        </w:r>
        <w:r w:rsidR="00EC4FAF">
          <w:rPr>
            <w:noProof/>
            <w:webHidden/>
          </w:rPr>
          <w:fldChar w:fldCharType="separate"/>
        </w:r>
        <w:r w:rsidR="00EC4FAF">
          <w:rPr>
            <w:noProof/>
            <w:webHidden/>
          </w:rPr>
          <w:t>39</w:t>
        </w:r>
        <w:r w:rsidR="00EC4FAF">
          <w:rPr>
            <w:noProof/>
            <w:webHidden/>
          </w:rPr>
          <w:fldChar w:fldCharType="end"/>
        </w:r>
      </w:hyperlink>
    </w:p>
    <w:p w14:paraId="328FE038" w14:textId="77777777" w:rsidR="00EC4FAF" w:rsidRPr="00194586" w:rsidRDefault="004E159A">
      <w:pPr>
        <w:pStyle w:val="TOC2"/>
        <w:rPr>
          <w:rFonts w:ascii="Calibri" w:hAnsi="Calibri"/>
          <w:noProof/>
          <w:sz w:val="22"/>
          <w:szCs w:val="22"/>
        </w:rPr>
      </w:pPr>
      <w:hyperlink w:anchor="_Toc453235374" w:history="1">
        <w:r w:rsidR="00EC4FAF" w:rsidRPr="0034073E">
          <w:rPr>
            <w:rStyle w:val="Hyperlink"/>
            <w:noProof/>
          </w:rPr>
          <w:t>6.33</w:t>
        </w:r>
        <w:r w:rsidR="00EC4FAF" w:rsidRPr="00194586">
          <w:rPr>
            <w:rFonts w:ascii="Calibri" w:hAnsi="Calibri"/>
            <w:noProof/>
            <w:sz w:val="22"/>
            <w:szCs w:val="22"/>
          </w:rPr>
          <w:tab/>
        </w:r>
        <w:r w:rsidR="00EC4FAF" w:rsidRPr="0034073E">
          <w:rPr>
            <w:rStyle w:val="Hyperlink"/>
            <w:noProof/>
          </w:rPr>
          <w:t>Element &lt;Include&gt;</w:t>
        </w:r>
        <w:r w:rsidR="00EC4FAF">
          <w:rPr>
            <w:noProof/>
            <w:webHidden/>
          </w:rPr>
          <w:tab/>
        </w:r>
        <w:r w:rsidR="00EC4FAF">
          <w:rPr>
            <w:noProof/>
            <w:webHidden/>
          </w:rPr>
          <w:fldChar w:fldCharType="begin"/>
        </w:r>
        <w:r w:rsidR="00EC4FAF">
          <w:rPr>
            <w:noProof/>
            <w:webHidden/>
          </w:rPr>
          <w:instrText xml:space="preserve"> PAGEREF _Toc453235374 \h </w:instrText>
        </w:r>
        <w:r w:rsidR="00EC4FAF">
          <w:rPr>
            <w:noProof/>
            <w:webHidden/>
          </w:rPr>
        </w:r>
        <w:r w:rsidR="00EC4FAF">
          <w:rPr>
            <w:noProof/>
            <w:webHidden/>
          </w:rPr>
          <w:fldChar w:fldCharType="separate"/>
        </w:r>
        <w:r w:rsidR="00EC4FAF">
          <w:rPr>
            <w:noProof/>
            <w:webHidden/>
          </w:rPr>
          <w:t>40</w:t>
        </w:r>
        <w:r w:rsidR="00EC4FAF">
          <w:rPr>
            <w:noProof/>
            <w:webHidden/>
          </w:rPr>
          <w:fldChar w:fldCharType="end"/>
        </w:r>
      </w:hyperlink>
    </w:p>
    <w:p w14:paraId="5499A48D" w14:textId="77777777" w:rsidR="00EC4FAF" w:rsidRPr="00194586" w:rsidRDefault="004E159A">
      <w:pPr>
        <w:pStyle w:val="TOC2"/>
        <w:rPr>
          <w:rFonts w:ascii="Calibri" w:hAnsi="Calibri"/>
          <w:noProof/>
          <w:sz w:val="22"/>
          <w:szCs w:val="22"/>
        </w:rPr>
      </w:pPr>
      <w:hyperlink w:anchor="_Toc453235375" w:history="1">
        <w:r w:rsidR="00EC4FAF" w:rsidRPr="0034073E">
          <w:rPr>
            <w:rStyle w:val="Hyperlink"/>
            <w:noProof/>
          </w:rPr>
          <w:t>6.34</w:t>
        </w:r>
        <w:r w:rsidR="00EC4FAF" w:rsidRPr="00194586">
          <w:rPr>
            <w:rFonts w:ascii="Calibri" w:hAnsi="Calibri"/>
            <w:noProof/>
            <w:sz w:val="22"/>
            <w:szCs w:val="22"/>
          </w:rPr>
          <w:tab/>
        </w:r>
        <w:r w:rsidR="00EC4FAF" w:rsidRPr="0034073E">
          <w:rPr>
            <w:rStyle w:val="Hyperlink"/>
            <w:noProof/>
          </w:rPr>
          <w:t>Element &lt;InputSpectra&gt;</w:t>
        </w:r>
        <w:r w:rsidR="00EC4FAF">
          <w:rPr>
            <w:noProof/>
            <w:webHidden/>
          </w:rPr>
          <w:tab/>
        </w:r>
        <w:r w:rsidR="00EC4FAF">
          <w:rPr>
            <w:noProof/>
            <w:webHidden/>
          </w:rPr>
          <w:fldChar w:fldCharType="begin"/>
        </w:r>
        <w:r w:rsidR="00EC4FAF">
          <w:rPr>
            <w:noProof/>
            <w:webHidden/>
          </w:rPr>
          <w:instrText xml:space="preserve"> PAGEREF _Toc453235375 \h </w:instrText>
        </w:r>
        <w:r w:rsidR="00EC4FAF">
          <w:rPr>
            <w:noProof/>
            <w:webHidden/>
          </w:rPr>
        </w:r>
        <w:r w:rsidR="00EC4FAF">
          <w:rPr>
            <w:noProof/>
            <w:webHidden/>
          </w:rPr>
          <w:fldChar w:fldCharType="separate"/>
        </w:r>
        <w:r w:rsidR="00EC4FAF">
          <w:rPr>
            <w:noProof/>
            <w:webHidden/>
          </w:rPr>
          <w:t>40</w:t>
        </w:r>
        <w:r w:rsidR="00EC4FAF">
          <w:rPr>
            <w:noProof/>
            <w:webHidden/>
          </w:rPr>
          <w:fldChar w:fldCharType="end"/>
        </w:r>
      </w:hyperlink>
    </w:p>
    <w:p w14:paraId="254A97C1" w14:textId="77777777" w:rsidR="00EC4FAF" w:rsidRPr="00194586" w:rsidRDefault="004E159A">
      <w:pPr>
        <w:pStyle w:val="TOC2"/>
        <w:rPr>
          <w:rFonts w:ascii="Calibri" w:hAnsi="Calibri"/>
          <w:noProof/>
          <w:sz w:val="22"/>
          <w:szCs w:val="22"/>
        </w:rPr>
      </w:pPr>
      <w:hyperlink w:anchor="_Toc453235376" w:history="1">
        <w:r w:rsidR="00EC4FAF" w:rsidRPr="0034073E">
          <w:rPr>
            <w:rStyle w:val="Hyperlink"/>
            <w:noProof/>
          </w:rPr>
          <w:t>6.35</w:t>
        </w:r>
        <w:r w:rsidR="00EC4FAF" w:rsidRPr="00194586">
          <w:rPr>
            <w:rFonts w:ascii="Calibri" w:hAnsi="Calibri"/>
            <w:noProof/>
            <w:sz w:val="22"/>
            <w:szCs w:val="22"/>
          </w:rPr>
          <w:tab/>
        </w:r>
        <w:r w:rsidR="00EC4FAF" w:rsidRPr="0034073E">
          <w:rPr>
            <w:rStyle w:val="Hyperlink"/>
            <w:noProof/>
          </w:rPr>
          <w:t>Element &lt;InputSpectrumIdentifications&gt;</w:t>
        </w:r>
        <w:r w:rsidR="00EC4FAF">
          <w:rPr>
            <w:noProof/>
            <w:webHidden/>
          </w:rPr>
          <w:tab/>
        </w:r>
        <w:r w:rsidR="00EC4FAF">
          <w:rPr>
            <w:noProof/>
            <w:webHidden/>
          </w:rPr>
          <w:fldChar w:fldCharType="begin"/>
        </w:r>
        <w:r w:rsidR="00EC4FAF">
          <w:rPr>
            <w:noProof/>
            <w:webHidden/>
          </w:rPr>
          <w:instrText xml:space="preserve"> PAGEREF _Toc453235376 \h </w:instrText>
        </w:r>
        <w:r w:rsidR="00EC4FAF">
          <w:rPr>
            <w:noProof/>
            <w:webHidden/>
          </w:rPr>
        </w:r>
        <w:r w:rsidR="00EC4FAF">
          <w:rPr>
            <w:noProof/>
            <w:webHidden/>
          </w:rPr>
          <w:fldChar w:fldCharType="separate"/>
        </w:r>
        <w:r w:rsidR="00EC4FAF">
          <w:rPr>
            <w:noProof/>
            <w:webHidden/>
          </w:rPr>
          <w:t>40</w:t>
        </w:r>
        <w:r w:rsidR="00EC4FAF">
          <w:rPr>
            <w:noProof/>
            <w:webHidden/>
          </w:rPr>
          <w:fldChar w:fldCharType="end"/>
        </w:r>
      </w:hyperlink>
    </w:p>
    <w:p w14:paraId="39AC9B7C" w14:textId="77777777" w:rsidR="00EC4FAF" w:rsidRPr="00194586" w:rsidRDefault="004E159A">
      <w:pPr>
        <w:pStyle w:val="TOC2"/>
        <w:rPr>
          <w:rFonts w:ascii="Calibri" w:hAnsi="Calibri"/>
          <w:noProof/>
          <w:sz w:val="22"/>
          <w:szCs w:val="22"/>
        </w:rPr>
      </w:pPr>
      <w:hyperlink w:anchor="_Toc453235377" w:history="1">
        <w:r w:rsidR="00EC4FAF" w:rsidRPr="0034073E">
          <w:rPr>
            <w:rStyle w:val="Hyperlink"/>
            <w:noProof/>
          </w:rPr>
          <w:t>6.36</w:t>
        </w:r>
        <w:r w:rsidR="00EC4FAF" w:rsidRPr="00194586">
          <w:rPr>
            <w:rFonts w:ascii="Calibri" w:hAnsi="Calibri"/>
            <w:noProof/>
            <w:sz w:val="22"/>
            <w:szCs w:val="22"/>
          </w:rPr>
          <w:tab/>
        </w:r>
        <w:r w:rsidR="00EC4FAF" w:rsidRPr="0034073E">
          <w:rPr>
            <w:rStyle w:val="Hyperlink"/>
            <w:noProof/>
          </w:rPr>
          <w:t>Element &lt;Inputs&gt;</w:t>
        </w:r>
        <w:r w:rsidR="00EC4FAF">
          <w:rPr>
            <w:noProof/>
            <w:webHidden/>
          </w:rPr>
          <w:tab/>
        </w:r>
        <w:r w:rsidR="00EC4FAF">
          <w:rPr>
            <w:noProof/>
            <w:webHidden/>
          </w:rPr>
          <w:fldChar w:fldCharType="begin"/>
        </w:r>
        <w:r w:rsidR="00EC4FAF">
          <w:rPr>
            <w:noProof/>
            <w:webHidden/>
          </w:rPr>
          <w:instrText xml:space="preserve"> PAGEREF _Toc453235377 \h </w:instrText>
        </w:r>
        <w:r w:rsidR="00EC4FAF">
          <w:rPr>
            <w:noProof/>
            <w:webHidden/>
          </w:rPr>
        </w:r>
        <w:r w:rsidR="00EC4FAF">
          <w:rPr>
            <w:noProof/>
            <w:webHidden/>
          </w:rPr>
          <w:fldChar w:fldCharType="separate"/>
        </w:r>
        <w:r w:rsidR="00EC4FAF">
          <w:rPr>
            <w:noProof/>
            <w:webHidden/>
          </w:rPr>
          <w:t>41</w:t>
        </w:r>
        <w:r w:rsidR="00EC4FAF">
          <w:rPr>
            <w:noProof/>
            <w:webHidden/>
          </w:rPr>
          <w:fldChar w:fldCharType="end"/>
        </w:r>
      </w:hyperlink>
    </w:p>
    <w:p w14:paraId="2DD5ABC1" w14:textId="77777777" w:rsidR="00EC4FAF" w:rsidRPr="00194586" w:rsidRDefault="004E159A">
      <w:pPr>
        <w:pStyle w:val="TOC2"/>
        <w:rPr>
          <w:rFonts w:ascii="Calibri" w:hAnsi="Calibri"/>
          <w:noProof/>
          <w:sz w:val="22"/>
          <w:szCs w:val="22"/>
        </w:rPr>
      </w:pPr>
      <w:hyperlink w:anchor="_Toc453235378" w:history="1">
        <w:r w:rsidR="00EC4FAF" w:rsidRPr="0034073E">
          <w:rPr>
            <w:rStyle w:val="Hyperlink"/>
            <w:noProof/>
          </w:rPr>
          <w:t>6.37</w:t>
        </w:r>
        <w:r w:rsidR="00EC4FAF" w:rsidRPr="00194586">
          <w:rPr>
            <w:rFonts w:ascii="Calibri" w:hAnsi="Calibri"/>
            <w:noProof/>
            <w:sz w:val="22"/>
            <w:szCs w:val="22"/>
          </w:rPr>
          <w:tab/>
        </w:r>
        <w:r w:rsidR="00EC4FAF" w:rsidRPr="0034073E">
          <w:rPr>
            <w:rStyle w:val="Hyperlink"/>
            <w:noProof/>
          </w:rPr>
          <w:t>Element &lt;IonType&gt;</w:t>
        </w:r>
        <w:r w:rsidR="00EC4FAF">
          <w:rPr>
            <w:noProof/>
            <w:webHidden/>
          </w:rPr>
          <w:tab/>
        </w:r>
        <w:r w:rsidR="00EC4FAF">
          <w:rPr>
            <w:noProof/>
            <w:webHidden/>
          </w:rPr>
          <w:fldChar w:fldCharType="begin"/>
        </w:r>
        <w:r w:rsidR="00EC4FAF">
          <w:rPr>
            <w:noProof/>
            <w:webHidden/>
          </w:rPr>
          <w:instrText xml:space="preserve"> PAGEREF _Toc453235378 \h </w:instrText>
        </w:r>
        <w:r w:rsidR="00EC4FAF">
          <w:rPr>
            <w:noProof/>
            <w:webHidden/>
          </w:rPr>
        </w:r>
        <w:r w:rsidR="00EC4FAF">
          <w:rPr>
            <w:noProof/>
            <w:webHidden/>
          </w:rPr>
          <w:fldChar w:fldCharType="separate"/>
        </w:r>
        <w:r w:rsidR="00EC4FAF">
          <w:rPr>
            <w:noProof/>
            <w:webHidden/>
          </w:rPr>
          <w:t>41</w:t>
        </w:r>
        <w:r w:rsidR="00EC4FAF">
          <w:rPr>
            <w:noProof/>
            <w:webHidden/>
          </w:rPr>
          <w:fldChar w:fldCharType="end"/>
        </w:r>
      </w:hyperlink>
    </w:p>
    <w:p w14:paraId="792ADE6E" w14:textId="77777777" w:rsidR="00EC4FAF" w:rsidRPr="00194586" w:rsidRDefault="004E159A">
      <w:pPr>
        <w:pStyle w:val="TOC2"/>
        <w:rPr>
          <w:rFonts w:ascii="Calibri" w:hAnsi="Calibri"/>
          <w:noProof/>
          <w:sz w:val="22"/>
          <w:szCs w:val="22"/>
        </w:rPr>
      </w:pPr>
      <w:hyperlink w:anchor="_Toc453235379" w:history="1">
        <w:r w:rsidR="00EC4FAF" w:rsidRPr="0034073E">
          <w:rPr>
            <w:rStyle w:val="Hyperlink"/>
            <w:noProof/>
          </w:rPr>
          <w:t>6.38</w:t>
        </w:r>
        <w:r w:rsidR="00EC4FAF" w:rsidRPr="00194586">
          <w:rPr>
            <w:rFonts w:ascii="Calibri" w:hAnsi="Calibri"/>
            <w:noProof/>
            <w:sz w:val="22"/>
            <w:szCs w:val="22"/>
          </w:rPr>
          <w:tab/>
        </w:r>
        <w:r w:rsidR="00EC4FAF" w:rsidRPr="0034073E">
          <w:rPr>
            <w:rStyle w:val="Hyperlink"/>
            <w:noProof/>
          </w:rPr>
          <w:t>Element &lt;MassTable&gt;</w:t>
        </w:r>
        <w:r w:rsidR="00EC4FAF">
          <w:rPr>
            <w:noProof/>
            <w:webHidden/>
          </w:rPr>
          <w:tab/>
        </w:r>
        <w:r w:rsidR="00EC4FAF">
          <w:rPr>
            <w:noProof/>
            <w:webHidden/>
          </w:rPr>
          <w:fldChar w:fldCharType="begin"/>
        </w:r>
        <w:r w:rsidR="00EC4FAF">
          <w:rPr>
            <w:noProof/>
            <w:webHidden/>
          </w:rPr>
          <w:instrText xml:space="preserve"> PAGEREF _Toc453235379 \h </w:instrText>
        </w:r>
        <w:r w:rsidR="00EC4FAF">
          <w:rPr>
            <w:noProof/>
            <w:webHidden/>
          </w:rPr>
        </w:r>
        <w:r w:rsidR="00EC4FAF">
          <w:rPr>
            <w:noProof/>
            <w:webHidden/>
          </w:rPr>
          <w:fldChar w:fldCharType="separate"/>
        </w:r>
        <w:r w:rsidR="00EC4FAF">
          <w:rPr>
            <w:noProof/>
            <w:webHidden/>
          </w:rPr>
          <w:t>42</w:t>
        </w:r>
        <w:r w:rsidR="00EC4FAF">
          <w:rPr>
            <w:noProof/>
            <w:webHidden/>
          </w:rPr>
          <w:fldChar w:fldCharType="end"/>
        </w:r>
      </w:hyperlink>
    </w:p>
    <w:p w14:paraId="7CA4218F" w14:textId="77777777" w:rsidR="00EC4FAF" w:rsidRPr="00194586" w:rsidRDefault="004E159A">
      <w:pPr>
        <w:pStyle w:val="TOC2"/>
        <w:rPr>
          <w:rFonts w:ascii="Calibri" w:hAnsi="Calibri"/>
          <w:noProof/>
          <w:sz w:val="22"/>
          <w:szCs w:val="22"/>
        </w:rPr>
      </w:pPr>
      <w:hyperlink w:anchor="_Toc453235380" w:history="1">
        <w:r w:rsidR="00EC4FAF" w:rsidRPr="0034073E">
          <w:rPr>
            <w:rStyle w:val="Hyperlink"/>
            <w:noProof/>
          </w:rPr>
          <w:t>6.39</w:t>
        </w:r>
        <w:r w:rsidR="00EC4FAF" w:rsidRPr="00194586">
          <w:rPr>
            <w:rFonts w:ascii="Calibri" w:hAnsi="Calibri"/>
            <w:noProof/>
            <w:sz w:val="22"/>
            <w:szCs w:val="22"/>
          </w:rPr>
          <w:tab/>
        </w:r>
        <w:r w:rsidR="00EC4FAF" w:rsidRPr="0034073E">
          <w:rPr>
            <w:rStyle w:val="Hyperlink"/>
            <w:noProof/>
          </w:rPr>
          <w:t>Element &lt;Measure&gt;</w:t>
        </w:r>
        <w:r w:rsidR="00EC4FAF">
          <w:rPr>
            <w:noProof/>
            <w:webHidden/>
          </w:rPr>
          <w:tab/>
        </w:r>
        <w:r w:rsidR="00EC4FAF">
          <w:rPr>
            <w:noProof/>
            <w:webHidden/>
          </w:rPr>
          <w:fldChar w:fldCharType="begin"/>
        </w:r>
        <w:r w:rsidR="00EC4FAF">
          <w:rPr>
            <w:noProof/>
            <w:webHidden/>
          </w:rPr>
          <w:instrText xml:space="preserve"> PAGEREF _Toc453235380 \h </w:instrText>
        </w:r>
        <w:r w:rsidR="00EC4FAF">
          <w:rPr>
            <w:noProof/>
            <w:webHidden/>
          </w:rPr>
        </w:r>
        <w:r w:rsidR="00EC4FAF">
          <w:rPr>
            <w:noProof/>
            <w:webHidden/>
          </w:rPr>
          <w:fldChar w:fldCharType="separate"/>
        </w:r>
        <w:r w:rsidR="00EC4FAF">
          <w:rPr>
            <w:noProof/>
            <w:webHidden/>
          </w:rPr>
          <w:t>42</w:t>
        </w:r>
        <w:r w:rsidR="00EC4FAF">
          <w:rPr>
            <w:noProof/>
            <w:webHidden/>
          </w:rPr>
          <w:fldChar w:fldCharType="end"/>
        </w:r>
      </w:hyperlink>
    </w:p>
    <w:p w14:paraId="3FA8780A" w14:textId="77777777" w:rsidR="00EC4FAF" w:rsidRPr="00194586" w:rsidRDefault="004E159A">
      <w:pPr>
        <w:pStyle w:val="TOC2"/>
        <w:rPr>
          <w:rFonts w:ascii="Calibri" w:hAnsi="Calibri"/>
          <w:noProof/>
          <w:sz w:val="22"/>
          <w:szCs w:val="22"/>
        </w:rPr>
      </w:pPr>
      <w:hyperlink w:anchor="_Toc453235381" w:history="1">
        <w:r w:rsidR="00EC4FAF" w:rsidRPr="0034073E">
          <w:rPr>
            <w:rStyle w:val="Hyperlink"/>
            <w:noProof/>
          </w:rPr>
          <w:t>6.40</w:t>
        </w:r>
        <w:r w:rsidR="00EC4FAF" w:rsidRPr="00194586">
          <w:rPr>
            <w:rFonts w:ascii="Calibri" w:hAnsi="Calibri"/>
            <w:noProof/>
            <w:sz w:val="22"/>
            <w:szCs w:val="22"/>
          </w:rPr>
          <w:tab/>
        </w:r>
        <w:r w:rsidR="00EC4FAF" w:rsidRPr="0034073E">
          <w:rPr>
            <w:rStyle w:val="Hyperlink"/>
            <w:noProof/>
          </w:rPr>
          <w:t>Element &lt;Modification&gt;</w:t>
        </w:r>
        <w:r w:rsidR="00EC4FAF">
          <w:rPr>
            <w:noProof/>
            <w:webHidden/>
          </w:rPr>
          <w:tab/>
        </w:r>
        <w:r w:rsidR="00EC4FAF">
          <w:rPr>
            <w:noProof/>
            <w:webHidden/>
          </w:rPr>
          <w:fldChar w:fldCharType="begin"/>
        </w:r>
        <w:r w:rsidR="00EC4FAF">
          <w:rPr>
            <w:noProof/>
            <w:webHidden/>
          </w:rPr>
          <w:instrText xml:space="preserve"> PAGEREF _Toc453235381 \h </w:instrText>
        </w:r>
        <w:r w:rsidR="00EC4FAF">
          <w:rPr>
            <w:noProof/>
            <w:webHidden/>
          </w:rPr>
        </w:r>
        <w:r w:rsidR="00EC4FAF">
          <w:rPr>
            <w:noProof/>
            <w:webHidden/>
          </w:rPr>
          <w:fldChar w:fldCharType="separate"/>
        </w:r>
        <w:r w:rsidR="00EC4FAF">
          <w:rPr>
            <w:noProof/>
            <w:webHidden/>
          </w:rPr>
          <w:t>43</w:t>
        </w:r>
        <w:r w:rsidR="00EC4FAF">
          <w:rPr>
            <w:noProof/>
            <w:webHidden/>
          </w:rPr>
          <w:fldChar w:fldCharType="end"/>
        </w:r>
      </w:hyperlink>
    </w:p>
    <w:p w14:paraId="3D11F2AC" w14:textId="77777777" w:rsidR="00EC4FAF" w:rsidRPr="00194586" w:rsidRDefault="004E159A">
      <w:pPr>
        <w:pStyle w:val="TOC2"/>
        <w:rPr>
          <w:rFonts w:ascii="Calibri" w:hAnsi="Calibri"/>
          <w:noProof/>
          <w:sz w:val="22"/>
          <w:szCs w:val="22"/>
        </w:rPr>
      </w:pPr>
      <w:hyperlink w:anchor="_Toc453235382" w:history="1">
        <w:r w:rsidR="00EC4FAF" w:rsidRPr="0034073E">
          <w:rPr>
            <w:rStyle w:val="Hyperlink"/>
            <w:noProof/>
          </w:rPr>
          <w:t>6.41</w:t>
        </w:r>
        <w:r w:rsidR="00EC4FAF" w:rsidRPr="00194586">
          <w:rPr>
            <w:rFonts w:ascii="Calibri" w:hAnsi="Calibri"/>
            <w:noProof/>
            <w:sz w:val="22"/>
            <w:szCs w:val="22"/>
          </w:rPr>
          <w:tab/>
        </w:r>
        <w:r w:rsidR="00EC4FAF" w:rsidRPr="0034073E">
          <w:rPr>
            <w:rStyle w:val="Hyperlink"/>
            <w:noProof/>
          </w:rPr>
          <w:t>Element &lt;ModificationParams&gt;</w:t>
        </w:r>
        <w:r w:rsidR="00EC4FAF">
          <w:rPr>
            <w:noProof/>
            <w:webHidden/>
          </w:rPr>
          <w:tab/>
        </w:r>
        <w:r w:rsidR="00EC4FAF">
          <w:rPr>
            <w:noProof/>
            <w:webHidden/>
          </w:rPr>
          <w:fldChar w:fldCharType="begin"/>
        </w:r>
        <w:r w:rsidR="00EC4FAF">
          <w:rPr>
            <w:noProof/>
            <w:webHidden/>
          </w:rPr>
          <w:instrText xml:space="preserve"> PAGEREF _Toc453235382 \h </w:instrText>
        </w:r>
        <w:r w:rsidR="00EC4FAF">
          <w:rPr>
            <w:noProof/>
            <w:webHidden/>
          </w:rPr>
        </w:r>
        <w:r w:rsidR="00EC4FAF">
          <w:rPr>
            <w:noProof/>
            <w:webHidden/>
          </w:rPr>
          <w:fldChar w:fldCharType="separate"/>
        </w:r>
        <w:r w:rsidR="00EC4FAF">
          <w:rPr>
            <w:noProof/>
            <w:webHidden/>
          </w:rPr>
          <w:t>44</w:t>
        </w:r>
        <w:r w:rsidR="00EC4FAF">
          <w:rPr>
            <w:noProof/>
            <w:webHidden/>
          </w:rPr>
          <w:fldChar w:fldCharType="end"/>
        </w:r>
      </w:hyperlink>
    </w:p>
    <w:p w14:paraId="74977E8F" w14:textId="77777777" w:rsidR="00EC4FAF" w:rsidRPr="00194586" w:rsidRDefault="004E159A">
      <w:pPr>
        <w:pStyle w:val="TOC2"/>
        <w:rPr>
          <w:rFonts w:ascii="Calibri" w:hAnsi="Calibri"/>
          <w:noProof/>
          <w:sz w:val="22"/>
          <w:szCs w:val="22"/>
        </w:rPr>
      </w:pPr>
      <w:hyperlink w:anchor="_Toc453235383" w:history="1">
        <w:r w:rsidR="00EC4FAF" w:rsidRPr="0034073E">
          <w:rPr>
            <w:rStyle w:val="Hyperlink"/>
            <w:noProof/>
          </w:rPr>
          <w:t>6.42</w:t>
        </w:r>
        <w:r w:rsidR="00EC4FAF" w:rsidRPr="00194586">
          <w:rPr>
            <w:rFonts w:ascii="Calibri" w:hAnsi="Calibri"/>
            <w:noProof/>
            <w:sz w:val="22"/>
            <w:szCs w:val="22"/>
          </w:rPr>
          <w:tab/>
        </w:r>
        <w:r w:rsidR="00EC4FAF" w:rsidRPr="0034073E">
          <w:rPr>
            <w:rStyle w:val="Hyperlink"/>
            <w:noProof/>
          </w:rPr>
          <w:t>Element &lt;Organization&gt;</w:t>
        </w:r>
        <w:r w:rsidR="00EC4FAF">
          <w:rPr>
            <w:noProof/>
            <w:webHidden/>
          </w:rPr>
          <w:tab/>
        </w:r>
        <w:r w:rsidR="00EC4FAF">
          <w:rPr>
            <w:noProof/>
            <w:webHidden/>
          </w:rPr>
          <w:fldChar w:fldCharType="begin"/>
        </w:r>
        <w:r w:rsidR="00EC4FAF">
          <w:rPr>
            <w:noProof/>
            <w:webHidden/>
          </w:rPr>
          <w:instrText xml:space="preserve"> PAGEREF _Toc453235383 \h </w:instrText>
        </w:r>
        <w:r w:rsidR="00EC4FAF">
          <w:rPr>
            <w:noProof/>
            <w:webHidden/>
          </w:rPr>
        </w:r>
        <w:r w:rsidR="00EC4FAF">
          <w:rPr>
            <w:noProof/>
            <w:webHidden/>
          </w:rPr>
          <w:fldChar w:fldCharType="separate"/>
        </w:r>
        <w:r w:rsidR="00EC4FAF">
          <w:rPr>
            <w:noProof/>
            <w:webHidden/>
          </w:rPr>
          <w:t>44</w:t>
        </w:r>
        <w:r w:rsidR="00EC4FAF">
          <w:rPr>
            <w:noProof/>
            <w:webHidden/>
          </w:rPr>
          <w:fldChar w:fldCharType="end"/>
        </w:r>
      </w:hyperlink>
    </w:p>
    <w:p w14:paraId="72DF1820" w14:textId="77777777" w:rsidR="00EC4FAF" w:rsidRPr="00194586" w:rsidRDefault="004E159A">
      <w:pPr>
        <w:pStyle w:val="TOC2"/>
        <w:rPr>
          <w:rFonts w:ascii="Calibri" w:hAnsi="Calibri"/>
          <w:noProof/>
          <w:sz w:val="22"/>
          <w:szCs w:val="22"/>
        </w:rPr>
      </w:pPr>
      <w:hyperlink w:anchor="_Toc453235384" w:history="1">
        <w:r w:rsidR="00EC4FAF" w:rsidRPr="0034073E">
          <w:rPr>
            <w:rStyle w:val="Hyperlink"/>
            <w:noProof/>
          </w:rPr>
          <w:t>6.43</w:t>
        </w:r>
        <w:r w:rsidR="00EC4FAF" w:rsidRPr="00194586">
          <w:rPr>
            <w:rFonts w:ascii="Calibri" w:hAnsi="Calibri"/>
            <w:noProof/>
            <w:sz w:val="22"/>
            <w:szCs w:val="22"/>
          </w:rPr>
          <w:tab/>
        </w:r>
        <w:r w:rsidR="00EC4FAF" w:rsidRPr="0034073E">
          <w:rPr>
            <w:rStyle w:val="Hyperlink"/>
            <w:noProof/>
          </w:rPr>
          <w:t>Element &lt;Parent&gt;</w:t>
        </w:r>
        <w:r w:rsidR="00EC4FAF">
          <w:rPr>
            <w:noProof/>
            <w:webHidden/>
          </w:rPr>
          <w:tab/>
        </w:r>
        <w:r w:rsidR="00EC4FAF">
          <w:rPr>
            <w:noProof/>
            <w:webHidden/>
          </w:rPr>
          <w:fldChar w:fldCharType="begin"/>
        </w:r>
        <w:r w:rsidR="00EC4FAF">
          <w:rPr>
            <w:noProof/>
            <w:webHidden/>
          </w:rPr>
          <w:instrText xml:space="preserve"> PAGEREF _Toc453235384 \h </w:instrText>
        </w:r>
        <w:r w:rsidR="00EC4FAF">
          <w:rPr>
            <w:noProof/>
            <w:webHidden/>
          </w:rPr>
        </w:r>
        <w:r w:rsidR="00EC4FAF">
          <w:rPr>
            <w:noProof/>
            <w:webHidden/>
          </w:rPr>
          <w:fldChar w:fldCharType="separate"/>
        </w:r>
        <w:r w:rsidR="00EC4FAF">
          <w:rPr>
            <w:noProof/>
            <w:webHidden/>
          </w:rPr>
          <w:t>44</w:t>
        </w:r>
        <w:r w:rsidR="00EC4FAF">
          <w:rPr>
            <w:noProof/>
            <w:webHidden/>
          </w:rPr>
          <w:fldChar w:fldCharType="end"/>
        </w:r>
      </w:hyperlink>
    </w:p>
    <w:p w14:paraId="73AD7E48" w14:textId="77777777" w:rsidR="00EC4FAF" w:rsidRPr="00194586" w:rsidRDefault="004E159A">
      <w:pPr>
        <w:pStyle w:val="TOC2"/>
        <w:rPr>
          <w:rFonts w:ascii="Calibri" w:hAnsi="Calibri"/>
          <w:noProof/>
          <w:sz w:val="22"/>
          <w:szCs w:val="22"/>
        </w:rPr>
      </w:pPr>
      <w:hyperlink w:anchor="_Toc453235385" w:history="1">
        <w:r w:rsidR="00EC4FAF" w:rsidRPr="0034073E">
          <w:rPr>
            <w:rStyle w:val="Hyperlink"/>
            <w:noProof/>
          </w:rPr>
          <w:t>6.44</w:t>
        </w:r>
        <w:r w:rsidR="00EC4FAF" w:rsidRPr="00194586">
          <w:rPr>
            <w:rFonts w:ascii="Calibri" w:hAnsi="Calibri"/>
            <w:noProof/>
            <w:sz w:val="22"/>
            <w:szCs w:val="22"/>
          </w:rPr>
          <w:tab/>
        </w:r>
        <w:r w:rsidR="00EC4FAF" w:rsidRPr="0034073E">
          <w:rPr>
            <w:rStyle w:val="Hyperlink"/>
            <w:noProof/>
          </w:rPr>
          <w:t>Element &lt;ParentTolerance&gt;</w:t>
        </w:r>
        <w:r w:rsidR="00EC4FAF">
          <w:rPr>
            <w:noProof/>
            <w:webHidden/>
          </w:rPr>
          <w:tab/>
        </w:r>
        <w:r w:rsidR="00EC4FAF">
          <w:rPr>
            <w:noProof/>
            <w:webHidden/>
          </w:rPr>
          <w:fldChar w:fldCharType="begin"/>
        </w:r>
        <w:r w:rsidR="00EC4FAF">
          <w:rPr>
            <w:noProof/>
            <w:webHidden/>
          </w:rPr>
          <w:instrText xml:space="preserve"> PAGEREF _Toc453235385 \h </w:instrText>
        </w:r>
        <w:r w:rsidR="00EC4FAF">
          <w:rPr>
            <w:noProof/>
            <w:webHidden/>
          </w:rPr>
        </w:r>
        <w:r w:rsidR="00EC4FAF">
          <w:rPr>
            <w:noProof/>
            <w:webHidden/>
          </w:rPr>
          <w:fldChar w:fldCharType="separate"/>
        </w:r>
        <w:r w:rsidR="00EC4FAF">
          <w:rPr>
            <w:noProof/>
            <w:webHidden/>
          </w:rPr>
          <w:t>45</w:t>
        </w:r>
        <w:r w:rsidR="00EC4FAF">
          <w:rPr>
            <w:noProof/>
            <w:webHidden/>
          </w:rPr>
          <w:fldChar w:fldCharType="end"/>
        </w:r>
      </w:hyperlink>
    </w:p>
    <w:p w14:paraId="61D27755" w14:textId="77777777" w:rsidR="00EC4FAF" w:rsidRPr="00194586" w:rsidRDefault="004E159A">
      <w:pPr>
        <w:pStyle w:val="TOC2"/>
        <w:rPr>
          <w:rFonts w:ascii="Calibri" w:hAnsi="Calibri"/>
          <w:noProof/>
          <w:sz w:val="22"/>
          <w:szCs w:val="22"/>
        </w:rPr>
      </w:pPr>
      <w:hyperlink w:anchor="_Toc453235386" w:history="1">
        <w:r w:rsidR="00EC4FAF" w:rsidRPr="0034073E">
          <w:rPr>
            <w:rStyle w:val="Hyperlink"/>
            <w:noProof/>
          </w:rPr>
          <w:t>6.45</w:t>
        </w:r>
        <w:r w:rsidR="00EC4FAF" w:rsidRPr="00194586">
          <w:rPr>
            <w:rFonts w:ascii="Calibri" w:hAnsi="Calibri"/>
            <w:noProof/>
            <w:sz w:val="22"/>
            <w:szCs w:val="22"/>
          </w:rPr>
          <w:tab/>
        </w:r>
        <w:r w:rsidR="00EC4FAF" w:rsidRPr="0034073E">
          <w:rPr>
            <w:rStyle w:val="Hyperlink"/>
            <w:noProof/>
          </w:rPr>
          <w:t>Element &lt;Peptide&gt;</w:t>
        </w:r>
        <w:r w:rsidR="00EC4FAF">
          <w:rPr>
            <w:noProof/>
            <w:webHidden/>
          </w:rPr>
          <w:tab/>
        </w:r>
        <w:r w:rsidR="00EC4FAF">
          <w:rPr>
            <w:noProof/>
            <w:webHidden/>
          </w:rPr>
          <w:fldChar w:fldCharType="begin"/>
        </w:r>
        <w:r w:rsidR="00EC4FAF">
          <w:rPr>
            <w:noProof/>
            <w:webHidden/>
          </w:rPr>
          <w:instrText xml:space="preserve"> PAGEREF _Toc453235386 \h </w:instrText>
        </w:r>
        <w:r w:rsidR="00EC4FAF">
          <w:rPr>
            <w:noProof/>
            <w:webHidden/>
          </w:rPr>
        </w:r>
        <w:r w:rsidR="00EC4FAF">
          <w:rPr>
            <w:noProof/>
            <w:webHidden/>
          </w:rPr>
          <w:fldChar w:fldCharType="separate"/>
        </w:r>
        <w:r w:rsidR="00EC4FAF">
          <w:rPr>
            <w:noProof/>
            <w:webHidden/>
          </w:rPr>
          <w:t>45</w:t>
        </w:r>
        <w:r w:rsidR="00EC4FAF">
          <w:rPr>
            <w:noProof/>
            <w:webHidden/>
          </w:rPr>
          <w:fldChar w:fldCharType="end"/>
        </w:r>
      </w:hyperlink>
    </w:p>
    <w:p w14:paraId="6238D65D" w14:textId="77777777" w:rsidR="00EC4FAF" w:rsidRPr="00194586" w:rsidRDefault="004E159A">
      <w:pPr>
        <w:pStyle w:val="TOC2"/>
        <w:rPr>
          <w:rFonts w:ascii="Calibri" w:hAnsi="Calibri"/>
          <w:noProof/>
          <w:sz w:val="22"/>
          <w:szCs w:val="22"/>
        </w:rPr>
      </w:pPr>
      <w:hyperlink w:anchor="_Toc453235387" w:history="1">
        <w:r w:rsidR="00EC4FAF" w:rsidRPr="0034073E">
          <w:rPr>
            <w:rStyle w:val="Hyperlink"/>
            <w:noProof/>
          </w:rPr>
          <w:t>6.46</w:t>
        </w:r>
        <w:r w:rsidR="00EC4FAF" w:rsidRPr="00194586">
          <w:rPr>
            <w:rFonts w:ascii="Calibri" w:hAnsi="Calibri"/>
            <w:noProof/>
            <w:sz w:val="22"/>
            <w:szCs w:val="22"/>
          </w:rPr>
          <w:tab/>
        </w:r>
        <w:r w:rsidR="00EC4FAF" w:rsidRPr="0034073E">
          <w:rPr>
            <w:rStyle w:val="Hyperlink"/>
            <w:noProof/>
          </w:rPr>
          <w:t>Element &lt;PeptideEvidence&gt;</w:t>
        </w:r>
        <w:r w:rsidR="00EC4FAF">
          <w:rPr>
            <w:noProof/>
            <w:webHidden/>
          </w:rPr>
          <w:tab/>
        </w:r>
        <w:r w:rsidR="00EC4FAF">
          <w:rPr>
            <w:noProof/>
            <w:webHidden/>
          </w:rPr>
          <w:fldChar w:fldCharType="begin"/>
        </w:r>
        <w:r w:rsidR="00EC4FAF">
          <w:rPr>
            <w:noProof/>
            <w:webHidden/>
          </w:rPr>
          <w:instrText xml:space="preserve"> PAGEREF _Toc453235387 \h </w:instrText>
        </w:r>
        <w:r w:rsidR="00EC4FAF">
          <w:rPr>
            <w:noProof/>
            <w:webHidden/>
          </w:rPr>
        </w:r>
        <w:r w:rsidR="00EC4FAF">
          <w:rPr>
            <w:noProof/>
            <w:webHidden/>
          </w:rPr>
          <w:fldChar w:fldCharType="separate"/>
        </w:r>
        <w:r w:rsidR="00EC4FAF">
          <w:rPr>
            <w:noProof/>
            <w:webHidden/>
          </w:rPr>
          <w:t>46</w:t>
        </w:r>
        <w:r w:rsidR="00EC4FAF">
          <w:rPr>
            <w:noProof/>
            <w:webHidden/>
          </w:rPr>
          <w:fldChar w:fldCharType="end"/>
        </w:r>
      </w:hyperlink>
    </w:p>
    <w:p w14:paraId="39848980" w14:textId="77777777" w:rsidR="00EC4FAF" w:rsidRPr="00194586" w:rsidRDefault="004E159A">
      <w:pPr>
        <w:pStyle w:val="TOC2"/>
        <w:rPr>
          <w:rFonts w:ascii="Calibri" w:hAnsi="Calibri"/>
          <w:noProof/>
          <w:sz w:val="22"/>
          <w:szCs w:val="22"/>
        </w:rPr>
      </w:pPr>
      <w:hyperlink w:anchor="_Toc453235388" w:history="1">
        <w:r w:rsidR="00EC4FAF" w:rsidRPr="0034073E">
          <w:rPr>
            <w:rStyle w:val="Hyperlink"/>
            <w:noProof/>
          </w:rPr>
          <w:t>6.47</w:t>
        </w:r>
        <w:r w:rsidR="00EC4FAF" w:rsidRPr="00194586">
          <w:rPr>
            <w:rFonts w:ascii="Calibri" w:hAnsi="Calibri"/>
            <w:noProof/>
            <w:sz w:val="22"/>
            <w:szCs w:val="22"/>
          </w:rPr>
          <w:tab/>
        </w:r>
        <w:r w:rsidR="00EC4FAF" w:rsidRPr="0034073E">
          <w:rPr>
            <w:rStyle w:val="Hyperlink"/>
            <w:noProof/>
          </w:rPr>
          <w:t>Element &lt;PeptideEvidenceRef&gt;</w:t>
        </w:r>
        <w:r w:rsidR="00EC4FAF">
          <w:rPr>
            <w:noProof/>
            <w:webHidden/>
          </w:rPr>
          <w:tab/>
        </w:r>
        <w:r w:rsidR="00EC4FAF">
          <w:rPr>
            <w:noProof/>
            <w:webHidden/>
          </w:rPr>
          <w:fldChar w:fldCharType="begin"/>
        </w:r>
        <w:r w:rsidR="00EC4FAF">
          <w:rPr>
            <w:noProof/>
            <w:webHidden/>
          </w:rPr>
          <w:instrText xml:space="preserve"> PAGEREF _Toc453235388 \h </w:instrText>
        </w:r>
        <w:r w:rsidR="00EC4FAF">
          <w:rPr>
            <w:noProof/>
            <w:webHidden/>
          </w:rPr>
        </w:r>
        <w:r w:rsidR="00EC4FAF">
          <w:rPr>
            <w:noProof/>
            <w:webHidden/>
          </w:rPr>
          <w:fldChar w:fldCharType="separate"/>
        </w:r>
        <w:r w:rsidR="00EC4FAF">
          <w:rPr>
            <w:noProof/>
            <w:webHidden/>
          </w:rPr>
          <w:t>47</w:t>
        </w:r>
        <w:r w:rsidR="00EC4FAF">
          <w:rPr>
            <w:noProof/>
            <w:webHidden/>
          </w:rPr>
          <w:fldChar w:fldCharType="end"/>
        </w:r>
      </w:hyperlink>
    </w:p>
    <w:p w14:paraId="2C9BB391" w14:textId="77777777" w:rsidR="00EC4FAF" w:rsidRPr="00194586" w:rsidRDefault="004E159A">
      <w:pPr>
        <w:pStyle w:val="TOC2"/>
        <w:rPr>
          <w:rFonts w:ascii="Calibri" w:hAnsi="Calibri"/>
          <w:noProof/>
          <w:sz w:val="22"/>
          <w:szCs w:val="22"/>
        </w:rPr>
      </w:pPr>
      <w:hyperlink w:anchor="_Toc453235389" w:history="1">
        <w:r w:rsidR="00EC4FAF" w:rsidRPr="0034073E">
          <w:rPr>
            <w:rStyle w:val="Hyperlink"/>
            <w:noProof/>
          </w:rPr>
          <w:t>6.48</w:t>
        </w:r>
        <w:r w:rsidR="00EC4FAF" w:rsidRPr="00194586">
          <w:rPr>
            <w:rFonts w:ascii="Calibri" w:hAnsi="Calibri"/>
            <w:noProof/>
            <w:sz w:val="22"/>
            <w:szCs w:val="22"/>
          </w:rPr>
          <w:tab/>
        </w:r>
        <w:r w:rsidR="00EC4FAF" w:rsidRPr="0034073E">
          <w:rPr>
            <w:rStyle w:val="Hyperlink"/>
            <w:noProof/>
          </w:rPr>
          <w:t>Element &lt;PeptideHypothesis&gt;</w:t>
        </w:r>
        <w:r w:rsidR="00EC4FAF">
          <w:rPr>
            <w:noProof/>
            <w:webHidden/>
          </w:rPr>
          <w:tab/>
        </w:r>
        <w:r w:rsidR="00EC4FAF">
          <w:rPr>
            <w:noProof/>
            <w:webHidden/>
          </w:rPr>
          <w:fldChar w:fldCharType="begin"/>
        </w:r>
        <w:r w:rsidR="00EC4FAF">
          <w:rPr>
            <w:noProof/>
            <w:webHidden/>
          </w:rPr>
          <w:instrText xml:space="preserve"> PAGEREF _Toc453235389 \h </w:instrText>
        </w:r>
        <w:r w:rsidR="00EC4FAF">
          <w:rPr>
            <w:noProof/>
            <w:webHidden/>
          </w:rPr>
        </w:r>
        <w:r w:rsidR="00EC4FAF">
          <w:rPr>
            <w:noProof/>
            <w:webHidden/>
          </w:rPr>
          <w:fldChar w:fldCharType="separate"/>
        </w:r>
        <w:r w:rsidR="00EC4FAF">
          <w:rPr>
            <w:noProof/>
            <w:webHidden/>
          </w:rPr>
          <w:t>48</w:t>
        </w:r>
        <w:r w:rsidR="00EC4FAF">
          <w:rPr>
            <w:noProof/>
            <w:webHidden/>
          </w:rPr>
          <w:fldChar w:fldCharType="end"/>
        </w:r>
      </w:hyperlink>
    </w:p>
    <w:p w14:paraId="6C4480C3" w14:textId="77777777" w:rsidR="00EC4FAF" w:rsidRPr="00194586" w:rsidRDefault="004E159A">
      <w:pPr>
        <w:pStyle w:val="TOC2"/>
        <w:rPr>
          <w:rFonts w:ascii="Calibri" w:hAnsi="Calibri"/>
          <w:noProof/>
          <w:sz w:val="22"/>
          <w:szCs w:val="22"/>
        </w:rPr>
      </w:pPr>
      <w:hyperlink w:anchor="_Toc453235390" w:history="1">
        <w:r w:rsidR="00EC4FAF" w:rsidRPr="0034073E">
          <w:rPr>
            <w:rStyle w:val="Hyperlink"/>
            <w:noProof/>
          </w:rPr>
          <w:t>6.49</w:t>
        </w:r>
        <w:r w:rsidR="00EC4FAF" w:rsidRPr="00194586">
          <w:rPr>
            <w:rFonts w:ascii="Calibri" w:hAnsi="Calibri"/>
            <w:noProof/>
            <w:sz w:val="22"/>
            <w:szCs w:val="22"/>
          </w:rPr>
          <w:tab/>
        </w:r>
        <w:r w:rsidR="00EC4FAF" w:rsidRPr="0034073E">
          <w:rPr>
            <w:rStyle w:val="Hyperlink"/>
            <w:noProof/>
          </w:rPr>
          <w:t>Element &lt;PeptideSequence&gt;</w:t>
        </w:r>
        <w:r w:rsidR="00EC4FAF">
          <w:rPr>
            <w:noProof/>
            <w:webHidden/>
          </w:rPr>
          <w:tab/>
        </w:r>
        <w:r w:rsidR="00EC4FAF">
          <w:rPr>
            <w:noProof/>
            <w:webHidden/>
          </w:rPr>
          <w:fldChar w:fldCharType="begin"/>
        </w:r>
        <w:r w:rsidR="00EC4FAF">
          <w:rPr>
            <w:noProof/>
            <w:webHidden/>
          </w:rPr>
          <w:instrText xml:space="preserve"> PAGEREF _Toc453235390 \h </w:instrText>
        </w:r>
        <w:r w:rsidR="00EC4FAF">
          <w:rPr>
            <w:noProof/>
            <w:webHidden/>
          </w:rPr>
        </w:r>
        <w:r w:rsidR="00EC4FAF">
          <w:rPr>
            <w:noProof/>
            <w:webHidden/>
          </w:rPr>
          <w:fldChar w:fldCharType="separate"/>
        </w:r>
        <w:r w:rsidR="00EC4FAF">
          <w:rPr>
            <w:noProof/>
            <w:webHidden/>
          </w:rPr>
          <w:t>48</w:t>
        </w:r>
        <w:r w:rsidR="00EC4FAF">
          <w:rPr>
            <w:noProof/>
            <w:webHidden/>
          </w:rPr>
          <w:fldChar w:fldCharType="end"/>
        </w:r>
      </w:hyperlink>
    </w:p>
    <w:p w14:paraId="1B0CB6CC" w14:textId="77777777" w:rsidR="00EC4FAF" w:rsidRPr="00194586" w:rsidRDefault="004E159A">
      <w:pPr>
        <w:pStyle w:val="TOC2"/>
        <w:rPr>
          <w:rFonts w:ascii="Calibri" w:hAnsi="Calibri"/>
          <w:noProof/>
          <w:sz w:val="22"/>
          <w:szCs w:val="22"/>
        </w:rPr>
      </w:pPr>
      <w:hyperlink w:anchor="_Toc453235391" w:history="1">
        <w:r w:rsidR="00EC4FAF" w:rsidRPr="0034073E">
          <w:rPr>
            <w:rStyle w:val="Hyperlink"/>
            <w:noProof/>
          </w:rPr>
          <w:t>6.50</w:t>
        </w:r>
        <w:r w:rsidR="00EC4FAF" w:rsidRPr="00194586">
          <w:rPr>
            <w:rFonts w:ascii="Calibri" w:hAnsi="Calibri"/>
            <w:noProof/>
            <w:sz w:val="22"/>
            <w:szCs w:val="22"/>
          </w:rPr>
          <w:tab/>
        </w:r>
        <w:r w:rsidR="00EC4FAF" w:rsidRPr="0034073E">
          <w:rPr>
            <w:rStyle w:val="Hyperlink"/>
            <w:noProof/>
          </w:rPr>
          <w:t>Element &lt;Person&gt;</w:t>
        </w:r>
        <w:r w:rsidR="00EC4FAF">
          <w:rPr>
            <w:noProof/>
            <w:webHidden/>
          </w:rPr>
          <w:tab/>
        </w:r>
        <w:r w:rsidR="00EC4FAF">
          <w:rPr>
            <w:noProof/>
            <w:webHidden/>
          </w:rPr>
          <w:fldChar w:fldCharType="begin"/>
        </w:r>
        <w:r w:rsidR="00EC4FAF">
          <w:rPr>
            <w:noProof/>
            <w:webHidden/>
          </w:rPr>
          <w:instrText xml:space="preserve"> PAGEREF _Toc453235391 \h </w:instrText>
        </w:r>
        <w:r w:rsidR="00EC4FAF">
          <w:rPr>
            <w:noProof/>
            <w:webHidden/>
          </w:rPr>
        </w:r>
        <w:r w:rsidR="00EC4FAF">
          <w:rPr>
            <w:noProof/>
            <w:webHidden/>
          </w:rPr>
          <w:fldChar w:fldCharType="separate"/>
        </w:r>
        <w:r w:rsidR="00EC4FAF">
          <w:rPr>
            <w:noProof/>
            <w:webHidden/>
          </w:rPr>
          <w:t>48</w:t>
        </w:r>
        <w:r w:rsidR="00EC4FAF">
          <w:rPr>
            <w:noProof/>
            <w:webHidden/>
          </w:rPr>
          <w:fldChar w:fldCharType="end"/>
        </w:r>
      </w:hyperlink>
    </w:p>
    <w:p w14:paraId="51CD709F" w14:textId="77777777" w:rsidR="00EC4FAF" w:rsidRPr="00194586" w:rsidRDefault="004E159A">
      <w:pPr>
        <w:pStyle w:val="TOC2"/>
        <w:rPr>
          <w:rFonts w:ascii="Calibri" w:hAnsi="Calibri"/>
          <w:noProof/>
          <w:sz w:val="22"/>
          <w:szCs w:val="22"/>
        </w:rPr>
      </w:pPr>
      <w:hyperlink w:anchor="_Toc453235392" w:history="1">
        <w:r w:rsidR="00EC4FAF" w:rsidRPr="0034073E">
          <w:rPr>
            <w:rStyle w:val="Hyperlink"/>
            <w:noProof/>
          </w:rPr>
          <w:t>6.51</w:t>
        </w:r>
        <w:r w:rsidR="00EC4FAF" w:rsidRPr="00194586">
          <w:rPr>
            <w:rFonts w:ascii="Calibri" w:hAnsi="Calibri"/>
            <w:noProof/>
            <w:sz w:val="22"/>
            <w:szCs w:val="22"/>
          </w:rPr>
          <w:tab/>
        </w:r>
        <w:r w:rsidR="00EC4FAF" w:rsidRPr="0034073E">
          <w:rPr>
            <w:rStyle w:val="Hyperlink"/>
            <w:noProof/>
          </w:rPr>
          <w:t>Element &lt;ProteinAmbiguityGroup&gt;</w:t>
        </w:r>
        <w:r w:rsidR="00EC4FAF">
          <w:rPr>
            <w:noProof/>
            <w:webHidden/>
          </w:rPr>
          <w:tab/>
        </w:r>
        <w:r w:rsidR="00EC4FAF">
          <w:rPr>
            <w:noProof/>
            <w:webHidden/>
          </w:rPr>
          <w:fldChar w:fldCharType="begin"/>
        </w:r>
        <w:r w:rsidR="00EC4FAF">
          <w:rPr>
            <w:noProof/>
            <w:webHidden/>
          </w:rPr>
          <w:instrText xml:space="preserve"> PAGEREF _Toc453235392 \h </w:instrText>
        </w:r>
        <w:r w:rsidR="00EC4FAF">
          <w:rPr>
            <w:noProof/>
            <w:webHidden/>
          </w:rPr>
        </w:r>
        <w:r w:rsidR="00EC4FAF">
          <w:rPr>
            <w:noProof/>
            <w:webHidden/>
          </w:rPr>
          <w:fldChar w:fldCharType="separate"/>
        </w:r>
        <w:r w:rsidR="00EC4FAF">
          <w:rPr>
            <w:noProof/>
            <w:webHidden/>
          </w:rPr>
          <w:t>49</w:t>
        </w:r>
        <w:r w:rsidR="00EC4FAF">
          <w:rPr>
            <w:noProof/>
            <w:webHidden/>
          </w:rPr>
          <w:fldChar w:fldCharType="end"/>
        </w:r>
      </w:hyperlink>
    </w:p>
    <w:p w14:paraId="51666CA9" w14:textId="77777777" w:rsidR="00EC4FAF" w:rsidRPr="00194586" w:rsidRDefault="004E159A">
      <w:pPr>
        <w:pStyle w:val="TOC2"/>
        <w:rPr>
          <w:rFonts w:ascii="Calibri" w:hAnsi="Calibri"/>
          <w:noProof/>
          <w:sz w:val="22"/>
          <w:szCs w:val="22"/>
        </w:rPr>
      </w:pPr>
      <w:hyperlink w:anchor="_Toc453235393" w:history="1">
        <w:r w:rsidR="00EC4FAF" w:rsidRPr="0034073E">
          <w:rPr>
            <w:rStyle w:val="Hyperlink"/>
            <w:noProof/>
          </w:rPr>
          <w:t>6.52</w:t>
        </w:r>
        <w:r w:rsidR="00EC4FAF" w:rsidRPr="00194586">
          <w:rPr>
            <w:rFonts w:ascii="Calibri" w:hAnsi="Calibri"/>
            <w:noProof/>
            <w:sz w:val="22"/>
            <w:szCs w:val="22"/>
          </w:rPr>
          <w:tab/>
        </w:r>
        <w:r w:rsidR="00EC4FAF" w:rsidRPr="0034073E">
          <w:rPr>
            <w:rStyle w:val="Hyperlink"/>
            <w:noProof/>
          </w:rPr>
          <w:t>Element &lt;ProteinDetection&gt;</w:t>
        </w:r>
        <w:r w:rsidR="00EC4FAF">
          <w:rPr>
            <w:noProof/>
            <w:webHidden/>
          </w:rPr>
          <w:tab/>
        </w:r>
        <w:r w:rsidR="00EC4FAF">
          <w:rPr>
            <w:noProof/>
            <w:webHidden/>
          </w:rPr>
          <w:fldChar w:fldCharType="begin"/>
        </w:r>
        <w:r w:rsidR="00EC4FAF">
          <w:rPr>
            <w:noProof/>
            <w:webHidden/>
          </w:rPr>
          <w:instrText xml:space="preserve"> PAGEREF _Toc453235393 \h </w:instrText>
        </w:r>
        <w:r w:rsidR="00EC4FAF">
          <w:rPr>
            <w:noProof/>
            <w:webHidden/>
          </w:rPr>
        </w:r>
        <w:r w:rsidR="00EC4FAF">
          <w:rPr>
            <w:noProof/>
            <w:webHidden/>
          </w:rPr>
          <w:fldChar w:fldCharType="separate"/>
        </w:r>
        <w:r w:rsidR="00EC4FAF">
          <w:rPr>
            <w:noProof/>
            <w:webHidden/>
          </w:rPr>
          <w:t>49</w:t>
        </w:r>
        <w:r w:rsidR="00EC4FAF">
          <w:rPr>
            <w:noProof/>
            <w:webHidden/>
          </w:rPr>
          <w:fldChar w:fldCharType="end"/>
        </w:r>
      </w:hyperlink>
    </w:p>
    <w:p w14:paraId="6163749F" w14:textId="77777777" w:rsidR="00EC4FAF" w:rsidRPr="00194586" w:rsidRDefault="004E159A">
      <w:pPr>
        <w:pStyle w:val="TOC2"/>
        <w:rPr>
          <w:rFonts w:ascii="Calibri" w:hAnsi="Calibri"/>
          <w:noProof/>
          <w:sz w:val="22"/>
          <w:szCs w:val="22"/>
        </w:rPr>
      </w:pPr>
      <w:hyperlink w:anchor="_Toc453235394" w:history="1">
        <w:r w:rsidR="00EC4FAF" w:rsidRPr="0034073E">
          <w:rPr>
            <w:rStyle w:val="Hyperlink"/>
            <w:noProof/>
          </w:rPr>
          <w:t>6.53</w:t>
        </w:r>
        <w:r w:rsidR="00EC4FAF" w:rsidRPr="00194586">
          <w:rPr>
            <w:rFonts w:ascii="Calibri" w:hAnsi="Calibri"/>
            <w:noProof/>
            <w:sz w:val="22"/>
            <w:szCs w:val="22"/>
          </w:rPr>
          <w:tab/>
        </w:r>
        <w:r w:rsidR="00EC4FAF" w:rsidRPr="0034073E">
          <w:rPr>
            <w:rStyle w:val="Hyperlink"/>
            <w:noProof/>
          </w:rPr>
          <w:t>Element &lt;ProteinDetectionHypothesis&gt;</w:t>
        </w:r>
        <w:r w:rsidR="00EC4FAF">
          <w:rPr>
            <w:noProof/>
            <w:webHidden/>
          </w:rPr>
          <w:tab/>
        </w:r>
        <w:r w:rsidR="00EC4FAF">
          <w:rPr>
            <w:noProof/>
            <w:webHidden/>
          </w:rPr>
          <w:fldChar w:fldCharType="begin"/>
        </w:r>
        <w:r w:rsidR="00EC4FAF">
          <w:rPr>
            <w:noProof/>
            <w:webHidden/>
          </w:rPr>
          <w:instrText xml:space="preserve"> PAGEREF _Toc453235394 \h </w:instrText>
        </w:r>
        <w:r w:rsidR="00EC4FAF">
          <w:rPr>
            <w:noProof/>
            <w:webHidden/>
          </w:rPr>
        </w:r>
        <w:r w:rsidR="00EC4FAF">
          <w:rPr>
            <w:noProof/>
            <w:webHidden/>
          </w:rPr>
          <w:fldChar w:fldCharType="separate"/>
        </w:r>
        <w:r w:rsidR="00EC4FAF">
          <w:rPr>
            <w:noProof/>
            <w:webHidden/>
          </w:rPr>
          <w:t>50</w:t>
        </w:r>
        <w:r w:rsidR="00EC4FAF">
          <w:rPr>
            <w:noProof/>
            <w:webHidden/>
          </w:rPr>
          <w:fldChar w:fldCharType="end"/>
        </w:r>
      </w:hyperlink>
    </w:p>
    <w:p w14:paraId="3F7DE0D0" w14:textId="77777777" w:rsidR="00EC4FAF" w:rsidRPr="00194586" w:rsidRDefault="004E159A">
      <w:pPr>
        <w:pStyle w:val="TOC2"/>
        <w:rPr>
          <w:rFonts w:ascii="Calibri" w:hAnsi="Calibri"/>
          <w:noProof/>
          <w:sz w:val="22"/>
          <w:szCs w:val="22"/>
        </w:rPr>
      </w:pPr>
      <w:hyperlink w:anchor="_Toc453235395" w:history="1">
        <w:r w:rsidR="00EC4FAF" w:rsidRPr="0034073E">
          <w:rPr>
            <w:rStyle w:val="Hyperlink"/>
            <w:noProof/>
          </w:rPr>
          <w:t>6.54</w:t>
        </w:r>
        <w:r w:rsidR="00EC4FAF" w:rsidRPr="00194586">
          <w:rPr>
            <w:rFonts w:ascii="Calibri" w:hAnsi="Calibri"/>
            <w:noProof/>
            <w:sz w:val="22"/>
            <w:szCs w:val="22"/>
          </w:rPr>
          <w:tab/>
        </w:r>
        <w:r w:rsidR="00EC4FAF" w:rsidRPr="0034073E">
          <w:rPr>
            <w:rStyle w:val="Hyperlink"/>
            <w:noProof/>
          </w:rPr>
          <w:t>Element &lt;ProteinDetectionList&gt;</w:t>
        </w:r>
        <w:r w:rsidR="00EC4FAF">
          <w:rPr>
            <w:noProof/>
            <w:webHidden/>
          </w:rPr>
          <w:tab/>
        </w:r>
        <w:r w:rsidR="00EC4FAF">
          <w:rPr>
            <w:noProof/>
            <w:webHidden/>
          </w:rPr>
          <w:fldChar w:fldCharType="begin"/>
        </w:r>
        <w:r w:rsidR="00EC4FAF">
          <w:rPr>
            <w:noProof/>
            <w:webHidden/>
          </w:rPr>
          <w:instrText xml:space="preserve"> PAGEREF _Toc453235395 \h </w:instrText>
        </w:r>
        <w:r w:rsidR="00EC4FAF">
          <w:rPr>
            <w:noProof/>
            <w:webHidden/>
          </w:rPr>
        </w:r>
        <w:r w:rsidR="00EC4FAF">
          <w:rPr>
            <w:noProof/>
            <w:webHidden/>
          </w:rPr>
          <w:fldChar w:fldCharType="separate"/>
        </w:r>
        <w:r w:rsidR="00EC4FAF">
          <w:rPr>
            <w:noProof/>
            <w:webHidden/>
          </w:rPr>
          <w:t>51</w:t>
        </w:r>
        <w:r w:rsidR="00EC4FAF">
          <w:rPr>
            <w:noProof/>
            <w:webHidden/>
          </w:rPr>
          <w:fldChar w:fldCharType="end"/>
        </w:r>
      </w:hyperlink>
    </w:p>
    <w:p w14:paraId="5B26585D" w14:textId="77777777" w:rsidR="00EC4FAF" w:rsidRPr="00194586" w:rsidRDefault="004E159A">
      <w:pPr>
        <w:pStyle w:val="TOC2"/>
        <w:rPr>
          <w:rFonts w:ascii="Calibri" w:hAnsi="Calibri"/>
          <w:noProof/>
          <w:sz w:val="22"/>
          <w:szCs w:val="22"/>
        </w:rPr>
      </w:pPr>
      <w:hyperlink w:anchor="_Toc453235396" w:history="1">
        <w:r w:rsidR="00EC4FAF" w:rsidRPr="0034073E">
          <w:rPr>
            <w:rStyle w:val="Hyperlink"/>
            <w:noProof/>
          </w:rPr>
          <w:t>6.55</w:t>
        </w:r>
        <w:r w:rsidR="00EC4FAF" w:rsidRPr="00194586">
          <w:rPr>
            <w:rFonts w:ascii="Calibri" w:hAnsi="Calibri"/>
            <w:noProof/>
            <w:sz w:val="22"/>
            <w:szCs w:val="22"/>
          </w:rPr>
          <w:tab/>
        </w:r>
        <w:r w:rsidR="00EC4FAF" w:rsidRPr="0034073E">
          <w:rPr>
            <w:rStyle w:val="Hyperlink"/>
            <w:noProof/>
          </w:rPr>
          <w:t>Element &lt;ProteinDetectionProtocol&gt;</w:t>
        </w:r>
        <w:r w:rsidR="00EC4FAF">
          <w:rPr>
            <w:noProof/>
            <w:webHidden/>
          </w:rPr>
          <w:tab/>
        </w:r>
        <w:r w:rsidR="00EC4FAF">
          <w:rPr>
            <w:noProof/>
            <w:webHidden/>
          </w:rPr>
          <w:fldChar w:fldCharType="begin"/>
        </w:r>
        <w:r w:rsidR="00EC4FAF">
          <w:rPr>
            <w:noProof/>
            <w:webHidden/>
          </w:rPr>
          <w:instrText xml:space="preserve"> PAGEREF _Toc453235396 \h </w:instrText>
        </w:r>
        <w:r w:rsidR="00EC4FAF">
          <w:rPr>
            <w:noProof/>
            <w:webHidden/>
          </w:rPr>
        </w:r>
        <w:r w:rsidR="00EC4FAF">
          <w:rPr>
            <w:noProof/>
            <w:webHidden/>
          </w:rPr>
          <w:fldChar w:fldCharType="separate"/>
        </w:r>
        <w:r w:rsidR="00EC4FAF">
          <w:rPr>
            <w:noProof/>
            <w:webHidden/>
          </w:rPr>
          <w:t>51</w:t>
        </w:r>
        <w:r w:rsidR="00EC4FAF">
          <w:rPr>
            <w:noProof/>
            <w:webHidden/>
          </w:rPr>
          <w:fldChar w:fldCharType="end"/>
        </w:r>
      </w:hyperlink>
    </w:p>
    <w:p w14:paraId="6918C897" w14:textId="77777777" w:rsidR="00EC4FAF" w:rsidRPr="00194586" w:rsidRDefault="004E159A">
      <w:pPr>
        <w:pStyle w:val="TOC2"/>
        <w:rPr>
          <w:rFonts w:ascii="Calibri" w:hAnsi="Calibri"/>
          <w:noProof/>
          <w:sz w:val="22"/>
          <w:szCs w:val="22"/>
        </w:rPr>
      </w:pPr>
      <w:hyperlink w:anchor="_Toc453235397" w:history="1">
        <w:r w:rsidR="00EC4FAF" w:rsidRPr="0034073E">
          <w:rPr>
            <w:rStyle w:val="Hyperlink"/>
            <w:noProof/>
          </w:rPr>
          <w:t>6.56</w:t>
        </w:r>
        <w:r w:rsidR="00EC4FAF" w:rsidRPr="00194586">
          <w:rPr>
            <w:rFonts w:ascii="Calibri" w:hAnsi="Calibri"/>
            <w:noProof/>
            <w:sz w:val="22"/>
            <w:szCs w:val="22"/>
          </w:rPr>
          <w:tab/>
        </w:r>
        <w:r w:rsidR="00EC4FAF" w:rsidRPr="0034073E">
          <w:rPr>
            <w:rStyle w:val="Hyperlink"/>
            <w:noProof/>
          </w:rPr>
          <w:t>Element &lt;Provider&gt;</w:t>
        </w:r>
        <w:r w:rsidR="00EC4FAF">
          <w:rPr>
            <w:noProof/>
            <w:webHidden/>
          </w:rPr>
          <w:tab/>
        </w:r>
        <w:r w:rsidR="00EC4FAF">
          <w:rPr>
            <w:noProof/>
            <w:webHidden/>
          </w:rPr>
          <w:fldChar w:fldCharType="begin"/>
        </w:r>
        <w:r w:rsidR="00EC4FAF">
          <w:rPr>
            <w:noProof/>
            <w:webHidden/>
          </w:rPr>
          <w:instrText xml:space="preserve"> PAGEREF _Toc453235397 \h </w:instrText>
        </w:r>
        <w:r w:rsidR="00EC4FAF">
          <w:rPr>
            <w:noProof/>
            <w:webHidden/>
          </w:rPr>
        </w:r>
        <w:r w:rsidR="00EC4FAF">
          <w:rPr>
            <w:noProof/>
            <w:webHidden/>
          </w:rPr>
          <w:fldChar w:fldCharType="separate"/>
        </w:r>
        <w:r w:rsidR="00EC4FAF">
          <w:rPr>
            <w:noProof/>
            <w:webHidden/>
          </w:rPr>
          <w:t>52</w:t>
        </w:r>
        <w:r w:rsidR="00EC4FAF">
          <w:rPr>
            <w:noProof/>
            <w:webHidden/>
          </w:rPr>
          <w:fldChar w:fldCharType="end"/>
        </w:r>
      </w:hyperlink>
    </w:p>
    <w:p w14:paraId="76D43CC4" w14:textId="77777777" w:rsidR="00EC4FAF" w:rsidRPr="00194586" w:rsidRDefault="004E159A">
      <w:pPr>
        <w:pStyle w:val="TOC2"/>
        <w:rPr>
          <w:rFonts w:ascii="Calibri" w:hAnsi="Calibri"/>
          <w:noProof/>
          <w:sz w:val="22"/>
          <w:szCs w:val="22"/>
        </w:rPr>
      </w:pPr>
      <w:hyperlink w:anchor="_Toc453235398" w:history="1">
        <w:r w:rsidR="00EC4FAF" w:rsidRPr="0034073E">
          <w:rPr>
            <w:rStyle w:val="Hyperlink"/>
            <w:noProof/>
          </w:rPr>
          <w:t>6.57</w:t>
        </w:r>
        <w:r w:rsidR="00EC4FAF" w:rsidRPr="00194586">
          <w:rPr>
            <w:rFonts w:ascii="Calibri" w:hAnsi="Calibri"/>
            <w:noProof/>
            <w:sz w:val="22"/>
            <w:szCs w:val="22"/>
          </w:rPr>
          <w:tab/>
        </w:r>
        <w:r w:rsidR="00EC4FAF" w:rsidRPr="0034073E">
          <w:rPr>
            <w:rStyle w:val="Hyperlink"/>
            <w:noProof/>
          </w:rPr>
          <w:t>Element &lt;Residue&gt;</w:t>
        </w:r>
        <w:r w:rsidR="00EC4FAF">
          <w:rPr>
            <w:noProof/>
            <w:webHidden/>
          </w:rPr>
          <w:tab/>
        </w:r>
        <w:r w:rsidR="00EC4FAF">
          <w:rPr>
            <w:noProof/>
            <w:webHidden/>
          </w:rPr>
          <w:fldChar w:fldCharType="begin"/>
        </w:r>
        <w:r w:rsidR="00EC4FAF">
          <w:rPr>
            <w:noProof/>
            <w:webHidden/>
          </w:rPr>
          <w:instrText xml:space="preserve"> PAGEREF _Toc453235398 \h </w:instrText>
        </w:r>
        <w:r w:rsidR="00EC4FAF">
          <w:rPr>
            <w:noProof/>
            <w:webHidden/>
          </w:rPr>
        </w:r>
        <w:r w:rsidR="00EC4FAF">
          <w:rPr>
            <w:noProof/>
            <w:webHidden/>
          </w:rPr>
          <w:fldChar w:fldCharType="separate"/>
        </w:r>
        <w:r w:rsidR="00EC4FAF">
          <w:rPr>
            <w:noProof/>
            <w:webHidden/>
          </w:rPr>
          <w:t>53</w:t>
        </w:r>
        <w:r w:rsidR="00EC4FAF">
          <w:rPr>
            <w:noProof/>
            <w:webHidden/>
          </w:rPr>
          <w:fldChar w:fldCharType="end"/>
        </w:r>
      </w:hyperlink>
    </w:p>
    <w:p w14:paraId="472C2B55" w14:textId="77777777" w:rsidR="00EC4FAF" w:rsidRPr="00194586" w:rsidRDefault="004E159A">
      <w:pPr>
        <w:pStyle w:val="TOC2"/>
        <w:rPr>
          <w:rFonts w:ascii="Calibri" w:hAnsi="Calibri"/>
          <w:noProof/>
          <w:sz w:val="22"/>
          <w:szCs w:val="22"/>
        </w:rPr>
      </w:pPr>
      <w:hyperlink w:anchor="_Toc453235399" w:history="1">
        <w:r w:rsidR="00EC4FAF" w:rsidRPr="0034073E">
          <w:rPr>
            <w:rStyle w:val="Hyperlink"/>
            <w:noProof/>
          </w:rPr>
          <w:t>6.58</w:t>
        </w:r>
        <w:r w:rsidR="00EC4FAF" w:rsidRPr="00194586">
          <w:rPr>
            <w:rFonts w:ascii="Calibri" w:hAnsi="Calibri"/>
            <w:noProof/>
            <w:sz w:val="22"/>
            <w:szCs w:val="22"/>
          </w:rPr>
          <w:tab/>
        </w:r>
        <w:r w:rsidR="00EC4FAF" w:rsidRPr="0034073E">
          <w:rPr>
            <w:rStyle w:val="Hyperlink"/>
            <w:noProof/>
          </w:rPr>
          <w:t>Element &lt;Role&gt;</w:t>
        </w:r>
        <w:r w:rsidR="00EC4FAF">
          <w:rPr>
            <w:noProof/>
            <w:webHidden/>
          </w:rPr>
          <w:tab/>
        </w:r>
        <w:r w:rsidR="00EC4FAF">
          <w:rPr>
            <w:noProof/>
            <w:webHidden/>
          </w:rPr>
          <w:fldChar w:fldCharType="begin"/>
        </w:r>
        <w:r w:rsidR="00EC4FAF">
          <w:rPr>
            <w:noProof/>
            <w:webHidden/>
          </w:rPr>
          <w:instrText xml:space="preserve"> PAGEREF _Toc453235399 \h </w:instrText>
        </w:r>
        <w:r w:rsidR="00EC4FAF">
          <w:rPr>
            <w:noProof/>
            <w:webHidden/>
          </w:rPr>
        </w:r>
        <w:r w:rsidR="00EC4FAF">
          <w:rPr>
            <w:noProof/>
            <w:webHidden/>
          </w:rPr>
          <w:fldChar w:fldCharType="separate"/>
        </w:r>
        <w:r w:rsidR="00EC4FAF">
          <w:rPr>
            <w:noProof/>
            <w:webHidden/>
          </w:rPr>
          <w:t>53</w:t>
        </w:r>
        <w:r w:rsidR="00EC4FAF">
          <w:rPr>
            <w:noProof/>
            <w:webHidden/>
          </w:rPr>
          <w:fldChar w:fldCharType="end"/>
        </w:r>
      </w:hyperlink>
    </w:p>
    <w:p w14:paraId="048726BC" w14:textId="77777777" w:rsidR="00EC4FAF" w:rsidRPr="00194586" w:rsidRDefault="004E159A">
      <w:pPr>
        <w:pStyle w:val="TOC2"/>
        <w:rPr>
          <w:rFonts w:ascii="Calibri" w:hAnsi="Calibri"/>
          <w:noProof/>
          <w:sz w:val="22"/>
          <w:szCs w:val="22"/>
        </w:rPr>
      </w:pPr>
      <w:hyperlink w:anchor="_Toc453235400" w:history="1">
        <w:r w:rsidR="00EC4FAF" w:rsidRPr="0034073E">
          <w:rPr>
            <w:rStyle w:val="Hyperlink"/>
            <w:noProof/>
          </w:rPr>
          <w:t>6.59</w:t>
        </w:r>
        <w:r w:rsidR="00EC4FAF" w:rsidRPr="00194586">
          <w:rPr>
            <w:rFonts w:ascii="Calibri" w:hAnsi="Calibri"/>
            <w:noProof/>
            <w:sz w:val="22"/>
            <w:szCs w:val="22"/>
          </w:rPr>
          <w:tab/>
        </w:r>
        <w:r w:rsidR="00EC4FAF" w:rsidRPr="0034073E">
          <w:rPr>
            <w:rStyle w:val="Hyperlink"/>
            <w:noProof/>
          </w:rPr>
          <w:t>Element &lt;Sample&gt;</w:t>
        </w:r>
        <w:r w:rsidR="00EC4FAF">
          <w:rPr>
            <w:noProof/>
            <w:webHidden/>
          </w:rPr>
          <w:tab/>
        </w:r>
        <w:r w:rsidR="00EC4FAF">
          <w:rPr>
            <w:noProof/>
            <w:webHidden/>
          </w:rPr>
          <w:fldChar w:fldCharType="begin"/>
        </w:r>
        <w:r w:rsidR="00EC4FAF">
          <w:rPr>
            <w:noProof/>
            <w:webHidden/>
          </w:rPr>
          <w:instrText xml:space="preserve"> PAGEREF _Toc453235400 \h </w:instrText>
        </w:r>
        <w:r w:rsidR="00EC4FAF">
          <w:rPr>
            <w:noProof/>
            <w:webHidden/>
          </w:rPr>
        </w:r>
        <w:r w:rsidR="00EC4FAF">
          <w:rPr>
            <w:noProof/>
            <w:webHidden/>
          </w:rPr>
          <w:fldChar w:fldCharType="separate"/>
        </w:r>
        <w:r w:rsidR="00EC4FAF">
          <w:rPr>
            <w:noProof/>
            <w:webHidden/>
          </w:rPr>
          <w:t>53</w:t>
        </w:r>
        <w:r w:rsidR="00EC4FAF">
          <w:rPr>
            <w:noProof/>
            <w:webHidden/>
          </w:rPr>
          <w:fldChar w:fldCharType="end"/>
        </w:r>
      </w:hyperlink>
    </w:p>
    <w:p w14:paraId="4FE5BF61" w14:textId="77777777" w:rsidR="00EC4FAF" w:rsidRPr="00194586" w:rsidRDefault="004E159A">
      <w:pPr>
        <w:pStyle w:val="TOC2"/>
        <w:rPr>
          <w:rFonts w:ascii="Calibri" w:hAnsi="Calibri"/>
          <w:noProof/>
          <w:sz w:val="22"/>
          <w:szCs w:val="22"/>
        </w:rPr>
      </w:pPr>
      <w:hyperlink w:anchor="_Toc453235401" w:history="1">
        <w:r w:rsidR="00EC4FAF" w:rsidRPr="0034073E">
          <w:rPr>
            <w:rStyle w:val="Hyperlink"/>
            <w:noProof/>
          </w:rPr>
          <w:t>6.60</w:t>
        </w:r>
        <w:r w:rsidR="00EC4FAF" w:rsidRPr="00194586">
          <w:rPr>
            <w:rFonts w:ascii="Calibri" w:hAnsi="Calibri"/>
            <w:noProof/>
            <w:sz w:val="22"/>
            <w:szCs w:val="22"/>
          </w:rPr>
          <w:tab/>
        </w:r>
        <w:r w:rsidR="00EC4FAF" w:rsidRPr="0034073E">
          <w:rPr>
            <w:rStyle w:val="Hyperlink"/>
            <w:noProof/>
          </w:rPr>
          <w:t>Element &lt;SearchDatabase&gt;</w:t>
        </w:r>
        <w:r w:rsidR="00EC4FAF">
          <w:rPr>
            <w:noProof/>
            <w:webHidden/>
          </w:rPr>
          <w:tab/>
        </w:r>
        <w:r w:rsidR="00EC4FAF">
          <w:rPr>
            <w:noProof/>
            <w:webHidden/>
          </w:rPr>
          <w:fldChar w:fldCharType="begin"/>
        </w:r>
        <w:r w:rsidR="00EC4FAF">
          <w:rPr>
            <w:noProof/>
            <w:webHidden/>
          </w:rPr>
          <w:instrText xml:space="preserve"> PAGEREF _Toc453235401 \h </w:instrText>
        </w:r>
        <w:r w:rsidR="00EC4FAF">
          <w:rPr>
            <w:noProof/>
            <w:webHidden/>
          </w:rPr>
        </w:r>
        <w:r w:rsidR="00EC4FAF">
          <w:rPr>
            <w:noProof/>
            <w:webHidden/>
          </w:rPr>
          <w:fldChar w:fldCharType="separate"/>
        </w:r>
        <w:r w:rsidR="00EC4FAF">
          <w:rPr>
            <w:noProof/>
            <w:webHidden/>
          </w:rPr>
          <w:t>54</w:t>
        </w:r>
        <w:r w:rsidR="00EC4FAF">
          <w:rPr>
            <w:noProof/>
            <w:webHidden/>
          </w:rPr>
          <w:fldChar w:fldCharType="end"/>
        </w:r>
      </w:hyperlink>
    </w:p>
    <w:p w14:paraId="3BEBD836" w14:textId="77777777" w:rsidR="00EC4FAF" w:rsidRPr="00194586" w:rsidRDefault="004E159A">
      <w:pPr>
        <w:pStyle w:val="TOC2"/>
        <w:rPr>
          <w:rFonts w:ascii="Calibri" w:hAnsi="Calibri"/>
          <w:noProof/>
          <w:sz w:val="22"/>
          <w:szCs w:val="22"/>
        </w:rPr>
      </w:pPr>
      <w:hyperlink w:anchor="_Toc453235402" w:history="1">
        <w:r w:rsidR="00EC4FAF" w:rsidRPr="0034073E">
          <w:rPr>
            <w:rStyle w:val="Hyperlink"/>
            <w:noProof/>
          </w:rPr>
          <w:t>6.61</w:t>
        </w:r>
        <w:r w:rsidR="00EC4FAF" w:rsidRPr="00194586">
          <w:rPr>
            <w:rFonts w:ascii="Calibri" w:hAnsi="Calibri"/>
            <w:noProof/>
            <w:sz w:val="22"/>
            <w:szCs w:val="22"/>
          </w:rPr>
          <w:tab/>
        </w:r>
        <w:r w:rsidR="00EC4FAF" w:rsidRPr="0034073E">
          <w:rPr>
            <w:rStyle w:val="Hyperlink"/>
            <w:noProof/>
          </w:rPr>
          <w:t>Element &lt;SearchDatabaseRef&gt;</w:t>
        </w:r>
        <w:r w:rsidR="00EC4FAF">
          <w:rPr>
            <w:noProof/>
            <w:webHidden/>
          </w:rPr>
          <w:tab/>
        </w:r>
        <w:r w:rsidR="00EC4FAF">
          <w:rPr>
            <w:noProof/>
            <w:webHidden/>
          </w:rPr>
          <w:fldChar w:fldCharType="begin"/>
        </w:r>
        <w:r w:rsidR="00EC4FAF">
          <w:rPr>
            <w:noProof/>
            <w:webHidden/>
          </w:rPr>
          <w:instrText xml:space="preserve"> PAGEREF _Toc453235402 \h </w:instrText>
        </w:r>
        <w:r w:rsidR="00EC4FAF">
          <w:rPr>
            <w:noProof/>
            <w:webHidden/>
          </w:rPr>
        </w:r>
        <w:r w:rsidR="00EC4FAF">
          <w:rPr>
            <w:noProof/>
            <w:webHidden/>
          </w:rPr>
          <w:fldChar w:fldCharType="separate"/>
        </w:r>
        <w:r w:rsidR="00EC4FAF">
          <w:rPr>
            <w:noProof/>
            <w:webHidden/>
          </w:rPr>
          <w:t>55</w:t>
        </w:r>
        <w:r w:rsidR="00EC4FAF">
          <w:rPr>
            <w:noProof/>
            <w:webHidden/>
          </w:rPr>
          <w:fldChar w:fldCharType="end"/>
        </w:r>
      </w:hyperlink>
    </w:p>
    <w:p w14:paraId="61D25FA4" w14:textId="77777777" w:rsidR="00EC4FAF" w:rsidRPr="00194586" w:rsidRDefault="004E159A">
      <w:pPr>
        <w:pStyle w:val="TOC2"/>
        <w:rPr>
          <w:rFonts w:ascii="Calibri" w:hAnsi="Calibri"/>
          <w:noProof/>
          <w:sz w:val="22"/>
          <w:szCs w:val="22"/>
        </w:rPr>
      </w:pPr>
      <w:hyperlink w:anchor="_Toc453235403" w:history="1">
        <w:r w:rsidR="00EC4FAF" w:rsidRPr="0034073E">
          <w:rPr>
            <w:rStyle w:val="Hyperlink"/>
            <w:noProof/>
          </w:rPr>
          <w:t>6.62</w:t>
        </w:r>
        <w:r w:rsidR="00EC4FAF" w:rsidRPr="00194586">
          <w:rPr>
            <w:rFonts w:ascii="Calibri" w:hAnsi="Calibri"/>
            <w:noProof/>
            <w:sz w:val="22"/>
            <w:szCs w:val="22"/>
          </w:rPr>
          <w:tab/>
        </w:r>
        <w:r w:rsidR="00EC4FAF" w:rsidRPr="0034073E">
          <w:rPr>
            <w:rStyle w:val="Hyperlink"/>
            <w:noProof/>
          </w:rPr>
          <w:t>Element &lt;SearchModification&gt;</w:t>
        </w:r>
        <w:r w:rsidR="00EC4FAF">
          <w:rPr>
            <w:noProof/>
            <w:webHidden/>
          </w:rPr>
          <w:tab/>
        </w:r>
        <w:r w:rsidR="00EC4FAF">
          <w:rPr>
            <w:noProof/>
            <w:webHidden/>
          </w:rPr>
          <w:fldChar w:fldCharType="begin"/>
        </w:r>
        <w:r w:rsidR="00EC4FAF">
          <w:rPr>
            <w:noProof/>
            <w:webHidden/>
          </w:rPr>
          <w:instrText xml:space="preserve"> PAGEREF _Toc453235403 \h </w:instrText>
        </w:r>
        <w:r w:rsidR="00EC4FAF">
          <w:rPr>
            <w:noProof/>
            <w:webHidden/>
          </w:rPr>
        </w:r>
        <w:r w:rsidR="00EC4FAF">
          <w:rPr>
            <w:noProof/>
            <w:webHidden/>
          </w:rPr>
          <w:fldChar w:fldCharType="separate"/>
        </w:r>
        <w:r w:rsidR="00EC4FAF">
          <w:rPr>
            <w:noProof/>
            <w:webHidden/>
          </w:rPr>
          <w:t>55</w:t>
        </w:r>
        <w:r w:rsidR="00EC4FAF">
          <w:rPr>
            <w:noProof/>
            <w:webHidden/>
          </w:rPr>
          <w:fldChar w:fldCharType="end"/>
        </w:r>
      </w:hyperlink>
    </w:p>
    <w:p w14:paraId="5EABF01E" w14:textId="77777777" w:rsidR="00EC4FAF" w:rsidRPr="00194586" w:rsidRDefault="004E159A">
      <w:pPr>
        <w:pStyle w:val="TOC2"/>
        <w:rPr>
          <w:rFonts w:ascii="Calibri" w:hAnsi="Calibri"/>
          <w:noProof/>
          <w:sz w:val="22"/>
          <w:szCs w:val="22"/>
        </w:rPr>
      </w:pPr>
      <w:hyperlink w:anchor="_Toc453235404" w:history="1">
        <w:r w:rsidR="00EC4FAF" w:rsidRPr="0034073E">
          <w:rPr>
            <w:rStyle w:val="Hyperlink"/>
            <w:noProof/>
          </w:rPr>
          <w:t>6.63</w:t>
        </w:r>
        <w:r w:rsidR="00EC4FAF" w:rsidRPr="00194586">
          <w:rPr>
            <w:rFonts w:ascii="Calibri" w:hAnsi="Calibri"/>
            <w:noProof/>
            <w:sz w:val="22"/>
            <w:szCs w:val="22"/>
          </w:rPr>
          <w:tab/>
        </w:r>
        <w:r w:rsidR="00EC4FAF" w:rsidRPr="0034073E">
          <w:rPr>
            <w:rStyle w:val="Hyperlink"/>
            <w:noProof/>
          </w:rPr>
          <w:t>Element &lt;SearchType&gt;</w:t>
        </w:r>
        <w:r w:rsidR="00EC4FAF">
          <w:rPr>
            <w:noProof/>
            <w:webHidden/>
          </w:rPr>
          <w:tab/>
        </w:r>
        <w:r w:rsidR="00EC4FAF">
          <w:rPr>
            <w:noProof/>
            <w:webHidden/>
          </w:rPr>
          <w:fldChar w:fldCharType="begin"/>
        </w:r>
        <w:r w:rsidR="00EC4FAF">
          <w:rPr>
            <w:noProof/>
            <w:webHidden/>
          </w:rPr>
          <w:instrText xml:space="preserve"> PAGEREF _Toc453235404 \h </w:instrText>
        </w:r>
        <w:r w:rsidR="00EC4FAF">
          <w:rPr>
            <w:noProof/>
            <w:webHidden/>
          </w:rPr>
        </w:r>
        <w:r w:rsidR="00EC4FAF">
          <w:rPr>
            <w:noProof/>
            <w:webHidden/>
          </w:rPr>
          <w:fldChar w:fldCharType="separate"/>
        </w:r>
        <w:r w:rsidR="00EC4FAF">
          <w:rPr>
            <w:noProof/>
            <w:webHidden/>
          </w:rPr>
          <w:t>56</w:t>
        </w:r>
        <w:r w:rsidR="00EC4FAF">
          <w:rPr>
            <w:noProof/>
            <w:webHidden/>
          </w:rPr>
          <w:fldChar w:fldCharType="end"/>
        </w:r>
      </w:hyperlink>
    </w:p>
    <w:p w14:paraId="05278B10" w14:textId="77777777" w:rsidR="00EC4FAF" w:rsidRPr="00194586" w:rsidRDefault="004E159A">
      <w:pPr>
        <w:pStyle w:val="TOC2"/>
        <w:rPr>
          <w:rFonts w:ascii="Calibri" w:hAnsi="Calibri"/>
          <w:noProof/>
          <w:sz w:val="22"/>
          <w:szCs w:val="22"/>
        </w:rPr>
      </w:pPr>
      <w:hyperlink w:anchor="_Toc453235405" w:history="1">
        <w:r w:rsidR="00EC4FAF" w:rsidRPr="0034073E">
          <w:rPr>
            <w:rStyle w:val="Hyperlink"/>
            <w:noProof/>
          </w:rPr>
          <w:t>6.64</w:t>
        </w:r>
        <w:r w:rsidR="00EC4FAF" w:rsidRPr="00194586">
          <w:rPr>
            <w:rFonts w:ascii="Calibri" w:hAnsi="Calibri"/>
            <w:noProof/>
            <w:sz w:val="22"/>
            <w:szCs w:val="22"/>
          </w:rPr>
          <w:tab/>
        </w:r>
        <w:r w:rsidR="00EC4FAF" w:rsidRPr="0034073E">
          <w:rPr>
            <w:rStyle w:val="Hyperlink"/>
            <w:noProof/>
          </w:rPr>
          <w:t>Element &lt;Seq&gt;</w:t>
        </w:r>
        <w:r w:rsidR="00EC4FAF">
          <w:rPr>
            <w:noProof/>
            <w:webHidden/>
          </w:rPr>
          <w:tab/>
        </w:r>
        <w:r w:rsidR="00EC4FAF">
          <w:rPr>
            <w:noProof/>
            <w:webHidden/>
          </w:rPr>
          <w:fldChar w:fldCharType="begin"/>
        </w:r>
        <w:r w:rsidR="00EC4FAF">
          <w:rPr>
            <w:noProof/>
            <w:webHidden/>
          </w:rPr>
          <w:instrText xml:space="preserve"> PAGEREF _Toc453235405 \h </w:instrText>
        </w:r>
        <w:r w:rsidR="00EC4FAF">
          <w:rPr>
            <w:noProof/>
            <w:webHidden/>
          </w:rPr>
        </w:r>
        <w:r w:rsidR="00EC4FAF">
          <w:rPr>
            <w:noProof/>
            <w:webHidden/>
          </w:rPr>
          <w:fldChar w:fldCharType="separate"/>
        </w:r>
        <w:r w:rsidR="00EC4FAF">
          <w:rPr>
            <w:noProof/>
            <w:webHidden/>
          </w:rPr>
          <w:t>56</w:t>
        </w:r>
        <w:r w:rsidR="00EC4FAF">
          <w:rPr>
            <w:noProof/>
            <w:webHidden/>
          </w:rPr>
          <w:fldChar w:fldCharType="end"/>
        </w:r>
      </w:hyperlink>
    </w:p>
    <w:p w14:paraId="590EA852" w14:textId="77777777" w:rsidR="00EC4FAF" w:rsidRPr="00194586" w:rsidRDefault="004E159A">
      <w:pPr>
        <w:pStyle w:val="TOC2"/>
        <w:rPr>
          <w:rFonts w:ascii="Calibri" w:hAnsi="Calibri"/>
          <w:noProof/>
          <w:sz w:val="22"/>
          <w:szCs w:val="22"/>
        </w:rPr>
      </w:pPr>
      <w:hyperlink w:anchor="_Toc453235406" w:history="1">
        <w:r w:rsidR="00EC4FAF" w:rsidRPr="0034073E">
          <w:rPr>
            <w:rStyle w:val="Hyperlink"/>
            <w:noProof/>
          </w:rPr>
          <w:t>6.65</w:t>
        </w:r>
        <w:r w:rsidR="00EC4FAF" w:rsidRPr="00194586">
          <w:rPr>
            <w:rFonts w:ascii="Calibri" w:hAnsi="Calibri"/>
            <w:noProof/>
            <w:sz w:val="22"/>
            <w:szCs w:val="22"/>
          </w:rPr>
          <w:tab/>
        </w:r>
        <w:r w:rsidR="00EC4FAF" w:rsidRPr="0034073E">
          <w:rPr>
            <w:rStyle w:val="Hyperlink"/>
            <w:noProof/>
          </w:rPr>
          <w:t>Element &lt;SequenceCollection&gt;</w:t>
        </w:r>
        <w:r w:rsidR="00EC4FAF">
          <w:rPr>
            <w:noProof/>
            <w:webHidden/>
          </w:rPr>
          <w:tab/>
        </w:r>
        <w:r w:rsidR="00EC4FAF">
          <w:rPr>
            <w:noProof/>
            <w:webHidden/>
          </w:rPr>
          <w:fldChar w:fldCharType="begin"/>
        </w:r>
        <w:r w:rsidR="00EC4FAF">
          <w:rPr>
            <w:noProof/>
            <w:webHidden/>
          </w:rPr>
          <w:instrText xml:space="preserve"> PAGEREF _Toc453235406 \h </w:instrText>
        </w:r>
        <w:r w:rsidR="00EC4FAF">
          <w:rPr>
            <w:noProof/>
            <w:webHidden/>
          </w:rPr>
        </w:r>
        <w:r w:rsidR="00EC4FAF">
          <w:rPr>
            <w:noProof/>
            <w:webHidden/>
          </w:rPr>
          <w:fldChar w:fldCharType="separate"/>
        </w:r>
        <w:r w:rsidR="00EC4FAF">
          <w:rPr>
            <w:noProof/>
            <w:webHidden/>
          </w:rPr>
          <w:t>57</w:t>
        </w:r>
        <w:r w:rsidR="00EC4FAF">
          <w:rPr>
            <w:noProof/>
            <w:webHidden/>
          </w:rPr>
          <w:fldChar w:fldCharType="end"/>
        </w:r>
      </w:hyperlink>
    </w:p>
    <w:p w14:paraId="225C44E2" w14:textId="77777777" w:rsidR="00EC4FAF" w:rsidRPr="00194586" w:rsidRDefault="004E159A">
      <w:pPr>
        <w:pStyle w:val="TOC2"/>
        <w:rPr>
          <w:rFonts w:ascii="Calibri" w:hAnsi="Calibri"/>
          <w:noProof/>
          <w:sz w:val="22"/>
          <w:szCs w:val="22"/>
        </w:rPr>
      </w:pPr>
      <w:hyperlink w:anchor="_Toc453235407" w:history="1">
        <w:r w:rsidR="00EC4FAF" w:rsidRPr="0034073E">
          <w:rPr>
            <w:rStyle w:val="Hyperlink"/>
            <w:noProof/>
          </w:rPr>
          <w:t>6.66</w:t>
        </w:r>
        <w:r w:rsidR="00EC4FAF" w:rsidRPr="00194586">
          <w:rPr>
            <w:rFonts w:ascii="Calibri" w:hAnsi="Calibri"/>
            <w:noProof/>
            <w:sz w:val="22"/>
            <w:szCs w:val="22"/>
          </w:rPr>
          <w:tab/>
        </w:r>
        <w:r w:rsidR="00EC4FAF" w:rsidRPr="0034073E">
          <w:rPr>
            <w:rStyle w:val="Hyperlink"/>
            <w:noProof/>
          </w:rPr>
          <w:t>Element &lt;SiteRegexp&gt;</w:t>
        </w:r>
        <w:r w:rsidR="00EC4FAF">
          <w:rPr>
            <w:noProof/>
            <w:webHidden/>
          </w:rPr>
          <w:tab/>
        </w:r>
        <w:r w:rsidR="00EC4FAF">
          <w:rPr>
            <w:noProof/>
            <w:webHidden/>
          </w:rPr>
          <w:fldChar w:fldCharType="begin"/>
        </w:r>
        <w:r w:rsidR="00EC4FAF">
          <w:rPr>
            <w:noProof/>
            <w:webHidden/>
          </w:rPr>
          <w:instrText xml:space="preserve"> PAGEREF _Toc453235407 \h </w:instrText>
        </w:r>
        <w:r w:rsidR="00EC4FAF">
          <w:rPr>
            <w:noProof/>
            <w:webHidden/>
          </w:rPr>
        </w:r>
        <w:r w:rsidR="00EC4FAF">
          <w:rPr>
            <w:noProof/>
            <w:webHidden/>
          </w:rPr>
          <w:fldChar w:fldCharType="separate"/>
        </w:r>
        <w:r w:rsidR="00EC4FAF">
          <w:rPr>
            <w:noProof/>
            <w:webHidden/>
          </w:rPr>
          <w:t>58</w:t>
        </w:r>
        <w:r w:rsidR="00EC4FAF">
          <w:rPr>
            <w:noProof/>
            <w:webHidden/>
          </w:rPr>
          <w:fldChar w:fldCharType="end"/>
        </w:r>
      </w:hyperlink>
    </w:p>
    <w:p w14:paraId="48CB4594" w14:textId="77777777" w:rsidR="00EC4FAF" w:rsidRPr="00194586" w:rsidRDefault="004E159A">
      <w:pPr>
        <w:pStyle w:val="TOC2"/>
        <w:rPr>
          <w:rFonts w:ascii="Calibri" w:hAnsi="Calibri"/>
          <w:noProof/>
          <w:sz w:val="22"/>
          <w:szCs w:val="22"/>
        </w:rPr>
      </w:pPr>
      <w:hyperlink w:anchor="_Toc453235408" w:history="1">
        <w:r w:rsidR="00EC4FAF" w:rsidRPr="0034073E">
          <w:rPr>
            <w:rStyle w:val="Hyperlink"/>
            <w:noProof/>
          </w:rPr>
          <w:t>6.67</w:t>
        </w:r>
        <w:r w:rsidR="00EC4FAF" w:rsidRPr="00194586">
          <w:rPr>
            <w:rFonts w:ascii="Calibri" w:hAnsi="Calibri"/>
            <w:noProof/>
            <w:sz w:val="22"/>
            <w:szCs w:val="22"/>
          </w:rPr>
          <w:tab/>
        </w:r>
        <w:r w:rsidR="00EC4FAF" w:rsidRPr="0034073E">
          <w:rPr>
            <w:rStyle w:val="Hyperlink"/>
            <w:noProof/>
          </w:rPr>
          <w:t>Element &lt;SoftwareName&gt;</w:t>
        </w:r>
        <w:r w:rsidR="00EC4FAF">
          <w:rPr>
            <w:noProof/>
            <w:webHidden/>
          </w:rPr>
          <w:tab/>
        </w:r>
        <w:r w:rsidR="00EC4FAF">
          <w:rPr>
            <w:noProof/>
            <w:webHidden/>
          </w:rPr>
          <w:fldChar w:fldCharType="begin"/>
        </w:r>
        <w:r w:rsidR="00EC4FAF">
          <w:rPr>
            <w:noProof/>
            <w:webHidden/>
          </w:rPr>
          <w:instrText xml:space="preserve"> PAGEREF _Toc453235408 \h </w:instrText>
        </w:r>
        <w:r w:rsidR="00EC4FAF">
          <w:rPr>
            <w:noProof/>
            <w:webHidden/>
          </w:rPr>
        </w:r>
        <w:r w:rsidR="00EC4FAF">
          <w:rPr>
            <w:noProof/>
            <w:webHidden/>
          </w:rPr>
          <w:fldChar w:fldCharType="separate"/>
        </w:r>
        <w:r w:rsidR="00EC4FAF">
          <w:rPr>
            <w:noProof/>
            <w:webHidden/>
          </w:rPr>
          <w:t>59</w:t>
        </w:r>
        <w:r w:rsidR="00EC4FAF">
          <w:rPr>
            <w:noProof/>
            <w:webHidden/>
          </w:rPr>
          <w:fldChar w:fldCharType="end"/>
        </w:r>
      </w:hyperlink>
    </w:p>
    <w:p w14:paraId="39391070" w14:textId="77777777" w:rsidR="00EC4FAF" w:rsidRPr="00194586" w:rsidRDefault="004E159A">
      <w:pPr>
        <w:pStyle w:val="TOC2"/>
        <w:rPr>
          <w:rFonts w:ascii="Calibri" w:hAnsi="Calibri"/>
          <w:noProof/>
          <w:sz w:val="22"/>
          <w:szCs w:val="22"/>
        </w:rPr>
      </w:pPr>
      <w:hyperlink w:anchor="_Toc453235409" w:history="1">
        <w:r w:rsidR="00EC4FAF" w:rsidRPr="0034073E">
          <w:rPr>
            <w:rStyle w:val="Hyperlink"/>
            <w:noProof/>
          </w:rPr>
          <w:t>6.68</w:t>
        </w:r>
        <w:r w:rsidR="00EC4FAF" w:rsidRPr="00194586">
          <w:rPr>
            <w:rFonts w:ascii="Calibri" w:hAnsi="Calibri"/>
            <w:noProof/>
            <w:sz w:val="22"/>
            <w:szCs w:val="22"/>
          </w:rPr>
          <w:tab/>
        </w:r>
        <w:r w:rsidR="00EC4FAF" w:rsidRPr="0034073E">
          <w:rPr>
            <w:rStyle w:val="Hyperlink"/>
            <w:noProof/>
          </w:rPr>
          <w:t>Element &lt;SourceFile&gt;</w:t>
        </w:r>
        <w:r w:rsidR="00EC4FAF">
          <w:rPr>
            <w:noProof/>
            <w:webHidden/>
          </w:rPr>
          <w:tab/>
        </w:r>
        <w:r w:rsidR="00EC4FAF">
          <w:rPr>
            <w:noProof/>
            <w:webHidden/>
          </w:rPr>
          <w:fldChar w:fldCharType="begin"/>
        </w:r>
        <w:r w:rsidR="00EC4FAF">
          <w:rPr>
            <w:noProof/>
            <w:webHidden/>
          </w:rPr>
          <w:instrText xml:space="preserve"> PAGEREF _Toc453235409 \h </w:instrText>
        </w:r>
        <w:r w:rsidR="00EC4FAF">
          <w:rPr>
            <w:noProof/>
            <w:webHidden/>
          </w:rPr>
        </w:r>
        <w:r w:rsidR="00EC4FAF">
          <w:rPr>
            <w:noProof/>
            <w:webHidden/>
          </w:rPr>
          <w:fldChar w:fldCharType="separate"/>
        </w:r>
        <w:r w:rsidR="00EC4FAF">
          <w:rPr>
            <w:noProof/>
            <w:webHidden/>
          </w:rPr>
          <w:t>59</w:t>
        </w:r>
        <w:r w:rsidR="00EC4FAF">
          <w:rPr>
            <w:noProof/>
            <w:webHidden/>
          </w:rPr>
          <w:fldChar w:fldCharType="end"/>
        </w:r>
      </w:hyperlink>
    </w:p>
    <w:p w14:paraId="5D387213" w14:textId="77777777" w:rsidR="00EC4FAF" w:rsidRPr="00194586" w:rsidRDefault="004E159A">
      <w:pPr>
        <w:pStyle w:val="TOC2"/>
        <w:rPr>
          <w:rFonts w:ascii="Calibri" w:hAnsi="Calibri"/>
          <w:noProof/>
          <w:sz w:val="22"/>
          <w:szCs w:val="22"/>
        </w:rPr>
      </w:pPr>
      <w:hyperlink w:anchor="_Toc453235410" w:history="1">
        <w:r w:rsidR="00EC4FAF" w:rsidRPr="0034073E">
          <w:rPr>
            <w:rStyle w:val="Hyperlink"/>
            <w:noProof/>
          </w:rPr>
          <w:t>6.69</w:t>
        </w:r>
        <w:r w:rsidR="00EC4FAF" w:rsidRPr="00194586">
          <w:rPr>
            <w:rFonts w:ascii="Calibri" w:hAnsi="Calibri"/>
            <w:noProof/>
            <w:sz w:val="22"/>
            <w:szCs w:val="22"/>
          </w:rPr>
          <w:tab/>
        </w:r>
        <w:r w:rsidR="00EC4FAF" w:rsidRPr="0034073E">
          <w:rPr>
            <w:rStyle w:val="Hyperlink"/>
            <w:noProof/>
          </w:rPr>
          <w:t>Element &lt;SpecificityRules&gt;</w:t>
        </w:r>
        <w:r w:rsidR="00EC4FAF">
          <w:rPr>
            <w:noProof/>
            <w:webHidden/>
          </w:rPr>
          <w:tab/>
        </w:r>
        <w:r w:rsidR="00EC4FAF">
          <w:rPr>
            <w:noProof/>
            <w:webHidden/>
          </w:rPr>
          <w:fldChar w:fldCharType="begin"/>
        </w:r>
        <w:r w:rsidR="00EC4FAF">
          <w:rPr>
            <w:noProof/>
            <w:webHidden/>
          </w:rPr>
          <w:instrText xml:space="preserve"> PAGEREF _Toc453235410 \h </w:instrText>
        </w:r>
        <w:r w:rsidR="00EC4FAF">
          <w:rPr>
            <w:noProof/>
            <w:webHidden/>
          </w:rPr>
        </w:r>
        <w:r w:rsidR="00EC4FAF">
          <w:rPr>
            <w:noProof/>
            <w:webHidden/>
          </w:rPr>
          <w:fldChar w:fldCharType="separate"/>
        </w:r>
        <w:r w:rsidR="00EC4FAF">
          <w:rPr>
            <w:noProof/>
            <w:webHidden/>
          </w:rPr>
          <w:t>60</w:t>
        </w:r>
        <w:r w:rsidR="00EC4FAF">
          <w:rPr>
            <w:noProof/>
            <w:webHidden/>
          </w:rPr>
          <w:fldChar w:fldCharType="end"/>
        </w:r>
      </w:hyperlink>
    </w:p>
    <w:p w14:paraId="597D377D" w14:textId="77777777" w:rsidR="00EC4FAF" w:rsidRPr="00194586" w:rsidRDefault="004E159A">
      <w:pPr>
        <w:pStyle w:val="TOC2"/>
        <w:rPr>
          <w:rFonts w:ascii="Calibri" w:hAnsi="Calibri"/>
          <w:noProof/>
          <w:sz w:val="22"/>
          <w:szCs w:val="22"/>
        </w:rPr>
      </w:pPr>
      <w:hyperlink w:anchor="_Toc453235411" w:history="1">
        <w:r w:rsidR="00EC4FAF" w:rsidRPr="0034073E">
          <w:rPr>
            <w:rStyle w:val="Hyperlink"/>
            <w:noProof/>
          </w:rPr>
          <w:t>6.70</w:t>
        </w:r>
        <w:r w:rsidR="00EC4FAF" w:rsidRPr="00194586">
          <w:rPr>
            <w:rFonts w:ascii="Calibri" w:hAnsi="Calibri"/>
            <w:noProof/>
            <w:sz w:val="22"/>
            <w:szCs w:val="22"/>
          </w:rPr>
          <w:tab/>
        </w:r>
        <w:r w:rsidR="00EC4FAF" w:rsidRPr="0034073E">
          <w:rPr>
            <w:rStyle w:val="Hyperlink"/>
            <w:noProof/>
          </w:rPr>
          <w:t>Element &lt;SpectraData&gt;</w:t>
        </w:r>
        <w:r w:rsidR="00EC4FAF">
          <w:rPr>
            <w:noProof/>
            <w:webHidden/>
          </w:rPr>
          <w:tab/>
        </w:r>
        <w:r w:rsidR="00EC4FAF">
          <w:rPr>
            <w:noProof/>
            <w:webHidden/>
          </w:rPr>
          <w:fldChar w:fldCharType="begin"/>
        </w:r>
        <w:r w:rsidR="00EC4FAF">
          <w:rPr>
            <w:noProof/>
            <w:webHidden/>
          </w:rPr>
          <w:instrText xml:space="preserve"> PAGEREF _Toc453235411 \h </w:instrText>
        </w:r>
        <w:r w:rsidR="00EC4FAF">
          <w:rPr>
            <w:noProof/>
            <w:webHidden/>
          </w:rPr>
        </w:r>
        <w:r w:rsidR="00EC4FAF">
          <w:rPr>
            <w:noProof/>
            <w:webHidden/>
          </w:rPr>
          <w:fldChar w:fldCharType="separate"/>
        </w:r>
        <w:r w:rsidR="00EC4FAF">
          <w:rPr>
            <w:noProof/>
            <w:webHidden/>
          </w:rPr>
          <w:t>60</w:t>
        </w:r>
        <w:r w:rsidR="00EC4FAF">
          <w:rPr>
            <w:noProof/>
            <w:webHidden/>
          </w:rPr>
          <w:fldChar w:fldCharType="end"/>
        </w:r>
      </w:hyperlink>
    </w:p>
    <w:p w14:paraId="33C6A887" w14:textId="77777777" w:rsidR="00EC4FAF" w:rsidRPr="00194586" w:rsidRDefault="004E159A">
      <w:pPr>
        <w:pStyle w:val="TOC2"/>
        <w:rPr>
          <w:rFonts w:ascii="Calibri" w:hAnsi="Calibri"/>
          <w:noProof/>
          <w:sz w:val="22"/>
          <w:szCs w:val="22"/>
        </w:rPr>
      </w:pPr>
      <w:hyperlink w:anchor="_Toc453235412" w:history="1">
        <w:r w:rsidR="00EC4FAF" w:rsidRPr="0034073E">
          <w:rPr>
            <w:rStyle w:val="Hyperlink"/>
            <w:noProof/>
          </w:rPr>
          <w:t>6.71</w:t>
        </w:r>
        <w:r w:rsidR="00EC4FAF" w:rsidRPr="00194586">
          <w:rPr>
            <w:rFonts w:ascii="Calibri" w:hAnsi="Calibri"/>
            <w:noProof/>
            <w:sz w:val="22"/>
            <w:szCs w:val="22"/>
          </w:rPr>
          <w:tab/>
        </w:r>
        <w:r w:rsidR="00EC4FAF" w:rsidRPr="0034073E">
          <w:rPr>
            <w:rStyle w:val="Hyperlink"/>
            <w:noProof/>
          </w:rPr>
          <w:t>Element &lt;SpectrumIDFormat&gt;</w:t>
        </w:r>
        <w:r w:rsidR="00EC4FAF">
          <w:rPr>
            <w:noProof/>
            <w:webHidden/>
          </w:rPr>
          <w:tab/>
        </w:r>
        <w:r w:rsidR="00EC4FAF">
          <w:rPr>
            <w:noProof/>
            <w:webHidden/>
          </w:rPr>
          <w:fldChar w:fldCharType="begin"/>
        </w:r>
        <w:r w:rsidR="00EC4FAF">
          <w:rPr>
            <w:noProof/>
            <w:webHidden/>
          </w:rPr>
          <w:instrText xml:space="preserve"> PAGEREF _Toc453235412 \h </w:instrText>
        </w:r>
        <w:r w:rsidR="00EC4FAF">
          <w:rPr>
            <w:noProof/>
            <w:webHidden/>
          </w:rPr>
        </w:r>
        <w:r w:rsidR="00EC4FAF">
          <w:rPr>
            <w:noProof/>
            <w:webHidden/>
          </w:rPr>
          <w:fldChar w:fldCharType="separate"/>
        </w:r>
        <w:r w:rsidR="00EC4FAF">
          <w:rPr>
            <w:noProof/>
            <w:webHidden/>
          </w:rPr>
          <w:t>61</w:t>
        </w:r>
        <w:r w:rsidR="00EC4FAF">
          <w:rPr>
            <w:noProof/>
            <w:webHidden/>
          </w:rPr>
          <w:fldChar w:fldCharType="end"/>
        </w:r>
      </w:hyperlink>
    </w:p>
    <w:p w14:paraId="673C0F05" w14:textId="77777777" w:rsidR="00EC4FAF" w:rsidRPr="00194586" w:rsidRDefault="004E159A">
      <w:pPr>
        <w:pStyle w:val="TOC2"/>
        <w:rPr>
          <w:rFonts w:ascii="Calibri" w:hAnsi="Calibri"/>
          <w:noProof/>
          <w:sz w:val="22"/>
          <w:szCs w:val="22"/>
        </w:rPr>
      </w:pPr>
      <w:hyperlink w:anchor="_Toc453235413" w:history="1">
        <w:r w:rsidR="00EC4FAF" w:rsidRPr="0034073E">
          <w:rPr>
            <w:rStyle w:val="Hyperlink"/>
            <w:noProof/>
          </w:rPr>
          <w:t>6.72</w:t>
        </w:r>
        <w:r w:rsidR="00EC4FAF" w:rsidRPr="00194586">
          <w:rPr>
            <w:rFonts w:ascii="Calibri" w:hAnsi="Calibri"/>
            <w:noProof/>
            <w:sz w:val="22"/>
            <w:szCs w:val="22"/>
          </w:rPr>
          <w:tab/>
        </w:r>
        <w:r w:rsidR="00EC4FAF" w:rsidRPr="0034073E">
          <w:rPr>
            <w:rStyle w:val="Hyperlink"/>
            <w:noProof/>
          </w:rPr>
          <w:t>Element &lt;SpectrumIdentification&gt;</w:t>
        </w:r>
        <w:r w:rsidR="00EC4FAF">
          <w:rPr>
            <w:noProof/>
            <w:webHidden/>
          </w:rPr>
          <w:tab/>
        </w:r>
        <w:r w:rsidR="00EC4FAF">
          <w:rPr>
            <w:noProof/>
            <w:webHidden/>
          </w:rPr>
          <w:fldChar w:fldCharType="begin"/>
        </w:r>
        <w:r w:rsidR="00EC4FAF">
          <w:rPr>
            <w:noProof/>
            <w:webHidden/>
          </w:rPr>
          <w:instrText xml:space="preserve"> PAGEREF _Toc453235413 \h </w:instrText>
        </w:r>
        <w:r w:rsidR="00EC4FAF">
          <w:rPr>
            <w:noProof/>
            <w:webHidden/>
          </w:rPr>
        </w:r>
        <w:r w:rsidR="00EC4FAF">
          <w:rPr>
            <w:noProof/>
            <w:webHidden/>
          </w:rPr>
          <w:fldChar w:fldCharType="separate"/>
        </w:r>
        <w:r w:rsidR="00EC4FAF">
          <w:rPr>
            <w:noProof/>
            <w:webHidden/>
          </w:rPr>
          <w:t>61</w:t>
        </w:r>
        <w:r w:rsidR="00EC4FAF">
          <w:rPr>
            <w:noProof/>
            <w:webHidden/>
          </w:rPr>
          <w:fldChar w:fldCharType="end"/>
        </w:r>
      </w:hyperlink>
    </w:p>
    <w:p w14:paraId="061913B4" w14:textId="77777777" w:rsidR="00EC4FAF" w:rsidRPr="00194586" w:rsidRDefault="004E159A">
      <w:pPr>
        <w:pStyle w:val="TOC2"/>
        <w:rPr>
          <w:rFonts w:ascii="Calibri" w:hAnsi="Calibri"/>
          <w:noProof/>
          <w:sz w:val="22"/>
          <w:szCs w:val="22"/>
        </w:rPr>
      </w:pPr>
      <w:hyperlink w:anchor="_Toc453235414" w:history="1">
        <w:r w:rsidR="00EC4FAF" w:rsidRPr="0034073E">
          <w:rPr>
            <w:rStyle w:val="Hyperlink"/>
            <w:noProof/>
          </w:rPr>
          <w:t>6.73</w:t>
        </w:r>
        <w:r w:rsidR="00EC4FAF" w:rsidRPr="00194586">
          <w:rPr>
            <w:rFonts w:ascii="Calibri" w:hAnsi="Calibri"/>
            <w:noProof/>
            <w:sz w:val="22"/>
            <w:szCs w:val="22"/>
          </w:rPr>
          <w:tab/>
        </w:r>
        <w:r w:rsidR="00EC4FAF" w:rsidRPr="0034073E">
          <w:rPr>
            <w:rStyle w:val="Hyperlink"/>
            <w:noProof/>
          </w:rPr>
          <w:t>Element &lt;SpectrumIdentificationItem&gt;</w:t>
        </w:r>
        <w:r w:rsidR="00EC4FAF">
          <w:rPr>
            <w:noProof/>
            <w:webHidden/>
          </w:rPr>
          <w:tab/>
        </w:r>
        <w:r w:rsidR="00EC4FAF">
          <w:rPr>
            <w:noProof/>
            <w:webHidden/>
          </w:rPr>
          <w:fldChar w:fldCharType="begin"/>
        </w:r>
        <w:r w:rsidR="00EC4FAF">
          <w:rPr>
            <w:noProof/>
            <w:webHidden/>
          </w:rPr>
          <w:instrText xml:space="preserve"> PAGEREF _Toc453235414 \h </w:instrText>
        </w:r>
        <w:r w:rsidR="00EC4FAF">
          <w:rPr>
            <w:noProof/>
            <w:webHidden/>
          </w:rPr>
        </w:r>
        <w:r w:rsidR="00EC4FAF">
          <w:rPr>
            <w:noProof/>
            <w:webHidden/>
          </w:rPr>
          <w:fldChar w:fldCharType="separate"/>
        </w:r>
        <w:r w:rsidR="00EC4FAF">
          <w:rPr>
            <w:noProof/>
            <w:webHidden/>
          </w:rPr>
          <w:t>62</w:t>
        </w:r>
        <w:r w:rsidR="00EC4FAF">
          <w:rPr>
            <w:noProof/>
            <w:webHidden/>
          </w:rPr>
          <w:fldChar w:fldCharType="end"/>
        </w:r>
      </w:hyperlink>
    </w:p>
    <w:p w14:paraId="0B158E8D" w14:textId="77777777" w:rsidR="00EC4FAF" w:rsidRPr="00194586" w:rsidRDefault="004E159A">
      <w:pPr>
        <w:pStyle w:val="TOC2"/>
        <w:rPr>
          <w:rFonts w:ascii="Calibri" w:hAnsi="Calibri"/>
          <w:noProof/>
          <w:sz w:val="22"/>
          <w:szCs w:val="22"/>
        </w:rPr>
      </w:pPr>
      <w:hyperlink w:anchor="_Toc453235415" w:history="1">
        <w:r w:rsidR="00EC4FAF" w:rsidRPr="0034073E">
          <w:rPr>
            <w:rStyle w:val="Hyperlink"/>
            <w:noProof/>
          </w:rPr>
          <w:t>6.74</w:t>
        </w:r>
        <w:r w:rsidR="00EC4FAF" w:rsidRPr="00194586">
          <w:rPr>
            <w:rFonts w:ascii="Calibri" w:hAnsi="Calibri"/>
            <w:noProof/>
            <w:sz w:val="22"/>
            <w:szCs w:val="22"/>
          </w:rPr>
          <w:tab/>
        </w:r>
        <w:r w:rsidR="00EC4FAF" w:rsidRPr="0034073E">
          <w:rPr>
            <w:rStyle w:val="Hyperlink"/>
            <w:noProof/>
          </w:rPr>
          <w:t>Element &lt;SpectrumIdentificationItemRef&gt;</w:t>
        </w:r>
        <w:r w:rsidR="00EC4FAF">
          <w:rPr>
            <w:noProof/>
            <w:webHidden/>
          </w:rPr>
          <w:tab/>
        </w:r>
        <w:r w:rsidR="00EC4FAF">
          <w:rPr>
            <w:noProof/>
            <w:webHidden/>
          </w:rPr>
          <w:fldChar w:fldCharType="begin"/>
        </w:r>
        <w:r w:rsidR="00EC4FAF">
          <w:rPr>
            <w:noProof/>
            <w:webHidden/>
          </w:rPr>
          <w:instrText xml:space="preserve"> PAGEREF _Toc453235415 \h </w:instrText>
        </w:r>
        <w:r w:rsidR="00EC4FAF">
          <w:rPr>
            <w:noProof/>
            <w:webHidden/>
          </w:rPr>
        </w:r>
        <w:r w:rsidR="00EC4FAF">
          <w:rPr>
            <w:noProof/>
            <w:webHidden/>
          </w:rPr>
          <w:fldChar w:fldCharType="separate"/>
        </w:r>
        <w:r w:rsidR="00EC4FAF">
          <w:rPr>
            <w:noProof/>
            <w:webHidden/>
          </w:rPr>
          <w:t>64</w:t>
        </w:r>
        <w:r w:rsidR="00EC4FAF">
          <w:rPr>
            <w:noProof/>
            <w:webHidden/>
          </w:rPr>
          <w:fldChar w:fldCharType="end"/>
        </w:r>
      </w:hyperlink>
    </w:p>
    <w:p w14:paraId="550A6680" w14:textId="77777777" w:rsidR="00EC4FAF" w:rsidRPr="00194586" w:rsidRDefault="004E159A">
      <w:pPr>
        <w:pStyle w:val="TOC2"/>
        <w:rPr>
          <w:rFonts w:ascii="Calibri" w:hAnsi="Calibri"/>
          <w:noProof/>
          <w:sz w:val="22"/>
          <w:szCs w:val="22"/>
        </w:rPr>
      </w:pPr>
      <w:hyperlink w:anchor="_Toc453235416" w:history="1">
        <w:r w:rsidR="00EC4FAF" w:rsidRPr="0034073E">
          <w:rPr>
            <w:rStyle w:val="Hyperlink"/>
            <w:noProof/>
          </w:rPr>
          <w:t>6.75</w:t>
        </w:r>
        <w:r w:rsidR="00EC4FAF" w:rsidRPr="00194586">
          <w:rPr>
            <w:rFonts w:ascii="Calibri" w:hAnsi="Calibri"/>
            <w:noProof/>
            <w:sz w:val="22"/>
            <w:szCs w:val="22"/>
          </w:rPr>
          <w:tab/>
        </w:r>
        <w:r w:rsidR="00EC4FAF" w:rsidRPr="0034073E">
          <w:rPr>
            <w:rStyle w:val="Hyperlink"/>
            <w:noProof/>
          </w:rPr>
          <w:t>Element &lt;SpectrumIdentificationList&gt;</w:t>
        </w:r>
        <w:r w:rsidR="00EC4FAF">
          <w:rPr>
            <w:noProof/>
            <w:webHidden/>
          </w:rPr>
          <w:tab/>
        </w:r>
        <w:r w:rsidR="00EC4FAF">
          <w:rPr>
            <w:noProof/>
            <w:webHidden/>
          </w:rPr>
          <w:fldChar w:fldCharType="begin"/>
        </w:r>
        <w:r w:rsidR="00EC4FAF">
          <w:rPr>
            <w:noProof/>
            <w:webHidden/>
          </w:rPr>
          <w:instrText xml:space="preserve"> PAGEREF _Toc453235416 \h </w:instrText>
        </w:r>
        <w:r w:rsidR="00EC4FAF">
          <w:rPr>
            <w:noProof/>
            <w:webHidden/>
          </w:rPr>
        </w:r>
        <w:r w:rsidR="00EC4FAF">
          <w:rPr>
            <w:noProof/>
            <w:webHidden/>
          </w:rPr>
          <w:fldChar w:fldCharType="separate"/>
        </w:r>
        <w:r w:rsidR="00EC4FAF">
          <w:rPr>
            <w:noProof/>
            <w:webHidden/>
          </w:rPr>
          <w:t>64</w:t>
        </w:r>
        <w:r w:rsidR="00EC4FAF">
          <w:rPr>
            <w:noProof/>
            <w:webHidden/>
          </w:rPr>
          <w:fldChar w:fldCharType="end"/>
        </w:r>
      </w:hyperlink>
    </w:p>
    <w:p w14:paraId="0B0B2DF2" w14:textId="77777777" w:rsidR="00EC4FAF" w:rsidRPr="00194586" w:rsidRDefault="004E159A">
      <w:pPr>
        <w:pStyle w:val="TOC2"/>
        <w:rPr>
          <w:rFonts w:ascii="Calibri" w:hAnsi="Calibri"/>
          <w:noProof/>
          <w:sz w:val="22"/>
          <w:szCs w:val="22"/>
        </w:rPr>
      </w:pPr>
      <w:hyperlink w:anchor="_Toc453235417" w:history="1">
        <w:r w:rsidR="00EC4FAF" w:rsidRPr="0034073E">
          <w:rPr>
            <w:rStyle w:val="Hyperlink"/>
            <w:noProof/>
          </w:rPr>
          <w:t>6.76</w:t>
        </w:r>
        <w:r w:rsidR="00EC4FAF" w:rsidRPr="00194586">
          <w:rPr>
            <w:rFonts w:ascii="Calibri" w:hAnsi="Calibri"/>
            <w:noProof/>
            <w:sz w:val="22"/>
            <w:szCs w:val="22"/>
          </w:rPr>
          <w:tab/>
        </w:r>
        <w:r w:rsidR="00EC4FAF" w:rsidRPr="0034073E">
          <w:rPr>
            <w:rStyle w:val="Hyperlink"/>
            <w:noProof/>
          </w:rPr>
          <w:t>Element &lt;SpectrumIdentificationProtocol&gt;</w:t>
        </w:r>
        <w:r w:rsidR="00EC4FAF">
          <w:rPr>
            <w:noProof/>
            <w:webHidden/>
          </w:rPr>
          <w:tab/>
        </w:r>
        <w:r w:rsidR="00EC4FAF">
          <w:rPr>
            <w:noProof/>
            <w:webHidden/>
          </w:rPr>
          <w:fldChar w:fldCharType="begin"/>
        </w:r>
        <w:r w:rsidR="00EC4FAF">
          <w:rPr>
            <w:noProof/>
            <w:webHidden/>
          </w:rPr>
          <w:instrText xml:space="preserve"> PAGEREF _Toc453235417 \h </w:instrText>
        </w:r>
        <w:r w:rsidR="00EC4FAF">
          <w:rPr>
            <w:noProof/>
            <w:webHidden/>
          </w:rPr>
        </w:r>
        <w:r w:rsidR="00EC4FAF">
          <w:rPr>
            <w:noProof/>
            <w:webHidden/>
          </w:rPr>
          <w:fldChar w:fldCharType="separate"/>
        </w:r>
        <w:r w:rsidR="00EC4FAF">
          <w:rPr>
            <w:noProof/>
            <w:webHidden/>
          </w:rPr>
          <w:t>65</w:t>
        </w:r>
        <w:r w:rsidR="00EC4FAF">
          <w:rPr>
            <w:noProof/>
            <w:webHidden/>
          </w:rPr>
          <w:fldChar w:fldCharType="end"/>
        </w:r>
      </w:hyperlink>
    </w:p>
    <w:p w14:paraId="46EE508A" w14:textId="77777777" w:rsidR="00EC4FAF" w:rsidRPr="00194586" w:rsidRDefault="004E159A">
      <w:pPr>
        <w:pStyle w:val="TOC2"/>
        <w:rPr>
          <w:rFonts w:ascii="Calibri" w:hAnsi="Calibri"/>
          <w:noProof/>
          <w:sz w:val="22"/>
          <w:szCs w:val="22"/>
        </w:rPr>
      </w:pPr>
      <w:hyperlink w:anchor="_Toc453235418" w:history="1">
        <w:r w:rsidR="00EC4FAF" w:rsidRPr="0034073E">
          <w:rPr>
            <w:rStyle w:val="Hyperlink"/>
            <w:noProof/>
          </w:rPr>
          <w:t>6.77</w:t>
        </w:r>
        <w:r w:rsidR="00EC4FAF" w:rsidRPr="00194586">
          <w:rPr>
            <w:rFonts w:ascii="Calibri" w:hAnsi="Calibri"/>
            <w:noProof/>
            <w:sz w:val="22"/>
            <w:szCs w:val="22"/>
          </w:rPr>
          <w:tab/>
        </w:r>
        <w:r w:rsidR="00EC4FAF" w:rsidRPr="0034073E">
          <w:rPr>
            <w:rStyle w:val="Hyperlink"/>
            <w:noProof/>
          </w:rPr>
          <w:t>Element &lt;SpectrumIdentificationResult&gt;</w:t>
        </w:r>
        <w:r w:rsidR="00EC4FAF">
          <w:rPr>
            <w:noProof/>
            <w:webHidden/>
          </w:rPr>
          <w:tab/>
        </w:r>
        <w:r w:rsidR="00EC4FAF">
          <w:rPr>
            <w:noProof/>
            <w:webHidden/>
          </w:rPr>
          <w:fldChar w:fldCharType="begin"/>
        </w:r>
        <w:r w:rsidR="00EC4FAF">
          <w:rPr>
            <w:noProof/>
            <w:webHidden/>
          </w:rPr>
          <w:instrText xml:space="preserve"> PAGEREF _Toc453235418 \h </w:instrText>
        </w:r>
        <w:r w:rsidR="00EC4FAF">
          <w:rPr>
            <w:noProof/>
            <w:webHidden/>
          </w:rPr>
        </w:r>
        <w:r w:rsidR="00EC4FAF">
          <w:rPr>
            <w:noProof/>
            <w:webHidden/>
          </w:rPr>
          <w:fldChar w:fldCharType="separate"/>
        </w:r>
        <w:r w:rsidR="00EC4FAF">
          <w:rPr>
            <w:noProof/>
            <w:webHidden/>
          </w:rPr>
          <w:t>68</w:t>
        </w:r>
        <w:r w:rsidR="00EC4FAF">
          <w:rPr>
            <w:noProof/>
            <w:webHidden/>
          </w:rPr>
          <w:fldChar w:fldCharType="end"/>
        </w:r>
      </w:hyperlink>
    </w:p>
    <w:p w14:paraId="3F949DBE" w14:textId="77777777" w:rsidR="00EC4FAF" w:rsidRPr="00194586" w:rsidRDefault="004E159A">
      <w:pPr>
        <w:pStyle w:val="TOC2"/>
        <w:rPr>
          <w:rFonts w:ascii="Calibri" w:hAnsi="Calibri"/>
          <w:noProof/>
          <w:sz w:val="22"/>
          <w:szCs w:val="22"/>
        </w:rPr>
      </w:pPr>
      <w:hyperlink w:anchor="_Toc453235419" w:history="1">
        <w:r w:rsidR="00EC4FAF" w:rsidRPr="0034073E">
          <w:rPr>
            <w:rStyle w:val="Hyperlink"/>
            <w:noProof/>
          </w:rPr>
          <w:t>6.78</w:t>
        </w:r>
        <w:r w:rsidR="00EC4FAF" w:rsidRPr="00194586">
          <w:rPr>
            <w:rFonts w:ascii="Calibri" w:hAnsi="Calibri"/>
            <w:noProof/>
            <w:sz w:val="22"/>
            <w:szCs w:val="22"/>
          </w:rPr>
          <w:tab/>
        </w:r>
        <w:r w:rsidR="00EC4FAF" w:rsidRPr="0034073E">
          <w:rPr>
            <w:rStyle w:val="Hyperlink"/>
            <w:noProof/>
          </w:rPr>
          <w:t>Element &lt;SubSample&gt;</w:t>
        </w:r>
        <w:r w:rsidR="00EC4FAF">
          <w:rPr>
            <w:noProof/>
            <w:webHidden/>
          </w:rPr>
          <w:tab/>
        </w:r>
        <w:r w:rsidR="00EC4FAF">
          <w:rPr>
            <w:noProof/>
            <w:webHidden/>
          </w:rPr>
          <w:fldChar w:fldCharType="begin"/>
        </w:r>
        <w:r w:rsidR="00EC4FAF">
          <w:rPr>
            <w:noProof/>
            <w:webHidden/>
          </w:rPr>
          <w:instrText xml:space="preserve"> PAGEREF _Toc453235419 \h </w:instrText>
        </w:r>
        <w:r w:rsidR="00EC4FAF">
          <w:rPr>
            <w:noProof/>
            <w:webHidden/>
          </w:rPr>
        </w:r>
        <w:r w:rsidR="00EC4FAF">
          <w:rPr>
            <w:noProof/>
            <w:webHidden/>
          </w:rPr>
          <w:fldChar w:fldCharType="separate"/>
        </w:r>
        <w:r w:rsidR="00EC4FAF">
          <w:rPr>
            <w:noProof/>
            <w:webHidden/>
          </w:rPr>
          <w:t>69</w:t>
        </w:r>
        <w:r w:rsidR="00EC4FAF">
          <w:rPr>
            <w:noProof/>
            <w:webHidden/>
          </w:rPr>
          <w:fldChar w:fldCharType="end"/>
        </w:r>
      </w:hyperlink>
    </w:p>
    <w:p w14:paraId="4374532C" w14:textId="77777777" w:rsidR="00EC4FAF" w:rsidRPr="00194586" w:rsidRDefault="004E159A">
      <w:pPr>
        <w:pStyle w:val="TOC2"/>
        <w:rPr>
          <w:rFonts w:ascii="Calibri" w:hAnsi="Calibri"/>
          <w:noProof/>
          <w:sz w:val="22"/>
          <w:szCs w:val="22"/>
        </w:rPr>
      </w:pPr>
      <w:hyperlink w:anchor="_Toc453235420" w:history="1">
        <w:r w:rsidR="00EC4FAF" w:rsidRPr="0034073E">
          <w:rPr>
            <w:rStyle w:val="Hyperlink"/>
            <w:noProof/>
          </w:rPr>
          <w:t>6.79</w:t>
        </w:r>
        <w:r w:rsidR="00EC4FAF" w:rsidRPr="00194586">
          <w:rPr>
            <w:rFonts w:ascii="Calibri" w:hAnsi="Calibri"/>
            <w:noProof/>
            <w:sz w:val="22"/>
            <w:szCs w:val="22"/>
          </w:rPr>
          <w:tab/>
        </w:r>
        <w:r w:rsidR="00EC4FAF" w:rsidRPr="0034073E">
          <w:rPr>
            <w:rStyle w:val="Hyperlink"/>
            <w:noProof/>
          </w:rPr>
          <w:t>Element &lt;SubstitutionModification&gt;</w:t>
        </w:r>
        <w:r w:rsidR="00EC4FAF">
          <w:rPr>
            <w:noProof/>
            <w:webHidden/>
          </w:rPr>
          <w:tab/>
        </w:r>
        <w:r w:rsidR="00EC4FAF">
          <w:rPr>
            <w:noProof/>
            <w:webHidden/>
          </w:rPr>
          <w:fldChar w:fldCharType="begin"/>
        </w:r>
        <w:r w:rsidR="00EC4FAF">
          <w:rPr>
            <w:noProof/>
            <w:webHidden/>
          </w:rPr>
          <w:instrText xml:space="preserve"> PAGEREF _Toc453235420 \h </w:instrText>
        </w:r>
        <w:r w:rsidR="00EC4FAF">
          <w:rPr>
            <w:noProof/>
            <w:webHidden/>
          </w:rPr>
        </w:r>
        <w:r w:rsidR="00EC4FAF">
          <w:rPr>
            <w:noProof/>
            <w:webHidden/>
          </w:rPr>
          <w:fldChar w:fldCharType="separate"/>
        </w:r>
        <w:r w:rsidR="00EC4FAF">
          <w:rPr>
            <w:noProof/>
            <w:webHidden/>
          </w:rPr>
          <w:t>69</w:t>
        </w:r>
        <w:r w:rsidR="00EC4FAF">
          <w:rPr>
            <w:noProof/>
            <w:webHidden/>
          </w:rPr>
          <w:fldChar w:fldCharType="end"/>
        </w:r>
      </w:hyperlink>
    </w:p>
    <w:p w14:paraId="60A78DF5" w14:textId="77777777" w:rsidR="00EC4FAF" w:rsidRPr="00194586" w:rsidRDefault="004E159A">
      <w:pPr>
        <w:pStyle w:val="TOC2"/>
        <w:rPr>
          <w:rFonts w:ascii="Calibri" w:hAnsi="Calibri"/>
          <w:noProof/>
          <w:sz w:val="22"/>
          <w:szCs w:val="22"/>
        </w:rPr>
      </w:pPr>
      <w:hyperlink w:anchor="_Toc453235421" w:history="1">
        <w:r w:rsidR="00EC4FAF" w:rsidRPr="0034073E">
          <w:rPr>
            <w:rStyle w:val="Hyperlink"/>
            <w:noProof/>
          </w:rPr>
          <w:t>6.80</w:t>
        </w:r>
        <w:r w:rsidR="00EC4FAF" w:rsidRPr="00194586">
          <w:rPr>
            <w:rFonts w:ascii="Calibri" w:hAnsi="Calibri"/>
            <w:noProof/>
            <w:sz w:val="22"/>
            <w:szCs w:val="22"/>
          </w:rPr>
          <w:tab/>
        </w:r>
        <w:r w:rsidR="00EC4FAF" w:rsidRPr="0034073E">
          <w:rPr>
            <w:rStyle w:val="Hyperlink"/>
            <w:noProof/>
          </w:rPr>
          <w:t>Element &lt;Threshold&gt;</w:t>
        </w:r>
        <w:r w:rsidR="00EC4FAF">
          <w:rPr>
            <w:noProof/>
            <w:webHidden/>
          </w:rPr>
          <w:tab/>
        </w:r>
        <w:r w:rsidR="00EC4FAF">
          <w:rPr>
            <w:noProof/>
            <w:webHidden/>
          </w:rPr>
          <w:fldChar w:fldCharType="begin"/>
        </w:r>
        <w:r w:rsidR="00EC4FAF">
          <w:rPr>
            <w:noProof/>
            <w:webHidden/>
          </w:rPr>
          <w:instrText xml:space="preserve"> PAGEREF _Toc453235421 \h </w:instrText>
        </w:r>
        <w:r w:rsidR="00EC4FAF">
          <w:rPr>
            <w:noProof/>
            <w:webHidden/>
          </w:rPr>
        </w:r>
        <w:r w:rsidR="00EC4FAF">
          <w:rPr>
            <w:noProof/>
            <w:webHidden/>
          </w:rPr>
          <w:fldChar w:fldCharType="separate"/>
        </w:r>
        <w:r w:rsidR="00EC4FAF">
          <w:rPr>
            <w:noProof/>
            <w:webHidden/>
          </w:rPr>
          <w:t>69</w:t>
        </w:r>
        <w:r w:rsidR="00EC4FAF">
          <w:rPr>
            <w:noProof/>
            <w:webHidden/>
          </w:rPr>
          <w:fldChar w:fldCharType="end"/>
        </w:r>
      </w:hyperlink>
    </w:p>
    <w:p w14:paraId="16FDDB14" w14:textId="77777777" w:rsidR="00EC4FAF" w:rsidRPr="00194586" w:rsidRDefault="004E159A">
      <w:pPr>
        <w:pStyle w:val="TOC2"/>
        <w:rPr>
          <w:rFonts w:ascii="Calibri" w:hAnsi="Calibri"/>
          <w:noProof/>
          <w:sz w:val="22"/>
          <w:szCs w:val="22"/>
        </w:rPr>
      </w:pPr>
      <w:hyperlink w:anchor="_Toc453235422" w:history="1">
        <w:r w:rsidR="00EC4FAF" w:rsidRPr="0034073E">
          <w:rPr>
            <w:rStyle w:val="Hyperlink"/>
            <w:noProof/>
          </w:rPr>
          <w:t>6.81</w:t>
        </w:r>
        <w:r w:rsidR="00EC4FAF" w:rsidRPr="00194586">
          <w:rPr>
            <w:rFonts w:ascii="Calibri" w:hAnsi="Calibri"/>
            <w:noProof/>
            <w:sz w:val="22"/>
            <w:szCs w:val="22"/>
          </w:rPr>
          <w:tab/>
        </w:r>
        <w:r w:rsidR="00EC4FAF" w:rsidRPr="0034073E">
          <w:rPr>
            <w:rStyle w:val="Hyperlink"/>
            <w:noProof/>
          </w:rPr>
          <w:t>Element &lt;TranslationTable&gt;</w:t>
        </w:r>
        <w:r w:rsidR="00EC4FAF">
          <w:rPr>
            <w:noProof/>
            <w:webHidden/>
          </w:rPr>
          <w:tab/>
        </w:r>
        <w:r w:rsidR="00EC4FAF">
          <w:rPr>
            <w:noProof/>
            <w:webHidden/>
          </w:rPr>
          <w:fldChar w:fldCharType="begin"/>
        </w:r>
        <w:r w:rsidR="00EC4FAF">
          <w:rPr>
            <w:noProof/>
            <w:webHidden/>
          </w:rPr>
          <w:instrText xml:space="preserve"> PAGEREF _Toc453235422 \h </w:instrText>
        </w:r>
        <w:r w:rsidR="00EC4FAF">
          <w:rPr>
            <w:noProof/>
            <w:webHidden/>
          </w:rPr>
        </w:r>
        <w:r w:rsidR="00EC4FAF">
          <w:rPr>
            <w:noProof/>
            <w:webHidden/>
          </w:rPr>
          <w:fldChar w:fldCharType="separate"/>
        </w:r>
        <w:r w:rsidR="00EC4FAF">
          <w:rPr>
            <w:noProof/>
            <w:webHidden/>
          </w:rPr>
          <w:t>70</w:t>
        </w:r>
        <w:r w:rsidR="00EC4FAF">
          <w:rPr>
            <w:noProof/>
            <w:webHidden/>
          </w:rPr>
          <w:fldChar w:fldCharType="end"/>
        </w:r>
      </w:hyperlink>
    </w:p>
    <w:p w14:paraId="23CA5766" w14:textId="77777777" w:rsidR="00EC4FAF" w:rsidRPr="00194586" w:rsidRDefault="004E159A">
      <w:pPr>
        <w:pStyle w:val="TOC2"/>
        <w:rPr>
          <w:rFonts w:ascii="Calibri" w:hAnsi="Calibri"/>
          <w:noProof/>
          <w:sz w:val="22"/>
          <w:szCs w:val="22"/>
        </w:rPr>
      </w:pPr>
      <w:hyperlink w:anchor="_Toc453235423" w:history="1">
        <w:r w:rsidR="00EC4FAF" w:rsidRPr="0034073E">
          <w:rPr>
            <w:rStyle w:val="Hyperlink"/>
            <w:noProof/>
          </w:rPr>
          <w:t>6.82</w:t>
        </w:r>
        <w:r w:rsidR="00EC4FAF" w:rsidRPr="00194586">
          <w:rPr>
            <w:rFonts w:ascii="Calibri" w:hAnsi="Calibri"/>
            <w:noProof/>
            <w:sz w:val="22"/>
            <w:szCs w:val="22"/>
          </w:rPr>
          <w:tab/>
        </w:r>
        <w:r w:rsidR="00EC4FAF" w:rsidRPr="0034073E">
          <w:rPr>
            <w:rStyle w:val="Hyperlink"/>
            <w:noProof/>
          </w:rPr>
          <w:t>Element &lt;cv&gt;</w:t>
        </w:r>
        <w:r w:rsidR="00EC4FAF">
          <w:rPr>
            <w:noProof/>
            <w:webHidden/>
          </w:rPr>
          <w:tab/>
        </w:r>
        <w:r w:rsidR="00EC4FAF">
          <w:rPr>
            <w:noProof/>
            <w:webHidden/>
          </w:rPr>
          <w:fldChar w:fldCharType="begin"/>
        </w:r>
        <w:r w:rsidR="00EC4FAF">
          <w:rPr>
            <w:noProof/>
            <w:webHidden/>
          </w:rPr>
          <w:instrText xml:space="preserve"> PAGEREF _Toc453235423 \h </w:instrText>
        </w:r>
        <w:r w:rsidR="00EC4FAF">
          <w:rPr>
            <w:noProof/>
            <w:webHidden/>
          </w:rPr>
        </w:r>
        <w:r w:rsidR="00EC4FAF">
          <w:rPr>
            <w:noProof/>
            <w:webHidden/>
          </w:rPr>
          <w:fldChar w:fldCharType="separate"/>
        </w:r>
        <w:r w:rsidR="00EC4FAF">
          <w:rPr>
            <w:noProof/>
            <w:webHidden/>
          </w:rPr>
          <w:t>71</w:t>
        </w:r>
        <w:r w:rsidR="00EC4FAF">
          <w:rPr>
            <w:noProof/>
            <w:webHidden/>
          </w:rPr>
          <w:fldChar w:fldCharType="end"/>
        </w:r>
      </w:hyperlink>
    </w:p>
    <w:p w14:paraId="2487A252" w14:textId="77777777" w:rsidR="00EC4FAF" w:rsidRPr="00194586" w:rsidRDefault="004E159A">
      <w:pPr>
        <w:pStyle w:val="TOC2"/>
        <w:rPr>
          <w:rFonts w:ascii="Calibri" w:hAnsi="Calibri"/>
          <w:noProof/>
          <w:sz w:val="22"/>
          <w:szCs w:val="22"/>
        </w:rPr>
      </w:pPr>
      <w:hyperlink w:anchor="_Toc453235424" w:history="1">
        <w:r w:rsidR="00EC4FAF" w:rsidRPr="0034073E">
          <w:rPr>
            <w:rStyle w:val="Hyperlink"/>
            <w:noProof/>
          </w:rPr>
          <w:t>6.83</w:t>
        </w:r>
        <w:r w:rsidR="00EC4FAF" w:rsidRPr="00194586">
          <w:rPr>
            <w:rFonts w:ascii="Calibri" w:hAnsi="Calibri"/>
            <w:noProof/>
            <w:sz w:val="22"/>
            <w:szCs w:val="22"/>
          </w:rPr>
          <w:tab/>
        </w:r>
        <w:r w:rsidR="00EC4FAF" w:rsidRPr="0034073E">
          <w:rPr>
            <w:rStyle w:val="Hyperlink"/>
            <w:noProof/>
          </w:rPr>
          <w:t>Element &lt;cvList&gt;</w:t>
        </w:r>
        <w:r w:rsidR="00EC4FAF">
          <w:rPr>
            <w:noProof/>
            <w:webHidden/>
          </w:rPr>
          <w:tab/>
        </w:r>
        <w:r w:rsidR="00EC4FAF">
          <w:rPr>
            <w:noProof/>
            <w:webHidden/>
          </w:rPr>
          <w:fldChar w:fldCharType="begin"/>
        </w:r>
        <w:r w:rsidR="00EC4FAF">
          <w:rPr>
            <w:noProof/>
            <w:webHidden/>
          </w:rPr>
          <w:instrText xml:space="preserve"> PAGEREF _Toc453235424 \h </w:instrText>
        </w:r>
        <w:r w:rsidR="00EC4FAF">
          <w:rPr>
            <w:noProof/>
            <w:webHidden/>
          </w:rPr>
        </w:r>
        <w:r w:rsidR="00EC4FAF">
          <w:rPr>
            <w:noProof/>
            <w:webHidden/>
          </w:rPr>
          <w:fldChar w:fldCharType="separate"/>
        </w:r>
        <w:r w:rsidR="00EC4FAF">
          <w:rPr>
            <w:noProof/>
            <w:webHidden/>
          </w:rPr>
          <w:t>71</w:t>
        </w:r>
        <w:r w:rsidR="00EC4FAF">
          <w:rPr>
            <w:noProof/>
            <w:webHidden/>
          </w:rPr>
          <w:fldChar w:fldCharType="end"/>
        </w:r>
      </w:hyperlink>
    </w:p>
    <w:p w14:paraId="026AFB76" w14:textId="77777777" w:rsidR="00EC4FAF" w:rsidRPr="00194586" w:rsidRDefault="004E159A">
      <w:pPr>
        <w:pStyle w:val="TOC2"/>
        <w:rPr>
          <w:rFonts w:ascii="Calibri" w:hAnsi="Calibri"/>
          <w:noProof/>
          <w:sz w:val="22"/>
          <w:szCs w:val="22"/>
        </w:rPr>
      </w:pPr>
      <w:hyperlink w:anchor="_Toc453235425" w:history="1">
        <w:r w:rsidR="00EC4FAF" w:rsidRPr="0034073E">
          <w:rPr>
            <w:rStyle w:val="Hyperlink"/>
            <w:noProof/>
          </w:rPr>
          <w:t>6.84</w:t>
        </w:r>
        <w:r w:rsidR="00EC4FAF" w:rsidRPr="00194586">
          <w:rPr>
            <w:rFonts w:ascii="Calibri" w:hAnsi="Calibri"/>
            <w:noProof/>
            <w:sz w:val="22"/>
            <w:szCs w:val="22"/>
          </w:rPr>
          <w:tab/>
        </w:r>
        <w:r w:rsidR="00EC4FAF" w:rsidRPr="0034073E">
          <w:rPr>
            <w:rStyle w:val="Hyperlink"/>
            <w:noProof/>
          </w:rPr>
          <w:t>Element &lt;cvParam&gt;</w:t>
        </w:r>
        <w:r w:rsidR="00EC4FAF">
          <w:rPr>
            <w:noProof/>
            <w:webHidden/>
          </w:rPr>
          <w:tab/>
        </w:r>
        <w:r w:rsidR="00EC4FAF">
          <w:rPr>
            <w:noProof/>
            <w:webHidden/>
          </w:rPr>
          <w:fldChar w:fldCharType="begin"/>
        </w:r>
        <w:r w:rsidR="00EC4FAF">
          <w:rPr>
            <w:noProof/>
            <w:webHidden/>
          </w:rPr>
          <w:instrText xml:space="preserve"> PAGEREF _Toc453235425 \h </w:instrText>
        </w:r>
        <w:r w:rsidR="00EC4FAF">
          <w:rPr>
            <w:noProof/>
            <w:webHidden/>
          </w:rPr>
        </w:r>
        <w:r w:rsidR="00EC4FAF">
          <w:rPr>
            <w:noProof/>
            <w:webHidden/>
          </w:rPr>
          <w:fldChar w:fldCharType="separate"/>
        </w:r>
        <w:r w:rsidR="00EC4FAF">
          <w:rPr>
            <w:noProof/>
            <w:webHidden/>
          </w:rPr>
          <w:t>72</w:t>
        </w:r>
        <w:r w:rsidR="00EC4FAF">
          <w:rPr>
            <w:noProof/>
            <w:webHidden/>
          </w:rPr>
          <w:fldChar w:fldCharType="end"/>
        </w:r>
      </w:hyperlink>
    </w:p>
    <w:p w14:paraId="5D3D7EE9" w14:textId="77777777" w:rsidR="00EC4FAF" w:rsidRPr="00194586" w:rsidRDefault="004E159A">
      <w:pPr>
        <w:pStyle w:val="TOC2"/>
        <w:rPr>
          <w:rFonts w:ascii="Calibri" w:hAnsi="Calibri"/>
          <w:noProof/>
          <w:sz w:val="22"/>
          <w:szCs w:val="22"/>
        </w:rPr>
      </w:pPr>
      <w:hyperlink w:anchor="_Toc453235426" w:history="1">
        <w:r w:rsidR="00EC4FAF" w:rsidRPr="0034073E">
          <w:rPr>
            <w:rStyle w:val="Hyperlink"/>
            <w:noProof/>
          </w:rPr>
          <w:t>6.85</w:t>
        </w:r>
        <w:r w:rsidR="00EC4FAF" w:rsidRPr="00194586">
          <w:rPr>
            <w:rFonts w:ascii="Calibri" w:hAnsi="Calibri"/>
            <w:noProof/>
            <w:sz w:val="22"/>
            <w:szCs w:val="22"/>
          </w:rPr>
          <w:tab/>
        </w:r>
        <w:r w:rsidR="00EC4FAF" w:rsidRPr="0034073E">
          <w:rPr>
            <w:rStyle w:val="Hyperlink"/>
            <w:noProof/>
          </w:rPr>
          <w:t>Element &lt;userParam&gt;</w:t>
        </w:r>
        <w:r w:rsidR="00EC4FAF">
          <w:rPr>
            <w:noProof/>
            <w:webHidden/>
          </w:rPr>
          <w:tab/>
        </w:r>
        <w:r w:rsidR="00EC4FAF">
          <w:rPr>
            <w:noProof/>
            <w:webHidden/>
          </w:rPr>
          <w:fldChar w:fldCharType="begin"/>
        </w:r>
        <w:r w:rsidR="00EC4FAF">
          <w:rPr>
            <w:noProof/>
            <w:webHidden/>
          </w:rPr>
          <w:instrText xml:space="preserve"> PAGEREF _Toc453235426 \h </w:instrText>
        </w:r>
        <w:r w:rsidR="00EC4FAF">
          <w:rPr>
            <w:noProof/>
            <w:webHidden/>
          </w:rPr>
        </w:r>
        <w:r w:rsidR="00EC4FAF">
          <w:rPr>
            <w:noProof/>
            <w:webHidden/>
          </w:rPr>
          <w:fldChar w:fldCharType="separate"/>
        </w:r>
        <w:r w:rsidR="00EC4FAF">
          <w:rPr>
            <w:noProof/>
            <w:webHidden/>
          </w:rPr>
          <w:t>72</w:t>
        </w:r>
        <w:r w:rsidR="00EC4FAF">
          <w:rPr>
            <w:noProof/>
            <w:webHidden/>
          </w:rPr>
          <w:fldChar w:fldCharType="end"/>
        </w:r>
      </w:hyperlink>
    </w:p>
    <w:p w14:paraId="1B3A8E76" w14:textId="77777777" w:rsidR="00EC4FAF" w:rsidRPr="00194586" w:rsidRDefault="004E159A">
      <w:pPr>
        <w:pStyle w:val="TOC1"/>
        <w:tabs>
          <w:tab w:val="left" w:pos="400"/>
          <w:tab w:val="right" w:leader="dot" w:pos="9962"/>
        </w:tabs>
        <w:rPr>
          <w:rFonts w:ascii="Calibri" w:hAnsi="Calibri"/>
          <w:noProof/>
          <w:sz w:val="22"/>
          <w:szCs w:val="22"/>
        </w:rPr>
      </w:pPr>
      <w:hyperlink w:anchor="_Toc453235427" w:history="1">
        <w:r w:rsidR="00EC4FAF" w:rsidRPr="0034073E">
          <w:rPr>
            <w:rStyle w:val="Hyperlink"/>
            <w:noProof/>
          </w:rPr>
          <w:t>7.</w:t>
        </w:r>
        <w:r w:rsidR="00EC4FAF" w:rsidRPr="00194586">
          <w:rPr>
            <w:rFonts w:ascii="Calibri" w:hAnsi="Calibri"/>
            <w:noProof/>
            <w:sz w:val="22"/>
            <w:szCs w:val="22"/>
          </w:rPr>
          <w:tab/>
        </w:r>
        <w:r w:rsidR="00EC4FAF" w:rsidRPr="0034073E">
          <w:rPr>
            <w:rStyle w:val="Hyperlink"/>
            <w:noProof/>
          </w:rPr>
          <w:t>Specific Comments on schema</w:t>
        </w:r>
        <w:r w:rsidR="00EC4FAF">
          <w:rPr>
            <w:noProof/>
            <w:webHidden/>
          </w:rPr>
          <w:tab/>
        </w:r>
        <w:r w:rsidR="00EC4FAF">
          <w:rPr>
            <w:noProof/>
            <w:webHidden/>
          </w:rPr>
          <w:fldChar w:fldCharType="begin"/>
        </w:r>
        <w:r w:rsidR="00EC4FAF">
          <w:rPr>
            <w:noProof/>
            <w:webHidden/>
          </w:rPr>
          <w:instrText xml:space="preserve"> PAGEREF _Toc453235427 \h </w:instrText>
        </w:r>
        <w:r w:rsidR="00EC4FAF">
          <w:rPr>
            <w:noProof/>
            <w:webHidden/>
          </w:rPr>
        </w:r>
        <w:r w:rsidR="00EC4FAF">
          <w:rPr>
            <w:noProof/>
            <w:webHidden/>
          </w:rPr>
          <w:fldChar w:fldCharType="separate"/>
        </w:r>
        <w:r w:rsidR="00EC4FAF">
          <w:rPr>
            <w:noProof/>
            <w:webHidden/>
          </w:rPr>
          <w:t>73</w:t>
        </w:r>
        <w:r w:rsidR="00EC4FAF">
          <w:rPr>
            <w:noProof/>
            <w:webHidden/>
          </w:rPr>
          <w:fldChar w:fldCharType="end"/>
        </w:r>
      </w:hyperlink>
    </w:p>
    <w:p w14:paraId="3077F8DE" w14:textId="77777777" w:rsidR="00EC4FAF" w:rsidRPr="00194586" w:rsidRDefault="004E159A">
      <w:pPr>
        <w:pStyle w:val="TOC2"/>
        <w:rPr>
          <w:rFonts w:ascii="Calibri" w:hAnsi="Calibri"/>
          <w:noProof/>
          <w:sz w:val="22"/>
          <w:szCs w:val="22"/>
        </w:rPr>
      </w:pPr>
      <w:hyperlink w:anchor="_Toc453235428" w:history="1">
        <w:r w:rsidR="00EC4FAF" w:rsidRPr="0034073E">
          <w:rPr>
            <w:rStyle w:val="Hyperlink"/>
            <w:noProof/>
          </w:rPr>
          <w:t>7.1</w:t>
        </w:r>
        <w:r w:rsidR="00EC4FAF" w:rsidRPr="00194586">
          <w:rPr>
            <w:rFonts w:ascii="Calibri" w:hAnsi="Calibri"/>
            <w:noProof/>
            <w:sz w:val="22"/>
            <w:szCs w:val="22"/>
          </w:rPr>
          <w:tab/>
        </w:r>
        <w:r w:rsidR="00EC4FAF" w:rsidRPr="0034073E">
          <w:rPr>
            <w:rStyle w:val="Hyperlink"/>
            <w:noProof/>
          </w:rPr>
          <w:t>File extension and compression</w:t>
        </w:r>
        <w:r w:rsidR="00EC4FAF">
          <w:rPr>
            <w:noProof/>
            <w:webHidden/>
          </w:rPr>
          <w:tab/>
        </w:r>
        <w:r w:rsidR="00EC4FAF">
          <w:rPr>
            <w:noProof/>
            <w:webHidden/>
          </w:rPr>
          <w:fldChar w:fldCharType="begin"/>
        </w:r>
        <w:r w:rsidR="00EC4FAF">
          <w:rPr>
            <w:noProof/>
            <w:webHidden/>
          </w:rPr>
          <w:instrText xml:space="preserve"> PAGEREF _Toc453235428 \h </w:instrText>
        </w:r>
        <w:r w:rsidR="00EC4FAF">
          <w:rPr>
            <w:noProof/>
            <w:webHidden/>
          </w:rPr>
        </w:r>
        <w:r w:rsidR="00EC4FAF">
          <w:rPr>
            <w:noProof/>
            <w:webHidden/>
          </w:rPr>
          <w:fldChar w:fldCharType="separate"/>
        </w:r>
        <w:r w:rsidR="00EC4FAF">
          <w:rPr>
            <w:noProof/>
            <w:webHidden/>
          </w:rPr>
          <w:t>73</w:t>
        </w:r>
        <w:r w:rsidR="00EC4FAF">
          <w:rPr>
            <w:noProof/>
            <w:webHidden/>
          </w:rPr>
          <w:fldChar w:fldCharType="end"/>
        </w:r>
      </w:hyperlink>
    </w:p>
    <w:p w14:paraId="059338BD" w14:textId="77777777" w:rsidR="00EC4FAF" w:rsidRPr="00194586" w:rsidRDefault="004E159A">
      <w:pPr>
        <w:pStyle w:val="TOC2"/>
        <w:rPr>
          <w:rFonts w:ascii="Calibri" w:hAnsi="Calibri"/>
          <w:noProof/>
          <w:sz w:val="22"/>
          <w:szCs w:val="22"/>
        </w:rPr>
      </w:pPr>
      <w:hyperlink w:anchor="_Toc453235429" w:history="1">
        <w:r w:rsidR="00EC4FAF" w:rsidRPr="0034073E">
          <w:rPr>
            <w:rStyle w:val="Hyperlink"/>
            <w:noProof/>
          </w:rPr>
          <w:t>7.2</w:t>
        </w:r>
        <w:r w:rsidR="00EC4FAF" w:rsidRPr="00194586">
          <w:rPr>
            <w:rFonts w:ascii="Calibri" w:hAnsi="Calibri"/>
            <w:noProof/>
            <w:sz w:val="22"/>
            <w:szCs w:val="22"/>
          </w:rPr>
          <w:tab/>
        </w:r>
        <w:r w:rsidR="00EC4FAF" w:rsidRPr="0034073E">
          <w:rPr>
            <w:rStyle w:val="Hyperlink"/>
            <w:noProof/>
          </w:rPr>
          <w:t>Referencing elements within the document</w:t>
        </w:r>
        <w:r w:rsidR="00EC4FAF">
          <w:rPr>
            <w:noProof/>
            <w:webHidden/>
          </w:rPr>
          <w:tab/>
        </w:r>
        <w:r w:rsidR="00EC4FAF">
          <w:rPr>
            <w:noProof/>
            <w:webHidden/>
          </w:rPr>
          <w:fldChar w:fldCharType="begin"/>
        </w:r>
        <w:r w:rsidR="00EC4FAF">
          <w:rPr>
            <w:noProof/>
            <w:webHidden/>
          </w:rPr>
          <w:instrText xml:space="preserve"> PAGEREF _Toc453235429 \h </w:instrText>
        </w:r>
        <w:r w:rsidR="00EC4FAF">
          <w:rPr>
            <w:noProof/>
            <w:webHidden/>
          </w:rPr>
        </w:r>
        <w:r w:rsidR="00EC4FAF">
          <w:rPr>
            <w:noProof/>
            <w:webHidden/>
          </w:rPr>
          <w:fldChar w:fldCharType="separate"/>
        </w:r>
        <w:r w:rsidR="00EC4FAF">
          <w:rPr>
            <w:noProof/>
            <w:webHidden/>
          </w:rPr>
          <w:t>73</w:t>
        </w:r>
        <w:r w:rsidR="00EC4FAF">
          <w:rPr>
            <w:noProof/>
            <w:webHidden/>
          </w:rPr>
          <w:fldChar w:fldCharType="end"/>
        </w:r>
      </w:hyperlink>
    </w:p>
    <w:p w14:paraId="7BF46733" w14:textId="77777777" w:rsidR="00EC4FAF" w:rsidRPr="00194586" w:rsidRDefault="004E159A">
      <w:pPr>
        <w:pStyle w:val="TOC2"/>
        <w:rPr>
          <w:rFonts w:ascii="Calibri" w:hAnsi="Calibri"/>
          <w:noProof/>
          <w:sz w:val="22"/>
          <w:szCs w:val="22"/>
        </w:rPr>
      </w:pPr>
      <w:hyperlink w:anchor="_Toc453235430" w:history="1">
        <w:r w:rsidR="00EC4FAF" w:rsidRPr="0034073E">
          <w:rPr>
            <w:rStyle w:val="Hyperlink"/>
            <w:noProof/>
          </w:rPr>
          <w:t>7.3</w:t>
        </w:r>
        <w:r w:rsidR="00EC4FAF" w:rsidRPr="00194586">
          <w:rPr>
            <w:rFonts w:ascii="Calibri" w:hAnsi="Calibri"/>
            <w:noProof/>
            <w:sz w:val="22"/>
            <w:szCs w:val="22"/>
          </w:rPr>
          <w:tab/>
        </w:r>
        <w:r w:rsidR="00EC4FAF" w:rsidRPr="0034073E">
          <w:rPr>
            <w:rStyle w:val="Hyperlink"/>
            <w:noProof/>
          </w:rPr>
          <w:t>Searches against nucleotide sequences</w:t>
        </w:r>
        <w:r w:rsidR="00EC4FAF">
          <w:rPr>
            <w:noProof/>
            <w:webHidden/>
          </w:rPr>
          <w:tab/>
        </w:r>
        <w:r w:rsidR="00EC4FAF">
          <w:rPr>
            <w:noProof/>
            <w:webHidden/>
          </w:rPr>
          <w:fldChar w:fldCharType="begin"/>
        </w:r>
        <w:r w:rsidR="00EC4FAF">
          <w:rPr>
            <w:noProof/>
            <w:webHidden/>
          </w:rPr>
          <w:instrText xml:space="preserve"> PAGEREF _Toc453235430 \h </w:instrText>
        </w:r>
        <w:r w:rsidR="00EC4FAF">
          <w:rPr>
            <w:noProof/>
            <w:webHidden/>
          </w:rPr>
        </w:r>
        <w:r w:rsidR="00EC4FAF">
          <w:rPr>
            <w:noProof/>
            <w:webHidden/>
          </w:rPr>
          <w:fldChar w:fldCharType="separate"/>
        </w:r>
        <w:r w:rsidR="00EC4FAF">
          <w:rPr>
            <w:noProof/>
            <w:webHidden/>
          </w:rPr>
          <w:t>73</w:t>
        </w:r>
        <w:r w:rsidR="00EC4FAF">
          <w:rPr>
            <w:noProof/>
            <w:webHidden/>
          </w:rPr>
          <w:fldChar w:fldCharType="end"/>
        </w:r>
      </w:hyperlink>
    </w:p>
    <w:p w14:paraId="6A2806BC" w14:textId="77777777" w:rsidR="00EC4FAF" w:rsidRPr="00194586" w:rsidRDefault="004E159A">
      <w:pPr>
        <w:pStyle w:val="TOC2"/>
        <w:rPr>
          <w:rFonts w:ascii="Calibri" w:hAnsi="Calibri"/>
          <w:noProof/>
          <w:sz w:val="22"/>
          <w:szCs w:val="22"/>
        </w:rPr>
      </w:pPr>
      <w:hyperlink w:anchor="_Toc453235431" w:history="1">
        <w:r w:rsidR="00EC4FAF" w:rsidRPr="0034073E">
          <w:rPr>
            <w:rStyle w:val="Hyperlink"/>
            <w:noProof/>
          </w:rPr>
          <w:t>7.4</w:t>
        </w:r>
        <w:r w:rsidR="00EC4FAF" w:rsidRPr="00194586">
          <w:rPr>
            <w:rFonts w:ascii="Calibri" w:hAnsi="Calibri"/>
            <w:noProof/>
            <w:sz w:val="22"/>
            <w:szCs w:val="22"/>
          </w:rPr>
          <w:tab/>
        </w:r>
        <w:r w:rsidR="00EC4FAF" w:rsidRPr="0034073E">
          <w:rPr>
            <w:rStyle w:val="Hyperlink"/>
            <w:noProof/>
          </w:rPr>
          <w:t>Reporting peptide and protein identifications passing a significance threshold</w:t>
        </w:r>
        <w:r w:rsidR="00EC4FAF">
          <w:rPr>
            <w:noProof/>
            <w:webHidden/>
          </w:rPr>
          <w:tab/>
        </w:r>
        <w:r w:rsidR="00EC4FAF">
          <w:rPr>
            <w:noProof/>
            <w:webHidden/>
          </w:rPr>
          <w:fldChar w:fldCharType="begin"/>
        </w:r>
        <w:r w:rsidR="00EC4FAF">
          <w:rPr>
            <w:noProof/>
            <w:webHidden/>
          </w:rPr>
          <w:instrText xml:space="preserve"> PAGEREF _Toc453235431 \h </w:instrText>
        </w:r>
        <w:r w:rsidR="00EC4FAF">
          <w:rPr>
            <w:noProof/>
            <w:webHidden/>
          </w:rPr>
        </w:r>
        <w:r w:rsidR="00EC4FAF">
          <w:rPr>
            <w:noProof/>
            <w:webHidden/>
          </w:rPr>
          <w:fldChar w:fldCharType="separate"/>
        </w:r>
        <w:r w:rsidR="00EC4FAF">
          <w:rPr>
            <w:noProof/>
            <w:webHidden/>
          </w:rPr>
          <w:t>74</w:t>
        </w:r>
        <w:r w:rsidR="00EC4FAF">
          <w:rPr>
            <w:noProof/>
            <w:webHidden/>
          </w:rPr>
          <w:fldChar w:fldCharType="end"/>
        </w:r>
      </w:hyperlink>
    </w:p>
    <w:p w14:paraId="1C975A34" w14:textId="77777777" w:rsidR="00EC4FAF" w:rsidRPr="00194586" w:rsidRDefault="004E159A">
      <w:pPr>
        <w:pStyle w:val="TOC2"/>
        <w:rPr>
          <w:rFonts w:ascii="Calibri" w:hAnsi="Calibri"/>
          <w:noProof/>
          <w:sz w:val="22"/>
          <w:szCs w:val="22"/>
        </w:rPr>
      </w:pPr>
      <w:hyperlink w:anchor="_Toc453235432" w:history="1">
        <w:r w:rsidR="00EC4FAF" w:rsidRPr="0034073E">
          <w:rPr>
            <w:rStyle w:val="Hyperlink"/>
            <w:noProof/>
          </w:rPr>
          <w:t>7.5</w:t>
        </w:r>
        <w:r w:rsidR="00EC4FAF" w:rsidRPr="00194586">
          <w:rPr>
            <w:rFonts w:ascii="Calibri" w:hAnsi="Calibri"/>
            <w:noProof/>
            <w:sz w:val="22"/>
            <w:szCs w:val="22"/>
          </w:rPr>
          <w:tab/>
        </w:r>
        <w:r w:rsidR="00EC4FAF" w:rsidRPr="0034073E">
          <w:rPr>
            <w:rStyle w:val="Hyperlink"/>
            <w:noProof/>
          </w:rPr>
          <w:t>Using decoy databases to set different thresholds of false discovery rate</w:t>
        </w:r>
        <w:r w:rsidR="00EC4FAF">
          <w:rPr>
            <w:noProof/>
            <w:webHidden/>
          </w:rPr>
          <w:tab/>
        </w:r>
        <w:r w:rsidR="00EC4FAF">
          <w:rPr>
            <w:noProof/>
            <w:webHidden/>
          </w:rPr>
          <w:fldChar w:fldCharType="begin"/>
        </w:r>
        <w:r w:rsidR="00EC4FAF">
          <w:rPr>
            <w:noProof/>
            <w:webHidden/>
          </w:rPr>
          <w:instrText xml:space="preserve"> PAGEREF _Toc453235432 \h </w:instrText>
        </w:r>
        <w:r w:rsidR="00EC4FAF">
          <w:rPr>
            <w:noProof/>
            <w:webHidden/>
          </w:rPr>
        </w:r>
        <w:r w:rsidR="00EC4FAF">
          <w:rPr>
            <w:noProof/>
            <w:webHidden/>
          </w:rPr>
          <w:fldChar w:fldCharType="separate"/>
        </w:r>
        <w:r w:rsidR="00EC4FAF">
          <w:rPr>
            <w:noProof/>
            <w:webHidden/>
          </w:rPr>
          <w:t>74</w:t>
        </w:r>
        <w:r w:rsidR="00EC4FAF">
          <w:rPr>
            <w:noProof/>
            <w:webHidden/>
          </w:rPr>
          <w:fldChar w:fldCharType="end"/>
        </w:r>
      </w:hyperlink>
    </w:p>
    <w:p w14:paraId="756C32B0" w14:textId="77777777" w:rsidR="00EC4FAF" w:rsidRPr="00194586" w:rsidRDefault="004E159A">
      <w:pPr>
        <w:pStyle w:val="TOC2"/>
        <w:rPr>
          <w:rFonts w:ascii="Calibri" w:hAnsi="Calibri"/>
          <w:noProof/>
          <w:sz w:val="22"/>
          <w:szCs w:val="22"/>
        </w:rPr>
      </w:pPr>
      <w:hyperlink w:anchor="_Toc453235433" w:history="1">
        <w:r w:rsidR="00EC4FAF" w:rsidRPr="0034073E">
          <w:rPr>
            <w:rStyle w:val="Hyperlink"/>
            <w:noProof/>
          </w:rPr>
          <w:t>7.6</w:t>
        </w:r>
        <w:r w:rsidR="00EC4FAF" w:rsidRPr="00194586">
          <w:rPr>
            <w:rFonts w:ascii="Calibri" w:hAnsi="Calibri"/>
            <w:noProof/>
            <w:sz w:val="22"/>
            <w:szCs w:val="22"/>
          </w:rPr>
          <w:tab/>
        </w:r>
        <w:r w:rsidR="00EC4FAF" w:rsidRPr="0034073E">
          <w:rPr>
            <w:rStyle w:val="Hyperlink"/>
            <w:noProof/>
          </w:rPr>
          <w:t>Database Filter</w:t>
        </w:r>
        <w:r w:rsidR="00EC4FAF">
          <w:rPr>
            <w:noProof/>
            <w:webHidden/>
          </w:rPr>
          <w:tab/>
        </w:r>
        <w:r w:rsidR="00EC4FAF">
          <w:rPr>
            <w:noProof/>
            <w:webHidden/>
          </w:rPr>
          <w:fldChar w:fldCharType="begin"/>
        </w:r>
        <w:r w:rsidR="00EC4FAF">
          <w:rPr>
            <w:noProof/>
            <w:webHidden/>
          </w:rPr>
          <w:instrText xml:space="preserve"> PAGEREF _Toc453235433 \h </w:instrText>
        </w:r>
        <w:r w:rsidR="00EC4FAF">
          <w:rPr>
            <w:noProof/>
            <w:webHidden/>
          </w:rPr>
        </w:r>
        <w:r w:rsidR="00EC4FAF">
          <w:rPr>
            <w:noProof/>
            <w:webHidden/>
          </w:rPr>
          <w:fldChar w:fldCharType="separate"/>
        </w:r>
        <w:r w:rsidR="00EC4FAF">
          <w:rPr>
            <w:noProof/>
            <w:webHidden/>
          </w:rPr>
          <w:t>75</w:t>
        </w:r>
        <w:r w:rsidR="00EC4FAF">
          <w:rPr>
            <w:noProof/>
            <w:webHidden/>
          </w:rPr>
          <w:fldChar w:fldCharType="end"/>
        </w:r>
      </w:hyperlink>
    </w:p>
    <w:p w14:paraId="52E173CF" w14:textId="77777777" w:rsidR="00EC4FAF" w:rsidRPr="00194586" w:rsidRDefault="004E159A">
      <w:pPr>
        <w:pStyle w:val="TOC2"/>
        <w:rPr>
          <w:rFonts w:ascii="Calibri" w:hAnsi="Calibri"/>
          <w:noProof/>
          <w:sz w:val="22"/>
          <w:szCs w:val="22"/>
        </w:rPr>
      </w:pPr>
      <w:hyperlink w:anchor="_Toc453235434" w:history="1">
        <w:r w:rsidR="00EC4FAF" w:rsidRPr="0034073E">
          <w:rPr>
            <w:rStyle w:val="Hyperlink"/>
            <w:noProof/>
          </w:rPr>
          <w:t>7.7</w:t>
        </w:r>
        <w:r w:rsidR="00EC4FAF" w:rsidRPr="00194586">
          <w:rPr>
            <w:rFonts w:ascii="Calibri" w:hAnsi="Calibri"/>
            <w:noProof/>
            <w:sz w:val="22"/>
            <w:szCs w:val="22"/>
          </w:rPr>
          <w:tab/>
        </w:r>
        <w:r w:rsidR="00EC4FAF" w:rsidRPr="0034073E">
          <w:rPr>
            <w:rStyle w:val="Hyperlink"/>
            <w:noProof/>
          </w:rPr>
          <w:t>Types of parameters and values</w:t>
        </w:r>
        <w:r w:rsidR="00EC4FAF">
          <w:rPr>
            <w:noProof/>
            <w:webHidden/>
          </w:rPr>
          <w:tab/>
        </w:r>
        <w:r w:rsidR="00EC4FAF">
          <w:rPr>
            <w:noProof/>
            <w:webHidden/>
          </w:rPr>
          <w:fldChar w:fldCharType="begin"/>
        </w:r>
        <w:r w:rsidR="00EC4FAF">
          <w:rPr>
            <w:noProof/>
            <w:webHidden/>
          </w:rPr>
          <w:instrText xml:space="preserve"> PAGEREF _Toc453235434 \h </w:instrText>
        </w:r>
        <w:r w:rsidR="00EC4FAF">
          <w:rPr>
            <w:noProof/>
            <w:webHidden/>
          </w:rPr>
        </w:r>
        <w:r w:rsidR="00EC4FAF">
          <w:rPr>
            <w:noProof/>
            <w:webHidden/>
          </w:rPr>
          <w:fldChar w:fldCharType="separate"/>
        </w:r>
        <w:r w:rsidR="00EC4FAF">
          <w:rPr>
            <w:noProof/>
            <w:webHidden/>
          </w:rPr>
          <w:t>75</w:t>
        </w:r>
        <w:r w:rsidR="00EC4FAF">
          <w:rPr>
            <w:noProof/>
            <w:webHidden/>
          </w:rPr>
          <w:fldChar w:fldCharType="end"/>
        </w:r>
      </w:hyperlink>
    </w:p>
    <w:p w14:paraId="2E24BF5E" w14:textId="77777777" w:rsidR="00EC4FAF" w:rsidRPr="00194586" w:rsidRDefault="004E159A">
      <w:pPr>
        <w:pStyle w:val="TOC2"/>
        <w:rPr>
          <w:rFonts w:ascii="Calibri" w:hAnsi="Calibri"/>
          <w:noProof/>
          <w:sz w:val="22"/>
          <w:szCs w:val="22"/>
        </w:rPr>
      </w:pPr>
      <w:hyperlink w:anchor="_Toc453235435" w:history="1">
        <w:r w:rsidR="00EC4FAF" w:rsidRPr="0034073E">
          <w:rPr>
            <w:rStyle w:val="Hyperlink"/>
            <w:noProof/>
          </w:rPr>
          <w:t>7.8</w:t>
        </w:r>
        <w:r w:rsidR="00EC4FAF" w:rsidRPr="00194586">
          <w:rPr>
            <w:rFonts w:ascii="Calibri" w:hAnsi="Calibri"/>
            <w:noProof/>
            <w:sz w:val="22"/>
            <w:szCs w:val="22"/>
          </w:rPr>
          <w:tab/>
        </w:r>
        <w:r w:rsidR="00EC4FAF" w:rsidRPr="0034073E">
          <w:rPr>
            <w:rStyle w:val="Hyperlink"/>
            <w:noProof/>
          </w:rPr>
          <w:t>Reporting fragmentation ions</w:t>
        </w:r>
        <w:r w:rsidR="00EC4FAF">
          <w:rPr>
            <w:noProof/>
            <w:webHidden/>
          </w:rPr>
          <w:tab/>
        </w:r>
        <w:r w:rsidR="00EC4FAF">
          <w:rPr>
            <w:noProof/>
            <w:webHidden/>
          </w:rPr>
          <w:fldChar w:fldCharType="begin"/>
        </w:r>
        <w:r w:rsidR="00EC4FAF">
          <w:rPr>
            <w:noProof/>
            <w:webHidden/>
          </w:rPr>
          <w:instrText xml:space="preserve"> PAGEREF _Toc453235435 \h </w:instrText>
        </w:r>
        <w:r w:rsidR="00EC4FAF">
          <w:rPr>
            <w:noProof/>
            <w:webHidden/>
          </w:rPr>
        </w:r>
        <w:r w:rsidR="00EC4FAF">
          <w:rPr>
            <w:noProof/>
            <w:webHidden/>
          </w:rPr>
          <w:fldChar w:fldCharType="separate"/>
        </w:r>
        <w:r w:rsidR="00EC4FAF">
          <w:rPr>
            <w:noProof/>
            <w:webHidden/>
          </w:rPr>
          <w:t>75</w:t>
        </w:r>
        <w:r w:rsidR="00EC4FAF">
          <w:rPr>
            <w:noProof/>
            <w:webHidden/>
          </w:rPr>
          <w:fldChar w:fldCharType="end"/>
        </w:r>
      </w:hyperlink>
    </w:p>
    <w:p w14:paraId="52CE3397" w14:textId="77777777" w:rsidR="00EC4FAF" w:rsidRPr="00194586" w:rsidRDefault="004E159A">
      <w:pPr>
        <w:pStyle w:val="TOC3"/>
        <w:tabs>
          <w:tab w:val="left" w:pos="1200"/>
          <w:tab w:val="right" w:leader="dot" w:pos="9962"/>
        </w:tabs>
        <w:rPr>
          <w:rFonts w:ascii="Calibri" w:hAnsi="Calibri"/>
          <w:noProof/>
          <w:sz w:val="22"/>
          <w:szCs w:val="22"/>
        </w:rPr>
      </w:pPr>
      <w:hyperlink w:anchor="_Toc453235436" w:history="1">
        <w:r w:rsidR="00EC4FAF" w:rsidRPr="0034073E">
          <w:rPr>
            <w:rStyle w:val="Hyperlink"/>
            <w:noProof/>
          </w:rPr>
          <w:t>7.8.1</w:t>
        </w:r>
        <w:r w:rsidR="00EC4FAF" w:rsidRPr="00194586">
          <w:rPr>
            <w:rFonts w:ascii="Calibri" w:hAnsi="Calibri"/>
            <w:noProof/>
            <w:sz w:val="22"/>
            <w:szCs w:val="22"/>
          </w:rPr>
          <w:tab/>
        </w:r>
        <w:r w:rsidR="00EC4FAF" w:rsidRPr="0034073E">
          <w:rPr>
            <w:rStyle w:val="Hyperlink"/>
            <w:noProof/>
          </w:rPr>
          <w:t>Internal fragments and immonium ions</w:t>
        </w:r>
        <w:r w:rsidR="00EC4FAF">
          <w:rPr>
            <w:noProof/>
            <w:webHidden/>
          </w:rPr>
          <w:tab/>
        </w:r>
        <w:r w:rsidR="00EC4FAF">
          <w:rPr>
            <w:noProof/>
            <w:webHidden/>
          </w:rPr>
          <w:fldChar w:fldCharType="begin"/>
        </w:r>
        <w:r w:rsidR="00EC4FAF">
          <w:rPr>
            <w:noProof/>
            <w:webHidden/>
          </w:rPr>
          <w:instrText xml:space="preserve"> PAGEREF _Toc453235436 \h </w:instrText>
        </w:r>
        <w:r w:rsidR="00EC4FAF">
          <w:rPr>
            <w:noProof/>
            <w:webHidden/>
          </w:rPr>
        </w:r>
        <w:r w:rsidR="00EC4FAF">
          <w:rPr>
            <w:noProof/>
            <w:webHidden/>
          </w:rPr>
          <w:fldChar w:fldCharType="separate"/>
        </w:r>
        <w:r w:rsidR="00EC4FAF">
          <w:rPr>
            <w:noProof/>
            <w:webHidden/>
          </w:rPr>
          <w:t>76</w:t>
        </w:r>
        <w:r w:rsidR="00EC4FAF">
          <w:rPr>
            <w:noProof/>
            <w:webHidden/>
          </w:rPr>
          <w:fldChar w:fldCharType="end"/>
        </w:r>
      </w:hyperlink>
    </w:p>
    <w:p w14:paraId="4B9E1BC5" w14:textId="77777777" w:rsidR="00EC4FAF" w:rsidRPr="00194586" w:rsidRDefault="004E159A">
      <w:pPr>
        <w:pStyle w:val="TOC2"/>
        <w:rPr>
          <w:rFonts w:ascii="Calibri" w:hAnsi="Calibri"/>
          <w:noProof/>
          <w:sz w:val="22"/>
          <w:szCs w:val="22"/>
        </w:rPr>
      </w:pPr>
      <w:hyperlink w:anchor="_Toc453235437" w:history="1">
        <w:r w:rsidR="00EC4FAF" w:rsidRPr="0034073E">
          <w:rPr>
            <w:rStyle w:val="Hyperlink"/>
            <w:noProof/>
          </w:rPr>
          <w:t>7.9</w:t>
        </w:r>
        <w:r w:rsidR="00EC4FAF" w:rsidRPr="00194586">
          <w:rPr>
            <w:rFonts w:ascii="Calibri" w:hAnsi="Calibri"/>
            <w:noProof/>
            <w:sz w:val="22"/>
            <w:szCs w:val="22"/>
          </w:rPr>
          <w:tab/>
        </w:r>
        <w:r w:rsidR="00EC4FAF" w:rsidRPr="0034073E">
          <w:rPr>
            <w:rStyle w:val="Hyperlink"/>
            <w:noProof/>
          </w:rPr>
          <w:t>Enzyme definition</w:t>
        </w:r>
        <w:r w:rsidR="00EC4FAF">
          <w:rPr>
            <w:noProof/>
            <w:webHidden/>
          </w:rPr>
          <w:tab/>
        </w:r>
        <w:r w:rsidR="00EC4FAF">
          <w:rPr>
            <w:noProof/>
            <w:webHidden/>
          </w:rPr>
          <w:fldChar w:fldCharType="begin"/>
        </w:r>
        <w:r w:rsidR="00EC4FAF">
          <w:rPr>
            <w:noProof/>
            <w:webHidden/>
          </w:rPr>
          <w:instrText xml:space="preserve"> PAGEREF _Toc453235437 \h </w:instrText>
        </w:r>
        <w:r w:rsidR="00EC4FAF">
          <w:rPr>
            <w:noProof/>
            <w:webHidden/>
          </w:rPr>
        </w:r>
        <w:r w:rsidR="00EC4FAF">
          <w:rPr>
            <w:noProof/>
            <w:webHidden/>
          </w:rPr>
          <w:fldChar w:fldCharType="separate"/>
        </w:r>
        <w:r w:rsidR="00EC4FAF">
          <w:rPr>
            <w:noProof/>
            <w:webHidden/>
          </w:rPr>
          <w:t>77</w:t>
        </w:r>
        <w:r w:rsidR="00EC4FAF">
          <w:rPr>
            <w:noProof/>
            <w:webHidden/>
          </w:rPr>
          <w:fldChar w:fldCharType="end"/>
        </w:r>
      </w:hyperlink>
    </w:p>
    <w:p w14:paraId="0B9C2E56" w14:textId="77777777" w:rsidR="00EC4FAF" w:rsidRPr="00194586" w:rsidRDefault="004E159A">
      <w:pPr>
        <w:pStyle w:val="TOC2"/>
        <w:rPr>
          <w:rFonts w:ascii="Calibri" w:hAnsi="Calibri"/>
          <w:noProof/>
          <w:sz w:val="22"/>
          <w:szCs w:val="22"/>
        </w:rPr>
      </w:pPr>
      <w:hyperlink w:anchor="_Toc453235438" w:history="1">
        <w:r w:rsidR="00EC4FAF" w:rsidRPr="0034073E">
          <w:rPr>
            <w:rStyle w:val="Hyperlink"/>
            <w:noProof/>
          </w:rPr>
          <w:t>7.10</w:t>
        </w:r>
        <w:r w:rsidR="00EC4FAF" w:rsidRPr="00194586">
          <w:rPr>
            <w:rFonts w:ascii="Calibri" w:hAnsi="Calibri"/>
            <w:noProof/>
            <w:sz w:val="22"/>
            <w:szCs w:val="22"/>
          </w:rPr>
          <w:tab/>
        </w:r>
        <w:r w:rsidR="00EC4FAF" w:rsidRPr="0034073E">
          <w:rPr>
            <w:rStyle w:val="Hyperlink"/>
            <w:noProof/>
          </w:rPr>
          <w:t>Unknown modifications</w:t>
        </w:r>
        <w:r w:rsidR="00EC4FAF">
          <w:rPr>
            <w:noProof/>
            <w:webHidden/>
          </w:rPr>
          <w:tab/>
        </w:r>
        <w:r w:rsidR="00EC4FAF">
          <w:rPr>
            <w:noProof/>
            <w:webHidden/>
          </w:rPr>
          <w:fldChar w:fldCharType="begin"/>
        </w:r>
        <w:r w:rsidR="00EC4FAF">
          <w:rPr>
            <w:noProof/>
            <w:webHidden/>
          </w:rPr>
          <w:instrText xml:space="preserve"> PAGEREF _Toc453235438 \h </w:instrText>
        </w:r>
        <w:r w:rsidR="00EC4FAF">
          <w:rPr>
            <w:noProof/>
            <w:webHidden/>
          </w:rPr>
        </w:r>
        <w:r w:rsidR="00EC4FAF">
          <w:rPr>
            <w:noProof/>
            <w:webHidden/>
          </w:rPr>
          <w:fldChar w:fldCharType="separate"/>
        </w:r>
        <w:r w:rsidR="00EC4FAF">
          <w:rPr>
            <w:noProof/>
            <w:webHidden/>
          </w:rPr>
          <w:t>78</w:t>
        </w:r>
        <w:r w:rsidR="00EC4FAF">
          <w:rPr>
            <w:noProof/>
            <w:webHidden/>
          </w:rPr>
          <w:fldChar w:fldCharType="end"/>
        </w:r>
      </w:hyperlink>
    </w:p>
    <w:p w14:paraId="01AA3D96" w14:textId="77777777" w:rsidR="00EC4FAF" w:rsidRPr="00194586" w:rsidRDefault="004E159A">
      <w:pPr>
        <w:pStyle w:val="TOC1"/>
        <w:tabs>
          <w:tab w:val="left" w:pos="400"/>
          <w:tab w:val="right" w:leader="dot" w:pos="9962"/>
        </w:tabs>
        <w:rPr>
          <w:rFonts w:ascii="Calibri" w:hAnsi="Calibri"/>
          <w:noProof/>
          <w:sz w:val="22"/>
          <w:szCs w:val="22"/>
        </w:rPr>
      </w:pPr>
      <w:hyperlink w:anchor="_Toc453235439" w:history="1">
        <w:r w:rsidR="00EC4FAF" w:rsidRPr="0034073E">
          <w:rPr>
            <w:rStyle w:val="Hyperlink"/>
            <w:noProof/>
          </w:rPr>
          <w:t>8.</w:t>
        </w:r>
        <w:r w:rsidR="00EC4FAF" w:rsidRPr="00194586">
          <w:rPr>
            <w:rFonts w:ascii="Calibri" w:hAnsi="Calibri"/>
            <w:noProof/>
            <w:sz w:val="22"/>
            <w:szCs w:val="22"/>
          </w:rPr>
          <w:tab/>
        </w:r>
        <w:r w:rsidR="00EC4FAF" w:rsidRPr="0034073E">
          <w:rPr>
            <w:rStyle w:val="Hyperlink"/>
            <w:noProof/>
          </w:rPr>
          <w:t>Conclusions</w:t>
        </w:r>
        <w:r w:rsidR="00EC4FAF">
          <w:rPr>
            <w:noProof/>
            <w:webHidden/>
          </w:rPr>
          <w:tab/>
        </w:r>
        <w:r w:rsidR="00EC4FAF">
          <w:rPr>
            <w:noProof/>
            <w:webHidden/>
          </w:rPr>
          <w:fldChar w:fldCharType="begin"/>
        </w:r>
        <w:r w:rsidR="00EC4FAF">
          <w:rPr>
            <w:noProof/>
            <w:webHidden/>
          </w:rPr>
          <w:instrText xml:space="preserve"> PAGEREF _Toc453235439 \h </w:instrText>
        </w:r>
        <w:r w:rsidR="00EC4FAF">
          <w:rPr>
            <w:noProof/>
            <w:webHidden/>
          </w:rPr>
        </w:r>
        <w:r w:rsidR="00EC4FAF">
          <w:rPr>
            <w:noProof/>
            <w:webHidden/>
          </w:rPr>
          <w:fldChar w:fldCharType="separate"/>
        </w:r>
        <w:r w:rsidR="00EC4FAF">
          <w:rPr>
            <w:noProof/>
            <w:webHidden/>
          </w:rPr>
          <w:t>78</w:t>
        </w:r>
        <w:r w:rsidR="00EC4FAF">
          <w:rPr>
            <w:noProof/>
            <w:webHidden/>
          </w:rPr>
          <w:fldChar w:fldCharType="end"/>
        </w:r>
      </w:hyperlink>
    </w:p>
    <w:p w14:paraId="7B095AA3" w14:textId="77777777" w:rsidR="00EC4FAF" w:rsidRPr="00194586" w:rsidRDefault="004E159A">
      <w:pPr>
        <w:pStyle w:val="TOC1"/>
        <w:tabs>
          <w:tab w:val="left" w:pos="400"/>
          <w:tab w:val="right" w:leader="dot" w:pos="9962"/>
        </w:tabs>
        <w:rPr>
          <w:rFonts w:ascii="Calibri" w:hAnsi="Calibri"/>
          <w:noProof/>
          <w:sz w:val="22"/>
          <w:szCs w:val="22"/>
        </w:rPr>
      </w:pPr>
      <w:hyperlink w:anchor="_Toc453235440" w:history="1">
        <w:r w:rsidR="00EC4FAF" w:rsidRPr="0034073E">
          <w:rPr>
            <w:rStyle w:val="Hyperlink"/>
            <w:noProof/>
          </w:rPr>
          <w:t>9.</w:t>
        </w:r>
        <w:r w:rsidR="00EC4FAF" w:rsidRPr="00194586">
          <w:rPr>
            <w:rFonts w:ascii="Calibri" w:hAnsi="Calibri"/>
            <w:noProof/>
            <w:sz w:val="22"/>
            <w:szCs w:val="22"/>
          </w:rPr>
          <w:tab/>
        </w:r>
        <w:r w:rsidR="00EC4FAF" w:rsidRPr="0034073E">
          <w:rPr>
            <w:rStyle w:val="Hyperlink"/>
            <w:noProof/>
          </w:rPr>
          <w:t>Authors and Contributors</w:t>
        </w:r>
        <w:r w:rsidR="00EC4FAF">
          <w:rPr>
            <w:noProof/>
            <w:webHidden/>
          </w:rPr>
          <w:tab/>
        </w:r>
        <w:r w:rsidR="00EC4FAF">
          <w:rPr>
            <w:noProof/>
            <w:webHidden/>
          </w:rPr>
          <w:fldChar w:fldCharType="begin"/>
        </w:r>
        <w:r w:rsidR="00EC4FAF">
          <w:rPr>
            <w:noProof/>
            <w:webHidden/>
          </w:rPr>
          <w:instrText xml:space="preserve"> PAGEREF _Toc453235440 \h </w:instrText>
        </w:r>
        <w:r w:rsidR="00EC4FAF">
          <w:rPr>
            <w:noProof/>
            <w:webHidden/>
          </w:rPr>
        </w:r>
        <w:r w:rsidR="00EC4FAF">
          <w:rPr>
            <w:noProof/>
            <w:webHidden/>
          </w:rPr>
          <w:fldChar w:fldCharType="separate"/>
        </w:r>
        <w:r w:rsidR="00EC4FAF">
          <w:rPr>
            <w:noProof/>
            <w:webHidden/>
          </w:rPr>
          <w:t>78</w:t>
        </w:r>
        <w:r w:rsidR="00EC4FAF">
          <w:rPr>
            <w:noProof/>
            <w:webHidden/>
          </w:rPr>
          <w:fldChar w:fldCharType="end"/>
        </w:r>
      </w:hyperlink>
    </w:p>
    <w:p w14:paraId="30E7136E" w14:textId="77777777" w:rsidR="00EC4FAF" w:rsidRPr="00194586" w:rsidRDefault="004E159A">
      <w:pPr>
        <w:pStyle w:val="TOC1"/>
        <w:tabs>
          <w:tab w:val="left" w:pos="600"/>
          <w:tab w:val="right" w:leader="dot" w:pos="9962"/>
        </w:tabs>
        <w:rPr>
          <w:rFonts w:ascii="Calibri" w:hAnsi="Calibri"/>
          <w:noProof/>
          <w:sz w:val="22"/>
          <w:szCs w:val="22"/>
        </w:rPr>
      </w:pPr>
      <w:hyperlink w:anchor="_Toc453235441" w:history="1">
        <w:r w:rsidR="00EC4FAF" w:rsidRPr="0034073E">
          <w:rPr>
            <w:rStyle w:val="Hyperlink"/>
            <w:noProof/>
          </w:rPr>
          <w:t>10.</w:t>
        </w:r>
        <w:r w:rsidR="00EC4FAF" w:rsidRPr="00194586">
          <w:rPr>
            <w:rFonts w:ascii="Calibri" w:hAnsi="Calibri"/>
            <w:noProof/>
            <w:sz w:val="22"/>
            <w:szCs w:val="22"/>
          </w:rPr>
          <w:tab/>
        </w:r>
        <w:r w:rsidR="00EC4FAF" w:rsidRPr="0034073E">
          <w:rPr>
            <w:rStyle w:val="Hyperlink"/>
            <w:noProof/>
          </w:rPr>
          <w:t>References</w:t>
        </w:r>
        <w:r w:rsidR="00EC4FAF">
          <w:rPr>
            <w:noProof/>
            <w:webHidden/>
          </w:rPr>
          <w:tab/>
        </w:r>
        <w:r w:rsidR="00EC4FAF">
          <w:rPr>
            <w:noProof/>
            <w:webHidden/>
          </w:rPr>
          <w:fldChar w:fldCharType="begin"/>
        </w:r>
        <w:r w:rsidR="00EC4FAF">
          <w:rPr>
            <w:noProof/>
            <w:webHidden/>
          </w:rPr>
          <w:instrText xml:space="preserve"> PAGEREF _Toc453235441 \h </w:instrText>
        </w:r>
        <w:r w:rsidR="00EC4FAF">
          <w:rPr>
            <w:noProof/>
            <w:webHidden/>
          </w:rPr>
        </w:r>
        <w:r w:rsidR="00EC4FAF">
          <w:rPr>
            <w:noProof/>
            <w:webHidden/>
          </w:rPr>
          <w:fldChar w:fldCharType="separate"/>
        </w:r>
        <w:r w:rsidR="00EC4FAF">
          <w:rPr>
            <w:noProof/>
            <w:webHidden/>
          </w:rPr>
          <w:t>79</w:t>
        </w:r>
        <w:r w:rsidR="00EC4FAF">
          <w:rPr>
            <w:noProof/>
            <w:webHidden/>
          </w:rPr>
          <w:fldChar w:fldCharType="end"/>
        </w:r>
      </w:hyperlink>
    </w:p>
    <w:p w14:paraId="2BE13DDA" w14:textId="77777777" w:rsidR="00EC4FAF" w:rsidRPr="00194586" w:rsidRDefault="004E159A">
      <w:pPr>
        <w:pStyle w:val="TOC1"/>
        <w:tabs>
          <w:tab w:val="left" w:pos="600"/>
          <w:tab w:val="right" w:leader="dot" w:pos="9962"/>
        </w:tabs>
        <w:rPr>
          <w:rFonts w:ascii="Calibri" w:hAnsi="Calibri"/>
          <w:noProof/>
          <w:sz w:val="22"/>
          <w:szCs w:val="22"/>
        </w:rPr>
      </w:pPr>
      <w:hyperlink w:anchor="_Toc453235442" w:history="1">
        <w:r w:rsidR="00EC4FAF" w:rsidRPr="0034073E">
          <w:rPr>
            <w:rStyle w:val="Hyperlink"/>
            <w:noProof/>
          </w:rPr>
          <w:t>11.</w:t>
        </w:r>
        <w:r w:rsidR="00EC4FAF" w:rsidRPr="00194586">
          <w:rPr>
            <w:rFonts w:ascii="Calibri" w:hAnsi="Calibri"/>
            <w:noProof/>
            <w:sz w:val="22"/>
            <w:szCs w:val="22"/>
          </w:rPr>
          <w:tab/>
        </w:r>
        <w:r w:rsidR="00EC4FAF" w:rsidRPr="0034073E">
          <w:rPr>
            <w:rStyle w:val="Hyperlink"/>
            <w:noProof/>
          </w:rPr>
          <w:t>Intellectual Property Statement</w:t>
        </w:r>
        <w:r w:rsidR="00EC4FAF">
          <w:rPr>
            <w:noProof/>
            <w:webHidden/>
          </w:rPr>
          <w:tab/>
        </w:r>
        <w:r w:rsidR="00EC4FAF">
          <w:rPr>
            <w:noProof/>
            <w:webHidden/>
          </w:rPr>
          <w:fldChar w:fldCharType="begin"/>
        </w:r>
        <w:r w:rsidR="00EC4FAF">
          <w:rPr>
            <w:noProof/>
            <w:webHidden/>
          </w:rPr>
          <w:instrText xml:space="preserve"> PAGEREF _Toc453235442 \h </w:instrText>
        </w:r>
        <w:r w:rsidR="00EC4FAF">
          <w:rPr>
            <w:noProof/>
            <w:webHidden/>
          </w:rPr>
        </w:r>
        <w:r w:rsidR="00EC4FAF">
          <w:rPr>
            <w:noProof/>
            <w:webHidden/>
          </w:rPr>
          <w:fldChar w:fldCharType="separate"/>
        </w:r>
        <w:r w:rsidR="00EC4FAF">
          <w:rPr>
            <w:noProof/>
            <w:webHidden/>
          </w:rPr>
          <w:t>80</w:t>
        </w:r>
        <w:r w:rsidR="00EC4FAF">
          <w:rPr>
            <w:noProof/>
            <w:webHidden/>
          </w:rPr>
          <w:fldChar w:fldCharType="end"/>
        </w:r>
      </w:hyperlink>
    </w:p>
    <w:p w14:paraId="7B0E9455" w14:textId="77777777" w:rsidR="00EC4FAF" w:rsidRPr="00194586" w:rsidRDefault="004E159A">
      <w:pPr>
        <w:pStyle w:val="TOC1"/>
        <w:tabs>
          <w:tab w:val="right" w:leader="dot" w:pos="9962"/>
        </w:tabs>
        <w:rPr>
          <w:rFonts w:ascii="Calibri" w:hAnsi="Calibri"/>
          <w:noProof/>
          <w:sz w:val="22"/>
          <w:szCs w:val="22"/>
        </w:rPr>
      </w:pPr>
      <w:hyperlink w:anchor="_Toc453235443" w:history="1">
        <w:r w:rsidR="00EC4FAF" w:rsidRPr="0034073E">
          <w:rPr>
            <w:rStyle w:val="Hyperlink"/>
            <w:noProof/>
          </w:rPr>
          <w:t>Copyright Notice</w:t>
        </w:r>
        <w:r w:rsidR="00EC4FAF">
          <w:rPr>
            <w:noProof/>
            <w:webHidden/>
          </w:rPr>
          <w:tab/>
        </w:r>
        <w:r w:rsidR="00EC4FAF">
          <w:rPr>
            <w:noProof/>
            <w:webHidden/>
          </w:rPr>
          <w:fldChar w:fldCharType="begin"/>
        </w:r>
        <w:r w:rsidR="00EC4FAF">
          <w:rPr>
            <w:noProof/>
            <w:webHidden/>
          </w:rPr>
          <w:instrText xml:space="preserve"> PAGEREF _Toc453235443 \h </w:instrText>
        </w:r>
        <w:r w:rsidR="00EC4FAF">
          <w:rPr>
            <w:noProof/>
            <w:webHidden/>
          </w:rPr>
        </w:r>
        <w:r w:rsidR="00EC4FAF">
          <w:rPr>
            <w:noProof/>
            <w:webHidden/>
          </w:rPr>
          <w:fldChar w:fldCharType="separate"/>
        </w:r>
        <w:r w:rsidR="00EC4FAF">
          <w:rPr>
            <w:noProof/>
            <w:webHidden/>
          </w:rPr>
          <w:t>80</w:t>
        </w:r>
        <w:r w:rsidR="00EC4FAF">
          <w:rPr>
            <w:noProof/>
            <w:webHidden/>
          </w:rPr>
          <w:fldChar w:fldCharType="end"/>
        </w:r>
      </w:hyperlink>
    </w:p>
    <w:p w14:paraId="11119E4B" w14:textId="77777777" w:rsidR="007B0DFD" w:rsidRPr="00E86995" w:rsidRDefault="003A117B" w:rsidP="00466496">
      <w:pPr>
        <w:rPr>
          <w:highlight w:val="yellow"/>
        </w:rPr>
      </w:pPr>
      <w:r w:rsidRPr="00E86995">
        <w:rPr>
          <w:highlight w:val="yellow"/>
        </w:rPr>
        <w:fldChar w:fldCharType="end"/>
      </w:r>
    </w:p>
    <w:p w14:paraId="6BF26F98" w14:textId="77777777" w:rsidR="008F1CA6" w:rsidRPr="00DB3ECF" w:rsidRDefault="008F1CA6" w:rsidP="00466496">
      <w:pPr>
        <w:pStyle w:val="Heading1"/>
      </w:pPr>
      <w:bookmarkStart w:id="4" w:name="_Ref116882289"/>
      <w:bookmarkStart w:id="5" w:name="_Toc118017562"/>
      <w:bookmarkStart w:id="6" w:name="_Toc156877856"/>
      <w:bookmarkStart w:id="7" w:name="_Toc453235318"/>
      <w:r w:rsidRPr="00DB3ECF">
        <w:t>Introduction</w:t>
      </w:r>
      <w:bookmarkEnd w:id="4"/>
      <w:bookmarkEnd w:id="5"/>
      <w:bookmarkEnd w:id="6"/>
      <w:bookmarkEnd w:id="7"/>
    </w:p>
    <w:p w14:paraId="4EB01DF1" w14:textId="77777777" w:rsidR="008F1CA6" w:rsidRPr="00DB3ECF" w:rsidRDefault="008F1CA6" w:rsidP="00466496">
      <w:pPr>
        <w:pStyle w:val="Heading2"/>
      </w:pPr>
      <w:bookmarkStart w:id="8" w:name="_Toc453235319"/>
      <w:r w:rsidRPr="00DB3ECF">
        <w:t>Background</w:t>
      </w:r>
      <w:bookmarkEnd w:id="8"/>
    </w:p>
    <w:p w14:paraId="55798CFA" w14:textId="77777777" w:rsidR="002D794A" w:rsidRDefault="002D794A" w:rsidP="00EC4FAF">
      <w:pPr>
        <w:jc w:val="both"/>
      </w:pPr>
      <w:r>
        <w:t xml:space="preserve">This document addresses the systematic description of </w:t>
      </w:r>
      <w:r w:rsidR="009C311D">
        <w:t>(</w:t>
      </w:r>
      <w:r>
        <w:t>poly</w:t>
      </w:r>
      <w:r w:rsidR="009C311D">
        <w:t>)</w:t>
      </w:r>
      <w:r>
        <w:t>peptide identification</w:t>
      </w:r>
      <w:r w:rsidR="0047671D">
        <w:t xml:space="preserve"> and</w:t>
      </w:r>
      <w:r>
        <w:t xml:space="preserve"> characterisation based upon mass spectrometry</w:t>
      </w:r>
      <w:r w:rsidR="00C4740C">
        <w:t xml:space="preserve"> (MS)</w:t>
      </w:r>
      <w:r>
        <w:t xml:space="preserve">. A large number of different proteomics search engines are available that produce output in a variety of different formats. It is intended that </w:t>
      </w:r>
      <w:r w:rsidR="006D41B9">
        <w:t>mzIdentML</w:t>
      </w:r>
      <w:r>
        <w:t xml:space="preserve"> will provide a common </w:t>
      </w:r>
      <w:r w:rsidR="00C4740C">
        <w:t xml:space="preserve">standard </w:t>
      </w:r>
      <w:r>
        <w:t xml:space="preserve">format for </w:t>
      </w:r>
      <w:r w:rsidR="003B7EDB">
        <w:t>identification</w:t>
      </w:r>
      <w:r>
        <w:t xml:space="preserve"> results </w:t>
      </w:r>
      <w:r w:rsidR="00C4740C">
        <w:t xml:space="preserve">to support a range of scenarios encountered in proteome informatics. </w:t>
      </w:r>
      <w:r w:rsidR="006D41B9">
        <w:t>mzIdentML</w:t>
      </w:r>
      <w:r>
        <w:t xml:space="preserve"> has been developed with a view to supporting the following </w:t>
      </w:r>
      <w:r w:rsidR="00512DAA">
        <w:t xml:space="preserve">general </w:t>
      </w:r>
      <w:r>
        <w:t>tasks</w:t>
      </w:r>
      <w:r w:rsidR="00512DAA">
        <w:t xml:space="preserve"> (more specific use cases are provided in Section </w:t>
      </w:r>
      <w:r w:rsidR="00512DAA">
        <w:fldChar w:fldCharType="begin"/>
      </w:r>
      <w:r w:rsidR="00512DAA">
        <w:instrText xml:space="preserve"> REF _Ref211659702 \r \h </w:instrText>
      </w:r>
      <w:r w:rsidR="00466496">
        <w:instrText xml:space="preserve"> \* MERGEFORMAT </w:instrText>
      </w:r>
      <w:r w:rsidR="00512DAA">
        <w:fldChar w:fldCharType="separate"/>
      </w:r>
      <w:r w:rsidR="003C46AF">
        <w:t>2</w:t>
      </w:r>
      <w:r w:rsidR="00512DAA">
        <w:fldChar w:fldCharType="end"/>
      </w:r>
      <w:r w:rsidR="00512DAA">
        <w:t>)</w:t>
      </w:r>
      <w:r>
        <w:t>:</w:t>
      </w:r>
    </w:p>
    <w:p w14:paraId="33223846" w14:textId="77777777" w:rsidR="002D794A" w:rsidRDefault="002D794A" w:rsidP="00466496"/>
    <w:p w14:paraId="42D5AD05" w14:textId="77777777" w:rsidR="002D794A" w:rsidRDefault="002D794A" w:rsidP="00EC4FAF">
      <w:pPr>
        <w:numPr>
          <w:ilvl w:val="0"/>
          <w:numId w:val="12"/>
        </w:numPr>
        <w:jc w:val="both"/>
      </w:pPr>
      <w:r>
        <w:rPr>
          <w:i/>
        </w:rPr>
        <w:t xml:space="preserve">The discovery of relevant results, </w:t>
      </w:r>
      <w:r>
        <w:t>so that, for example, data sets in a database that use a particular technique or combination of techniques can be identified and studied by experimentalists during experiment design or data analysis.</w:t>
      </w:r>
    </w:p>
    <w:p w14:paraId="1A5B7F9F" w14:textId="77777777" w:rsidR="002D794A" w:rsidRDefault="002D794A" w:rsidP="00EC4FAF">
      <w:pPr>
        <w:numPr>
          <w:ilvl w:val="0"/>
          <w:numId w:val="12"/>
        </w:numPr>
        <w:jc w:val="both"/>
      </w:pPr>
      <w:r>
        <w:rPr>
          <w:i/>
        </w:rPr>
        <w:lastRenderedPageBreak/>
        <w:t>The sharing of best practice</w:t>
      </w:r>
      <w:r w:rsidR="001614C1">
        <w:t xml:space="preserve">, so that, for example, </w:t>
      </w:r>
      <w:r w:rsidR="00512DAA">
        <w:t xml:space="preserve">analyses </w:t>
      </w:r>
      <w:r w:rsidR="00A50A1E">
        <w:t>that have been particularly successful at identifying a certain group of peptides</w:t>
      </w:r>
      <w:r w:rsidR="009E750A">
        <w:t>/proteins</w:t>
      </w:r>
      <w:r w:rsidR="00A50A1E">
        <w:t xml:space="preserve"> can be interpreted by consumers of the data.</w:t>
      </w:r>
    </w:p>
    <w:p w14:paraId="433BB254" w14:textId="77777777" w:rsidR="002D794A" w:rsidRDefault="002D794A" w:rsidP="00EC4FAF">
      <w:pPr>
        <w:numPr>
          <w:ilvl w:val="0"/>
          <w:numId w:val="12"/>
        </w:numPr>
        <w:jc w:val="both"/>
      </w:pPr>
      <w:r>
        <w:rPr>
          <w:i/>
        </w:rPr>
        <w:t>The evaluation of results</w:t>
      </w:r>
      <w:r w:rsidR="00347A46">
        <w:t>, so that</w:t>
      </w:r>
      <w:r w:rsidR="00C43714">
        <w:t>, for example,</w:t>
      </w:r>
      <w:r w:rsidR="00347A46">
        <w:t xml:space="preserve"> sufficient information is provided </w:t>
      </w:r>
      <w:r w:rsidR="00C43714">
        <w:t xml:space="preserve">about </w:t>
      </w:r>
      <w:r w:rsidR="003412B3">
        <w:t xml:space="preserve">how </w:t>
      </w:r>
      <w:r w:rsidR="00C43714">
        <w:t>a particular</w:t>
      </w:r>
      <w:r w:rsidR="003412B3">
        <w:t xml:space="preserve"> </w:t>
      </w:r>
      <w:r w:rsidR="00C43714">
        <w:t xml:space="preserve">analysis was performed </w:t>
      </w:r>
      <w:r w:rsidR="00016521">
        <w:t>to allow the results to be critically evaluated</w:t>
      </w:r>
      <w:r>
        <w:t>.</w:t>
      </w:r>
    </w:p>
    <w:p w14:paraId="643529DD" w14:textId="77777777" w:rsidR="002D794A" w:rsidRDefault="002D794A" w:rsidP="00EC4FAF">
      <w:pPr>
        <w:numPr>
          <w:ilvl w:val="0"/>
          <w:numId w:val="12"/>
        </w:numPr>
        <w:jc w:val="both"/>
      </w:pPr>
      <w:r>
        <w:rPr>
          <w:i/>
        </w:rPr>
        <w:t xml:space="preserve">The sharing of data sets, </w:t>
      </w:r>
      <w:r>
        <w:t>so that, for example, public repositories can import or export data, or multi-site projects can share results to support integrated analysis.</w:t>
      </w:r>
    </w:p>
    <w:p w14:paraId="6693EBF5" w14:textId="77777777" w:rsidR="002D794A" w:rsidRDefault="00E740E1" w:rsidP="00EC4FAF">
      <w:pPr>
        <w:numPr>
          <w:ilvl w:val="0"/>
          <w:numId w:val="12"/>
        </w:numPr>
        <w:jc w:val="both"/>
      </w:pPr>
      <w:r>
        <w:rPr>
          <w:i/>
          <w:iCs/>
        </w:rPr>
        <w:t>The creation of a</w:t>
      </w:r>
      <w:r w:rsidR="002D794A">
        <w:rPr>
          <w:i/>
          <w:iCs/>
        </w:rPr>
        <w:t xml:space="preserve"> format for input to analysis software</w:t>
      </w:r>
      <w:r w:rsidR="002D794A">
        <w:t xml:space="preserve">, for example, </w:t>
      </w:r>
      <w:r w:rsidR="00750EB3">
        <w:t xml:space="preserve">allowing </w:t>
      </w:r>
      <w:r w:rsidR="002D794A">
        <w:t xml:space="preserve">software </w:t>
      </w:r>
      <w:r w:rsidR="00EC3EAA">
        <w:t>to be designed that</w:t>
      </w:r>
      <w:r w:rsidR="002D794A">
        <w:t xml:space="preserve"> provide</w:t>
      </w:r>
      <w:r w:rsidR="00EC3EAA">
        <w:t>s</w:t>
      </w:r>
      <w:r w:rsidR="002D794A">
        <w:t xml:space="preserve"> a meta-score over the output from several search engines.</w:t>
      </w:r>
    </w:p>
    <w:p w14:paraId="53D00CB0" w14:textId="77777777" w:rsidR="00F9664C" w:rsidRDefault="00F9664C" w:rsidP="00EC4FAF">
      <w:pPr>
        <w:numPr>
          <w:ilvl w:val="0"/>
          <w:numId w:val="12"/>
        </w:numPr>
        <w:jc w:val="both"/>
      </w:pPr>
      <w:r>
        <w:rPr>
          <w:i/>
          <w:iCs/>
        </w:rPr>
        <w:t>An internal format for pipeline analysis software</w:t>
      </w:r>
      <w:r>
        <w:rPr>
          <w:iCs/>
        </w:rPr>
        <w:t>, for example, allowing analysis software to store intermediate results from different stages of an identification pipeline, prior to the final results being assembled in a single mzIdentML file.</w:t>
      </w:r>
    </w:p>
    <w:p w14:paraId="6F83B159" w14:textId="77777777" w:rsidR="002D794A" w:rsidRDefault="002D794A" w:rsidP="00466496">
      <w:pPr>
        <w:ind w:left="360"/>
      </w:pPr>
    </w:p>
    <w:p w14:paraId="2A379560" w14:textId="557609B7" w:rsidR="002D794A" w:rsidRDefault="002D794A" w:rsidP="002A4683">
      <w:pPr>
        <w:jc w:val="both"/>
      </w:pPr>
      <w: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w:t>
      </w:r>
      <w:r w:rsidR="00EC4FAF">
        <w:t>Tutorial material can be located on the PSI website.</w:t>
      </w:r>
    </w:p>
    <w:p w14:paraId="316A4909" w14:textId="77777777" w:rsidR="002E0228" w:rsidRPr="00DB3ECF" w:rsidRDefault="002E0228" w:rsidP="002A4683">
      <w:pPr>
        <w:jc w:val="both"/>
        <w:rPr>
          <w:highlight w:val="cyan"/>
        </w:rPr>
      </w:pPr>
    </w:p>
    <w:p w14:paraId="5580AAD8" w14:textId="77777777" w:rsidR="00DB3ECF" w:rsidRPr="00E85AED" w:rsidRDefault="00DB3ECF" w:rsidP="002A4683">
      <w:pPr>
        <w:pStyle w:val="Heading2"/>
        <w:jc w:val="both"/>
      </w:pPr>
      <w:bookmarkStart w:id="9" w:name="_Toc453235320"/>
      <w:r w:rsidRPr="00E85AED">
        <w:t>Document Structure</w:t>
      </w:r>
      <w:bookmarkEnd w:id="9"/>
    </w:p>
    <w:p w14:paraId="442712BC" w14:textId="386A2A8A" w:rsidR="00970B31" w:rsidRPr="00E86995" w:rsidRDefault="00970B31" w:rsidP="002A4683">
      <w:pPr>
        <w:jc w:val="both"/>
        <w:rPr>
          <w:highlight w:val="yellow"/>
        </w:rPr>
      </w:pPr>
      <w:r>
        <w:t>The remainder of this document is structured as follows. Section</w:t>
      </w:r>
      <w:r w:rsidR="00717537">
        <w:t xml:space="preserve"> </w:t>
      </w:r>
      <w:r w:rsidR="00717537">
        <w:fldChar w:fldCharType="begin"/>
      </w:r>
      <w:r w:rsidR="00717537">
        <w:instrText xml:space="preserve"> REF _Ref216758743 \r \h </w:instrText>
      </w:r>
      <w:r w:rsidR="00466496">
        <w:instrText xml:space="preserve"> \* MERGEFORMAT </w:instrText>
      </w:r>
      <w:r w:rsidR="00717537">
        <w:fldChar w:fldCharType="separate"/>
      </w:r>
      <w:r w:rsidR="003C46AF">
        <w:t>2</w:t>
      </w:r>
      <w:r w:rsidR="00717537">
        <w:fldChar w:fldCharType="end"/>
      </w:r>
      <w:r>
        <w:t xml:space="preserve"> </w:t>
      </w:r>
      <w:r w:rsidR="00DB3ECF">
        <w:t>lists</w:t>
      </w:r>
      <w:r>
        <w:t xml:space="preserve"> </w:t>
      </w:r>
      <w:r w:rsidR="00DB3ECF">
        <w:t xml:space="preserve">use cases </w:t>
      </w:r>
      <w:r w:rsidR="006D41B9">
        <w:t>mzIdentML</w:t>
      </w:r>
      <w:r w:rsidR="00DB3ECF">
        <w:t xml:space="preserve"> is </w:t>
      </w:r>
      <w:r w:rsidR="00792676">
        <w:t>designed</w:t>
      </w:r>
      <w:r w:rsidR="00EA6550">
        <w:t xml:space="preserve"> to support</w:t>
      </w:r>
      <w:r>
        <w:t xml:space="preserve">. </w:t>
      </w:r>
      <w:r w:rsidR="00DB3ECF">
        <w:t xml:space="preserve">Section </w:t>
      </w:r>
      <w:r w:rsidR="00DB3ECF">
        <w:fldChar w:fldCharType="begin"/>
      </w:r>
      <w:r w:rsidR="00DB3ECF">
        <w:instrText xml:space="preserve"> REF _Ref206411919 \r \h </w:instrText>
      </w:r>
      <w:r w:rsidR="00466496">
        <w:instrText xml:space="preserve"> \* MERGEFORMAT </w:instrText>
      </w:r>
      <w:r w:rsidR="00DB3ECF">
        <w:fldChar w:fldCharType="separate"/>
      </w:r>
      <w:r w:rsidR="003C46AF">
        <w:t>3</w:t>
      </w:r>
      <w:r w:rsidR="00DB3ECF">
        <w:fldChar w:fldCharType="end"/>
      </w:r>
      <w:r w:rsidR="00DB3ECF">
        <w:t xml:space="preserve"> describes the terminology</w:t>
      </w:r>
      <w:r w:rsidR="004271FC" w:rsidRPr="004271FC">
        <w:t xml:space="preserve"> used</w:t>
      </w:r>
      <w:r w:rsidR="00DB3ECF">
        <w:t xml:space="preserve">. </w:t>
      </w:r>
      <w:r>
        <w:t>Section</w:t>
      </w:r>
      <w:r w:rsidR="00717537">
        <w:t xml:space="preserve"> </w:t>
      </w:r>
      <w:r w:rsidR="00717537">
        <w:fldChar w:fldCharType="begin"/>
      </w:r>
      <w:r w:rsidR="00717537">
        <w:instrText xml:space="preserve"> REF _Ref216758768 \r \h </w:instrText>
      </w:r>
      <w:r w:rsidR="00466496">
        <w:instrText xml:space="preserve"> \* MERGEFORMAT </w:instrText>
      </w:r>
      <w:r w:rsidR="00717537">
        <w:fldChar w:fldCharType="separate"/>
      </w:r>
      <w:r w:rsidR="003C46AF">
        <w:t>4</w:t>
      </w:r>
      <w:r w:rsidR="00717537">
        <w:fldChar w:fldCharType="end"/>
      </w:r>
      <w:r>
        <w:t xml:space="preserve"> describes how the specification presented in Section</w:t>
      </w:r>
      <w:r w:rsidR="002A4683">
        <w:t xml:space="preserve"> </w:t>
      </w:r>
      <w:r w:rsidR="002A4683">
        <w:fldChar w:fldCharType="begin"/>
      </w:r>
      <w:r w:rsidR="002A4683">
        <w:instrText xml:space="preserve"> REF _Ref453235444 \r \h  \* MERGEFORMAT </w:instrText>
      </w:r>
      <w:r w:rsidR="002A4683">
        <w:fldChar w:fldCharType="separate"/>
      </w:r>
      <w:r w:rsidR="002A4683">
        <w:t>4</w:t>
      </w:r>
      <w:r w:rsidR="002A4683">
        <w:fldChar w:fldCharType="end"/>
      </w:r>
      <w:r w:rsidR="00807D71">
        <w:t xml:space="preserve"> </w:t>
      </w:r>
      <w:r>
        <w:t xml:space="preserve"> relates to other specifications, both those that it extends and those that it is intended to complement. </w:t>
      </w:r>
      <w:r w:rsidR="00AB581B" w:rsidRPr="00AB581B">
        <w:t>Section</w:t>
      </w:r>
      <w:r w:rsidR="00807D71">
        <w:t xml:space="preserve"> </w:t>
      </w:r>
      <w:r w:rsidR="00807D71">
        <w:fldChar w:fldCharType="begin"/>
      </w:r>
      <w:r w:rsidR="00807D71">
        <w:instrText xml:space="preserve"> REF _Ref116791170 \r \h </w:instrText>
      </w:r>
      <w:r w:rsidR="00466496">
        <w:instrText xml:space="preserve"> \* MERGEFORMAT </w:instrText>
      </w:r>
      <w:r w:rsidR="00807D71">
        <w:fldChar w:fldCharType="separate"/>
      </w:r>
      <w:r w:rsidR="003C46AF">
        <w:t>6</w:t>
      </w:r>
      <w:r w:rsidR="00807D71">
        <w:fldChar w:fldCharType="end"/>
      </w:r>
      <w:r w:rsidR="00AB581B" w:rsidRPr="00AB581B">
        <w:t xml:space="preserve"> </w:t>
      </w:r>
      <w:r w:rsidR="00AB581B">
        <w:t>contains the documentation for the</w:t>
      </w:r>
      <w:r>
        <w:t xml:space="preserve"> XML schema</w:t>
      </w:r>
      <w:r w:rsidR="00503DF9">
        <w:t xml:space="preserve"> which is generated automatically and several parts of the schema are documented in more detail in Section </w:t>
      </w:r>
      <w:r w:rsidR="00503DF9">
        <w:fldChar w:fldCharType="begin"/>
      </w:r>
      <w:r w:rsidR="00503DF9">
        <w:instrText xml:space="preserve"> REF _Ref217199331 \r \h </w:instrText>
      </w:r>
      <w:r w:rsidR="00466496">
        <w:instrText xml:space="preserve"> \* MERGEFORMAT </w:instrText>
      </w:r>
      <w:r w:rsidR="00503DF9">
        <w:fldChar w:fldCharType="separate"/>
      </w:r>
      <w:r w:rsidR="003C46AF">
        <w:t>6.1</w:t>
      </w:r>
      <w:r w:rsidR="00503DF9">
        <w:fldChar w:fldCharType="end"/>
      </w:r>
      <w:r w:rsidR="00503DF9">
        <w:t>. C</w:t>
      </w:r>
      <w:r>
        <w:t xml:space="preserve">onclusions are presented in Section </w:t>
      </w:r>
      <w:r>
        <w:fldChar w:fldCharType="begin"/>
      </w:r>
      <w:r>
        <w:instrText xml:space="preserve"> REF _Ref170622236 \r \h </w:instrText>
      </w:r>
      <w:r w:rsidR="00466496">
        <w:instrText xml:space="preserve"> \* MERGEFORMAT </w:instrText>
      </w:r>
      <w:r>
        <w:fldChar w:fldCharType="separate"/>
      </w:r>
      <w:r w:rsidR="003C46AF">
        <w:t>8</w:t>
      </w:r>
      <w:r>
        <w:fldChar w:fldCharType="end"/>
      </w:r>
      <w:r>
        <w:t>.</w:t>
      </w:r>
    </w:p>
    <w:p w14:paraId="2A069036" w14:textId="77777777" w:rsidR="00970B31" w:rsidRDefault="00970B31" w:rsidP="00466496">
      <w:pPr>
        <w:rPr>
          <w:highlight w:val="yellow"/>
        </w:rPr>
      </w:pPr>
    </w:p>
    <w:p w14:paraId="58D74042" w14:textId="77777777" w:rsidR="00970B31" w:rsidRDefault="00970B31" w:rsidP="00466496">
      <w:pPr>
        <w:pStyle w:val="Heading1"/>
      </w:pPr>
      <w:bookmarkStart w:id="10" w:name="_Toc170636040"/>
      <w:bookmarkStart w:id="11" w:name="_Ref211659702"/>
      <w:bookmarkStart w:id="12" w:name="_Ref216758743"/>
      <w:bookmarkStart w:id="13" w:name="_Toc453235321"/>
      <w:r>
        <w:t xml:space="preserve">Use Cases for </w:t>
      </w:r>
      <w:r w:rsidR="006D41B9">
        <w:t>mzIdentML</w:t>
      </w:r>
      <w:bookmarkEnd w:id="10"/>
      <w:bookmarkEnd w:id="11"/>
      <w:bookmarkEnd w:id="12"/>
      <w:bookmarkEnd w:id="13"/>
    </w:p>
    <w:p w14:paraId="54C8F93E" w14:textId="77777777" w:rsidR="00970B31" w:rsidRDefault="00970B31" w:rsidP="002A4683">
      <w:pPr>
        <w:jc w:val="both"/>
      </w:pPr>
      <w:r>
        <w:t xml:space="preserve">The following use cases have driven the development of the </w:t>
      </w:r>
      <w:r w:rsidR="006D41B9">
        <w:t>mzIdentML</w:t>
      </w:r>
      <w:r>
        <w:t xml:space="preserve"> data model and XML schema</w:t>
      </w:r>
      <w:r w:rsidR="00B42BC1">
        <w:t>, and are used to define the scope of the format</w:t>
      </w:r>
      <w:r w:rsidR="000B7E48">
        <w:t xml:space="preserve"> </w:t>
      </w:r>
      <w:r w:rsidR="009B06C5">
        <w:t>in the current version</w:t>
      </w:r>
      <w:r w:rsidR="000B7E48">
        <w:t>.</w:t>
      </w:r>
      <w:r>
        <w:t xml:space="preserve"> </w:t>
      </w:r>
    </w:p>
    <w:p w14:paraId="3D0EB47D" w14:textId="77777777" w:rsidR="000B7E48" w:rsidRPr="000A1F2D" w:rsidRDefault="000B7E48" w:rsidP="002A4683">
      <w:pPr>
        <w:jc w:val="both"/>
      </w:pPr>
    </w:p>
    <w:p w14:paraId="782EE7A3" w14:textId="77777777" w:rsidR="000A1F2D" w:rsidRPr="000A1F2D" w:rsidRDefault="00DA3F55" w:rsidP="002A4683">
      <w:pPr>
        <w:numPr>
          <w:ilvl w:val="0"/>
          <w:numId w:val="27"/>
        </w:numPr>
        <w:tabs>
          <w:tab w:val="clear" w:pos="720"/>
          <w:tab w:val="num" w:pos="360"/>
        </w:tabs>
        <w:ind w:left="360"/>
      </w:pPr>
      <w:r w:rsidRPr="00DA3F55">
        <w:t>It should be possible to create a tool that loads an mzIdentML document and enables users to examine results from an MS or MSn analysis. However, there is no support for aggregating evidence from multiple MS levels</w:t>
      </w:r>
      <w:r>
        <w:t>.</w:t>
      </w:r>
      <w:r w:rsidRPr="00DA3F55">
        <w:t xml:space="preserve"> </w:t>
      </w:r>
      <w:r w:rsidR="000A1F2D" w:rsidRPr="000A1F2D">
        <w:t>There should be sufficient information for the tool to generate output reports that conform to the requirements made by journals for publication and that conform to the relevant MIAPE guidelines. For example:</w:t>
      </w:r>
      <w:r w:rsidR="000A1F2D" w:rsidRPr="000A1F2D">
        <w:br/>
        <w:t xml:space="preserve">·    For a </w:t>
      </w:r>
      <w:r w:rsidR="00F653BC">
        <w:t>Peptide Mass Fingerprint (</w:t>
      </w:r>
      <w:r w:rsidR="000A1F2D" w:rsidRPr="000A1F2D">
        <w:t>PMF</w:t>
      </w:r>
      <w:r w:rsidR="00F653BC">
        <w:t>)</w:t>
      </w:r>
      <w:r w:rsidR="000A1F2D" w:rsidRPr="000A1F2D">
        <w:t xml:space="preserve"> search, it should be possible to display the spectrum and show the matches of the peaks to the relevant peptides.</w:t>
      </w:r>
      <w:r w:rsidR="000A1F2D" w:rsidRPr="000A1F2D">
        <w:br/>
        <w:t>·    For an MS</w:t>
      </w:r>
      <w:r w:rsidR="00F63CE9">
        <w:t>/</w:t>
      </w:r>
      <w:r w:rsidR="000A1F2D" w:rsidRPr="000A1F2D">
        <w:t>MS search, it should be possible to locate whi</w:t>
      </w:r>
      <w:r w:rsidR="00505C8C">
        <w:t>c</w:t>
      </w:r>
      <w:r w:rsidR="000A1F2D" w:rsidRPr="000A1F2D">
        <w:t>h spectrum matched to which peptide in the original file.</w:t>
      </w:r>
    </w:p>
    <w:p w14:paraId="3A795C50" w14:textId="77777777" w:rsidR="000A1F2D" w:rsidRPr="000A1F2D" w:rsidRDefault="000A1F2D" w:rsidP="002A4683">
      <w:pPr>
        <w:numPr>
          <w:ilvl w:val="0"/>
          <w:numId w:val="27"/>
        </w:numPr>
        <w:tabs>
          <w:tab w:val="clear" w:pos="720"/>
          <w:tab w:val="num" w:pos="360"/>
        </w:tabs>
        <w:ind w:left="360"/>
      </w:pPr>
      <w:r w:rsidRPr="000A1F2D">
        <w:t xml:space="preserve">There should be sufficient information stored in the instance document to enable a user to run </w:t>
      </w:r>
      <w:r w:rsidR="006F1E04" w:rsidRPr="006F1E04">
        <w:t>the same or a similar</w:t>
      </w:r>
      <w:r w:rsidR="006F1E04">
        <w:t xml:space="preserve"> </w:t>
      </w:r>
      <w:r w:rsidRPr="000A1F2D">
        <w:t>search on the same or another search engine. This means that all search parameters should be described in sufficient detail and that sufficient information is available to determine which database (if any) the data were searched against. The peak lists data do not need to be included in the instance document, but do need to be suitably referenced.</w:t>
      </w:r>
    </w:p>
    <w:p w14:paraId="5CD74BE4" w14:textId="77777777" w:rsidR="000A1F2D" w:rsidRPr="000A1F2D" w:rsidRDefault="000A1F2D" w:rsidP="002A4683">
      <w:pPr>
        <w:numPr>
          <w:ilvl w:val="0"/>
          <w:numId w:val="27"/>
        </w:numPr>
        <w:tabs>
          <w:tab w:val="clear" w:pos="720"/>
          <w:tab w:val="num" w:pos="360"/>
        </w:tabs>
        <w:ind w:left="360"/>
      </w:pPr>
      <w:r w:rsidRPr="000A1F2D">
        <w:t xml:space="preserve">It should be possible to save the results of searching a decoy database in the same instance document as the results from the </w:t>
      </w:r>
      <w:r w:rsidR="00505659">
        <w:t>target</w:t>
      </w:r>
      <w:r w:rsidRPr="000A1F2D">
        <w:t xml:space="preserve"> database. It should then be possible to write a viewer application that enables a user to investigate the effect of changing, for example, a threshold value on the false discovery rate. This would only be possible if results</w:t>
      </w:r>
      <w:r w:rsidR="00556B7A">
        <w:t xml:space="preserve"> that are generally considered lower quality</w:t>
      </w:r>
      <w:r w:rsidRPr="000A1F2D">
        <w:t xml:space="preserve"> from the search are </w:t>
      </w:r>
      <w:r w:rsidR="00556B7A">
        <w:t xml:space="preserve">also </w:t>
      </w:r>
      <w:r w:rsidRPr="000A1F2D">
        <w:t xml:space="preserve">saved in the </w:t>
      </w:r>
      <w:r w:rsidR="006D41B9">
        <w:t>mzIdentML</w:t>
      </w:r>
      <w:r w:rsidRPr="000A1F2D">
        <w:t xml:space="preserve"> document</w:t>
      </w:r>
      <w:r w:rsidR="00F40E42">
        <w:t xml:space="preserve"> </w:t>
      </w:r>
      <w:r w:rsidR="00F40E42" w:rsidRPr="00F40E42">
        <w:t xml:space="preserve">(rather than just top matches) </w:t>
      </w:r>
      <w:r w:rsidRPr="000A1F2D">
        <w:t>and if the results from the decoy search are also saved. It would only be possible to do this at the</w:t>
      </w:r>
      <w:r w:rsidR="001E5B8E">
        <w:t xml:space="preserve"> peptide level for an MS</w:t>
      </w:r>
      <w:r w:rsidR="009B06C5">
        <w:t>/</w:t>
      </w:r>
      <w:r w:rsidR="001E5B8E">
        <w:t>MS</w:t>
      </w:r>
      <w:r w:rsidRPr="000A1F2D">
        <w:t xml:space="preserve"> search, because changing thresholds would normally have some effect on the protein grouping algorithm.</w:t>
      </w:r>
    </w:p>
    <w:p w14:paraId="4A875A12" w14:textId="77777777" w:rsidR="000A1F2D" w:rsidRPr="000A1F2D" w:rsidRDefault="000A1F2D" w:rsidP="002A4683">
      <w:pPr>
        <w:numPr>
          <w:ilvl w:val="0"/>
          <w:numId w:val="27"/>
        </w:numPr>
        <w:tabs>
          <w:tab w:val="clear" w:pos="720"/>
          <w:tab w:val="num" w:pos="360"/>
        </w:tabs>
        <w:ind w:left="360"/>
      </w:pPr>
      <w:r w:rsidRPr="000A1F2D">
        <w:t>It should be possible to save manual or automated annotation of proteins/peptides in an instance document. A third party tool could be used to save annotations and validations of identified proteins/peptides to an existing instance document</w:t>
      </w:r>
      <w:r w:rsidR="00CB36C0">
        <w:t>.</w:t>
      </w:r>
    </w:p>
    <w:p w14:paraId="45974220" w14:textId="77777777" w:rsidR="000A1F2D" w:rsidRPr="000A1F2D" w:rsidRDefault="000A1F2D" w:rsidP="002A4683">
      <w:pPr>
        <w:numPr>
          <w:ilvl w:val="0"/>
          <w:numId w:val="27"/>
        </w:numPr>
        <w:tabs>
          <w:tab w:val="clear" w:pos="720"/>
          <w:tab w:val="num" w:pos="360"/>
        </w:tabs>
        <w:ind w:left="360"/>
      </w:pPr>
      <w:r w:rsidRPr="000A1F2D">
        <w:t>It should be possible to save the results from a search of a metabolically labe</w:t>
      </w:r>
      <w:r w:rsidR="001E5B8E">
        <w:t>l</w:t>
      </w:r>
      <w:r w:rsidRPr="000A1F2D">
        <w:t>led sample. For example, with a 14N/15N experiment, two separate sets of amino acid masses are used, and it must be possible to tell which masses were used for each peptide result.</w:t>
      </w:r>
    </w:p>
    <w:p w14:paraId="56D09A71" w14:textId="77777777" w:rsidR="000A1F2D" w:rsidRPr="000A1F2D" w:rsidRDefault="000C659D" w:rsidP="002A4683">
      <w:pPr>
        <w:numPr>
          <w:ilvl w:val="0"/>
          <w:numId w:val="27"/>
        </w:numPr>
        <w:tabs>
          <w:tab w:val="clear" w:pos="720"/>
          <w:tab w:val="num" w:pos="360"/>
        </w:tabs>
        <w:ind w:left="360"/>
      </w:pPr>
      <w:r>
        <w:t>For a search of multiple peak</w:t>
      </w:r>
      <w:r w:rsidR="000A1F2D" w:rsidRPr="000A1F2D">
        <w:t xml:space="preserve"> lists, it should be possible to identify the spectrum that match</w:t>
      </w:r>
      <w:r w:rsidR="00E25811">
        <w:t>ed</w:t>
      </w:r>
      <w:r w:rsidR="000A1F2D" w:rsidRPr="000A1F2D">
        <w:t xml:space="preserve"> a particular peptide or protein reported by the search engine. For example, in an LC-MS</w:t>
      </w:r>
      <w:r w:rsidR="009B06C5">
        <w:t>/</w:t>
      </w:r>
      <w:r w:rsidR="000A1F2D" w:rsidRPr="000A1F2D">
        <w:t xml:space="preserve">MS run, it should be possible to </w:t>
      </w:r>
      <w:r w:rsidR="000A1F2D" w:rsidRPr="000A1F2D">
        <w:lastRenderedPageBreak/>
        <w:t>refer back to the spectrum in the peak list file that was searched and from there, if the information is available</w:t>
      </w:r>
      <w:r w:rsidR="00A233FF">
        <w:t>,</w:t>
      </w:r>
      <w:r w:rsidR="000A1F2D" w:rsidRPr="000A1F2D">
        <w:t xml:space="preserve"> to be able to determine the retention time of the spectrum..</w:t>
      </w:r>
    </w:p>
    <w:p w14:paraId="1BC1D292" w14:textId="77777777" w:rsidR="000A1F2D" w:rsidRPr="000A1F2D" w:rsidRDefault="000A1F2D" w:rsidP="002A4683">
      <w:pPr>
        <w:numPr>
          <w:ilvl w:val="0"/>
          <w:numId w:val="27"/>
        </w:numPr>
        <w:tabs>
          <w:tab w:val="clear" w:pos="720"/>
          <w:tab w:val="num" w:pos="360"/>
        </w:tabs>
        <w:ind w:left="360"/>
      </w:pPr>
      <w:r w:rsidRPr="000A1F2D">
        <w:t>It should be possible to search a file to retrieve all molecules that have a specified modification.</w:t>
      </w:r>
    </w:p>
    <w:p w14:paraId="75B7E5A1" w14:textId="77777777" w:rsidR="000A1F2D" w:rsidRPr="000A1F2D" w:rsidRDefault="000A1F2D" w:rsidP="002A4683">
      <w:pPr>
        <w:numPr>
          <w:ilvl w:val="0"/>
          <w:numId w:val="27"/>
        </w:numPr>
        <w:tabs>
          <w:tab w:val="clear" w:pos="720"/>
          <w:tab w:val="num" w:pos="360"/>
        </w:tabs>
        <w:ind w:left="360"/>
      </w:pPr>
      <w:r w:rsidRPr="000A1F2D">
        <w:t>It should be possible to store the results of a search of spectra against other spectra - i.e. a spectral library search.</w:t>
      </w:r>
    </w:p>
    <w:p w14:paraId="2AF15357" w14:textId="77777777" w:rsidR="000A1F2D" w:rsidRPr="000A1F2D" w:rsidRDefault="000A1F2D" w:rsidP="002A4683">
      <w:pPr>
        <w:numPr>
          <w:ilvl w:val="0"/>
          <w:numId w:val="27"/>
        </w:numPr>
        <w:tabs>
          <w:tab w:val="clear" w:pos="720"/>
          <w:tab w:val="num" w:pos="360"/>
        </w:tabs>
        <w:ind w:left="360"/>
      </w:pPr>
      <w:r w:rsidRPr="000A1F2D">
        <w:t xml:space="preserve">It should be possible to store the results of a top down search i.e. analysis of complete proteins. </w:t>
      </w:r>
    </w:p>
    <w:p w14:paraId="07170235" w14:textId="77777777" w:rsidR="000A1F2D" w:rsidRPr="000A1F2D" w:rsidRDefault="000A1F2D" w:rsidP="002A4683">
      <w:pPr>
        <w:numPr>
          <w:ilvl w:val="0"/>
          <w:numId w:val="27"/>
        </w:numPr>
        <w:tabs>
          <w:tab w:val="clear" w:pos="720"/>
          <w:tab w:val="num" w:pos="360"/>
        </w:tabs>
        <w:ind w:left="360"/>
      </w:pPr>
      <w:r w:rsidRPr="000A1F2D">
        <w:t>Support</w:t>
      </w:r>
      <w:r w:rsidR="00A951EF">
        <w:t xml:space="preserve"> </w:t>
      </w:r>
      <w:r w:rsidR="00271AC5">
        <w:t>should</w:t>
      </w:r>
      <w:r w:rsidR="00A951EF">
        <w:t xml:space="preserve"> be provided</w:t>
      </w:r>
      <w:r w:rsidRPr="000A1F2D">
        <w:t xml:space="preserve"> for storing fragmentation data so that for example viewers could display which ions in the input data match predicted ion fragment masses.</w:t>
      </w:r>
    </w:p>
    <w:p w14:paraId="18BC5751" w14:textId="77777777" w:rsidR="000A1F2D" w:rsidRPr="000A1F2D" w:rsidRDefault="000A1F2D" w:rsidP="002A4683">
      <w:pPr>
        <w:numPr>
          <w:ilvl w:val="0"/>
          <w:numId w:val="27"/>
        </w:numPr>
        <w:tabs>
          <w:tab w:val="clear" w:pos="720"/>
          <w:tab w:val="num" w:pos="360"/>
        </w:tabs>
        <w:ind w:left="360"/>
      </w:pPr>
      <w:r w:rsidRPr="000A1F2D">
        <w:t xml:space="preserve">There should be support for storing the results of searches of peptides against nucleic acid databases, including the information about which translation frame the matches were found in. </w:t>
      </w:r>
    </w:p>
    <w:p w14:paraId="0C6E6A6A" w14:textId="77777777" w:rsidR="000A1F2D" w:rsidRDefault="000A1F2D" w:rsidP="002A4683">
      <w:pPr>
        <w:numPr>
          <w:ilvl w:val="0"/>
          <w:numId w:val="27"/>
        </w:numPr>
        <w:tabs>
          <w:tab w:val="clear" w:pos="720"/>
          <w:tab w:val="num" w:pos="360"/>
        </w:tabs>
        <w:ind w:left="360"/>
      </w:pPr>
      <w:r w:rsidRPr="000A1F2D">
        <w:t xml:space="preserve">It should be possible to combine the results from multiple search engines into one </w:t>
      </w:r>
      <w:r w:rsidR="006D41B9">
        <w:t>mzIdentML</w:t>
      </w:r>
      <w:r w:rsidRPr="000A1F2D">
        <w:t xml:space="preserve"> document. For example, the peptide </w:t>
      </w:r>
      <w:r w:rsidR="00AF1566">
        <w:t>spectrum matches (PSMs)</w:t>
      </w:r>
      <w:r w:rsidRPr="000A1F2D">
        <w:t xml:space="preserve"> from two</w:t>
      </w:r>
      <w:r w:rsidR="00AF1566">
        <w:t xml:space="preserve"> or more</w:t>
      </w:r>
      <w:r w:rsidRPr="000A1F2D">
        <w:t xml:space="preserve"> different search engines could be combined using a third tool to give one set of protein results.</w:t>
      </w:r>
    </w:p>
    <w:p w14:paraId="02F50987" w14:textId="77777777" w:rsidR="009B06C5" w:rsidRDefault="009B06C5" w:rsidP="002A4683">
      <w:pPr>
        <w:numPr>
          <w:ilvl w:val="0"/>
          <w:numId w:val="27"/>
        </w:numPr>
        <w:tabs>
          <w:tab w:val="clear" w:pos="720"/>
          <w:tab w:val="num" w:pos="360"/>
        </w:tabs>
        <w:ind w:left="360"/>
      </w:pPr>
      <w:r>
        <w:t xml:space="preserve">It should be possible to store </w:t>
      </w:r>
    </w:p>
    <w:p w14:paraId="0D7B292F" w14:textId="77777777" w:rsidR="009B06C5" w:rsidRDefault="009B06C5" w:rsidP="002A4683">
      <w:pPr>
        <w:numPr>
          <w:ilvl w:val="0"/>
          <w:numId w:val="27"/>
        </w:numPr>
        <w:tabs>
          <w:tab w:val="clear" w:pos="720"/>
          <w:tab w:val="num" w:pos="360"/>
        </w:tabs>
        <w:ind w:left="360"/>
      </w:pPr>
      <w:r>
        <w:t xml:space="preserve">It should be possible to store </w:t>
      </w:r>
      <w:r>
        <w:rPr>
          <w:i/>
        </w:rPr>
        <w:t xml:space="preserve">de novo </w:t>
      </w:r>
      <w:r>
        <w:t xml:space="preserve">peptide sequencing results, </w:t>
      </w:r>
      <w:r w:rsidR="000A1F2D" w:rsidRPr="00FF75C6">
        <w:t xml:space="preserve">to the extent that it will </w:t>
      </w:r>
      <w:r w:rsidR="00936AC1" w:rsidRPr="00FF75C6">
        <w:t>be possible to enumerate</w:t>
      </w:r>
      <w:r w:rsidR="000A1F2D" w:rsidRPr="00FF75C6">
        <w:t xml:space="preserve"> and record all possible matches found by a </w:t>
      </w:r>
      <w:r w:rsidR="00FA723C" w:rsidRPr="00FF75C6">
        <w:rPr>
          <w:i/>
        </w:rPr>
        <w:t>de novo</w:t>
      </w:r>
      <w:r w:rsidR="00FA723C" w:rsidRPr="00FF75C6">
        <w:t xml:space="preserve"> </w:t>
      </w:r>
      <w:r w:rsidR="000A1F2D" w:rsidRPr="00FF75C6">
        <w:t xml:space="preserve">technique, however, we anticipate that this </w:t>
      </w:r>
      <w:r>
        <w:t>can</w:t>
      </w:r>
      <w:r w:rsidRPr="00FF75C6">
        <w:t xml:space="preserve"> </w:t>
      </w:r>
      <w:r w:rsidR="000A1F2D" w:rsidRPr="00FF75C6">
        <w:t xml:space="preserve">produce </w:t>
      </w:r>
      <w:r w:rsidR="00362C3D" w:rsidRPr="00FF75C6">
        <w:t xml:space="preserve">large files. </w:t>
      </w:r>
    </w:p>
    <w:p w14:paraId="48E798D6" w14:textId="77777777" w:rsidR="000A1F2D" w:rsidRDefault="009B06C5" w:rsidP="002A4683">
      <w:pPr>
        <w:numPr>
          <w:ilvl w:val="0"/>
          <w:numId w:val="27"/>
        </w:numPr>
        <w:tabs>
          <w:tab w:val="clear" w:pos="720"/>
          <w:tab w:val="num" w:pos="360"/>
        </w:tabs>
        <w:ind w:left="360"/>
      </w:pPr>
      <w:r>
        <w:t>It should be possible to store the results of cross-linking approaches, whereby two peptides cross-linked using chemical reagents or biologically occurring modifications have been identified (newly added in mzIdentML 1.2)</w:t>
      </w:r>
      <w:r w:rsidR="00FF75C6">
        <w:t>.</w:t>
      </w:r>
    </w:p>
    <w:p w14:paraId="77DF3363" w14:textId="77777777" w:rsidR="009B06C5" w:rsidRDefault="009B06C5" w:rsidP="002A4683">
      <w:pPr>
        <w:numPr>
          <w:ilvl w:val="0"/>
          <w:numId w:val="27"/>
        </w:numPr>
        <w:tabs>
          <w:tab w:val="clear" w:pos="720"/>
          <w:tab w:val="num" w:pos="360"/>
        </w:tabs>
        <w:ind w:left="360"/>
      </w:pPr>
      <w:r>
        <w:t xml:space="preserve">It should be possible to represent statistical </w:t>
      </w:r>
      <w:r w:rsidR="00FF75C6">
        <w:t>values or scores associated with the the positions of modifications on a peptide chain (newly added in mzIdentML 1.2).</w:t>
      </w:r>
    </w:p>
    <w:p w14:paraId="48C36183" w14:textId="77777777" w:rsidR="00FF75C6" w:rsidRDefault="00FF75C6" w:rsidP="002A4683">
      <w:pPr>
        <w:numPr>
          <w:ilvl w:val="0"/>
          <w:numId w:val="27"/>
        </w:numPr>
        <w:tabs>
          <w:tab w:val="clear" w:pos="720"/>
          <w:tab w:val="num" w:pos="360"/>
        </w:tabs>
        <w:ind w:left="360"/>
      </w:pPr>
      <w:r>
        <w:t>It should be possible to represent statistical values or scores associated with peptide identifications, formed from groups of redundant peptide-spectrum matches (PSMs) reporting on the same peptide (newly added in mzIdentML 1.2).</w:t>
      </w:r>
    </w:p>
    <w:p w14:paraId="0A80C4DF" w14:textId="77777777" w:rsidR="009B06C5" w:rsidRDefault="009B06C5" w:rsidP="002A4683"/>
    <w:p w14:paraId="090D502B" w14:textId="77777777" w:rsidR="009B06C5" w:rsidRPr="00FF75C6" w:rsidRDefault="009B06C5" w:rsidP="002A4683">
      <w:r>
        <w:t>There should be limited support for:</w:t>
      </w:r>
    </w:p>
    <w:p w14:paraId="5EC93B17" w14:textId="77777777" w:rsidR="005B41D3" w:rsidRPr="005B41D3" w:rsidRDefault="005B41D3" w:rsidP="002A4683">
      <w:pPr>
        <w:numPr>
          <w:ilvl w:val="0"/>
          <w:numId w:val="28"/>
        </w:numPr>
        <w:tabs>
          <w:tab w:val="clear" w:pos="720"/>
          <w:tab w:val="num" w:pos="360"/>
        </w:tabs>
        <w:ind w:left="360"/>
      </w:pPr>
      <w:r w:rsidRPr="005B41D3">
        <w:t xml:space="preserve">Support for sequence tagging, in which short sequences defined by a </w:t>
      </w:r>
      <w:r w:rsidRPr="005B41D3">
        <w:rPr>
          <w:i/>
        </w:rPr>
        <w:t xml:space="preserve">de novo </w:t>
      </w:r>
      <w:r w:rsidRPr="005B41D3">
        <w:t xml:space="preserve">process are used to characterize spectra. </w:t>
      </w:r>
      <w:r w:rsidR="006807FB">
        <w:t>Th</w:t>
      </w:r>
      <w:r w:rsidRPr="005B41D3">
        <w:t>e final results from a sequence-tag-filtered search can be stored in mzIdentML, but the details of tag generation and filtering cannot</w:t>
      </w:r>
      <w:r w:rsidR="006807FB">
        <w:t>.</w:t>
      </w:r>
    </w:p>
    <w:p w14:paraId="68ECC768" w14:textId="77777777" w:rsidR="00000E51" w:rsidRDefault="00000E51" w:rsidP="002A4683">
      <w:pPr>
        <w:jc w:val="both"/>
      </w:pPr>
    </w:p>
    <w:p w14:paraId="5EAAC9C1" w14:textId="77777777" w:rsidR="000A1F2D" w:rsidRPr="000A1F2D" w:rsidRDefault="000A1F2D" w:rsidP="002A4683">
      <w:pPr>
        <w:jc w:val="both"/>
      </w:pPr>
      <w:r w:rsidRPr="000A1F2D">
        <w:t xml:space="preserve">The following use cases </w:t>
      </w:r>
      <w:r w:rsidRPr="000A1F2D">
        <w:rPr>
          <w:u w:val="single"/>
        </w:rPr>
        <w:t>will not be</w:t>
      </w:r>
      <w:r w:rsidRPr="000A1F2D">
        <w:t xml:space="preserve"> supported in version 1</w:t>
      </w:r>
      <w:r w:rsidR="00212EF3">
        <w:t>.</w:t>
      </w:r>
      <w:r w:rsidR="00F07F9F">
        <w:t>2</w:t>
      </w:r>
      <w:r w:rsidRPr="000A1F2D">
        <w:t xml:space="preserve"> of </w:t>
      </w:r>
      <w:r w:rsidR="006D41B9">
        <w:t>mzIdentML</w:t>
      </w:r>
      <w:r w:rsidRPr="000A1F2D">
        <w:t>:</w:t>
      </w:r>
    </w:p>
    <w:p w14:paraId="590ADD4F" w14:textId="77777777" w:rsidR="000A1F2D" w:rsidRPr="000A1F2D" w:rsidRDefault="000A1F2D" w:rsidP="002A4683">
      <w:pPr>
        <w:numPr>
          <w:ilvl w:val="0"/>
          <w:numId w:val="29"/>
        </w:numPr>
        <w:tabs>
          <w:tab w:val="clear" w:pos="720"/>
          <w:tab w:val="num" w:pos="360"/>
        </w:tabs>
        <w:ind w:left="360"/>
        <w:jc w:val="both"/>
      </w:pPr>
      <w:r w:rsidRPr="000A1F2D">
        <w:t>It should be possible to store relative and absolute quantitation information at the peptide and protein level using all the popular te</w:t>
      </w:r>
      <w:r w:rsidR="00D91E8B">
        <w:t>chniques</w:t>
      </w:r>
      <w:r w:rsidR="00F07F9F">
        <w:t xml:space="preserve"> – this is captured in mzQuantML</w:t>
      </w:r>
      <w:r w:rsidRPr="000A1F2D">
        <w:t>.</w:t>
      </w:r>
    </w:p>
    <w:p w14:paraId="10D904A1" w14:textId="4E080040" w:rsidR="000A1F2D" w:rsidRDefault="000A1F2D" w:rsidP="002A4683">
      <w:pPr>
        <w:numPr>
          <w:ilvl w:val="0"/>
          <w:numId w:val="29"/>
        </w:numPr>
        <w:tabs>
          <w:tab w:val="clear" w:pos="720"/>
          <w:tab w:val="num" w:pos="360"/>
        </w:tabs>
        <w:ind w:left="360"/>
        <w:jc w:val="both"/>
      </w:pPr>
      <w:r w:rsidRPr="000A1F2D">
        <w:t xml:space="preserve">Support for complex workflows where multiple data processing algorithms are </w:t>
      </w:r>
      <w:r w:rsidR="00D6464A" w:rsidRPr="00D6464A">
        <w:t>combined in a pipeline</w:t>
      </w:r>
      <w:r w:rsidRPr="000A1F2D">
        <w:t xml:space="preserve">; i.e. only “final” results are represented in </w:t>
      </w:r>
      <w:r w:rsidR="006D41B9">
        <w:t>mzIdentML</w:t>
      </w:r>
      <w:r w:rsidRPr="000A1F2D">
        <w:t xml:space="preserve"> v1</w:t>
      </w:r>
      <w:r w:rsidR="00212EF3">
        <w:t>.</w:t>
      </w:r>
      <w:r w:rsidR="00F07F9F">
        <w:t xml:space="preserve">2 in </w:t>
      </w:r>
      <w:r w:rsidR="00212EF3">
        <w:t>one protein list</w:t>
      </w:r>
      <w:r w:rsidR="00F07F9F">
        <w:t xml:space="preserve">. </w:t>
      </w:r>
    </w:p>
    <w:p w14:paraId="709361A9" w14:textId="77777777" w:rsidR="002E2D3E" w:rsidRDefault="002E2D3E" w:rsidP="00466496">
      <w:pPr>
        <w:rPr>
          <w:highlight w:val="yellow"/>
        </w:rPr>
      </w:pPr>
    </w:p>
    <w:p w14:paraId="6116940B" w14:textId="77777777" w:rsidR="00FC1295" w:rsidRDefault="00FC1295" w:rsidP="00466496">
      <w:pPr>
        <w:pStyle w:val="Heading1"/>
      </w:pPr>
      <w:bookmarkStart w:id="14" w:name="_Toc170636041"/>
      <w:bookmarkStart w:id="15" w:name="_Ref206411919"/>
      <w:bookmarkStart w:id="16" w:name="_Toc453235322"/>
      <w:r>
        <w:t>Concepts and Terminology</w:t>
      </w:r>
      <w:bookmarkEnd w:id="14"/>
      <w:bookmarkEnd w:id="15"/>
      <w:bookmarkEnd w:id="16"/>
    </w:p>
    <w:p w14:paraId="3A3A4961" w14:textId="77777777" w:rsidR="00FC1295" w:rsidRDefault="00FC1295" w:rsidP="00466496">
      <w:pPr>
        <w:rPr>
          <w:rFonts w:cs="Arial"/>
        </w:rPr>
      </w:pPr>
      <w:r>
        <w:t>This document assumes familiarity with XML Schema</w:t>
      </w:r>
      <w:r w:rsidR="00E45FD0">
        <w:t xml:space="preserve"> notation</w:t>
      </w:r>
      <w:r>
        <w:t xml:space="preserve"> (</w:t>
      </w:r>
      <w:hyperlink r:id="rId8" w:history="1">
        <w:r>
          <w:rPr>
            <w:rStyle w:val="Hyperlink"/>
          </w:rPr>
          <w:t>www.w3.org/XML/Schema</w:t>
        </w:r>
      </w:hyperlink>
      <w:r>
        <w:t xml:space="preserve">). </w:t>
      </w:r>
      <w:r>
        <w:rPr>
          <w:rFonts w:cs="Arial"/>
        </w:rPr>
        <w:t>The key words “MUST,” “MUST NOT,” “REQUIRED,” “SHALL,” “SHALL NOT,” “SHOULD,” “SHOULD NOT,”</w:t>
      </w:r>
      <w:r w:rsidR="002D22C4">
        <w:rPr>
          <w:rFonts w:cs="Arial"/>
        </w:rPr>
        <w:t xml:space="preserve"> </w:t>
      </w:r>
      <w:r>
        <w:rPr>
          <w:rFonts w:cs="Arial"/>
        </w:rPr>
        <w:t>“RECOMMENDED,” “MAY,” and “OPTIONAL” are to be interpreted as described in RFC-2119 [RFC2119].</w:t>
      </w:r>
    </w:p>
    <w:p w14:paraId="691DF0D7" w14:textId="77777777" w:rsidR="00FC1295" w:rsidRDefault="00FC1295" w:rsidP="00466496"/>
    <w:p w14:paraId="3CAD69CF" w14:textId="77777777" w:rsidR="00FC1295" w:rsidRDefault="00FC1295" w:rsidP="00466496">
      <w:pPr>
        <w:pStyle w:val="Heading1"/>
      </w:pPr>
      <w:bookmarkStart w:id="17" w:name="_Toc170636042"/>
      <w:bookmarkStart w:id="18" w:name="_Ref216758768"/>
      <w:bookmarkStart w:id="19" w:name="_Toc453235323"/>
      <w:bookmarkStart w:id="20" w:name="_Ref453235444"/>
      <w:r>
        <w:t>Relationship to Other Specifications</w:t>
      </w:r>
      <w:bookmarkEnd w:id="17"/>
      <w:bookmarkEnd w:id="18"/>
      <w:bookmarkEnd w:id="19"/>
      <w:bookmarkEnd w:id="20"/>
    </w:p>
    <w:p w14:paraId="63C0EDC8" w14:textId="77777777" w:rsidR="00FC1295" w:rsidRDefault="00FC1295" w:rsidP="00466496">
      <w:r>
        <w:t>The specification described in this document is not being developed in isolation; indeed, it is designed to be complementary to, and thus used in conjunction with, several existing and emerging models. Related specifications include the following:</w:t>
      </w:r>
    </w:p>
    <w:p w14:paraId="7B6F0BB6" w14:textId="77777777" w:rsidR="00FC1295" w:rsidRDefault="00FC1295" w:rsidP="00466496"/>
    <w:p w14:paraId="6E214132" w14:textId="209CF200" w:rsidR="00F763EA" w:rsidRPr="00F763EA" w:rsidRDefault="00F763EA" w:rsidP="002A4683">
      <w:pPr>
        <w:numPr>
          <w:ilvl w:val="0"/>
          <w:numId w:val="13"/>
        </w:numPr>
      </w:pPr>
      <w:r w:rsidRPr="00F763EA">
        <w:rPr>
          <w:i/>
        </w:rPr>
        <w:t>MIAPE MSI</w:t>
      </w:r>
      <w:r w:rsidRPr="00F763EA">
        <w:t xml:space="preserve"> (</w:t>
      </w:r>
      <w:hyperlink r:id="rId9" w:history="1">
        <w:r w:rsidR="002A4683" w:rsidRPr="006666D2">
          <w:rPr>
            <w:rStyle w:val="Hyperlink"/>
          </w:rPr>
          <w:t>http://www.psidev.info/groups/miape</w:t>
        </w:r>
      </w:hyperlink>
      <w:r w:rsidR="002A4683">
        <w:t xml:space="preserve">) </w:t>
      </w:r>
      <w:r w:rsidR="006D4009">
        <w:t xml:space="preserve">The Minimum Information About a Proteomics Experiment: Mass spectrometry Informatics document defines </w:t>
      </w:r>
      <w:r w:rsidR="00C07F84">
        <w:t xml:space="preserve">a checklist of information that should be reported about such a study. It is expected that </w:t>
      </w:r>
      <w:r w:rsidR="006D41B9">
        <w:t>mzIdentML</w:t>
      </w:r>
      <w:r w:rsidR="00C07F84">
        <w:t xml:space="preserve"> will be used to support </w:t>
      </w:r>
      <w:r w:rsidR="00111B15">
        <w:t>MIAPE:MSI compliant submissions to public repositories.</w:t>
      </w:r>
    </w:p>
    <w:p w14:paraId="0CCF1394" w14:textId="77777777" w:rsidR="00FC1295" w:rsidRDefault="00FC1295" w:rsidP="00466496">
      <w:pPr>
        <w:numPr>
          <w:ilvl w:val="0"/>
          <w:numId w:val="13"/>
        </w:numPr>
      </w:pPr>
      <w:r>
        <w:rPr>
          <w:i/>
        </w:rPr>
        <w:t xml:space="preserve">mzML </w:t>
      </w:r>
      <w:r>
        <w:t>(</w:t>
      </w:r>
      <w:hyperlink r:id="rId10" w:history="1">
        <w:r w:rsidR="00B83F5F">
          <w:rPr>
            <w:rStyle w:val="Hyperlink"/>
          </w:rPr>
          <w:t>http://www.psidev.info/mzml</w:t>
        </w:r>
      </w:hyperlink>
      <w:r>
        <w:t xml:space="preserve">). mzML is the PSI standard for capturing </w:t>
      </w:r>
      <w:r w:rsidR="00C743E3">
        <w:t xml:space="preserve">mass spectra / </w:t>
      </w:r>
      <w:r>
        <w:t xml:space="preserve">peak lists resulting from mass spectrometry in proteomics. It is </w:t>
      </w:r>
      <w:r w:rsidR="00C743E3" w:rsidRPr="00C743E3">
        <w:t>RECOMMENDED</w:t>
      </w:r>
      <w:r>
        <w:t xml:space="preserve"> that </w:t>
      </w:r>
      <w:r w:rsidR="006D41B9">
        <w:t>mzIdentML</w:t>
      </w:r>
      <w:r>
        <w:t xml:space="preserve"> </w:t>
      </w:r>
      <w:r w:rsidR="00C743E3">
        <w:t>should</w:t>
      </w:r>
      <w:r>
        <w:t xml:space="preserve"> be used in conjunction with mzML</w:t>
      </w:r>
      <w:r w:rsidR="00EC16E1">
        <w:t xml:space="preserve">, although </w:t>
      </w:r>
      <w:r w:rsidR="00C743E3">
        <w:t xml:space="preserve">it will be possible to </w:t>
      </w:r>
      <w:r w:rsidR="008B6F10">
        <w:t xml:space="preserve">use </w:t>
      </w:r>
      <w:r w:rsidR="006D41B9">
        <w:t>mzIdentML</w:t>
      </w:r>
      <w:r w:rsidR="008B6F10">
        <w:t xml:space="preserve"> with other formats of mass spectra.</w:t>
      </w:r>
      <w:r>
        <w:t xml:space="preserve"> This document does not assume familiarity with mzML</w:t>
      </w:r>
      <w:r w:rsidR="0031233F">
        <w:t xml:space="preserve"> </w:t>
      </w:r>
      <w:r w:rsidR="0031233F">
        <w:fldChar w:fldCharType="begin"/>
      </w:r>
      <w:r w:rsidR="0031233F">
        <w:instrText xml:space="preserve"> ADDIN EN.CITE &lt;EndNote&gt;&lt;Cite&gt;&lt;Author&gt;Martens&lt;/Author&gt;&lt;Year&gt;2011&lt;/Year&gt;&lt;RecNum&gt;417&lt;/RecNum&gt;&lt;DisplayText&gt;(1)&lt;/DisplayText&gt;&lt;record&gt;&lt;rec-number&gt;417&lt;/rec-number&gt;&lt;foreign-keys&gt;&lt;key app="EN" db-id="s9ww2zr5qvr0poev0pqx9a9990fptzrpfzfr" timestamp="0"&gt;417&lt;/key&gt;&lt;/foreign-keys&gt;&lt;ref-type name="Journal Article"&gt;17&lt;/ref-type&gt;&lt;contributors&gt;&lt;authors&gt;&lt;author&gt;Martens, Lennart&lt;/author&gt;&lt;author&gt;Chambers, Matthew&lt;/author&gt;&lt;author&gt;Sturm, Marc&lt;/author&gt;&lt;author&gt;Kessner, Darren&lt;/author&gt;&lt;author&gt;Levander, Fredrik&lt;/author&gt;&lt;author&gt;Shofstahl, Jim&lt;/author&gt;&lt;author&gt;Tang, Wilfred H.&lt;/author&gt;&lt;author&gt;Römpp, Andreas&lt;/author&gt;&lt;author&gt;Neumann, Steffen&lt;/author&gt;&lt;author&gt;Pizarro, Angel D.&lt;/author&gt;&lt;author&gt;Montecchi-Palazzi, Luisa&lt;/author&gt;&lt;author&gt;Tasman, Natalie&lt;/author&gt;&lt;author&gt;Coleman, Mike&lt;/author&gt;&lt;author&gt;Reisinger, Florian&lt;/author&gt;&lt;author&gt;Souda, Puneet&lt;/author&gt;&lt;author&gt;Hermjakob, Henning&lt;/author&gt;&lt;author&gt;Binz, Pierre-Alain&lt;/author&gt;&lt;author&gt;Deutsch, Eric W.&lt;/author&gt;&lt;/authors&gt;&lt;/contributors&gt;&lt;titles&gt;&lt;title&gt;mzML—a Community Standard for Mass Spectrometry Data&lt;/title&gt;&lt;secondary-title&gt;Molecular &amp;amp; Cellular Proteomics&lt;/secondary-title&gt;&lt;/titles&gt;&lt;periodical&gt;&lt;full-title&gt;Molecular &amp;amp; Cellular Proteomics&lt;/full-title&gt;&lt;/periodical&gt;&lt;pages&gt;R110.000133&lt;/pages&gt;&lt;volume&gt;10&lt;/volume&gt;&lt;number&gt;1&lt;/number&gt;&lt;dates&gt;&lt;year&gt;2011&lt;/year&gt;&lt;pub-dates&gt;&lt;date&gt;January 1, 2011&lt;/date&gt;&lt;/pub-dates&gt;&lt;/dates&gt;&lt;urls&gt;&lt;related-urls&gt;&lt;url&gt;http://www.mcponline.org/content/10/1/R110.000133.abstract&lt;/url&gt;&lt;/related-urls&gt;&lt;/urls&gt;&lt;electronic-resource-num&gt;10.1074/mcp.R110.000133&lt;/electronic-resource-num&gt;&lt;/record&gt;&lt;/Cite&gt;&lt;/EndNote&gt;</w:instrText>
      </w:r>
      <w:r w:rsidR="0031233F">
        <w:fldChar w:fldCharType="separate"/>
      </w:r>
      <w:r w:rsidR="0031233F">
        <w:rPr>
          <w:noProof/>
        </w:rPr>
        <w:t>(1)</w:t>
      </w:r>
      <w:r w:rsidR="0031233F">
        <w:fldChar w:fldCharType="end"/>
      </w:r>
      <w:r>
        <w:t>.</w:t>
      </w:r>
    </w:p>
    <w:p w14:paraId="7F2EC457" w14:textId="77777777" w:rsidR="00B83F5F" w:rsidRDefault="00B83F5F" w:rsidP="00466496">
      <w:pPr>
        <w:numPr>
          <w:ilvl w:val="0"/>
          <w:numId w:val="13"/>
        </w:numPr>
      </w:pPr>
      <w:r>
        <w:rPr>
          <w:i/>
        </w:rPr>
        <w:lastRenderedPageBreak/>
        <w:t xml:space="preserve">mzQuantML </w:t>
      </w:r>
      <w:r>
        <w:t>(</w:t>
      </w:r>
      <w:hyperlink r:id="rId11" w:history="1">
        <w:r w:rsidRPr="009D2946">
          <w:rPr>
            <w:rStyle w:val="Hyperlink"/>
          </w:rPr>
          <w:t>http://www.psidev.info/mzquantml</w:t>
        </w:r>
      </w:hyperlink>
      <w:r>
        <w:t>). mzQuantML is the PSI standard for capturing quantitative proteomics data from mass spectrometry</w:t>
      </w:r>
      <w:r w:rsidR="00B14558">
        <w:t xml:space="preserve"> </w:t>
      </w:r>
      <w:r w:rsidR="00B14558">
        <w:fldChar w:fldCharType="begin">
          <w:fldData xml:space="preserve">PEVuZE5vdGU+PENpdGU+PEF1dGhvcj5XYWx6ZXI8L0F1dGhvcj48WWVhcj4yMDEzPC9ZZWFyPjxS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zMyLTQwPC9wYWdlcz48dm9s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</w:fldData>
        </w:fldChar>
      </w:r>
      <w:r w:rsidR="00B14558">
        <w:instrText xml:space="preserve"> ADDIN EN.CITE </w:instrText>
      </w:r>
      <w:r w:rsidR="00B14558">
        <w:fldChar w:fldCharType="begin">
          <w:fldData xml:space="preserve">PEVuZE5vdGU+PENpdGU+PEF1dGhvcj5XYWx6ZXI8L0F1dGhvcj48WWVhcj4yMDEzPC9ZZWFyPjxS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zMyLTQwPC9wYWdlcz48dm9s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</w:fldData>
        </w:fldChar>
      </w:r>
      <w:r w:rsidR="00B14558">
        <w:instrText xml:space="preserve"> ADDIN EN.CITE.DATA </w:instrText>
      </w:r>
      <w:r w:rsidR="00B14558">
        <w:fldChar w:fldCharType="end"/>
      </w:r>
      <w:r w:rsidR="00B14558">
        <w:fldChar w:fldCharType="separate"/>
      </w:r>
      <w:r w:rsidR="00B14558">
        <w:rPr>
          <w:noProof/>
        </w:rPr>
        <w:t>(2)</w:t>
      </w:r>
      <w:r w:rsidR="00B14558">
        <w:fldChar w:fldCharType="end"/>
      </w:r>
      <w:r>
        <w:t xml:space="preserve"> mz</w:t>
      </w:r>
      <w:r w:rsidR="00AD49BF">
        <w:t>QuantML</w:t>
      </w:r>
      <w:r>
        <w:t xml:space="preserve"> files that report quantitative data MAY </w:t>
      </w:r>
      <w:r w:rsidR="00F86CB5">
        <w:t>reference mzIdentML files containing the detailed identification data.</w:t>
      </w:r>
    </w:p>
    <w:p w14:paraId="402F4AEC" w14:textId="4789A5B5" w:rsidR="00F86CB5" w:rsidRPr="00F63CE9" w:rsidRDefault="00F86CB5" w:rsidP="00466496">
      <w:pPr>
        <w:numPr>
          <w:ilvl w:val="0"/>
          <w:numId w:val="13"/>
        </w:numPr>
      </w:pPr>
      <w:r w:rsidRPr="00F63CE9">
        <w:rPr>
          <w:i/>
        </w:rPr>
        <w:t>mzTab</w:t>
      </w:r>
      <w:r w:rsidRPr="00071A7F">
        <w:t xml:space="preserve"> (</w:t>
      </w:r>
      <w:hyperlink r:id="rId12" w:history="1">
        <w:r w:rsidR="00250801" w:rsidRPr="00071A7F">
          <w:rPr>
            <w:rStyle w:val="Hyperlink"/>
          </w:rPr>
          <w:t>http://www.psidev.info/mztab</w:t>
        </w:r>
      </w:hyperlink>
      <w:r w:rsidRPr="00071A7F">
        <w:t>).</w:t>
      </w:r>
      <w:r w:rsidR="00250801" w:rsidRPr="00071A7F">
        <w:t xml:space="preserve"> mzTab is the P</w:t>
      </w:r>
      <w:r w:rsidR="00F63CE9" w:rsidRPr="00071A7F">
        <w:t>SI standard that can represent identification and quantification results at different levels of detail, in a tab-delimited format</w:t>
      </w:r>
      <w:r w:rsidR="007D14B4">
        <w:t xml:space="preserve"> </w:t>
      </w:r>
      <w:r w:rsidR="007D14B4">
        <w:fldChar w:fldCharType="begin">
          <w:fldData xml:space="preserve">PEVuZE5vdGU+PENpdGU+PEF1dGhvcj5HcmlzczwvQXV0aG9yPjxZZWFyPjIwMTQ8L1llYXI+PFJl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</w:fldData>
        </w:fldChar>
      </w:r>
      <w:r w:rsidR="0075640E">
        <w:instrText xml:space="preserve"> ADDIN EN.CITE </w:instrText>
      </w:r>
      <w:r w:rsidR="0075640E">
        <w:fldChar w:fldCharType="begin">
          <w:fldData xml:space="preserve">PEVuZE5vdGU+PENpdGU+PEF1dGhvcj5HcmlzczwvQXV0aG9yPjxZZWFyPjIwMTQ8L1llYXI+PFJl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</w:fldData>
        </w:fldChar>
      </w:r>
      <w:r w:rsidR="0075640E">
        <w:instrText xml:space="preserve"> ADDIN EN.CITE.DATA </w:instrText>
      </w:r>
      <w:r w:rsidR="0075640E">
        <w:fldChar w:fldCharType="end"/>
      </w:r>
      <w:r w:rsidR="007D14B4">
        <w:fldChar w:fldCharType="separate"/>
      </w:r>
      <w:r w:rsidR="0075640E">
        <w:rPr>
          <w:noProof/>
        </w:rPr>
        <w:t>(3)</w:t>
      </w:r>
      <w:r w:rsidR="007D14B4">
        <w:fldChar w:fldCharType="end"/>
      </w:r>
      <w:r w:rsidR="00F63CE9" w:rsidRPr="00071A7F">
        <w:t>.</w:t>
      </w:r>
      <w:r w:rsidR="00F63CE9">
        <w:t xml:space="preserve"> mzTab results can represent a subset of the all the information included in a mzidentML file. However, in mzTab 1.0 while there is support for some of the new features represented in mzidentML 1.2 (e.g. ambiguity in the modification position), other features are not explicitly supported (e.g. crosslinking).</w:t>
      </w:r>
    </w:p>
    <w:p w14:paraId="715A0963" w14:textId="77777777" w:rsidR="002E0228" w:rsidRDefault="00250801" w:rsidP="00466496">
      <w:pPr>
        <w:rPr>
          <w:highlight w:val="yellow"/>
        </w:rPr>
      </w:pPr>
      <w:r>
        <w:rPr>
          <w:highlight w:val="yellow"/>
        </w:rPr>
        <w:t xml:space="preserve"> </w:t>
      </w:r>
    </w:p>
    <w:p w14:paraId="26270A03" w14:textId="77777777" w:rsidR="008B6BE0" w:rsidRDefault="008B6BE0" w:rsidP="00466496"/>
    <w:p w14:paraId="42B7D00F" w14:textId="77777777" w:rsidR="008B6BE0" w:rsidRPr="009A02DC" w:rsidRDefault="008B6BE0" w:rsidP="00466496">
      <w:pPr>
        <w:pStyle w:val="Heading2"/>
      </w:pPr>
      <w:bookmarkStart w:id="21" w:name="_Toc453235324"/>
      <w:r w:rsidRPr="009A02DC">
        <w:t xml:space="preserve">The PSI </w:t>
      </w:r>
      <w:r w:rsidR="0004488F">
        <w:t>Mass Spectrometry</w:t>
      </w:r>
      <w:r w:rsidRPr="009A02DC">
        <w:t xml:space="preserve"> Controlled Vocabulary (CV)</w:t>
      </w:r>
      <w:bookmarkEnd w:id="21"/>
    </w:p>
    <w:p w14:paraId="20B5A76B" w14:textId="25A3E4E5" w:rsidR="00583A14" w:rsidRDefault="00EF53DA" w:rsidP="006D5508">
      <w:pPr>
        <w:jc w:val="both"/>
      </w:pPr>
      <w:r>
        <w:t>The PSI-</w:t>
      </w:r>
      <w:r w:rsidR="00C6605C">
        <w:t>MS</w:t>
      </w:r>
      <w:r>
        <w:t xml:space="preserve"> controlled vocabulary</w:t>
      </w:r>
      <w:r w:rsidR="0075640E">
        <w:t xml:space="preserve"> </w:t>
      </w:r>
      <w:r w:rsidR="0075640E">
        <w:fldChar w:fldCharType="begin"/>
      </w:r>
      <w:r w:rsidR="0075640E">
        <w:instrText xml:space="preserve"> ADDIN EN.CITE &lt;EndNote&gt;&lt;Cite&gt;&lt;Author&gt;Mayer&lt;/Author&gt;&lt;Year&gt;2013&lt;/Year&gt;&lt;RecNum&gt;625&lt;/RecNum&gt;&lt;DisplayText&gt;(4)&lt;/DisplayText&gt;&lt;record&gt;&lt;rec-number&gt;625&lt;/rec-number&gt;&lt;foreign-keys&gt;&lt;key app="EN" db-id="s9ww2zr5qvr0poev0pqx9a9990fptzrpfzfr" timestamp="0"&gt;625&lt;/key&gt;&lt;/foreign-keys&gt;&lt;ref-type name="Journal Article"&gt;17&lt;/ref-type&gt;&lt;contributors&gt;&lt;authors&gt;&lt;author&gt;Mayer, Gerhard&lt;/author&gt;&lt;author&gt;Montecchi-Palazzi, Luisa&lt;/author&gt;&lt;author&gt;Ovelleiro, David&lt;/author&gt;&lt;author&gt;Jones, Andrew R.&lt;/author&gt;&lt;author&gt;Binz, Pierre-Alain&lt;/author&gt;&lt;author&gt;Deutsch, Eric W.&lt;/author&gt;&lt;author&gt;Chambers, Matthew&lt;/author&gt;&lt;author&gt;Kallhardt, Marius&lt;/author&gt;&lt;author&gt;Levander, Fredrik&lt;/author&gt;&lt;author&gt;Shofstahl, James&lt;/author&gt;&lt;author&gt;Orchard, Sandra&lt;/author&gt;&lt;author&gt;Antonio Vizcaíno, Juan&lt;/author&gt;&lt;author&gt;Hermjakob, Henning&lt;/author&gt;&lt;author&gt;Stephan, Christian&lt;/author&gt;&lt;author&gt;Meyer, Helmut E.&lt;/author&gt;&lt;author&gt;Eisenacher, Martin&lt;/author&gt;&lt;/authors&gt;&lt;/contributors&gt;&lt;titles&gt;&lt;title&gt;The HUPO proteomics standards initiative- mass spectrometry controlled vocabulary&lt;/title&gt;&lt;secondary-title&gt;Database&lt;/secondary-title&gt;&lt;/titles&gt;&lt;volume&gt;2013&lt;/volume&gt;&lt;dates&gt;&lt;year&gt;2013&lt;/year&gt;&lt;pub-dates&gt;&lt;date&gt;January 1, 2013&lt;/date&gt;&lt;/pub-dates&gt;&lt;/dates&gt;&lt;urls&gt;&lt;related-urls&gt;&lt;url&gt;http://database.oxfordjournals.org/content/2013/bat009.abstract&lt;/url&gt;&lt;/related-urls&gt;&lt;/urls&gt;&lt;electronic-resource-num&gt;10.1093/database/bat009&lt;/electronic-resource-num&gt;&lt;/record&gt;&lt;/Cite&gt;&lt;/EndNote&gt;</w:instrText>
      </w:r>
      <w:r w:rsidR="0075640E">
        <w:fldChar w:fldCharType="separate"/>
      </w:r>
      <w:r w:rsidR="0075640E">
        <w:rPr>
          <w:noProof/>
        </w:rPr>
        <w:t>(4)</w:t>
      </w:r>
      <w:r w:rsidR="0075640E">
        <w:fldChar w:fldCharType="end"/>
      </w:r>
      <w:r>
        <w:t xml:space="preserve"> is intended to provide terms for annotation of</w:t>
      </w:r>
      <w:r w:rsidR="005650CC">
        <w:t xml:space="preserve"> mzML</w:t>
      </w:r>
      <w:r w:rsidR="00F63CE9">
        <w:t xml:space="preserve">, </w:t>
      </w:r>
      <w:r w:rsidR="006D41B9">
        <w:t>mzIdentML</w:t>
      </w:r>
      <w:r>
        <w:t xml:space="preserve"> </w:t>
      </w:r>
      <w:r w:rsidR="00F63CE9">
        <w:t>and other PSI standard file formats</w:t>
      </w:r>
      <w:r>
        <w:t xml:space="preserve">. </w:t>
      </w:r>
      <w:r w:rsidR="001922DF">
        <w:t>The CV has been generated by collection of terms from software vendors and academic groups working in the area of</w:t>
      </w:r>
      <w:r w:rsidR="00D97157">
        <w:t xml:space="preserve"> mass spectrometry</w:t>
      </w:r>
      <w:r w:rsidR="00E4150E">
        <w:t xml:space="preserve"> and</w:t>
      </w:r>
      <w:r w:rsidR="001922DF">
        <w:t xml:space="preserve"> proteome informatics. </w:t>
      </w:r>
      <w:r w:rsidR="0047525B">
        <w:t xml:space="preserve">Some terms describe attributes that must be coupled with a numerical value attribute in the </w:t>
      </w:r>
      <w:r w:rsidR="00C6483D">
        <w:t>&lt;</w:t>
      </w:r>
      <w:r w:rsidR="009A5C82">
        <w:t>c</w:t>
      </w:r>
      <w:r w:rsidR="0047525B">
        <w:t>vParam</w:t>
      </w:r>
      <w:r w:rsidR="00C6483D">
        <w:t>&gt;</w:t>
      </w:r>
      <w:r w:rsidR="0047525B">
        <w:t xml:space="preserve"> element (e.g. </w:t>
      </w:r>
      <w:r w:rsidR="005127EA" w:rsidRPr="005127EA">
        <w:t xml:space="preserve">MS:1001191 </w:t>
      </w:r>
      <w:r w:rsidR="00D24377">
        <w:t>“</w:t>
      </w:r>
      <w:r w:rsidR="00D24377" w:rsidRPr="00D24377">
        <w:t>p-value</w:t>
      </w:r>
      <w:r w:rsidR="00D24377">
        <w:t xml:space="preserve">”) </w:t>
      </w:r>
      <w:r w:rsidR="0047525B">
        <w:t xml:space="preserve">and optionally a unit for that value (e.g. </w:t>
      </w:r>
      <w:r w:rsidR="005127EA" w:rsidRPr="005127EA">
        <w:t>MS:1001117</w:t>
      </w:r>
      <w:r w:rsidR="00003933">
        <w:t>, “</w:t>
      </w:r>
      <w:r w:rsidR="00003933" w:rsidRPr="00003933">
        <w:t>theoretical mass</w:t>
      </w:r>
      <w:r w:rsidR="005E0695">
        <w:t>”</w:t>
      </w:r>
      <w:r w:rsidR="00705E2D">
        <w:t>,</w:t>
      </w:r>
      <w:r w:rsidR="00003933">
        <w:t xml:space="preserve"> units = </w:t>
      </w:r>
      <w:r w:rsidR="00C6483D">
        <w:t>d</w:t>
      </w:r>
      <w:r w:rsidR="00003933">
        <w:t>alton</w:t>
      </w:r>
      <w:r w:rsidR="00C6483D">
        <w:t>)</w:t>
      </w:r>
      <w:r w:rsidR="0047525B">
        <w:t>. The terms that require a value are denoted by having a “datatype” key-value pair in the CV itself</w:t>
      </w:r>
      <w:r w:rsidR="00C1223F">
        <w:t>:</w:t>
      </w:r>
      <w:r w:rsidR="00DF1C2A">
        <w:t xml:space="preserve"> </w:t>
      </w:r>
      <w:r w:rsidR="006D76D2" w:rsidRPr="006D76D2">
        <w:t xml:space="preserve">MS:1001172 </w:t>
      </w:r>
      <w:r w:rsidR="00C1223F" w:rsidRPr="00C1223F">
        <w:t>"mascot:expectation value"  value-type:xsd:</w:t>
      </w:r>
      <w:r w:rsidR="00722456">
        <w:t>double</w:t>
      </w:r>
      <w:r w:rsidR="0047525B">
        <w:t xml:space="preserve">. </w:t>
      </w:r>
      <w:r w:rsidR="00B65D04">
        <w:t>T</w:t>
      </w:r>
      <w:r w:rsidR="0047525B">
        <w:t>erms that need to be qualified with units are denoted by have a “</w:t>
      </w:r>
      <w:r w:rsidR="00891007">
        <w:t>has</w:t>
      </w:r>
      <w:r w:rsidR="0047525B">
        <w:t>_units” key in the CV itself</w:t>
      </w:r>
      <w:r w:rsidR="009B730A">
        <w:t xml:space="preserve"> (</w:t>
      </w:r>
      <w:r w:rsidR="009B730A" w:rsidRPr="009B730A">
        <w:t xml:space="preserve">relationship: has_units: UO:0000221 ! </w:t>
      </w:r>
      <w:r w:rsidR="00667192">
        <w:t>d</w:t>
      </w:r>
      <w:r w:rsidR="009B730A">
        <w:t>alton)</w:t>
      </w:r>
      <w:r w:rsidR="0047525B">
        <w:t>.</w:t>
      </w:r>
      <w:r w:rsidR="006166EA">
        <w:t xml:space="preserve"> </w:t>
      </w:r>
      <w:r w:rsidR="00B92D1E">
        <w:t>T</w:t>
      </w:r>
      <w:r w:rsidR="00583A14">
        <w:t>he details of which terms are allowed</w:t>
      </w:r>
      <w:r w:rsidR="00604518">
        <w:t xml:space="preserve"> or required</w:t>
      </w:r>
      <w:r w:rsidR="00583A14">
        <w:t xml:space="preserve"> in a given schema section is reported in the mapping file</w:t>
      </w:r>
      <w:r w:rsidR="009B4EBE">
        <w:t xml:space="preserve"> (Section </w:t>
      </w:r>
      <w:r w:rsidR="009B4EBE">
        <w:fldChar w:fldCharType="begin"/>
      </w:r>
      <w:r w:rsidR="009B4EBE">
        <w:instrText xml:space="preserve"> REF _Ref217200132 \r \h </w:instrText>
      </w:r>
      <w:r w:rsidR="00466496">
        <w:instrText xml:space="preserve"> \* MERGEFORMAT </w:instrText>
      </w:r>
      <w:r w:rsidR="009B4EBE">
        <w:fldChar w:fldCharType="separate"/>
      </w:r>
      <w:r w:rsidR="003C46AF">
        <w:t>4.2</w:t>
      </w:r>
      <w:r w:rsidR="009B4EBE">
        <w:fldChar w:fldCharType="end"/>
      </w:r>
      <w:r w:rsidR="009B4EBE">
        <w:t>)</w:t>
      </w:r>
      <w:r w:rsidR="00583A14">
        <w:t xml:space="preserve">. </w:t>
      </w:r>
    </w:p>
    <w:p w14:paraId="73E470C9" w14:textId="77777777" w:rsidR="00583A14" w:rsidRDefault="00583A14" w:rsidP="006D5508">
      <w:pPr>
        <w:jc w:val="both"/>
      </w:pPr>
    </w:p>
    <w:p w14:paraId="1DC7C2B6" w14:textId="77777777" w:rsidR="00583A14" w:rsidRDefault="00583A14" w:rsidP="006D5508">
      <w:pPr>
        <w:jc w:val="both"/>
      </w:pPr>
      <w:r>
        <w:t>As recommended by the PSI CV guidelines,</w:t>
      </w:r>
      <w:r w:rsidRPr="006C3251">
        <w:t xml:space="preserve"> </w:t>
      </w:r>
      <w:r>
        <w:t>psi-</w:t>
      </w:r>
      <w:r w:rsidR="00CF74F8">
        <w:t>ms</w:t>
      </w:r>
      <w:r>
        <w:t xml:space="preserve">.obo should be dynamically maintained via the </w:t>
      </w:r>
      <w:hyperlink r:id="rId13" w:history="1">
        <w:r w:rsidR="003F7B56" w:rsidRPr="003F7B56">
          <w:rPr>
            <w:rStyle w:val="Hyperlink"/>
          </w:rPr>
          <w:t>psidev-ms-vocab@lists.sourceforge.net</w:t>
        </w:r>
      </w:hyperlink>
      <w:r w:rsidR="0023446F">
        <w:t xml:space="preserve"> </w:t>
      </w:r>
      <w:r w:rsidRPr="006C3251">
        <w:t>mailing list that allow</w:t>
      </w:r>
      <w:r w:rsidR="00A86F1A">
        <w:t>s</w:t>
      </w:r>
      <w:r w:rsidRPr="006C3251">
        <w:t xml:space="preserve"> any user to request new terms</w:t>
      </w:r>
      <w:r w:rsidR="00FF75C6">
        <w:t>,</w:t>
      </w:r>
      <w:r w:rsidR="003B20EC">
        <w:t xml:space="preserve"> </w:t>
      </w:r>
      <w:r w:rsidRPr="006C3251">
        <w:t xml:space="preserve">in agreement with the community involved. Once a consensus is reached </w:t>
      </w:r>
      <w:r>
        <w:t xml:space="preserve">among the community </w:t>
      </w:r>
      <w:r w:rsidRPr="006C3251">
        <w:t xml:space="preserve">the new terms are added </w:t>
      </w:r>
      <w:r w:rsidR="00CC5EEA" w:rsidRPr="00CC5EEA">
        <w:t>within a few business days</w:t>
      </w:r>
      <w:r w:rsidRPr="006C3251">
        <w:t xml:space="preserve">. </w:t>
      </w:r>
    </w:p>
    <w:p w14:paraId="138584FB" w14:textId="77777777" w:rsidR="00071A7F" w:rsidRDefault="00071A7F" w:rsidP="006D5508">
      <w:pPr>
        <w:jc w:val="both"/>
      </w:pPr>
    </w:p>
    <w:p w14:paraId="044B41E4" w14:textId="20CA7E5E" w:rsidR="00071A7F" w:rsidRPr="00AA0EF9" w:rsidRDefault="00071A7F" w:rsidP="006D5508">
      <w:pPr>
        <w:jc w:val="both"/>
      </w:pPr>
      <w:r>
        <w:t>In general, modifications SHOULD be sourced from Unimod</w:t>
      </w:r>
      <w:r w:rsidR="00376799">
        <w:t xml:space="preserve"> (</w:t>
      </w:r>
      <w:hyperlink r:id="rId14" w:history="1">
        <w:r w:rsidR="00A32ACE" w:rsidRPr="00FF75C6">
          <w:rPr>
            <w:rStyle w:val="Hyperlink"/>
            <w:rFonts w:cs="Arial"/>
          </w:rPr>
          <w:t>http://www.unimod.org/obo/unimod.obo</w:t>
        </w:r>
      </w:hyperlink>
      <w:r w:rsidR="00376799">
        <w:t>)</w:t>
      </w:r>
      <w:r>
        <w:t xml:space="preserve"> where possible.</w:t>
      </w:r>
      <w:r w:rsidR="00EB0E86">
        <w:t xml:space="preserve"> For encoding cross-linking results, the XL-CV SHOULD be used (</w:t>
      </w:r>
      <w:r w:rsidR="00EB0E86" w:rsidRPr="00EB0E86">
        <w:rPr>
          <w:highlight w:val="yellow"/>
        </w:rPr>
        <w:t>URL</w:t>
      </w:r>
      <w:r w:rsidR="00EB0E86">
        <w:t xml:space="preserve">), unless suitable terms can be obtained from Unimod at a later date. </w:t>
      </w:r>
    </w:p>
    <w:p w14:paraId="562B7DDA" w14:textId="77777777" w:rsidR="0047525B" w:rsidRDefault="0047525B" w:rsidP="00466496"/>
    <w:p w14:paraId="5D87EC9C" w14:textId="77777777" w:rsidR="00EF53DA" w:rsidRPr="009C1236" w:rsidRDefault="00EF53DA" w:rsidP="00466496">
      <w:pPr>
        <w:rPr>
          <w:rFonts w:cs="Arial"/>
        </w:rPr>
      </w:pPr>
      <w:r w:rsidRPr="009C1236">
        <w:rPr>
          <w:rFonts w:cs="Arial"/>
        </w:rPr>
        <w:t xml:space="preserve">The following ontologies or controlled vocabularies specified below </w:t>
      </w:r>
      <w:r>
        <w:rPr>
          <w:rFonts w:cs="Arial"/>
        </w:rPr>
        <w:t>may also be</w:t>
      </w:r>
      <w:r w:rsidRPr="009C1236">
        <w:rPr>
          <w:rFonts w:cs="Arial"/>
        </w:rPr>
        <w:t xml:space="preserve"> suitable or required in certain instances:</w:t>
      </w:r>
    </w:p>
    <w:p w14:paraId="428D0366" w14:textId="5AF96EFF" w:rsidR="00EF53DA" w:rsidRPr="00A51BF8" w:rsidRDefault="00EF53DA" w:rsidP="00466496">
      <w:pPr>
        <w:numPr>
          <w:ilvl w:val="0"/>
          <w:numId w:val="15"/>
        </w:numPr>
        <w:rPr>
          <w:rFonts w:cs="Arial"/>
        </w:rPr>
      </w:pPr>
      <w:r w:rsidRPr="00A51BF8">
        <w:rPr>
          <w:rFonts w:cs="Arial"/>
        </w:rPr>
        <w:t>Unit Ontology (</w:t>
      </w:r>
      <w:hyperlink r:id="rId15" w:history="1">
        <w:r w:rsidR="0075640E" w:rsidRPr="0015042C">
          <w:rPr>
            <w:rStyle w:val="Hyperlink"/>
          </w:rPr>
          <w:t>http://bioportal.bioontology.org/ontologies/UO?p=classes&amp;conceptid=root</w:t>
        </w:r>
      </w:hyperlink>
      <w:r w:rsidR="0075640E">
        <w:rPr>
          <w:rStyle w:val="Hyperlink"/>
        </w:rPr>
        <w:t>)</w:t>
      </w:r>
    </w:p>
    <w:p w14:paraId="36C83B05" w14:textId="77777777" w:rsidR="00EF53DA" w:rsidRPr="006E4345" w:rsidRDefault="00EF53DA" w:rsidP="00466496">
      <w:pPr>
        <w:numPr>
          <w:ilvl w:val="0"/>
          <w:numId w:val="15"/>
        </w:numPr>
        <w:rPr>
          <w:rFonts w:cs="Arial"/>
          <w:lang w:val="pt-BR"/>
        </w:rPr>
      </w:pPr>
      <w:r w:rsidRPr="006E4345">
        <w:rPr>
          <w:rFonts w:cs="Arial"/>
          <w:lang w:val="pt-BR"/>
        </w:rPr>
        <w:t>ChEBI (</w:t>
      </w:r>
      <w:hyperlink r:id="rId16" w:history="1">
        <w:r w:rsidRPr="006E4345">
          <w:rPr>
            <w:rStyle w:val="Hyperlink"/>
            <w:rFonts w:cs="Arial"/>
            <w:lang w:val="pt-BR"/>
          </w:rPr>
          <w:t>http://www.ebi.ac.uk/chebi/</w:t>
        </w:r>
      </w:hyperlink>
      <w:r w:rsidRPr="006E4345">
        <w:rPr>
          <w:rFonts w:cs="Arial"/>
          <w:lang w:val="pt-BR"/>
        </w:rPr>
        <w:t>)</w:t>
      </w:r>
    </w:p>
    <w:p w14:paraId="4CC34709" w14:textId="77777777" w:rsidR="0046366E" w:rsidRPr="00FF75C6" w:rsidRDefault="0046366E" w:rsidP="00512A26">
      <w:pPr>
        <w:numPr>
          <w:ilvl w:val="0"/>
          <w:numId w:val="15"/>
        </w:numPr>
        <w:rPr>
          <w:rFonts w:cs="Arial"/>
        </w:rPr>
      </w:pPr>
      <w:r>
        <w:rPr>
          <w:rFonts w:cs="Arial"/>
        </w:rPr>
        <w:t>For describing sample types, any suitable and stable ontologies MAY be used.</w:t>
      </w:r>
    </w:p>
    <w:p w14:paraId="7A88F81C" w14:textId="77777777" w:rsidR="00EF53DA" w:rsidRDefault="00EF53DA" w:rsidP="00466496"/>
    <w:p w14:paraId="78A51B21" w14:textId="02DD737E" w:rsidR="006D5508" w:rsidRDefault="006D5508" w:rsidP="006D5508">
      <w:pPr>
        <w:rPr>
          <w:rFonts w:cs="Arial"/>
        </w:rPr>
      </w:pPr>
      <w:r>
        <w:t xml:space="preserve">The </w:t>
      </w:r>
      <w:r w:rsidRPr="00FF75C6">
        <w:rPr>
          <w:rFonts w:cs="Arial"/>
        </w:rPr>
        <w:t>PSI</w:t>
      </w:r>
      <w:r>
        <w:rPr>
          <w:rFonts w:cs="Arial"/>
        </w:rPr>
        <w:t xml:space="preserve"> Protein modifications CV (</w:t>
      </w:r>
      <w:r w:rsidRPr="00FF75C6">
        <w:rPr>
          <w:rFonts w:cs="Arial"/>
        </w:rPr>
        <w:t>http://psidev.cvs.sourceforge.net/viewvc/psidev/psi/mod/data/PSI-MOD.obo</w:t>
      </w:r>
      <w:r>
        <w:rPr>
          <w:rFonts w:cs="Arial"/>
        </w:rPr>
        <w:t>) is now DEPRECATED for use in mzIdentML,  it is RECOMMENDED to use Unimod wherever possible.</w:t>
      </w:r>
    </w:p>
    <w:p w14:paraId="73A35430" w14:textId="12A90157" w:rsidR="00145A50" w:rsidRDefault="00145A50" w:rsidP="00466496"/>
    <w:p w14:paraId="6C26416E" w14:textId="77777777" w:rsidR="006D5508" w:rsidRDefault="006D5508" w:rsidP="00466496"/>
    <w:p w14:paraId="5BE1A5C1" w14:textId="77777777" w:rsidR="0060744A" w:rsidRDefault="0060744A" w:rsidP="00466496">
      <w:pPr>
        <w:pStyle w:val="Heading2"/>
      </w:pPr>
      <w:bookmarkStart w:id="22" w:name="_Ref217200132"/>
      <w:bookmarkStart w:id="23" w:name="_Toc453235325"/>
      <w:r>
        <w:t>Validation of controlled vocabulary terms</w:t>
      </w:r>
      <w:bookmarkEnd w:id="22"/>
      <w:bookmarkEnd w:id="23"/>
    </w:p>
    <w:p w14:paraId="7AA0C1BD" w14:textId="1528BC80" w:rsidR="005F1B2B" w:rsidRDefault="00DF1B7D" w:rsidP="00DA77B1">
      <w:pPr>
        <w:jc w:val="both"/>
      </w:pPr>
      <w:r>
        <w:t>The correct usage of c</w:t>
      </w:r>
      <w:r w:rsidR="00145A50">
        <w:t xml:space="preserve">ontrolled vocabulary terms </w:t>
      </w:r>
      <w:r>
        <w:t xml:space="preserve">within </w:t>
      </w:r>
      <w:r w:rsidR="006D41B9">
        <w:t>mzIdentML</w:t>
      </w:r>
      <w:r>
        <w:t xml:space="preserve"> is governed by the use of a mapping file which defines each </w:t>
      </w:r>
      <w:r w:rsidR="00D861D4">
        <w:t>XML location (XPath)</w:t>
      </w:r>
      <w:r>
        <w:t xml:space="preserve"> where a &lt;cvParam&gt; instance can be used, and the allowed terms from the </w:t>
      </w:r>
      <w:r w:rsidR="00FC2ABA">
        <w:t>PSI-MS</w:t>
      </w:r>
      <w:r>
        <w:t>, or other, controlled vocabularies.</w:t>
      </w:r>
      <w:r w:rsidR="00D861D4" w:rsidRPr="00D861D4">
        <w:t xml:space="preserve"> Th</w:t>
      </w:r>
      <w:r w:rsidR="00D861D4">
        <w:t>e mapping</w:t>
      </w:r>
      <w:r w:rsidR="00D861D4" w:rsidRPr="00D861D4">
        <w:t xml:space="preserve"> file is read and interpreted by validation software, checking that the data annotation is consistent. The mapping file needs to be checked and updated when the structure of CV is changed, and in some instances when new terms are added to the CV.</w:t>
      </w:r>
      <w:r w:rsidR="007D5AB6">
        <w:t xml:space="preserve"> </w:t>
      </w:r>
      <w:r w:rsidR="000463BA">
        <w:t>X</w:t>
      </w:r>
      <w:r w:rsidR="005F1B2B">
        <w:t>ML paths are a</w:t>
      </w:r>
      <w:r w:rsidR="00D1777A">
        <w:t xml:space="preserve">ssociated with </w:t>
      </w:r>
      <w:r w:rsidR="005F1B2B">
        <w:t xml:space="preserve">CV terms along with a requirement level (MAY, SHOULD or MUST) defining what should be reported by validation software if one of the mapped terms is not </w:t>
      </w:r>
      <w:r w:rsidR="009214A0">
        <w:t xml:space="preserve">provided in an instance document. </w:t>
      </w:r>
      <w:r w:rsidR="00E24B95">
        <w:t>Syntactic and semantic validation SHOULD be checked using the official Java-based validator available from</w:t>
      </w:r>
      <w:r w:rsidR="00DA77B1">
        <w:t xml:space="preserve"> </w:t>
      </w:r>
      <w:r w:rsidR="00DA77B1" w:rsidRPr="00DA77B1">
        <w:t>http://www.psidev.info/mzidentml</w:t>
      </w:r>
      <w:r w:rsidR="00E24B95">
        <w:t>.</w:t>
      </w:r>
    </w:p>
    <w:p w14:paraId="04356DB2" w14:textId="77777777" w:rsidR="00B271B4" w:rsidRDefault="00B271B4" w:rsidP="00466496"/>
    <w:p w14:paraId="10BDE6DC" w14:textId="77777777" w:rsidR="000B2162" w:rsidRDefault="00202BF1" w:rsidP="00071A7F">
      <w:pPr>
        <w:pStyle w:val="Heading2"/>
      </w:pPr>
      <w:bookmarkStart w:id="24" w:name="_Toc453235326"/>
      <w:r>
        <w:t>Changes from version 1.1</w:t>
      </w:r>
      <w:r w:rsidR="00C96C4E">
        <w:t>.0</w:t>
      </w:r>
      <w:r w:rsidR="003C1531">
        <w:t xml:space="preserve"> to version 1.2.0</w:t>
      </w:r>
      <w:bookmarkEnd w:id="24"/>
    </w:p>
    <w:p w14:paraId="604E4B4E" w14:textId="613B3872" w:rsidR="000B2162" w:rsidRDefault="00873DE8" w:rsidP="000804F9">
      <w:pPr>
        <w:jc w:val="both"/>
      </w:pPr>
      <w:r>
        <w:t>The primary update requiring the change from version 1.1.0 to version 1.2.0 is in the inclusion of guidelines for</w:t>
      </w:r>
      <w:r w:rsidR="00FF5B81">
        <w:t xml:space="preserve"> encoding protein group results (Section </w:t>
      </w:r>
      <w:r w:rsidR="00FF5B81">
        <w:fldChar w:fldCharType="begin"/>
      </w:r>
      <w:r w:rsidR="00FF5B81">
        <w:instrText xml:space="preserve"> REF _Ref374439841 \r \h </w:instrText>
      </w:r>
      <w:r w:rsidR="000804F9">
        <w:instrText xml:space="preserve"> \* MERGEFORMAT </w:instrText>
      </w:r>
      <w:r w:rsidR="00FF5B81">
        <w:fldChar w:fldCharType="separate"/>
      </w:r>
      <w:r w:rsidR="003C46AF">
        <w:t>5.2.1</w:t>
      </w:r>
      <w:r w:rsidR="00FF5B81">
        <w:fldChar w:fldCharType="end"/>
      </w:r>
      <w:r w:rsidR="00FF5B81">
        <w:t xml:space="preserve">). </w:t>
      </w:r>
      <w:r w:rsidR="00F67CD1">
        <w:t>Several examples referenced throughout the document are annotated with version 1.1.0. In these cases, it can be assumed that these files are also valid 1.2.0 files, since they do not include protein inference results. Other m</w:t>
      </w:r>
      <w:r w:rsidR="00202BF1">
        <w:t>inor changes have been made to the specification since version 1.1</w:t>
      </w:r>
      <w:r w:rsidR="00E804B6">
        <w:t>.0</w:t>
      </w:r>
      <w:r w:rsidR="00202BF1">
        <w:t xml:space="preserve">, with regards to the encoding of specific workflows – notably searches where pre-fractionation has </w:t>
      </w:r>
      <w:r w:rsidR="00202BF1">
        <w:lastRenderedPageBreak/>
        <w:t>been performed</w:t>
      </w:r>
      <w:r w:rsidR="00014AEF">
        <w:t xml:space="preserve"> (Section </w:t>
      </w:r>
      <w:r w:rsidR="00014AEF">
        <w:fldChar w:fldCharType="begin"/>
      </w:r>
      <w:r w:rsidR="00014AEF">
        <w:instrText xml:space="preserve"> REF _Ref359851724 \r \h </w:instrText>
      </w:r>
      <w:r w:rsidR="000804F9">
        <w:instrText xml:space="preserve"> \* MERGEFORMAT </w:instrText>
      </w:r>
      <w:r w:rsidR="00014AEF">
        <w:fldChar w:fldCharType="separate"/>
      </w:r>
      <w:r w:rsidR="003C46AF">
        <w:t>5.2.5</w:t>
      </w:r>
      <w:r w:rsidR="00014AEF">
        <w:fldChar w:fldCharType="end"/>
      </w:r>
      <w:r w:rsidR="00014AEF">
        <w:t>)</w:t>
      </w:r>
      <w:r w:rsidR="00AD2274">
        <w:t xml:space="preserve">, </w:t>
      </w:r>
      <w:r w:rsidR="00202BF1">
        <w:t>searches employing multiple search engines</w:t>
      </w:r>
      <w:r w:rsidR="00014AEF">
        <w:t xml:space="preserve"> (Section </w:t>
      </w:r>
      <w:r w:rsidR="00E36941">
        <w:fldChar w:fldCharType="begin"/>
      </w:r>
      <w:r w:rsidR="00E36941">
        <w:instrText xml:space="preserve"> REF _Ref359851738 \r \h </w:instrText>
      </w:r>
      <w:r w:rsidR="000804F9">
        <w:instrText xml:space="preserve"> \* MERGEFORMAT </w:instrText>
      </w:r>
      <w:r w:rsidR="00E36941">
        <w:fldChar w:fldCharType="separate"/>
      </w:r>
      <w:r w:rsidR="003C46AF">
        <w:t>5.2.4</w:t>
      </w:r>
      <w:r w:rsidR="00E36941">
        <w:fldChar w:fldCharType="end"/>
      </w:r>
      <w:r w:rsidR="00E36941">
        <w:t>)</w:t>
      </w:r>
      <w:r w:rsidR="00DA77B1">
        <w:t xml:space="preserve">, </w:t>
      </w:r>
      <w:r w:rsidR="00F16019">
        <w:rPr>
          <w:i/>
        </w:rPr>
        <w:t xml:space="preserve">de novo </w:t>
      </w:r>
      <w:r w:rsidR="00F16019">
        <w:t xml:space="preserve">sequencing (Section </w:t>
      </w:r>
      <w:r w:rsidR="00F16019">
        <w:fldChar w:fldCharType="begin"/>
      </w:r>
      <w:r w:rsidR="00F16019">
        <w:instrText xml:space="preserve"> REF _Ref381196471 \r \h </w:instrText>
      </w:r>
      <w:r w:rsidR="000804F9">
        <w:instrText xml:space="preserve"> \* MERGEFORMAT </w:instrText>
      </w:r>
      <w:r w:rsidR="00F16019">
        <w:fldChar w:fldCharType="separate"/>
      </w:r>
      <w:r w:rsidR="003C46AF">
        <w:t>5.2.2</w:t>
      </w:r>
      <w:r w:rsidR="00F16019">
        <w:fldChar w:fldCharType="end"/>
      </w:r>
      <w:r w:rsidR="00F16019">
        <w:t>)</w:t>
      </w:r>
      <w:r w:rsidR="00DA77B1">
        <w:t xml:space="preserve"> and spectral library searches</w:t>
      </w:r>
      <w:r w:rsidR="000804F9">
        <w:t xml:space="preserve"> (</w:t>
      </w:r>
      <w:r w:rsidR="000804F9">
        <w:fldChar w:fldCharType="begin"/>
      </w:r>
      <w:r w:rsidR="000804F9">
        <w:instrText xml:space="preserve"> REF _Ref450046411 \r \h </w:instrText>
      </w:r>
      <w:r w:rsidR="000804F9">
        <w:fldChar w:fldCharType="separate"/>
      </w:r>
      <w:r w:rsidR="000804F9">
        <w:t>5.2.3</w:t>
      </w:r>
      <w:r w:rsidR="000804F9">
        <w:fldChar w:fldCharType="end"/>
      </w:r>
      <w:r w:rsidR="000804F9">
        <w:t>)</w:t>
      </w:r>
      <w:r w:rsidR="00F16019">
        <w:t xml:space="preserve">. </w:t>
      </w:r>
    </w:p>
    <w:p w14:paraId="36ABD0D2" w14:textId="77777777" w:rsidR="00857454" w:rsidRDefault="00857454" w:rsidP="00466496"/>
    <w:p w14:paraId="7876C7D3" w14:textId="77777777" w:rsidR="000835AD" w:rsidRDefault="00857454" w:rsidP="00466496">
      <w:pPr>
        <w:rPr>
          <w:b/>
        </w:rPr>
      </w:pPr>
      <w:r>
        <w:t>Several new CV terms are now mandatory within the &lt;SpectrumIdentificationProtocol&gt; - enabling the new features to be differentiated and recognised automatically by processing software, as follows.</w:t>
      </w:r>
      <w:r w:rsidR="00C103BC">
        <w:rPr>
          <w:b/>
        </w:rPr>
        <w:t xml:space="preserve"> </w:t>
      </w:r>
      <w:r w:rsidR="000835AD" w:rsidRPr="00071A7F">
        <w:rPr>
          <w:b/>
        </w:rPr>
        <w:t>1..n  of the following terms MUST be present:</w:t>
      </w:r>
    </w:p>
    <w:p w14:paraId="7FDCEB0D" w14:textId="77777777" w:rsidR="00C103BC" w:rsidRPr="00071A7F" w:rsidRDefault="00C103BC" w:rsidP="00466496">
      <w:pPr>
        <w:rPr>
          <w:b/>
        </w:rPr>
      </w:pPr>
    </w:p>
    <w:tbl>
      <w:tblPr>
        <w:tblW w:w="0" w:type="auto"/>
        <w:tblInd w:w="108"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ook w:val="04A0" w:firstRow="1" w:lastRow="0" w:firstColumn="1" w:lastColumn="0" w:noHBand="0" w:noVBand="1"/>
      </w:tblPr>
      <w:tblGrid>
        <w:gridCol w:w="3686"/>
        <w:gridCol w:w="2410"/>
        <w:gridCol w:w="3984"/>
      </w:tblGrid>
      <w:tr w:rsidR="00301214" w14:paraId="724687A3" w14:textId="77777777" w:rsidTr="000510E5">
        <w:tc>
          <w:tcPr>
            <w:tcW w:w="3686" w:type="dxa"/>
            <w:tcBorders>
              <w:top w:val="single" w:sz="8" w:space="0" w:color="4F81BD"/>
              <w:left w:val="single" w:sz="8" w:space="0" w:color="4F81BD"/>
              <w:bottom w:val="single" w:sz="18" w:space="0" w:color="4F81BD"/>
              <w:right w:val="single" w:sz="8" w:space="0" w:color="4F81BD"/>
            </w:tcBorders>
            <w:shd w:val="clear" w:color="auto" w:fill="auto"/>
          </w:tcPr>
          <w:p w14:paraId="5932463C" w14:textId="77777777" w:rsidR="00301214" w:rsidRPr="000510E5" w:rsidRDefault="00301214" w:rsidP="00466496">
            <w:pPr>
              <w:rPr>
                <w:b/>
                <w:bCs/>
              </w:rPr>
            </w:pPr>
            <w:r w:rsidRPr="000510E5">
              <w:rPr>
                <w:b/>
                <w:bCs/>
              </w:rPr>
              <w:t>Term name</w:t>
            </w:r>
          </w:p>
        </w:tc>
        <w:tc>
          <w:tcPr>
            <w:tcW w:w="2410" w:type="dxa"/>
            <w:tcBorders>
              <w:top w:val="single" w:sz="8" w:space="0" w:color="4F81BD"/>
              <w:left w:val="single" w:sz="8" w:space="0" w:color="4F81BD"/>
              <w:bottom w:val="single" w:sz="18" w:space="0" w:color="4F81BD"/>
              <w:right w:val="single" w:sz="8" w:space="0" w:color="4F81BD"/>
            </w:tcBorders>
            <w:shd w:val="clear" w:color="auto" w:fill="auto"/>
          </w:tcPr>
          <w:p w14:paraId="78BD5704" w14:textId="77777777" w:rsidR="00301214" w:rsidRPr="000510E5" w:rsidRDefault="00301214" w:rsidP="00466496">
            <w:pPr>
              <w:rPr>
                <w:b/>
                <w:bCs/>
              </w:rPr>
            </w:pPr>
            <w:r w:rsidRPr="000510E5">
              <w:rPr>
                <w:b/>
                <w:bCs/>
              </w:rPr>
              <w:t>Accession</w:t>
            </w:r>
          </w:p>
        </w:tc>
        <w:tc>
          <w:tcPr>
            <w:tcW w:w="3984" w:type="dxa"/>
            <w:tcBorders>
              <w:top w:val="single" w:sz="8" w:space="0" w:color="4F81BD"/>
              <w:left w:val="single" w:sz="8" w:space="0" w:color="4F81BD"/>
              <w:bottom w:val="single" w:sz="18" w:space="0" w:color="4F81BD"/>
              <w:right w:val="single" w:sz="8" w:space="0" w:color="4F81BD"/>
            </w:tcBorders>
            <w:shd w:val="clear" w:color="auto" w:fill="auto"/>
          </w:tcPr>
          <w:p w14:paraId="12C031E3" w14:textId="77777777" w:rsidR="00301214" w:rsidRPr="000510E5" w:rsidRDefault="00301214" w:rsidP="00466496">
            <w:pPr>
              <w:rPr>
                <w:b/>
                <w:bCs/>
              </w:rPr>
            </w:pPr>
            <w:r w:rsidRPr="000510E5">
              <w:rPr>
                <w:b/>
                <w:bCs/>
              </w:rPr>
              <w:t>Reference to section within this document</w:t>
            </w:r>
          </w:p>
        </w:tc>
      </w:tr>
      <w:tr w:rsidR="00301214" w14:paraId="452EEB84"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16CE5E92" w14:textId="77777777" w:rsidR="00301214" w:rsidRPr="00624282" w:rsidRDefault="00301214" w:rsidP="00071A7F">
            <w:pPr>
              <w:ind w:left="720" w:hanging="720"/>
              <w:rPr>
                <w:bCs/>
              </w:rPr>
            </w:pPr>
            <w:r w:rsidRPr="000510E5">
              <w:rPr>
                <w:bCs/>
              </w:rPr>
              <w:t>peptide-level scoring</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060EBF50" w14:textId="77777777" w:rsidR="00301214" w:rsidRPr="002F05C3" w:rsidRDefault="00301214" w:rsidP="00466496">
            <w:r w:rsidRPr="002F05C3">
              <w:t>MS:1002490</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7ECE2358" w14:textId="77777777" w:rsidR="00301214" w:rsidRPr="000835AD" w:rsidRDefault="00C37342" w:rsidP="00466496">
            <w:r>
              <w:fldChar w:fldCharType="begin"/>
            </w:r>
            <w:r>
              <w:instrText xml:space="preserve"> REF _Ref409017290 \r \h </w:instrText>
            </w:r>
            <w:r>
              <w:fldChar w:fldCharType="separate"/>
            </w:r>
            <w:r w:rsidR="003C46AF">
              <w:t>5.2.6</w:t>
            </w:r>
            <w:r>
              <w:fldChar w:fldCharType="end"/>
            </w:r>
          </w:p>
        </w:tc>
      </w:tr>
      <w:tr w:rsidR="00301214" w14:paraId="19DED93A"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340E0D3B" w14:textId="77777777" w:rsidR="00301214" w:rsidRPr="00624282" w:rsidRDefault="00301214" w:rsidP="00466496">
            <w:pPr>
              <w:rPr>
                <w:bCs/>
              </w:rPr>
            </w:pPr>
            <w:r w:rsidRPr="00624282">
              <w:rPr>
                <w:bCs/>
              </w:rPr>
              <w:t>modification localization scoring</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1A1E67F4" w14:textId="77777777" w:rsidR="00301214" w:rsidRPr="00624282" w:rsidRDefault="00301214" w:rsidP="00466496">
            <w:r w:rsidRPr="002F05C3">
              <w:t>MS:1002491</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1B86B51D" w14:textId="77777777" w:rsidR="00301214" w:rsidRDefault="00C37342" w:rsidP="00466496">
            <w:r>
              <w:fldChar w:fldCharType="begin"/>
            </w:r>
            <w:r>
              <w:instrText xml:space="preserve"> REF _Ref409017297 \r \h </w:instrText>
            </w:r>
            <w:r>
              <w:fldChar w:fldCharType="separate"/>
            </w:r>
            <w:r w:rsidR="003C46AF">
              <w:t>5.2.7</w:t>
            </w:r>
            <w:r>
              <w:fldChar w:fldCharType="end"/>
            </w:r>
          </w:p>
        </w:tc>
      </w:tr>
      <w:tr w:rsidR="00301214" w14:paraId="05FF044C"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154048AF" w14:textId="77777777" w:rsidR="00301214" w:rsidRPr="00624282" w:rsidRDefault="00301214" w:rsidP="00466496">
            <w:pPr>
              <w:rPr>
                <w:bCs/>
              </w:rPr>
            </w:pPr>
            <w:r w:rsidRPr="00624282">
              <w:rPr>
                <w:bCs/>
              </w:rPr>
              <w:t>consensus scoring</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5E312768" w14:textId="77777777" w:rsidR="00301214" w:rsidRPr="00624282" w:rsidRDefault="00301214" w:rsidP="00466496">
            <w:r w:rsidRPr="002F05C3">
              <w:t>MS:1002492</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1EC1A5B6" w14:textId="77777777" w:rsidR="00301214" w:rsidRDefault="00C37342" w:rsidP="00466496">
            <w:r>
              <w:fldChar w:fldCharType="begin"/>
            </w:r>
            <w:r>
              <w:instrText xml:space="preserve"> REF _Ref359851738 \r \h </w:instrText>
            </w:r>
            <w:r>
              <w:fldChar w:fldCharType="separate"/>
            </w:r>
            <w:r w:rsidR="003C46AF">
              <w:t>5.2.4</w:t>
            </w:r>
            <w:r>
              <w:fldChar w:fldCharType="end"/>
            </w:r>
          </w:p>
        </w:tc>
      </w:tr>
      <w:tr w:rsidR="00301214" w14:paraId="56558C6E"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23548E89" w14:textId="77777777" w:rsidR="00301214" w:rsidRPr="0053685B" w:rsidRDefault="00301214" w:rsidP="00466496">
            <w:pPr>
              <w:rPr>
                <w:bCs/>
              </w:rPr>
            </w:pPr>
            <w:r w:rsidRPr="00624282">
              <w:rPr>
                <w:bCs/>
              </w:rPr>
              <w:t>sample pre-fractionation</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7DECD6B6" w14:textId="77777777" w:rsidR="00301214" w:rsidRPr="00624282" w:rsidRDefault="00301214" w:rsidP="00466496">
            <w:r w:rsidRPr="002F05C3">
              <w:t>MS:1002493</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01F6061F" w14:textId="77777777" w:rsidR="00301214" w:rsidRDefault="00C37342" w:rsidP="00466496">
            <w:r>
              <w:fldChar w:fldCharType="begin"/>
            </w:r>
            <w:r>
              <w:instrText xml:space="preserve"> REF _Ref409017323 \r \h </w:instrText>
            </w:r>
            <w:r>
              <w:fldChar w:fldCharType="separate"/>
            </w:r>
            <w:r w:rsidR="003C46AF">
              <w:t>5.2.5</w:t>
            </w:r>
            <w:r>
              <w:fldChar w:fldCharType="end"/>
            </w:r>
          </w:p>
        </w:tc>
      </w:tr>
      <w:tr w:rsidR="00301214" w14:paraId="29AE467A"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2AF94882" w14:textId="77777777" w:rsidR="00301214" w:rsidRPr="00624282" w:rsidRDefault="00301214" w:rsidP="00466496">
            <w:pPr>
              <w:rPr>
                <w:bCs/>
              </w:rPr>
            </w:pPr>
            <w:r w:rsidRPr="00624282">
              <w:rPr>
                <w:bCs/>
              </w:rPr>
              <w:t>cross-linking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385F66F6" w14:textId="77777777" w:rsidR="00301214" w:rsidRPr="002F05C3" w:rsidRDefault="00301214" w:rsidP="00466496">
            <w:r w:rsidRPr="002F05C3">
              <w:t>MS:1002494</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3EFDCD00" w14:textId="77777777" w:rsidR="00301214" w:rsidRPr="000835AD" w:rsidRDefault="00C37342" w:rsidP="00466496">
            <w:r>
              <w:fldChar w:fldCharType="begin"/>
            </w:r>
            <w:r>
              <w:instrText xml:space="preserve"> REF _Ref409017331 \r \h </w:instrText>
            </w:r>
            <w:r>
              <w:fldChar w:fldCharType="separate"/>
            </w:r>
            <w:r w:rsidR="003C46AF">
              <w:t>5.2.8</w:t>
            </w:r>
            <w:r>
              <w:fldChar w:fldCharType="end"/>
            </w:r>
          </w:p>
        </w:tc>
      </w:tr>
      <w:tr w:rsidR="001C0CA0" w14:paraId="73AFA157"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1DD2891E" w14:textId="77777777" w:rsidR="001C0CA0" w:rsidRPr="00624282" w:rsidRDefault="001C0CA0" w:rsidP="00466496">
            <w:pPr>
              <w:rPr>
                <w:bCs/>
              </w:rPr>
            </w:pPr>
            <w:r w:rsidRPr="001C0CA0">
              <w:rPr>
                <w:bCs/>
              </w:rPr>
              <w:t>de novo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30E312B9" w14:textId="77777777" w:rsidR="001C0CA0" w:rsidRPr="002F05C3" w:rsidRDefault="001C0CA0" w:rsidP="00466496">
            <w:r w:rsidRPr="001C0CA0">
              <w:t>MS:1001010</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12522059" w14:textId="16F35DA0" w:rsidR="001C0CA0" w:rsidRDefault="00EA3ABE" w:rsidP="00466496">
            <w:r>
              <w:fldChar w:fldCharType="begin"/>
            </w:r>
            <w:r>
              <w:instrText xml:space="preserve"> REF _Ref381196471 \r \h </w:instrText>
            </w:r>
            <w:r>
              <w:fldChar w:fldCharType="separate"/>
            </w:r>
            <w:r>
              <w:t>5.2.2</w:t>
            </w:r>
            <w:r>
              <w:fldChar w:fldCharType="end"/>
            </w:r>
          </w:p>
        </w:tc>
      </w:tr>
      <w:tr w:rsidR="001C0CA0" w14:paraId="4AB792E3"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33CD6A7C" w14:textId="77777777" w:rsidR="001C0CA0" w:rsidRPr="00624282" w:rsidRDefault="001C0CA0" w:rsidP="00466496">
            <w:pPr>
              <w:rPr>
                <w:bCs/>
              </w:rPr>
            </w:pPr>
            <w:commentRangeStart w:id="25"/>
            <w:r w:rsidRPr="001C0CA0">
              <w:rPr>
                <w:bCs/>
              </w:rPr>
              <w:t>spectral library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6A7AF5D4" w14:textId="77777777" w:rsidR="001C0CA0" w:rsidRPr="002F05C3" w:rsidRDefault="001C0CA0" w:rsidP="00466496">
            <w:r w:rsidRPr="001C0CA0">
              <w:t>MS:1001031</w:t>
            </w:r>
          </w:p>
        </w:tc>
        <w:commentRangeEnd w:id="25"/>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0A35BD9B" w14:textId="3BE067B4" w:rsidR="001C0CA0" w:rsidRDefault="001C0CA0" w:rsidP="00466496">
            <w:r>
              <w:rPr>
                <w:rStyle w:val="CommentReference"/>
                <w:lang w:val="x-none" w:eastAsia="x-none"/>
              </w:rPr>
              <w:commentReference w:id="25"/>
            </w:r>
            <w:r w:rsidR="00EA3ABE">
              <w:fldChar w:fldCharType="begin"/>
            </w:r>
            <w:r w:rsidR="00EA3ABE">
              <w:instrText xml:space="preserve"> REF _Ref450046411 \r \h </w:instrText>
            </w:r>
            <w:r w:rsidR="00EA3ABE">
              <w:fldChar w:fldCharType="separate"/>
            </w:r>
            <w:r w:rsidR="00EA3ABE">
              <w:t>5.2.3</w:t>
            </w:r>
            <w:r w:rsidR="00EA3ABE">
              <w:fldChar w:fldCharType="end"/>
            </w:r>
          </w:p>
        </w:tc>
      </w:tr>
      <w:tr w:rsidR="00FF75C6" w14:paraId="3AD8687B"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7F8AF56A" w14:textId="77777777" w:rsidR="00FF75C6" w:rsidRPr="00624282" w:rsidRDefault="00FF75C6" w:rsidP="00466496">
            <w:pPr>
              <w:rPr>
                <w:bCs/>
              </w:rPr>
            </w:pPr>
            <w:r>
              <w:rPr>
                <w:bCs/>
              </w:rPr>
              <w:t>proteogenomics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10F5D361" w14:textId="77777777" w:rsidR="00FF75C6" w:rsidRPr="002F05C3" w:rsidRDefault="001C0CA0" w:rsidP="00466496">
            <w:r w:rsidRPr="001C0CA0">
              <w:t>MS:1002635</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41BAEB0F" w14:textId="4AA08627" w:rsidR="00FF75C6" w:rsidRDefault="00EA3ABE" w:rsidP="00466496">
            <w:r>
              <w:fldChar w:fldCharType="begin"/>
            </w:r>
            <w:r>
              <w:instrText xml:space="preserve"> REF _Ref450046417 \r \h </w:instrText>
            </w:r>
            <w:r>
              <w:fldChar w:fldCharType="separate"/>
            </w:r>
            <w:r>
              <w:t>5.2.9</w:t>
            </w:r>
            <w:r>
              <w:fldChar w:fldCharType="end"/>
            </w:r>
          </w:p>
        </w:tc>
      </w:tr>
      <w:tr w:rsidR="00301214" w14:paraId="6B22C640"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1B2CFBD8" w14:textId="77777777" w:rsidR="00301214" w:rsidRPr="00624282" w:rsidRDefault="00301214" w:rsidP="00466496">
            <w:pPr>
              <w:rPr>
                <w:bCs/>
              </w:rPr>
            </w:pPr>
            <w:r w:rsidRPr="00624282">
              <w:rPr>
                <w:bCs/>
              </w:rPr>
              <w:t>no special processing</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27C65A0C" w14:textId="77777777" w:rsidR="00301214" w:rsidRPr="00624282" w:rsidRDefault="00301214" w:rsidP="00466496">
            <w:r w:rsidRPr="002F05C3">
              <w:t>MS:1002495</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7F794A42" w14:textId="77777777" w:rsidR="00301214" w:rsidRDefault="00C37342" w:rsidP="00466496">
            <w:r>
              <w:t>Used to indicate that none of the above (new) features have been included in the file.</w:t>
            </w:r>
          </w:p>
        </w:tc>
      </w:tr>
    </w:tbl>
    <w:p w14:paraId="301C8441" w14:textId="0A3F016E" w:rsidR="000835AD" w:rsidRDefault="0075640E" w:rsidP="0075640E">
      <w:pPr>
        <w:pStyle w:val="Caption"/>
      </w:pPr>
      <w:r>
        <w:t xml:space="preserve">Table </w:t>
      </w:r>
      <w:fldSimple w:instr=" SEQ Table \* ARABIC ">
        <w:r>
          <w:rPr>
            <w:noProof/>
          </w:rPr>
          <w:t>1</w:t>
        </w:r>
      </w:fldSimple>
      <w:r>
        <w:t xml:space="preserve"> </w:t>
      </w:r>
      <w:r w:rsidR="00C103BC" w:rsidRPr="0075640E">
        <w:rPr>
          <w:b w:val="0"/>
        </w:rPr>
        <w:t>New CV terms now mandatory</w:t>
      </w:r>
      <w:r w:rsidR="00FF75C6" w:rsidRPr="0075640E">
        <w:rPr>
          <w:b w:val="0"/>
        </w:rPr>
        <w:t xml:space="preserve"> (1..n terms MUST be present)</w:t>
      </w:r>
      <w:r w:rsidR="00C103BC" w:rsidRPr="0075640E">
        <w:rPr>
          <w:b w:val="0"/>
        </w:rPr>
        <w:t xml:space="preserve"> within the</w:t>
      </w:r>
      <w:r>
        <w:rPr>
          <w:b w:val="0"/>
        </w:rPr>
        <w:t xml:space="preserve"> </w:t>
      </w:r>
      <w:r w:rsidR="00C103BC" w:rsidRPr="0075640E">
        <w:rPr>
          <w:b w:val="0"/>
        </w:rPr>
        <w:t>&lt;SpectrumIdentificationProtocol&gt; in mzIdentML 1.2.</w:t>
      </w:r>
    </w:p>
    <w:p w14:paraId="510A86F5" w14:textId="77777777" w:rsidR="00873DE8" w:rsidRDefault="00873DE8" w:rsidP="00466496"/>
    <w:p w14:paraId="1BE83A93" w14:textId="77777777" w:rsidR="00202BF1" w:rsidRDefault="00202BF1" w:rsidP="00466496"/>
    <w:p w14:paraId="371BDD83" w14:textId="77777777" w:rsidR="00637045" w:rsidRPr="00637045" w:rsidRDefault="00402E77" w:rsidP="00466496">
      <w:pPr>
        <w:pStyle w:val="Heading1"/>
      </w:pPr>
      <w:bookmarkStart w:id="26" w:name="_Toc453235327"/>
      <w:r>
        <w:t>Format scope and specific use cases</w:t>
      </w:r>
      <w:bookmarkEnd w:id="26"/>
    </w:p>
    <w:p w14:paraId="430DC8B3" w14:textId="77777777" w:rsidR="002373B0" w:rsidRPr="003A3150" w:rsidRDefault="002373B0" w:rsidP="00466496"/>
    <w:p w14:paraId="02D95A44" w14:textId="77777777" w:rsidR="008B6BE0" w:rsidRPr="003A3150" w:rsidRDefault="00F33978" w:rsidP="00466496">
      <w:pPr>
        <w:pStyle w:val="Heading3"/>
      </w:pPr>
      <w:bookmarkStart w:id="27" w:name="_Toc453235328"/>
      <w:r w:rsidRPr="003A3150">
        <w:t>Handling updates to the controlled vocabulary</w:t>
      </w:r>
      <w:bookmarkEnd w:id="27"/>
    </w:p>
    <w:p w14:paraId="67689102" w14:textId="77777777" w:rsidR="00481062" w:rsidRDefault="009D6398" w:rsidP="000804F9">
      <w:pPr>
        <w:jc w:val="both"/>
      </w:pPr>
      <w:r>
        <w:t xml:space="preserve">In brief, </w:t>
      </w:r>
      <w:r w:rsidR="003B40E4">
        <w:t xml:space="preserve">when a new term is required, the file producers must contact the CV working group </w:t>
      </w:r>
      <w:r w:rsidR="003F7C1B">
        <w:t>via e-mail (</w:t>
      </w:r>
      <w:r w:rsidR="003F7C1B" w:rsidRPr="003F7C1B">
        <w:t>psidev-ms-vocab@lists.sourceforge.net</w:t>
      </w:r>
      <w:r w:rsidR="003F7C1B">
        <w:t xml:space="preserve">) </w:t>
      </w:r>
      <w:r w:rsidR="003B40E4">
        <w:t xml:space="preserve">and request the new term. </w:t>
      </w:r>
      <w:r w:rsidR="00EC44DB">
        <w:t xml:space="preserve">It is anticipated that problems may arise if a consumer of the file </w:t>
      </w:r>
      <w:r w:rsidR="00B067EF">
        <w:t>encounters a new CV term and they are not working from the latest version of the CV file.</w:t>
      </w:r>
      <w:r w:rsidR="009432A1">
        <w:t xml:space="preserve"> </w:t>
      </w:r>
      <w:r w:rsidR="004D0FE2">
        <w:t xml:space="preserve">It has been decided that rather than aim for a workaround to this issue, </w:t>
      </w:r>
      <w:r w:rsidR="00134123">
        <w:t>it can be expected that data file consumers must ensure that the OBO file is up-to-date.</w:t>
      </w:r>
      <w:r w:rsidR="00B067EF">
        <w:t xml:space="preserve"> </w:t>
      </w:r>
    </w:p>
    <w:p w14:paraId="318FDD4F" w14:textId="77777777" w:rsidR="00E24CA1" w:rsidRDefault="00E24CA1" w:rsidP="00466496"/>
    <w:p w14:paraId="7729F989" w14:textId="77777777" w:rsidR="00E24CA1" w:rsidRPr="00C40422" w:rsidRDefault="00E24CA1" w:rsidP="00466496">
      <w:pPr>
        <w:pStyle w:val="Heading3"/>
      </w:pPr>
      <w:bookmarkStart w:id="28" w:name="_Ref295297557"/>
      <w:bookmarkStart w:id="29" w:name="_Toc453235329"/>
      <w:r w:rsidRPr="00C40422">
        <w:t>Use of identifiers for input spectra to a search</w:t>
      </w:r>
      <w:bookmarkEnd w:id="28"/>
      <w:bookmarkEnd w:id="29"/>
    </w:p>
    <w:p w14:paraId="2056F4CF" w14:textId="77777777" w:rsidR="00A67501" w:rsidRDefault="000E3951" w:rsidP="000804F9">
      <w:pPr>
        <w:jc w:val="both"/>
      </w:pPr>
      <w:r>
        <w:t>A</w:t>
      </w:r>
      <w:r w:rsidR="00C708FC">
        <w:t xml:space="preserve"> </w:t>
      </w:r>
      <w:r w:rsidR="00DA1E94">
        <w:t>&lt;</w:t>
      </w:r>
      <w:r w:rsidR="00C708FC">
        <w:t>SpectrumIdentificationResult</w:t>
      </w:r>
      <w:r w:rsidR="00DA1E94">
        <w:t>&gt;</w:t>
      </w:r>
      <w:r w:rsidR="00C708FC">
        <w:t xml:space="preserve"> is linked to the source spectrum</w:t>
      </w:r>
      <w:r w:rsidR="00F7723A">
        <w:t xml:space="preserve"> (in an external file)</w:t>
      </w:r>
      <w:r w:rsidR="00C708FC">
        <w:t xml:space="preserve"> from which the identifications are made by way of a reference</w:t>
      </w:r>
      <w:r w:rsidR="00D65EF2">
        <w:t xml:space="preserve"> i</w:t>
      </w:r>
      <w:r w:rsidR="00C708FC">
        <w:t>n the spectrumID attribute</w:t>
      </w:r>
      <w:r w:rsidR="00D87A2A">
        <w:t xml:space="preserve"> </w:t>
      </w:r>
      <w:r w:rsidR="00F528CC">
        <w:t>and via</w:t>
      </w:r>
      <w:r w:rsidR="00D65EF2">
        <w:t xml:space="preserve"> the </w:t>
      </w:r>
      <w:r w:rsidR="000B491A">
        <w:t>&lt;</w:t>
      </w:r>
      <w:r w:rsidR="00D65EF2">
        <w:t>SpectraData</w:t>
      </w:r>
      <w:r w:rsidR="000B491A">
        <w:t>&gt;</w:t>
      </w:r>
      <w:r w:rsidR="00D65EF2">
        <w:t xml:space="preserve"> element which </w:t>
      </w:r>
      <w:r w:rsidR="003925D3">
        <w:t>stores the</w:t>
      </w:r>
      <w:r w:rsidR="00D65EF2">
        <w:t xml:space="preserve"> URL</w:t>
      </w:r>
      <w:r w:rsidR="003925D3">
        <w:t xml:space="preserve"> of the file</w:t>
      </w:r>
      <w:r w:rsidR="00D65EF2">
        <w:t xml:space="preserve"> in the location attribute</w:t>
      </w:r>
      <w:r w:rsidR="00C708FC">
        <w:t xml:space="preserve">. </w:t>
      </w:r>
      <w:r w:rsidR="00F7723A">
        <w:t xml:space="preserve">It is advantageous if there is a consistent system for identifying spectra in different file formats. </w:t>
      </w:r>
      <w:r w:rsidR="00F81842">
        <w:t xml:space="preserve">The following table is implemented in the </w:t>
      </w:r>
      <w:r w:rsidR="00687DF4">
        <w:t xml:space="preserve">PSI-MS </w:t>
      </w:r>
      <w:r w:rsidR="00F81842">
        <w:t>CV for providing consistent identifiers for different spectrum file formats</w:t>
      </w:r>
      <w:r w:rsidR="00F40BFF">
        <w:t>.</w:t>
      </w:r>
      <w:r w:rsidR="00FD1372">
        <w:t xml:space="preserve"> A CV term MUST be imported into the &lt;SpectraData&gt; element to demonstrate which system for identifying input spectra is being used in the spectrumID attribute of </w:t>
      </w:r>
      <w:r w:rsidR="00FD1372" w:rsidRPr="00FD1372">
        <w:t>&lt;SpectrumIdentificationResult&gt;</w:t>
      </w:r>
      <w:r w:rsidR="00FD1372">
        <w:t>.</w:t>
      </w:r>
      <w:r w:rsidR="00FD1372" w:rsidRPr="00FD1372">
        <w:t xml:space="preserve"> </w:t>
      </w:r>
    </w:p>
    <w:p w14:paraId="3DDAD321" w14:textId="77777777" w:rsidR="002775BE" w:rsidRDefault="002775BE" w:rsidP="000804F9">
      <w:pPr>
        <w:jc w:val="both"/>
      </w:pPr>
    </w:p>
    <w:p w14:paraId="0EE2802B" w14:textId="20B7F8DA" w:rsidR="002775BE" w:rsidRDefault="002775BE" w:rsidP="000804F9">
      <w:pPr>
        <w:jc w:val="both"/>
        <w:rPr>
          <w:i/>
        </w:rPr>
      </w:pPr>
      <w:r w:rsidRPr="005F4314">
        <w:rPr>
          <w:i/>
        </w:rPr>
        <w:t>It is encouraged but not mandatory that a valid mzIdentML file is accompanied by the set of spectr</w:t>
      </w:r>
      <w:r w:rsidR="005F4314" w:rsidRPr="005F4314">
        <w:rPr>
          <w:i/>
        </w:rPr>
        <w:t>a</w:t>
      </w:r>
      <w:r w:rsidRPr="005F4314">
        <w:rPr>
          <w:i/>
        </w:rPr>
        <w:t xml:space="preserve"> that w</w:t>
      </w:r>
      <w:r w:rsidR="005F4314" w:rsidRPr="005F4314">
        <w:rPr>
          <w:i/>
        </w:rPr>
        <w:t>ere</w:t>
      </w:r>
      <w:r w:rsidRPr="005F4314">
        <w:rPr>
          <w:i/>
        </w:rPr>
        <w:t xml:space="preserve"> searched.</w:t>
      </w:r>
      <w:r>
        <w:t xml:space="preserve"> It is acknowledged that in many cases it will be useful to have an mzIdentML file and the input spectra together, there are practical problems processing such data depending on the spectrum file format, and cases where an mzIdentML is useful even if the spectra data is not available.</w:t>
      </w:r>
    </w:p>
    <w:p w14:paraId="42FA5C60" w14:textId="77777777" w:rsidR="00A67501" w:rsidRDefault="00A67501" w:rsidP="00466496">
      <w:pPr>
        <w:rPr>
          <w:i/>
        </w:rPr>
      </w:pPr>
    </w:p>
    <w:p w14:paraId="19B6AB0A" w14:textId="77777777" w:rsidR="00A67501" w:rsidRPr="006A4610" w:rsidRDefault="00A67501" w:rsidP="00466496">
      <w:pPr>
        <w:rPr>
          <w:b/>
        </w:rPr>
      </w:pPr>
      <w:r w:rsidRPr="006A4610">
        <w:rPr>
          <w:b/>
        </w:rPr>
        <w:t>Update in version 1.</w:t>
      </w:r>
      <w:r w:rsidR="00917732" w:rsidRPr="006A4610">
        <w:rPr>
          <w:b/>
        </w:rPr>
        <w:t>2</w:t>
      </w:r>
      <w:r w:rsidRPr="006A4610">
        <w:rPr>
          <w:b/>
        </w:rPr>
        <w:t>:</w:t>
      </w:r>
    </w:p>
    <w:p w14:paraId="0FCC6225" w14:textId="77777777" w:rsidR="00E24CA1" w:rsidRPr="00071A7F" w:rsidRDefault="00A67501" w:rsidP="00466496">
      <w:r w:rsidRPr="00071A7F">
        <w:t>Version 1.1.0 of the specification document states “t</w:t>
      </w:r>
      <w:r w:rsidR="00F40BFF" w:rsidRPr="00071A7F">
        <w:t>he CV holds the definite specification for legal encodings of spectrumID value</w:t>
      </w:r>
      <w:r w:rsidR="00C61416" w:rsidRPr="00071A7F">
        <w:t>s”. In version 1.</w:t>
      </w:r>
      <w:r w:rsidR="00917732" w:rsidRPr="00071A7F">
        <w:t>2</w:t>
      </w:r>
      <w:r w:rsidR="00C61416" w:rsidRPr="00071A7F">
        <w:t>, the only legal ways of referencing a spectrum identification format are provided below in Table 1. Any new spectral formats that cannot fit into this schema require an update to this</w:t>
      </w:r>
      <w:r w:rsidR="00144D4C" w:rsidRPr="00071A7F">
        <w:t xml:space="preserve"> document.</w:t>
      </w:r>
    </w:p>
    <w:p w14:paraId="2EDDF22B" w14:textId="77777777" w:rsidR="00A67501" w:rsidRDefault="00A67501" w:rsidP="00466496">
      <w:pPr>
        <w:rPr>
          <w:i/>
        </w:rPr>
      </w:pPr>
    </w:p>
    <w:p w14:paraId="13A03577" w14:textId="77777777" w:rsidR="00A67501" w:rsidRDefault="00A67501" w:rsidP="0046649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535DF3" w:rsidRPr="004837A6" w14:paraId="7C241B52" w14:textId="77777777" w:rsidTr="000F55FF">
        <w:trPr>
          <w:trHeight w:val="308"/>
        </w:trPr>
        <w:tc>
          <w:tcPr>
            <w:tcW w:w="1351" w:type="dxa"/>
            <w:noWrap/>
          </w:tcPr>
          <w:p w14:paraId="042FC18B" w14:textId="77777777" w:rsidR="00535DF3" w:rsidRPr="002151B4" w:rsidRDefault="00535DF3" w:rsidP="000F55FF">
            <w:pPr>
              <w:rPr>
                <w:rFonts w:cs="Arial"/>
                <w:b/>
                <w:color w:val="000000"/>
              </w:rPr>
            </w:pPr>
            <w:r w:rsidRPr="002151B4">
              <w:rPr>
                <w:rFonts w:cs="Arial"/>
                <w:b/>
                <w:color w:val="000000"/>
              </w:rPr>
              <w:t>ID</w:t>
            </w:r>
          </w:p>
        </w:tc>
        <w:tc>
          <w:tcPr>
            <w:tcW w:w="1473" w:type="dxa"/>
            <w:noWrap/>
          </w:tcPr>
          <w:p w14:paraId="3720A486" w14:textId="77777777" w:rsidR="00535DF3" w:rsidRPr="002151B4" w:rsidRDefault="00535DF3" w:rsidP="000F55FF">
            <w:pPr>
              <w:rPr>
                <w:rFonts w:cs="Arial"/>
                <w:b/>
                <w:color w:val="000000"/>
              </w:rPr>
            </w:pPr>
            <w:r w:rsidRPr="002151B4">
              <w:rPr>
                <w:rFonts w:cs="Arial"/>
                <w:b/>
                <w:color w:val="000000"/>
              </w:rPr>
              <w:t>Term</w:t>
            </w:r>
          </w:p>
        </w:tc>
        <w:tc>
          <w:tcPr>
            <w:tcW w:w="3805" w:type="dxa"/>
            <w:noWrap/>
          </w:tcPr>
          <w:p w14:paraId="7A5476E7" w14:textId="77777777" w:rsidR="00535DF3" w:rsidRPr="002151B4" w:rsidRDefault="00535DF3" w:rsidP="000F55FF">
            <w:pPr>
              <w:rPr>
                <w:rFonts w:cs="Arial"/>
                <w:b/>
                <w:color w:val="000000"/>
              </w:rPr>
            </w:pPr>
            <w:r w:rsidRPr="002151B4">
              <w:rPr>
                <w:rFonts w:cs="Arial"/>
                <w:b/>
                <w:color w:val="000000"/>
              </w:rPr>
              <w:t>Data type</w:t>
            </w:r>
          </w:p>
        </w:tc>
        <w:tc>
          <w:tcPr>
            <w:tcW w:w="3447" w:type="dxa"/>
            <w:noWrap/>
          </w:tcPr>
          <w:p w14:paraId="15626E09" w14:textId="77777777" w:rsidR="00535DF3" w:rsidRPr="002151B4" w:rsidRDefault="00535DF3" w:rsidP="000F55FF">
            <w:pPr>
              <w:rPr>
                <w:rFonts w:cs="Arial"/>
                <w:b/>
                <w:color w:val="000000"/>
              </w:rPr>
            </w:pPr>
            <w:r w:rsidRPr="002151B4">
              <w:rPr>
                <w:rFonts w:cs="Arial"/>
                <w:b/>
                <w:color w:val="000000"/>
              </w:rPr>
              <w:t>Comment</w:t>
            </w:r>
          </w:p>
        </w:tc>
      </w:tr>
      <w:tr w:rsidR="00535DF3" w:rsidRPr="004837A6" w14:paraId="4B32323B" w14:textId="77777777" w:rsidTr="000F55FF">
        <w:trPr>
          <w:trHeight w:val="308"/>
        </w:trPr>
        <w:tc>
          <w:tcPr>
            <w:tcW w:w="1351" w:type="dxa"/>
            <w:noWrap/>
          </w:tcPr>
          <w:p w14:paraId="103900A5" w14:textId="77777777" w:rsidR="00535DF3" w:rsidRPr="00573DF8" w:rsidRDefault="00535DF3" w:rsidP="000F55FF">
            <w:pPr>
              <w:rPr>
                <w:rFonts w:cs="Arial"/>
                <w:color w:val="000000"/>
              </w:rPr>
            </w:pPr>
            <w:r w:rsidRPr="00573DF8">
              <w:rPr>
                <w:rFonts w:cs="Arial"/>
                <w:color w:val="000000"/>
              </w:rPr>
              <w:lastRenderedPageBreak/>
              <w:t>MS:1000768</w:t>
            </w:r>
          </w:p>
        </w:tc>
        <w:tc>
          <w:tcPr>
            <w:tcW w:w="1473" w:type="dxa"/>
            <w:noWrap/>
          </w:tcPr>
          <w:p w14:paraId="75DA6420" w14:textId="77777777" w:rsidR="00535DF3" w:rsidRPr="00573DF8" w:rsidRDefault="00535DF3" w:rsidP="000F55FF">
            <w:pPr>
              <w:rPr>
                <w:rFonts w:cs="Arial"/>
                <w:color w:val="000000"/>
              </w:rPr>
            </w:pPr>
            <w:r w:rsidRPr="00573DF8">
              <w:rPr>
                <w:rFonts w:cs="Arial"/>
                <w:color w:val="000000"/>
              </w:rPr>
              <w:t>Thermo nativeID format</w:t>
            </w:r>
          </w:p>
        </w:tc>
        <w:tc>
          <w:tcPr>
            <w:tcW w:w="3805" w:type="dxa"/>
            <w:noWrap/>
          </w:tcPr>
          <w:p w14:paraId="56400394" w14:textId="77777777" w:rsidR="00535DF3" w:rsidRPr="00573DF8" w:rsidRDefault="00535DF3" w:rsidP="000F55FF">
            <w:pPr>
              <w:rPr>
                <w:rFonts w:cs="Arial"/>
                <w:color w:val="000000"/>
              </w:rPr>
            </w:pPr>
            <w:r w:rsidRPr="00573DF8">
              <w:rPr>
                <w:rFonts w:cs="Arial"/>
                <w:color w:val="000000"/>
              </w:rPr>
              <w:t>controllerType=xsd:nonNegativeInteger controllerNumber=xsd:positiveI</w:t>
            </w:r>
            <w:r w:rsidR="00261A15">
              <w:rPr>
                <w:rFonts w:cs="Arial"/>
                <w:color w:val="000000"/>
              </w:rPr>
              <w:t>nteger scan=xsd:positiveInteger</w:t>
            </w:r>
          </w:p>
          <w:p w14:paraId="70D62A97" w14:textId="77777777" w:rsidR="00535DF3" w:rsidRPr="00573DF8" w:rsidRDefault="00535DF3" w:rsidP="000F55FF">
            <w:pPr>
              <w:rPr>
                <w:rFonts w:cs="Arial"/>
                <w:color w:val="000000"/>
              </w:rPr>
            </w:pPr>
          </w:p>
        </w:tc>
        <w:tc>
          <w:tcPr>
            <w:tcW w:w="3447" w:type="dxa"/>
            <w:noWrap/>
          </w:tcPr>
          <w:p w14:paraId="632CDD49" w14:textId="77777777" w:rsidR="00535DF3" w:rsidRPr="00573DF8" w:rsidRDefault="00535DF3" w:rsidP="000F55FF">
            <w:pPr>
              <w:rPr>
                <w:rFonts w:cs="Arial"/>
                <w:color w:val="000000"/>
              </w:rPr>
            </w:pPr>
            <w:r w:rsidRPr="00573DF8">
              <w:rPr>
                <w:rFonts w:cs="Arial"/>
                <w:color w:val="000000"/>
              </w:rPr>
              <w:t>controller=0 is usually the mass spectrometer</w:t>
            </w:r>
            <w:r w:rsidR="00261A15">
              <w:rPr>
                <w:rFonts w:cs="Arial"/>
                <w:color w:val="000000"/>
              </w:rPr>
              <w:t>. Space-separated values.</w:t>
            </w:r>
          </w:p>
        </w:tc>
      </w:tr>
      <w:tr w:rsidR="00535DF3" w:rsidRPr="004837A6" w14:paraId="4A0B1EA2" w14:textId="77777777" w:rsidTr="000F55FF">
        <w:trPr>
          <w:trHeight w:val="308"/>
        </w:trPr>
        <w:tc>
          <w:tcPr>
            <w:tcW w:w="1351" w:type="dxa"/>
            <w:noWrap/>
          </w:tcPr>
          <w:p w14:paraId="5FBDCCCF" w14:textId="77777777" w:rsidR="00535DF3" w:rsidRPr="00573DF8" w:rsidRDefault="00535DF3" w:rsidP="000F55FF">
            <w:pPr>
              <w:rPr>
                <w:rFonts w:cs="Arial"/>
                <w:color w:val="000000"/>
              </w:rPr>
            </w:pPr>
            <w:r w:rsidRPr="00573DF8">
              <w:rPr>
                <w:rFonts w:cs="Arial"/>
                <w:color w:val="000000"/>
              </w:rPr>
              <w:t>MS:1000769</w:t>
            </w:r>
          </w:p>
        </w:tc>
        <w:tc>
          <w:tcPr>
            <w:tcW w:w="1473" w:type="dxa"/>
            <w:noWrap/>
          </w:tcPr>
          <w:p w14:paraId="0F671711" w14:textId="77777777" w:rsidR="00535DF3" w:rsidRPr="00573DF8" w:rsidRDefault="00535DF3" w:rsidP="000F55FF">
            <w:pPr>
              <w:rPr>
                <w:rFonts w:cs="Arial"/>
                <w:color w:val="000000"/>
              </w:rPr>
            </w:pPr>
            <w:r w:rsidRPr="00573DF8">
              <w:rPr>
                <w:rFonts w:cs="Arial"/>
                <w:color w:val="000000"/>
              </w:rPr>
              <w:t>Waters nativeID format</w:t>
            </w:r>
          </w:p>
        </w:tc>
        <w:tc>
          <w:tcPr>
            <w:tcW w:w="3805" w:type="dxa"/>
            <w:noWrap/>
          </w:tcPr>
          <w:p w14:paraId="00EC8FF1" w14:textId="77777777" w:rsidR="00535DF3" w:rsidRPr="00573DF8" w:rsidRDefault="00535DF3" w:rsidP="000F55FF">
            <w:pPr>
              <w:rPr>
                <w:rFonts w:cs="Arial"/>
                <w:color w:val="000000"/>
              </w:rPr>
            </w:pPr>
            <w:r w:rsidRPr="00573DF8">
              <w:rPr>
                <w:rFonts w:cs="Arial"/>
                <w:color w:val="000000"/>
              </w:rPr>
              <w:t>function=xsd:positiveInteger process=xsd:nonNegativeInteger scan=xsd:nonNegativeInteger</w:t>
            </w:r>
          </w:p>
        </w:tc>
        <w:tc>
          <w:tcPr>
            <w:tcW w:w="3447" w:type="dxa"/>
          </w:tcPr>
          <w:p w14:paraId="0E5ABCD6" w14:textId="77777777" w:rsidR="00535DF3" w:rsidRPr="00573DF8" w:rsidRDefault="006A4610" w:rsidP="000F55FF">
            <w:pPr>
              <w:rPr>
                <w:rFonts w:cs="Arial"/>
                <w:color w:val="000000"/>
              </w:rPr>
            </w:pPr>
            <w:r>
              <w:rPr>
                <w:rFonts w:cs="Arial"/>
                <w:color w:val="000000"/>
              </w:rPr>
              <w:t>Space-separated values.</w:t>
            </w:r>
          </w:p>
        </w:tc>
      </w:tr>
      <w:tr w:rsidR="00535DF3" w:rsidRPr="004837A6" w14:paraId="50E81958" w14:textId="77777777" w:rsidTr="000F55FF">
        <w:trPr>
          <w:trHeight w:val="308"/>
        </w:trPr>
        <w:tc>
          <w:tcPr>
            <w:tcW w:w="1351" w:type="dxa"/>
            <w:noWrap/>
          </w:tcPr>
          <w:p w14:paraId="27A2F75F" w14:textId="77777777" w:rsidR="00535DF3" w:rsidRPr="00573DF8" w:rsidRDefault="00535DF3" w:rsidP="000F55FF">
            <w:pPr>
              <w:rPr>
                <w:rFonts w:cs="Arial"/>
                <w:color w:val="000000"/>
              </w:rPr>
            </w:pPr>
            <w:r w:rsidRPr="00573DF8">
              <w:rPr>
                <w:rFonts w:cs="Arial"/>
                <w:color w:val="000000"/>
              </w:rPr>
              <w:t>MS:1000770</w:t>
            </w:r>
          </w:p>
        </w:tc>
        <w:tc>
          <w:tcPr>
            <w:tcW w:w="1473" w:type="dxa"/>
            <w:noWrap/>
          </w:tcPr>
          <w:p w14:paraId="31F8B075" w14:textId="77777777" w:rsidR="00535DF3" w:rsidRPr="00573DF8" w:rsidRDefault="00535DF3" w:rsidP="000F55FF">
            <w:pPr>
              <w:rPr>
                <w:rFonts w:cs="Arial"/>
                <w:color w:val="000000"/>
              </w:rPr>
            </w:pPr>
            <w:r w:rsidRPr="00573DF8">
              <w:rPr>
                <w:rFonts w:cs="Arial"/>
                <w:color w:val="000000"/>
              </w:rPr>
              <w:t>WIFF nativeID format</w:t>
            </w:r>
          </w:p>
        </w:tc>
        <w:tc>
          <w:tcPr>
            <w:tcW w:w="3805" w:type="dxa"/>
            <w:noWrap/>
          </w:tcPr>
          <w:p w14:paraId="2C965425" w14:textId="77777777" w:rsidR="00535DF3" w:rsidRPr="00573DF8" w:rsidRDefault="00535DF3" w:rsidP="000F55FF">
            <w:pPr>
              <w:rPr>
                <w:rFonts w:cs="Arial"/>
                <w:color w:val="000000"/>
              </w:rPr>
            </w:pPr>
            <w:r w:rsidRPr="00573DF8">
              <w:rPr>
                <w:rFonts w:cs="Arial"/>
                <w:color w:val="000000"/>
              </w:rPr>
              <w:t>sample=xsd:nonNegativeInteger period=xsd:nonNegativeInteger cycle=xsd:nonNegativeInteger experiment=xsd:nonNegativeInteger</w:t>
            </w:r>
          </w:p>
        </w:tc>
        <w:tc>
          <w:tcPr>
            <w:tcW w:w="3447" w:type="dxa"/>
          </w:tcPr>
          <w:p w14:paraId="1E26C88A" w14:textId="77777777" w:rsidR="00535DF3" w:rsidRPr="00573DF8" w:rsidRDefault="00261A15" w:rsidP="000F55FF">
            <w:pPr>
              <w:rPr>
                <w:rFonts w:cs="Arial"/>
                <w:color w:val="000000"/>
              </w:rPr>
            </w:pPr>
            <w:r>
              <w:rPr>
                <w:rFonts w:cs="Arial"/>
                <w:color w:val="000000"/>
              </w:rPr>
              <w:t>Space-separated values.</w:t>
            </w:r>
          </w:p>
        </w:tc>
      </w:tr>
      <w:tr w:rsidR="00535DF3" w:rsidRPr="004837A6" w14:paraId="216CB6AC" w14:textId="77777777" w:rsidTr="000F55FF">
        <w:trPr>
          <w:trHeight w:val="308"/>
        </w:trPr>
        <w:tc>
          <w:tcPr>
            <w:tcW w:w="1351" w:type="dxa"/>
            <w:noWrap/>
          </w:tcPr>
          <w:p w14:paraId="73211C2F" w14:textId="77777777" w:rsidR="00535DF3" w:rsidRPr="00573DF8" w:rsidRDefault="00535DF3" w:rsidP="000F55FF">
            <w:pPr>
              <w:rPr>
                <w:rFonts w:cs="Arial"/>
                <w:color w:val="000000"/>
              </w:rPr>
            </w:pPr>
            <w:r w:rsidRPr="00573DF8">
              <w:rPr>
                <w:rFonts w:cs="Arial"/>
                <w:color w:val="000000"/>
              </w:rPr>
              <w:t>MS:1000771</w:t>
            </w:r>
          </w:p>
        </w:tc>
        <w:tc>
          <w:tcPr>
            <w:tcW w:w="1473" w:type="dxa"/>
            <w:noWrap/>
          </w:tcPr>
          <w:p w14:paraId="58432165" w14:textId="77777777" w:rsidR="00535DF3" w:rsidRPr="00573DF8" w:rsidRDefault="00535DF3" w:rsidP="000F55FF">
            <w:pPr>
              <w:rPr>
                <w:rFonts w:cs="Arial"/>
                <w:color w:val="000000"/>
              </w:rPr>
            </w:pPr>
            <w:r w:rsidRPr="00573DF8">
              <w:rPr>
                <w:rFonts w:cs="Arial"/>
                <w:color w:val="000000"/>
              </w:rPr>
              <w:t>Bruker/Agilent YEP nativeID format</w:t>
            </w:r>
          </w:p>
        </w:tc>
        <w:tc>
          <w:tcPr>
            <w:tcW w:w="3805" w:type="dxa"/>
            <w:noWrap/>
          </w:tcPr>
          <w:p w14:paraId="2265164E" w14:textId="77777777" w:rsidR="00535DF3" w:rsidRPr="00573DF8" w:rsidRDefault="00535DF3" w:rsidP="000F55FF">
            <w:pPr>
              <w:rPr>
                <w:rFonts w:cs="Arial"/>
                <w:color w:val="000000"/>
              </w:rPr>
            </w:pPr>
            <w:r w:rsidRPr="00573DF8">
              <w:rPr>
                <w:rFonts w:cs="Arial"/>
                <w:color w:val="000000"/>
              </w:rPr>
              <w:t>scan=xsd:nonNegativeInteger</w:t>
            </w:r>
          </w:p>
        </w:tc>
        <w:tc>
          <w:tcPr>
            <w:tcW w:w="3447" w:type="dxa"/>
          </w:tcPr>
          <w:p w14:paraId="1B15766B" w14:textId="77777777" w:rsidR="00535DF3" w:rsidRPr="00573DF8" w:rsidRDefault="00535DF3" w:rsidP="000F55FF">
            <w:pPr>
              <w:rPr>
                <w:rFonts w:cs="Arial"/>
                <w:color w:val="000000"/>
              </w:rPr>
            </w:pPr>
          </w:p>
        </w:tc>
      </w:tr>
      <w:tr w:rsidR="00535DF3" w:rsidRPr="004837A6" w14:paraId="78C2BFC6" w14:textId="77777777" w:rsidTr="000F55FF">
        <w:trPr>
          <w:trHeight w:val="308"/>
        </w:trPr>
        <w:tc>
          <w:tcPr>
            <w:tcW w:w="1351" w:type="dxa"/>
            <w:noWrap/>
          </w:tcPr>
          <w:p w14:paraId="62A8A91E" w14:textId="77777777" w:rsidR="00535DF3" w:rsidRPr="00573DF8" w:rsidRDefault="00535DF3" w:rsidP="000F55FF">
            <w:pPr>
              <w:rPr>
                <w:rFonts w:cs="Arial"/>
                <w:color w:val="000000"/>
              </w:rPr>
            </w:pPr>
            <w:r w:rsidRPr="00573DF8">
              <w:rPr>
                <w:rFonts w:cs="Arial"/>
                <w:color w:val="000000"/>
              </w:rPr>
              <w:t>MS:1000772</w:t>
            </w:r>
          </w:p>
        </w:tc>
        <w:tc>
          <w:tcPr>
            <w:tcW w:w="1473" w:type="dxa"/>
            <w:noWrap/>
          </w:tcPr>
          <w:p w14:paraId="7B6CCC6C" w14:textId="77777777" w:rsidR="00535DF3" w:rsidRPr="00573DF8" w:rsidRDefault="00535DF3" w:rsidP="000F55FF">
            <w:pPr>
              <w:rPr>
                <w:rFonts w:cs="Arial"/>
                <w:color w:val="000000"/>
              </w:rPr>
            </w:pPr>
            <w:r w:rsidRPr="00573DF8">
              <w:rPr>
                <w:rFonts w:cs="Arial"/>
                <w:color w:val="000000"/>
              </w:rPr>
              <w:t>Bruker BAF nativeID format</w:t>
            </w:r>
          </w:p>
        </w:tc>
        <w:tc>
          <w:tcPr>
            <w:tcW w:w="3805" w:type="dxa"/>
            <w:noWrap/>
          </w:tcPr>
          <w:p w14:paraId="17EB33FD" w14:textId="77777777" w:rsidR="00535DF3" w:rsidRPr="00573DF8" w:rsidRDefault="00535DF3" w:rsidP="000F55FF">
            <w:pPr>
              <w:rPr>
                <w:rFonts w:cs="Arial"/>
                <w:color w:val="000000"/>
              </w:rPr>
            </w:pPr>
            <w:r w:rsidRPr="00573DF8">
              <w:rPr>
                <w:rFonts w:cs="Arial"/>
                <w:color w:val="000000"/>
              </w:rPr>
              <w:t>scan=xsd:nonNegativeInteger</w:t>
            </w:r>
          </w:p>
        </w:tc>
        <w:tc>
          <w:tcPr>
            <w:tcW w:w="3447" w:type="dxa"/>
          </w:tcPr>
          <w:p w14:paraId="353621FD" w14:textId="77777777" w:rsidR="00535DF3" w:rsidRPr="00573DF8" w:rsidRDefault="00535DF3" w:rsidP="000F55FF">
            <w:pPr>
              <w:rPr>
                <w:rFonts w:cs="Arial"/>
                <w:color w:val="000000"/>
              </w:rPr>
            </w:pPr>
          </w:p>
        </w:tc>
      </w:tr>
      <w:tr w:rsidR="00535DF3" w:rsidRPr="004837A6" w14:paraId="47D0512C" w14:textId="77777777" w:rsidTr="000F55FF">
        <w:trPr>
          <w:trHeight w:val="308"/>
        </w:trPr>
        <w:tc>
          <w:tcPr>
            <w:tcW w:w="1351" w:type="dxa"/>
            <w:noWrap/>
          </w:tcPr>
          <w:p w14:paraId="6243F91A" w14:textId="77777777" w:rsidR="00535DF3" w:rsidRPr="00573DF8" w:rsidRDefault="00535DF3" w:rsidP="000F55FF">
            <w:pPr>
              <w:rPr>
                <w:rFonts w:cs="Arial"/>
                <w:color w:val="000000"/>
              </w:rPr>
            </w:pPr>
            <w:r w:rsidRPr="00573DF8">
              <w:rPr>
                <w:rFonts w:cs="Arial"/>
                <w:color w:val="000000"/>
              </w:rPr>
              <w:t>MS:1000773</w:t>
            </w:r>
          </w:p>
        </w:tc>
        <w:tc>
          <w:tcPr>
            <w:tcW w:w="1473" w:type="dxa"/>
            <w:noWrap/>
          </w:tcPr>
          <w:p w14:paraId="64B8431E" w14:textId="77777777" w:rsidR="00535DF3" w:rsidRPr="00573DF8" w:rsidRDefault="00535DF3" w:rsidP="000F55FF">
            <w:pPr>
              <w:rPr>
                <w:rFonts w:cs="Arial"/>
                <w:color w:val="000000"/>
              </w:rPr>
            </w:pPr>
            <w:r w:rsidRPr="00573DF8">
              <w:rPr>
                <w:rFonts w:cs="Arial"/>
                <w:color w:val="000000"/>
              </w:rPr>
              <w:t>Bruker FID nativeID format</w:t>
            </w:r>
          </w:p>
        </w:tc>
        <w:tc>
          <w:tcPr>
            <w:tcW w:w="3805" w:type="dxa"/>
            <w:noWrap/>
          </w:tcPr>
          <w:p w14:paraId="0BF3CC97" w14:textId="77777777" w:rsidR="00535DF3" w:rsidRPr="00573DF8" w:rsidRDefault="00535DF3" w:rsidP="000F55FF">
            <w:pPr>
              <w:rPr>
                <w:rFonts w:cs="Arial"/>
                <w:color w:val="000000"/>
              </w:rPr>
            </w:pPr>
            <w:r w:rsidRPr="00573DF8">
              <w:rPr>
                <w:rFonts w:cs="Arial"/>
                <w:color w:val="000000"/>
              </w:rPr>
              <w:t>file=xsd:IDREF</w:t>
            </w:r>
          </w:p>
        </w:tc>
        <w:tc>
          <w:tcPr>
            <w:tcW w:w="3447" w:type="dxa"/>
            <w:noWrap/>
          </w:tcPr>
          <w:p w14:paraId="22FC658B" w14:textId="77777777" w:rsidR="00535DF3" w:rsidRPr="00573DF8" w:rsidRDefault="00535DF3" w:rsidP="000F55FF">
            <w:pPr>
              <w:rPr>
                <w:rFonts w:cs="Arial"/>
                <w:color w:val="000000"/>
              </w:rPr>
            </w:pPr>
            <w:r w:rsidRPr="00573DF8">
              <w:rPr>
                <w:rFonts w:cs="Arial"/>
                <w:color w:val="000000"/>
              </w:rPr>
              <w:t>The nativeID must be the same as the source file ID</w:t>
            </w:r>
          </w:p>
        </w:tc>
      </w:tr>
      <w:tr w:rsidR="00535DF3" w:rsidRPr="004837A6" w14:paraId="0E3EDA2E" w14:textId="77777777" w:rsidTr="000F55FF">
        <w:trPr>
          <w:trHeight w:val="308"/>
        </w:trPr>
        <w:tc>
          <w:tcPr>
            <w:tcW w:w="1351" w:type="dxa"/>
            <w:noWrap/>
          </w:tcPr>
          <w:p w14:paraId="1DC6F05C" w14:textId="77777777" w:rsidR="00535DF3" w:rsidRPr="00573DF8" w:rsidRDefault="00535DF3" w:rsidP="000F55FF">
            <w:pPr>
              <w:rPr>
                <w:rFonts w:cs="Arial"/>
                <w:color w:val="000000"/>
              </w:rPr>
            </w:pPr>
            <w:r w:rsidRPr="00573DF8">
              <w:rPr>
                <w:rFonts w:cs="Arial"/>
                <w:color w:val="000000"/>
              </w:rPr>
              <w:t>MS:1000774</w:t>
            </w:r>
          </w:p>
        </w:tc>
        <w:tc>
          <w:tcPr>
            <w:tcW w:w="1473" w:type="dxa"/>
            <w:noWrap/>
          </w:tcPr>
          <w:p w14:paraId="73FFB80F" w14:textId="77777777" w:rsidR="00535DF3" w:rsidRPr="00573DF8" w:rsidRDefault="00535DF3" w:rsidP="000F55FF">
            <w:pPr>
              <w:rPr>
                <w:rFonts w:cs="Arial"/>
                <w:color w:val="000000"/>
              </w:rPr>
            </w:pPr>
            <w:r w:rsidRPr="00573DF8">
              <w:rPr>
                <w:rFonts w:cs="Arial"/>
                <w:color w:val="000000"/>
              </w:rPr>
              <w:t>multiple peak list nativeID format</w:t>
            </w:r>
          </w:p>
        </w:tc>
        <w:tc>
          <w:tcPr>
            <w:tcW w:w="3805" w:type="dxa"/>
            <w:noWrap/>
          </w:tcPr>
          <w:p w14:paraId="344511F5" w14:textId="77777777" w:rsidR="00535DF3" w:rsidRPr="00573DF8" w:rsidRDefault="00535DF3" w:rsidP="000F55FF">
            <w:pPr>
              <w:rPr>
                <w:rFonts w:cs="Arial"/>
                <w:color w:val="000000"/>
              </w:rPr>
            </w:pPr>
            <w:r w:rsidRPr="00573DF8">
              <w:rPr>
                <w:rFonts w:cs="Arial"/>
                <w:color w:val="000000"/>
              </w:rPr>
              <w:t>index=xsd:nonNegativeInteger</w:t>
            </w:r>
          </w:p>
        </w:tc>
        <w:tc>
          <w:tcPr>
            <w:tcW w:w="3447" w:type="dxa"/>
            <w:noWrap/>
          </w:tcPr>
          <w:p w14:paraId="58CEBD3E" w14:textId="77777777"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peak list files with multiple spectra, i.e. MGF, PKL, merged DTA files. Index is the spectrum number in the file, starting from 0.</w:t>
            </w:r>
          </w:p>
        </w:tc>
      </w:tr>
      <w:tr w:rsidR="00535DF3" w:rsidRPr="004837A6" w14:paraId="3AD5111B" w14:textId="77777777" w:rsidTr="000F55FF">
        <w:trPr>
          <w:trHeight w:val="308"/>
        </w:trPr>
        <w:tc>
          <w:tcPr>
            <w:tcW w:w="1351" w:type="dxa"/>
            <w:noWrap/>
          </w:tcPr>
          <w:p w14:paraId="1C44C458" w14:textId="77777777" w:rsidR="00535DF3" w:rsidRPr="00573DF8" w:rsidRDefault="00535DF3" w:rsidP="000F55FF">
            <w:pPr>
              <w:rPr>
                <w:rFonts w:cs="Arial"/>
                <w:color w:val="000000"/>
              </w:rPr>
            </w:pPr>
            <w:r w:rsidRPr="00573DF8">
              <w:rPr>
                <w:rFonts w:cs="Arial"/>
                <w:color w:val="000000"/>
              </w:rPr>
              <w:t>MS:1000775</w:t>
            </w:r>
          </w:p>
        </w:tc>
        <w:tc>
          <w:tcPr>
            <w:tcW w:w="1473" w:type="dxa"/>
            <w:noWrap/>
          </w:tcPr>
          <w:p w14:paraId="152D2F33" w14:textId="77777777" w:rsidR="00535DF3" w:rsidRPr="00573DF8" w:rsidRDefault="00535DF3" w:rsidP="000F55FF">
            <w:pPr>
              <w:rPr>
                <w:rFonts w:cs="Arial"/>
                <w:color w:val="000000"/>
              </w:rPr>
            </w:pPr>
            <w:r w:rsidRPr="00573DF8">
              <w:rPr>
                <w:rFonts w:cs="Arial"/>
                <w:color w:val="000000"/>
              </w:rPr>
              <w:t>single peak list nativeID format</w:t>
            </w:r>
          </w:p>
        </w:tc>
        <w:tc>
          <w:tcPr>
            <w:tcW w:w="3805" w:type="dxa"/>
            <w:noWrap/>
          </w:tcPr>
          <w:p w14:paraId="01787918" w14:textId="77777777" w:rsidR="00535DF3" w:rsidRPr="00573DF8" w:rsidRDefault="00535DF3" w:rsidP="000F55FF">
            <w:pPr>
              <w:rPr>
                <w:rFonts w:cs="Arial"/>
                <w:color w:val="000000"/>
              </w:rPr>
            </w:pPr>
            <w:r w:rsidRPr="00573DF8">
              <w:rPr>
                <w:rFonts w:cs="Arial"/>
                <w:color w:val="000000"/>
              </w:rPr>
              <w:t>file=xsd:IDREF</w:t>
            </w:r>
          </w:p>
        </w:tc>
        <w:tc>
          <w:tcPr>
            <w:tcW w:w="3447" w:type="dxa"/>
            <w:noWrap/>
          </w:tcPr>
          <w:p w14:paraId="05CA3EBA" w14:textId="77777777" w:rsidR="00535DF3" w:rsidRPr="00573DF8" w:rsidRDefault="00535DF3" w:rsidP="000F55FF">
            <w:pPr>
              <w:rPr>
                <w:rFonts w:cs="Arial"/>
                <w:color w:val="000000"/>
              </w:rPr>
            </w:pPr>
            <w:r w:rsidRPr="00573DF8">
              <w:rPr>
                <w:rFonts w:cs="Arial"/>
                <w:color w:val="000000"/>
              </w:rPr>
              <w:t xml:space="preserve">The nativeID must be the same as the source file ID. Used for </w:t>
            </w:r>
            <w:r>
              <w:rPr>
                <w:rFonts w:cs="Arial"/>
                <w:color w:val="000000"/>
              </w:rPr>
              <w:t>referencing</w:t>
            </w:r>
            <w:r w:rsidRPr="00573DF8">
              <w:rPr>
                <w:rFonts w:cs="Arial"/>
                <w:color w:val="000000"/>
              </w:rPr>
              <w:t xml:space="preserve"> peak list files with one spectrum per file, typically in a folder of PKL or DTAs, where each sourceFileRef is different</w:t>
            </w:r>
          </w:p>
        </w:tc>
      </w:tr>
      <w:tr w:rsidR="00535DF3" w:rsidRPr="004837A6" w14:paraId="3CE82FC7" w14:textId="77777777" w:rsidTr="000F55FF">
        <w:trPr>
          <w:trHeight w:val="308"/>
        </w:trPr>
        <w:tc>
          <w:tcPr>
            <w:tcW w:w="1351" w:type="dxa"/>
            <w:noWrap/>
          </w:tcPr>
          <w:p w14:paraId="1AFE0C3D" w14:textId="77777777" w:rsidR="00535DF3" w:rsidRPr="00573DF8" w:rsidRDefault="00535DF3" w:rsidP="000F55FF">
            <w:pPr>
              <w:rPr>
                <w:rFonts w:cs="Arial"/>
                <w:color w:val="000000"/>
              </w:rPr>
            </w:pPr>
            <w:r w:rsidRPr="00573DF8">
              <w:rPr>
                <w:rFonts w:cs="Arial"/>
                <w:color w:val="000000"/>
              </w:rPr>
              <w:t>MS:1000776</w:t>
            </w:r>
          </w:p>
        </w:tc>
        <w:tc>
          <w:tcPr>
            <w:tcW w:w="1473" w:type="dxa"/>
            <w:noWrap/>
          </w:tcPr>
          <w:p w14:paraId="1F284911" w14:textId="77777777" w:rsidR="00535DF3" w:rsidRPr="00573DF8" w:rsidRDefault="00535DF3" w:rsidP="000F55FF">
            <w:pPr>
              <w:rPr>
                <w:rFonts w:cs="Arial"/>
                <w:color w:val="000000"/>
              </w:rPr>
            </w:pPr>
            <w:r w:rsidRPr="00573DF8">
              <w:rPr>
                <w:rFonts w:cs="Arial"/>
                <w:color w:val="000000"/>
              </w:rPr>
              <w:t>scan number only nativeID format</w:t>
            </w:r>
          </w:p>
        </w:tc>
        <w:tc>
          <w:tcPr>
            <w:tcW w:w="3805" w:type="dxa"/>
            <w:noWrap/>
          </w:tcPr>
          <w:p w14:paraId="6787E0E6" w14:textId="77777777" w:rsidR="00535DF3" w:rsidRPr="00573DF8" w:rsidRDefault="00535DF3" w:rsidP="000F55FF">
            <w:pPr>
              <w:rPr>
                <w:rFonts w:cs="Arial"/>
                <w:color w:val="000000"/>
              </w:rPr>
            </w:pPr>
            <w:r w:rsidRPr="00573DF8">
              <w:rPr>
                <w:rFonts w:cs="Arial"/>
                <w:color w:val="000000"/>
              </w:rPr>
              <w:t>scan=xsd:nonNegativeInteger</w:t>
            </w:r>
          </w:p>
        </w:tc>
        <w:tc>
          <w:tcPr>
            <w:tcW w:w="3447" w:type="dxa"/>
            <w:noWrap/>
          </w:tcPr>
          <w:p w14:paraId="62CBBB95" w14:textId="77777777"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mzXML, or a DTA folder where native scan numbers can be derived.</w:t>
            </w:r>
          </w:p>
        </w:tc>
      </w:tr>
      <w:tr w:rsidR="00535DF3" w:rsidRPr="004837A6" w14:paraId="5A58801D" w14:textId="77777777" w:rsidTr="000F55FF">
        <w:trPr>
          <w:trHeight w:val="308"/>
        </w:trPr>
        <w:tc>
          <w:tcPr>
            <w:tcW w:w="1351" w:type="dxa"/>
            <w:noWrap/>
          </w:tcPr>
          <w:p w14:paraId="327DA74E" w14:textId="77777777" w:rsidR="00535DF3" w:rsidRPr="00573DF8" w:rsidRDefault="00535DF3" w:rsidP="000F55FF">
            <w:pPr>
              <w:rPr>
                <w:rFonts w:cs="Arial"/>
                <w:color w:val="000000"/>
              </w:rPr>
            </w:pPr>
            <w:r w:rsidRPr="00573DF8">
              <w:rPr>
                <w:rFonts w:cs="Arial"/>
                <w:color w:val="000000"/>
              </w:rPr>
              <w:t>MS:1000777</w:t>
            </w:r>
          </w:p>
        </w:tc>
        <w:tc>
          <w:tcPr>
            <w:tcW w:w="1473" w:type="dxa"/>
            <w:noWrap/>
          </w:tcPr>
          <w:p w14:paraId="19883627" w14:textId="77777777" w:rsidR="00535DF3" w:rsidRPr="00573DF8" w:rsidRDefault="00535DF3" w:rsidP="000F55FF">
            <w:pPr>
              <w:rPr>
                <w:rFonts w:cs="Arial"/>
                <w:color w:val="000000"/>
              </w:rPr>
            </w:pPr>
            <w:r w:rsidRPr="00573DF8">
              <w:rPr>
                <w:rFonts w:cs="Arial"/>
                <w:color w:val="000000"/>
              </w:rPr>
              <w:t>spectrum identifier nativeID format</w:t>
            </w:r>
          </w:p>
        </w:tc>
        <w:tc>
          <w:tcPr>
            <w:tcW w:w="3805" w:type="dxa"/>
            <w:noWrap/>
          </w:tcPr>
          <w:p w14:paraId="19922F57" w14:textId="77777777" w:rsidR="00535DF3" w:rsidRPr="00573DF8" w:rsidRDefault="00535DF3" w:rsidP="000F55FF">
            <w:pPr>
              <w:rPr>
                <w:rFonts w:cs="Arial"/>
                <w:color w:val="000000"/>
              </w:rPr>
            </w:pPr>
            <w:r w:rsidRPr="00573DF8">
              <w:rPr>
                <w:rFonts w:cs="Arial"/>
                <w:color w:val="000000"/>
              </w:rPr>
              <w:t>spectrum=xsd:nonNegativeInteger</w:t>
            </w:r>
          </w:p>
        </w:tc>
        <w:tc>
          <w:tcPr>
            <w:tcW w:w="3447" w:type="dxa"/>
            <w:noWrap/>
          </w:tcPr>
          <w:p w14:paraId="182EE6CA" w14:textId="77777777"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mzData. The spectrum id attribute is referenced.</w:t>
            </w:r>
          </w:p>
        </w:tc>
      </w:tr>
      <w:tr w:rsidR="00535DF3" w:rsidRPr="004837A6" w14:paraId="15EED91A" w14:textId="77777777" w:rsidTr="000F55FF">
        <w:trPr>
          <w:trHeight w:val="308"/>
        </w:trPr>
        <w:tc>
          <w:tcPr>
            <w:tcW w:w="1351" w:type="dxa"/>
            <w:noWrap/>
          </w:tcPr>
          <w:p w14:paraId="1037C33C" w14:textId="77777777" w:rsidR="00535DF3" w:rsidRPr="00573DF8" w:rsidRDefault="00535DF3" w:rsidP="000F55FF">
            <w:pPr>
              <w:rPr>
                <w:rFonts w:cs="Arial"/>
                <w:color w:val="000000"/>
              </w:rPr>
            </w:pPr>
            <w:r w:rsidRPr="007F1152">
              <w:rPr>
                <w:rFonts w:cs="Arial"/>
                <w:color w:val="000000"/>
              </w:rPr>
              <w:t>MS:1001530</w:t>
            </w:r>
          </w:p>
        </w:tc>
        <w:tc>
          <w:tcPr>
            <w:tcW w:w="1473" w:type="dxa"/>
            <w:noWrap/>
          </w:tcPr>
          <w:p w14:paraId="4649A173" w14:textId="77777777" w:rsidR="00535DF3" w:rsidRPr="00573DF8" w:rsidRDefault="00535DF3" w:rsidP="000F55FF">
            <w:pPr>
              <w:rPr>
                <w:rFonts w:cs="Arial"/>
                <w:color w:val="000000"/>
              </w:rPr>
            </w:pPr>
            <w:r w:rsidRPr="007F1152">
              <w:rPr>
                <w:rFonts w:cs="Arial"/>
                <w:color w:val="000000"/>
              </w:rPr>
              <w:t>mzML unique identifier</w:t>
            </w:r>
          </w:p>
        </w:tc>
        <w:tc>
          <w:tcPr>
            <w:tcW w:w="3805" w:type="dxa"/>
            <w:noWrap/>
          </w:tcPr>
          <w:p w14:paraId="11C38BA7" w14:textId="77777777" w:rsidR="00535DF3" w:rsidRPr="00573DF8" w:rsidRDefault="00535DF3" w:rsidP="000F55FF">
            <w:pPr>
              <w:rPr>
                <w:rFonts w:cs="Arial"/>
                <w:color w:val="000000"/>
              </w:rPr>
            </w:pPr>
            <w:r>
              <w:rPr>
                <w:rFonts w:cs="Arial"/>
                <w:color w:val="000000"/>
              </w:rPr>
              <w:t>xsd:string</w:t>
            </w:r>
          </w:p>
        </w:tc>
        <w:tc>
          <w:tcPr>
            <w:tcW w:w="3447" w:type="dxa"/>
            <w:noWrap/>
          </w:tcPr>
          <w:p w14:paraId="15D1351A" w14:textId="77777777"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mz</w:t>
            </w:r>
            <w:r>
              <w:rPr>
                <w:rFonts w:cs="Arial"/>
                <w:color w:val="000000"/>
              </w:rPr>
              <w:t>ML</w:t>
            </w:r>
            <w:r w:rsidRPr="00573DF8">
              <w:rPr>
                <w:rFonts w:cs="Arial"/>
                <w:color w:val="000000"/>
              </w:rPr>
              <w:t>. The</w:t>
            </w:r>
            <w:r>
              <w:rPr>
                <w:rFonts w:cs="Arial"/>
                <w:color w:val="000000"/>
              </w:rPr>
              <w:t xml:space="preserve"> value of the</w:t>
            </w:r>
            <w:r w:rsidRPr="00573DF8">
              <w:rPr>
                <w:rFonts w:cs="Arial"/>
                <w:color w:val="000000"/>
              </w:rPr>
              <w:t xml:space="preserve"> spectrum id attribute is referenced</w:t>
            </w:r>
            <w:r>
              <w:rPr>
                <w:rFonts w:cs="Arial"/>
                <w:color w:val="000000"/>
              </w:rPr>
              <w:t xml:space="preserve"> directly</w:t>
            </w:r>
            <w:r w:rsidRPr="00573DF8">
              <w:rPr>
                <w:rFonts w:cs="Arial"/>
                <w:color w:val="000000"/>
              </w:rPr>
              <w:t>.</w:t>
            </w:r>
          </w:p>
        </w:tc>
      </w:tr>
      <w:tr w:rsidR="002962FE" w:rsidRPr="004837A6" w14:paraId="01882486" w14:textId="77777777" w:rsidTr="000F55FF">
        <w:trPr>
          <w:trHeight w:val="308"/>
        </w:trPr>
        <w:tc>
          <w:tcPr>
            <w:tcW w:w="1351" w:type="dxa"/>
            <w:noWrap/>
          </w:tcPr>
          <w:p w14:paraId="070B65D5" w14:textId="77777777" w:rsidR="002962FE" w:rsidRPr="007F1152" w:rsidRDefault="002962FE" w:rsidP="000F55FF">
            <w:pPr>
              <w:rPr>
                <w:rFonts w:cs="Arial"/>
                <w:color w:val="000000"/>
              </w:rPr>
            </w:pPr>
            <w:commentRangeStart w:id="30"/>
            <w:r w:rsidRPr="00AD4A1D">
              <w:rPr>
                <w:rFonts w:cs="Arial"/>
                <w:color w:val="000000"/>
                <w:highlight w:val="yellow"/>
              </w:rPr>
              <w:t>MS:100XXX</w:t>
            </w:r>
            <w:r>
              <w:rPr>
                <w:rFonts w:cs="Arial"/>
                <w:color w:val="000000"/>
              </w:rPr>
              <w:t xml:space="preserve"> </w:t>
            </w:r>
            <w:commentRangeEnd w:id="30"/>
            <w:r w:rsidR="000804F9">
              <w:rPr>
                <w:rStyle w:val="CommentReference"/>
                <w:lang w:val="x-none" w:eastAsia="x-none"/>
              </w:rPr>
              <w:commentReference w:id="30"/>
            </w:r>
          </w:p>
        </w:tc>
        <w:tc>
          <w:tcPr>
            <w:tcW w:w="1473" w:type="dxa"/>
            <w:noWrap/>
          </w:tcPr>
          <w:p w14:paraId="5B4E565F" w14:textId="77777777" w:rsidR="002962FE" w:rsidRPr="007F1152" w:rsidRDefault="002962FE" w:rsidP="000F55FF">
            <w:pPr>
              <w:rPr>
                <w:rFonts w:cs="Arial"/>
                <w:color w:val="000000"/>
              </w:rPr>
            </w:pPr>
            <w:r w:rsidRPr="00573DF8">
              <w:rPr>
                <w:rFonts w:cs="Arial"/>
                <w:color w:val="000000"/>
              </w:rPr>
              <w:t>multiple peak list nativeID format</w:t>
            </w:r>
            <w:r>
              <w:rPr>
                <w:rFonts w:cs="Arial"/>
                <w:color w:val="000000"/>
              </w:rPr>
              <w:t>, combined spectra</w:t>
            </w:r>
          </w:p>
        </w:tc>
        <w:tc>
          <w:tcPr>
            <w:tcW w:w="3805" w:type="dxa"/>
            <w:noWrap/>
          </w:tcPr>
          <w:p w14:paraId="67546AFA" w14:textId="77777777" w:rsidR="002962FE" w:rsidRDefault="002962FE" w:rsidP="000F55FF">
            <w:pPr>
              <w:rPr>
                <w:rFonts w:cs="Arial"/>
                <w:color w:val="000000"/>
              </w:rPr>
            </w:pPr>
            <w:r w:rsidRPr="00573DF8">
              <w:rPr>
                <w:rFonts w:cs="Arial"/>
                <w:color w:val="000000"/>
              </w:rPr>
              <w:t>index=xsd:nonNegativeInteger</w:t>
            </w:r>
            <w:r>
              <w:rPr>
                <w:rFonts w:cs="Arial"/>
                <w:color w:val="000000"/>
              </w:rPr>
              <w:t xml:space="preserve">, </w:t>
            </w:r>
            <w:r w:rsidRPr="00573DF8">
              <w:rPr>
                <w:rFonts w:cs="Arial"/>
                <w:color w:val="000000"/>
              </w:rPr>
              <w:t>index=xsd:nonNegativeInteger</w:t>
            </w:r>
            <w:r>
              <w:rPr>
                <w:rFonts w:cs="Arial"/>
                <w:color w:val="000000"/>
              </w:rPr>
              <w:t>,</w:t>
            </w:r>
            <w:r w:rsidRPr="00573DF8">
              <w:rPr>
                <w:rFonts w:cs="Arial"/>
                <w:color w:val="000000"/>
              </w:rPr>
              <w:t xml:space="preserve"> index=xsd:nonNegativeInteger</w:t>
            </w:r>
            <w:r w:rsidR="006A4610">
              <w:rPr>
                <w:rFonts w:cs="Arial"/>
                <w:color w:val="000000"/>
              </w:rPr>
              <w:t>…</w:t>
            </w:r>
          </w:p>
        </w:tc>
        <w:tc>
          <w:tcPr>
            <w:tcW w:w="3447" w:type="dxa"/>
            <w:noWrap/>
          </w:tcPr>
          <w:p w14:paraId="2C98EB50" w14:textId="77777777" w:rsidR="002962FE" w:rsidRPr="00573DF8" w:rsidRDefault="002962FE" w:rsidP="00261A15">
            <w:pPr>
              <w:rPr>
                <w:rFonts w:cs="Arial"/>
                <w:color w:val="000000"/>
              </w:rPr>
            </w:pPr>
            <w:r>
              <w:rPr>
                <w:rFonts w:cs="Arial"/>
                <w:color w:val="000000"/>
              </w:rPr>
              <w:t>Comma separated list of</w:t>
            </w:r>
            <w:r w:rsidR="00261A15">
              <w:rPr>
                <w:rFonts w:cs="Arial"/>
                <w:color w:val="000000"/>
              </w:rPr>
              <w:t xml:space="preserve"> spectra that have been merged</w:t>
            </w:r>
            <w:r w:rsidR="00D56908">
              <w:rPr>
                <w:rFonts w:cs="Arial"/>
                <w:color w:val="000000"/>
              </w:rPr>
              <w:t xml:space="preserve"> prior to searching</w:t>
            </w:r>
            <w:r w:rsidR="00261A15">
              <w:rPr>
                <w:rFonts w:cs="Arial"/>
                <w:color w:val="000000"/>
              </w:rPr>
              <w:t xml:space="preserve"> or used together in some other manner intrinsic to the search</w:t>
            </w:r>
            <w:r>
              <w:rPr>
                <w:rFonts w:cs="Arial"/>
                <w:color w:val="000000"/>
              </w:rPr>
              <w:t>.</w:t>
            </w:r>
          </w:p>
        </w:tc>
      </w:tr>
      <w:tr w:rsidR="007B64F8" w:rsidRPr="004837A6" w14:paraId="657626D6" w14:textId="77777777" w:rsidTr="000F55FF">
        <w:trPr>
          <w:trHeight w:val="308"/>
        </w:trPr>
        <w:tc>
          <w:tcPr>
            <w:tcW w:w="1351" w:type="dxa"/>
            <w:noWrap/>
          </w:tcPr>
          <w:p w14:paraId="5EEDCE98" w14:textId="77777777" w:rsidR="007B64F8" w:rsidRPr="00AD4A1D" w:rsidRDefault="007B64F8" w:rsidP="000F55FF">
            <w:pPr>
              <w:rPr>
                <w:rFonts w:cs="Arial"/>
                <w:color w:val="000000"/>
                <w:highlight w:val="yellow"/>
              </w:rPr>
            </w:pPr>
            <w:r>
              <w:rPr>
                <w:rFonts w:cs="Arial"/>
                <w:color w:val="000000"/>
                <w:highlight w:val="yellow"/>
              </w:rPr>
              <w:t>Duplicating all terms by this mechanism above, to allow for comma separated lists of spectral IDs</w:t>
            </w:r>
          </w:p>
        </w:tc>
        <w:tc>
          <w:tcPr>
            <w:tcW w:w="1473" w:type="dxa"/>
            <w:noWrap/>
          </w:tcPr>
          <w:p w14:paraId="641B739C" w14:textId="77777777" w:rsidR="007B64F8" w:rsidRPr="00573DF8" w:rsidRDefault="007B64F8" w:rsidP="000F55FF">
            <w:pPr>
              <w:rPr>
                <w:rFonts w:cs="Arial"/>
                <w:color w:val="000000"/>
              </w:rPr>
            </w:pPr>
          </w:p>
        </w:tc>
        <w:tc>
          <w:tcPr>
            <w:tcW w:w="3805" w:type="dxa"/>
            <w:noWrap/>
          </w:tcPr>
          <w:p w14:paraId="0C2F1D8A" w14:textId="77777777" w:rsidR="007B64F8" w:rsidRPr="00573DF8" w:rsidRDefault="007B64F8" w:rsidP="000F55FF">
            <w:pPr>
              <w:rPr>
                <w:rFonts w:cs="Arial"/>
                <w:color w:val="000000"/>
              </w:rPr>
            </w:pPr>
          </w:p>
        </w:tc>
        <w:tc>
          <w:tcPr>
            <w:tcW w:w="3447" w:type="dxa"/>
            <w:noWrap/>
          </w:tcPr>
          <w:p w14:paraId="068CDFE6" w14:textId="77777777" w:rsidR="007B64F8" w:rsidRDefault="007B64F8" w:rsidP="000F55FF">
            <w:pPr>
              <w:rPr>
                <w:rFonts w:cs="Arial"/>
                <w:color w:val="000000"/>
              </w:rPr>
            </w:pPr>
          </w:p>
        </w:tc>
      </w:tr>
    </w:tbl>
    <w:p w14:paraId="00BCC6FF" w14:textId="11A1318E" w:rsidR="002151B4" w:rsidRDefault="0075640E" w:rsidP="0075640E">
      <w:pPr>
        <w:pStyle w:val="Caption"/>
      </w:pPr>
      <w:bookmarkStart w:id="31" w:name="_Ref450133236"/>
      <w:r>
        <w:lastRenderedPageBreak/>
        <w:t xml:space="preserve">Table </w:t>
      </w:r>
      <w:fldSimple w:instr=" SEQ Table \* ARABIC ">
        <w:r>
          <w:rPr>
            <w:noProof/>
          </w:rPr>
          <w:t>2</w:t>
        </w:r>
      </w:fldSimple>
      <w:bookmarkEnd w:id="31"/>
      <w:r>
        <w:t xml:space="preserve">.  </w:t>
      </w:r>
      <w:r w:rsidR="00193B5E" w:rsidRPr="00071A7F">
        <w:rPr>
          <w:b w:val="0"/>
        </w:rPr>
        <w:t>Controlled vocabulary terms and rules implemented in the PSI-MS CV for formulating the “nativeID” to identify spectra in different file formats.</w:t>
      </w:r>
    </w:p>
    <w:p w14:paraId="652AE3A6" w14:textId="65C04546" w:rsidR="00635072" w:rsidRDefault="00C018F9" w:rsidP="00466496">
      <w:r>
        <w:t xml:space="preserve">In </w:t>
      </w:r>
      <w:r w:rsidR="006D41B9">
        <w:t>mzIdentML</w:t>
      </w:r>
      <w:r>
        <w:t>, the spectrumID attribute should be constructed following the data type specification in</w:t>
      </w:r>
      <w:r w:rsidR="0075640E">
        <w:t xml:space="preserve"> </w:t>
      </w:r>
      <w:r w:rsidR="0075640E">
        <w:fldChar w:fldCharType="begin"/>
      </w:r>
      <w:r w:rsidR="0075640E">
        <w:instrText xml:space="preserve"> REF _Ref450133236 \h </w:instrText>
      </w:r>
      <w:r w:rsidR="0075640E">
        <w:fldChar w:fldCharType="separate"/>
      </w:r>
      <w:r w:rsidR="0075640E">
        <w:t xml:space="preserve">Table </w:t>
      </w:r>
      <w:r w:rsidR="0075640E">
        <w:rPr>
          <w:noProof/>
        </w:rPr>
        <w:t>2</w:t>
      </w:r>
      <w:r w:rsidR="0075640E">
        <w:fldChar w:fldCharType="end"/>
      </w:r>
      <w:r>
        <w:t xml:space="preserve">. As an example, to reference the </w:t>
      </w:r>
      <w:r w:rsidR="00244A4E">
        <w:t>third</w:t>
      </w:r>
      <w:r>
        <w:t xml:space="preserve"> spectrum</w:t>
      </w:r>
      <w:r w:rsidR="009F7758">
        <w:t xml:space="preserve"> (index=2)</w:t>
      </w:r>
      <w:r>
        <w:t xml:space="preserve"> in an mgf (Mascot Generic Format) file</w:t>
      </w:r>
      <w:r w:rsidR="00635072">
        <w:t>:</w:t>
      </w:r>
    </w:p>
    <w:p w14:paraId="396C4E4B" w14:textId="77777777" w:rsidR="00712422" w:rsidRDefault="00712422" w:rsidP="00466496">
      <w:pPr>
        <w:rPr>
          <w:rFonts w:ascii="Courier New" w:hAnsi="Courier New" w:cs="Courier New"/>
          <w:sz w:val="16"/>
          <w:szCs w:val="16"/>
        </w:rPr>
      </w:pPr>
    </w:p>
    <w:p w14:paraId="0B046346" w14:textId="77777777" w:rsidR="00635072" w:rsidRPr="001F6387" w:rsidRDefault="001F6387" w:rsidP="00466496">
      <w:pPr>
        <w:rPr>
          <w:rFonts w:ascii="Courier New" w:hAnsi="Courier New" w:cs="Courier New"/>
          <w:sz w:val="16"/>
          <w:szCs w:val="16"/>
        </w:rPr>
      </w:pPr>
      <w:r w:rsidRPr="001F6387">
        <w:rPr>
          <w:rFonts w:ascii="Courier New" w:hAnsi="Courier New" w:cs="Courier New"/>
          <w:sz w:val="16"/>
          <w:szCs w:val="16"/>
        </w:rPr>
        <w:t>&lt;SpectrumIdentificationResult id="Res1" spectrumID="index=</w:t>
      </w:r>
      <w:r w:rsidR="00C945F8">
        <w:rPr>
          <w:rFonts w:ascii="Courier New" w:hAnsi="Courier New" w:cs="Courier New"/>
          <w:sz w:val="16"/>
          <w:szCs w:val="16"/>
        </w:rPr>
        <w:t>2</w:t>
      </w:r>
      <w:r w:rsidRPr="001F6387">
        <w:rPr>
          <w:rFonts w:ascii="Courier New" w:hAnsi="Courier New" w:cs="Courier New"/>
          <w:sz w:val="16"/>
          <w:szCs w:val="16"/>
        </w:rPr>
        <w:t xml:space="preserve">" SpectraData_ref="InputSpectra1"&gt; </w:t>
      </w:r>
    </w:p>
    <w:p w14:paraId="4261279B" w14:textId="77777777" w:rsidR="00C018F9" w:rsidRDefault="00C018F9" w:rsidP="00466496"/>
    <w:p w14:paraId="24394179" w14:textId="77777777" w:rsidR="006C5C9F" w:rsidRDefault="006C5C9F" w:rsidP="00466496">
      <w:r>
        <w:t>...</w:t>
      </w:r>
    </w:p>
    <w:p w14:paraId="43918278" w14:textId="77777777" w:rsidR="006C5C9F" w:rsidRDefault="006C5C9F" w:rsidP="00466496"/>
    <w:p w14:paraId="40470252" w14:textId="77777777" w:rsidR="006C5C9F" w:rsidRPr="006C5C9F" w:rsidRDefault="006C5C9F" w:rsidP="00466496">
      <w:pPr>
        <w:rPr>
          <w:rFonts w:ascii="Courier New" w:hAnsi="Courier New" w:cs="Courier New"/>
          <w:sz w:val="16"/>
          <w:szCs w:val="16"/>
        </w:rPr>
      </w:pPr>
      <w:r w:rsidRPr="006C5C9F">
        <w:rPr>
          <w:rFonts w:ascii="Courier New" w:hAnsi="Courier New" w:cs="Courier New"/>
          <w:sz w:val="16"/>
          <w:szCs w:val="16"/>
        </w:rPr>
        <w:t>&lt;SpectraData location="local/mgf/merge.mgf" id="SD_1" &gt;</w:t>
      </w:r>
    </w:p>
    <w:p w14:paraId="7F30DDA0" w14:textId="77777777"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F</w:t>
      </w:r>
      <w:r w:rsidRPr="006C5C9F">
        <w:rPr>
          <w:rFonts w:ascii="Courier New" w:hAnsi="Courier New" w:cs="Courier New"/>
          <w:sz w:val="16"/>
          <w:szCs w:val="16"/>
        </w:rPr>
        <w:t>ileFormat&gt;</w:t>
      </w:r>
    </w:p>
    <w:p w14:paraId="10B33B2A" w14:textId="77777777"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cvParam accession="MS:1001062" name="Mascot MGF file" cvRef="PSI-MS" /&gt;</w:t>
      </w:r>
    </w:p>
    <w:p w14:paraId="46F16D6F" w14:textId="77777777"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F</w:t>
      </w:r>
      <w:r w:rsidRPr="006C5C9F">
        <w:rPr>
          <w:rFonts w:ascii="Courier New" w:hAnsi="Courier New" w:cs="Courier New"/>
          <w:sz w:val="16"/>
          <w:szCs w:val="16"/>
        </w:rPr>
        <w:t>ileFormat&gt;</w:t>
      </w:r>
    </w:p>
    <w:p w14:paraId="3700177D" w14:textId="77777777"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S</w:t>
      </w:r>
      <w:r w:rsidRPr="006C5C9F">
        <w:rPr>
          <w:rFonts w:ascii="Courier New" w:hAnsi="Courier New" w:cs="Courier New"/>
          <w:sz w:val="16"/>
          <w:szCs w:val="16"/>
        </w:rPr>
        <w:t>pectrumIDFormat&gt;</w:t>
      </w:r>
    </w:p>
    <w:p w14:paraId="1991D9EC" w14:textId="77777777"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cvParam accession="MS:1000774" name="multiple peak list nativeID format" cvRef="PSI-MS" /&gt;</w:t>
      </w:r>
    </w:p>
    <w:p w14:paraId="0B61FF77" w14:textId="77777777"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S</w:t>
      </w:r>
      <w:r w:rsidRPr="006C5C9F">
        <w:rPr>
          <w:rFonts w:ascii="Courier New" w:hAnsi="Courier New" w:cs="Courier New"/>
          <w:sz w:val="16"/>
          <w:szCs w:val="16"/>
        </w:rPr>
        <w:t>pectrumIDFormat&gt;</w:t>
      </w:r>
    </w:p>
    <w:p w14:paraId="49922BB5" w14:textId="77777777" w:rsidR="006C5C9F" w:rsidRPr="006C5C9F" w:rsidRDefault="006C5C9F" w:rsidP="00466496">
      <w:pPr>
        <w:rPr>
          <w:rFonts w:ascii="Courier New" w:hAnsi="Courier New" w:cs="Courier New"/>
          <w:sz w:val="16"/>
          <w:szCs w:val="16"/>
        </w:rPr>
      </w:pPr>
      <w:r w:rsidRPr="006C5C9F">
        <w:rPr>
          <w:rFonts w:ascii="Courier New" w:hAnsi="Courier New" w:cs="Courier New"/>
          <w:sz w:val="16"/>
          <w:szCs w:val="16"/>
        </w:rPr>
        <w:t>&lt;/SpectraData&gt;</w:t>
      </w:r>
    </w:p>
    <w:p w14:paraId="07A3906E" w14:textId="77777777" w:rsidR="006C5C9F" w:rsidRDefault="006C5C9F" w:rsidP="00466496"/>
    <w:p w14:paraId="28E87EFD" w14:textId="77777777" w:rsidR="00402E77" w:rsidRDefault="00402E77" w:rsidP="00466496"/>
    <w:p w14:paraId="7A5C7E22" w14:textId="77777777" w:rsidR="00402E77" w:rsidRPr="00D77D22" w:rsidRDefault="00402E77" w:rsidP="00402E77">
      <w:pPr>
        <w:pStyle w:val="Heading2"/>
        <w:tabs>
          <w:tab w:val="num" w:pos="709"/>
        </w:tabs>
        <w:ind w:left="709" w:hanging="709"/>
      </w:pPr>
      <w:bookmarkStart w:id="32" w:name="_Toc453235330"/>
      <w:r w:rsidRPr="00D77D22">
        <w:t>Comments on Specific Use Cases</w:t>
      </w:r>
      <w:bookmarkEnd w:id="32"/>
    </w:p>
    <w:p w14:paraId="495FD078" w14:textId="77777777" w:rsidR="00402E77" w:rsidRPr="00D77D22" w:rsidRDefault="00402E77" w:rsidP="00FB60E2">
      <w:pPr>
        <w:jc w:val="both"/>
      </w:pPr>
      <w:r w:rsidRPr="00D77D22">
        <w:t xml:space="preserve">Many special use cases for </w:t>
      </w:r>
      <w:r>
        <w:t>mzIdentML</w:t>
      </w:r>
      <w:r w:rsidRPr="00D77D22">
        <w:t xml:space="preserve"> were considered during its development. </w:t>
      </w:r>
      <w:r>
        <w:t>Each</w:t>
      </w:r>
      <w:r w:rsidRPr="00D77D22">
        <w:t xml:space="preserve"> of these use cases ha</w:t>
      </w:r>
      <w:r>
        <w:t>s</w:t>
      </w:r>
      <w:r w:rsidRPr="00D77D22">
        <w:t xml:space="preserve"> a corresponding example file that exercise</w:t>
      </w:r>
      <w:r>
        <w:t>s</w:t>
      </w:r>
      <w:r w:rsidRPr="00D77D22">
        <w:t xml:space="preserve"> the relevant part of the schema and provide</w:t>
      </w:r>
      <w:r>
        <w:t>s</w:t>
      </w:r>
      <w:r w:rsidRPr="00D77D22">
        <w:t xml:space="preserve"> a reference implementation example</w:t>
      </w:r>
      <w:r>
        <w:t xml:space="preserve"> (see supporting documentation)</w:t>
      </w:r>
      <w:r w:rsidRPr="00D77D22">
        <w:t xml:space="preserve">. Authors of software </w:t>
      </w:r>
      <w:r>
        <w:t xml:space="preserve">that create </w:t>
      </w:r>
      <w:r w:rsidRPr="00A732A3">
        <w:t>mzIdentML</w:t>
      </w:r>
      <w:r>
        <w:t xml:space="preserve"> </w:t>
      </w:r>
      <w:r w:rsidRPr="00D77D22">
        <w:t>are encouraged to examine the examples that accompany this format release before implementing the writer. Further, such authors are encouraged to use the validator before releasing any new writer code and working with the PSI PI Working Group to resolve an</w:t>
      </w:r>
      <w:r>
        <w:t>y</w:t>
      </w:r>
      <w:r w:rsidRPr="00D77D22">
        <w:t xml:space="preserve"> issues. In the subsections below, we comment on a few of the notable use cases that were considered</w:t>
      </w:r>
      <w:r>
        <w:t xml:space="preserve"> – in particular those newly added in mzIdentML 1.2</w:t>
      </w:r>
      <w:r w:rsidRPr="00D77D22">
        <w:t>.</w:t>
      </w:r>
    </w:p>
    <w:p w14:paraId="7BCD57A5" w14:textId="77777777" w:rsidR="00402E77" w:rsidRDefault="00402E77" w:rsidP="00466496"/>
    <w:p w14:paraId="0FA83CCC" w14:textId="77777777" w:rsidR="00873DE8" w:rsidRDefault="00873DE8" w:rsidP="00466496"/>
    <w:p w14:paraId="4431084B" w14:textId="77777777" w:rsidR="00873DE8" w:rsidRDefault="00873DE8" w:rsidP="00071A7F">
      <w:pPr>
        <w:pStyle w:val="Heading3"/>
      </w:pPr>
      <w:bookmarkStart w:id="33" w:name="_Ref374439841"/>
      <w:bookmarkStart w:id="34" w:name="_Toc453235331"/>
      <w:r>
        <w:t>Protein grouping encoding</w:t>
      </w:r>
      <w:bookmarkEnd w:id="33"/>
      <w:bookmarkEnd w:id="34"/>
    </w:p>
    <w:p w14:paraId="28180934" w14:textId="404CFEFE" w:rsidR="00873DE8" w:rsidRPr="00917732" w:rsidRDefault="00873DE8" w:rsidP="00827934">
      <w:pPr>
        <w:pStyle w:val="nobreak"/>
        <w:jc w:val="both"/>
      </w:pPr>
      <w:r>
        <w:t>This section is newly inserted in the mzIdentML version 1.2 specifications.</w:t>
      </w:r>
      <w:r w:rsidR="00F82756">
        <w:t xml:space="preserve"> In version 1.1.0, CV terms had been proposed for representing set relationships between different proteins within groups, but there was requirement that particular terms were used. A given data structure from software could be mapped onto the hierarchy &lt;ProteinAmbiguityGroup&gt; and &lt;ProteinDetectionHypothesis&gt; in mzIdentML in different ways, leading to difficulties for data consumers. As such, a working group has now agreed a m</w:t>
      </w:r>
      <w:r w:rsidR="00FD06C5">
        <w:t>ore rigid encoding detailed as follows and in</w:t>
      </w:r>
      <w:r w:rsidR="00A22C5E">
        <w:t xml:space="preserve"> </w:t>
      </w:r>
      <w:r w:rsidR="0031233F">
        <w:fldChar w:fldCharType="begin"/>
      </w:r>
      <w:r w:rsidR="0075640E">
        <w:instrText xml:space="preserve"> ADDIN EN.CITE &lt;EndNote&gt;&lt;Cite&gt;&lt;Author&gt;Seymour&lt;/Author&gt;&lt;Year&gt;2014&lt;/Year&gt;&lt;RecNum&gt;841&lt;/RecNum&gt;&lt;DisplayText&gt;(5)&lt;/DisplayText&gt;&lt;record&gt;&lt;rec-number&gt;841&lt;/rec-number&gt;&lt;foreign-keys&gt;&lt;key app="EN" db-id="s9ww2zr5qvr0poev0pqx9a9990fptzrpfzfr" timestamp="0"&gt;841&lt;/key&gt;&lt;/foreign-keys&gt;&lt;ref-type name="Journal Article"&gt;17&lt;/ref-type&gt;&lt;contributors&gt;&lt;authors&gt;&lt;author&gt;Seymour, S. L.&lt;/author&gt;&lt;author&gt;Farrah, T.&lt;/author&gt;&lt;author&gt;Binz, P. A.&lt;/author&gt;&lt;author&gt;Chalkley, R. J.&lt;/author&gt;&lt;author&gt;Cottrell, J. S.&lt;/author&gt;&lt;author&gt;Searle, B. C.&lt;/author&gt;&lt;author&gt;Tabb, D. L.&lt;/author&gt;&lt;author&gt;Vizcaino, J. A.&lt;/author&gt;&lt;author&gt;Prieto, G.&lt;/author&gt;&lt;author&gt;Uszkoreit, J.&lt;/author&gt;&lt;author&gt;Eisenacher, M.&lt;/author&gt;&lt;author&gt;Martinez-Bartolome, S.&lt;/author&gt;&lt;author&gt;Ghali, F.&lt;/author&gt;&lt;author&gt;Jones, A. R.&lt;/author&gt;&lt;/authors&gt;&lt;/contributors&gt;&lt;auth-address&gt;AB SCIEX, Redwood City, CA, USA.&lt;/auth-address&gt;&lt;titles&gt;&lt;title&gt;A standardized framing for reporting protein identifications in mzIdentML 1.2&lt;/title&gt;&lt;secondary-title&gt;Proteomics&lt;/secondary-title&gt;&lt;alt-title&gt;Proteomics&lt;/alt-title&gt;&lt;/titles&gt;&lt;periodical&gt;&lt;full-title&gt;Proteomics&lt;/full-title&gt;&lt;/periodical&gt;&lt;alt-periodical&gt;&lt;full-title&gt;Proteomics&lt;/full-title&gt;&lt;/alt-periodical&gt;&lt;pages&gt;2389-99&lt;/pages&gt;&lt;volume&gt;14&lt;/volume&gt;&lt;number&gt;21-22&lt;/number&gt;&lt;dates&gt;&lt;year&gt;2014&lt;/year&gt;&lt;pub-dates&gt;&lt;date&gt;Nov&lt;/date&gt;&lt;/pub-dates&gt;&lt;/dates&gt;&lt;isbn&gt;1615-9861 (Electronic)&amp;#xD;1615-9853 (Linking)&lt;/isbn&gt;&lt;accession-num&gt;25092112&lt;/accession-num&gt;&lt;urls&gt;&lt;related-urls&gt;&lt;url&gt;http://www.ncbi.nlm.nih.gov/pubmed/25092112&lt;/url&gt;&lt;/related-urls&gt;&lt;/urls&gt;&lt;electronic-resource-num&gt;10.1002/pmic.201400080&lt;/electronic-resource-num&gt;&lt;/record&gt;&lt;/Cite&gt;&lt;/EndNote&gt;</w:instrText>
      </w:r>
      <w:r w:rsidR="0031233F">
        <w:fldChar w:fldCharType="separate"/>
      </w:r>
      <w:r w:rsidR="0075640E">
        <w:rPr>
          <w:noProof/>
        </w:rPr>
        <w:t>(5)</w:t>
      </w:r>
      <w:r w:rsidR="0031233F">
        <w:fldChar w:fldCharType="end"/>
      </w:r>
      <w:r w:rsidR="00F82756">
        <w:t xml:space="preserve">. </w:t>
      </w:r>
    </w:p>
    <w:p w14:paraId="3D25CF35" w14:textId="77777777" w:rsidR="00873DE8" w:rsidRDefault="00873DE8" w:rsidP="00466496"/>
    <w:p w14:paraId="6E8AEA62"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As in mzIdentML version 1.1, a single protein accession that has been cited by software is captured in mzIdentML in &lt;ProteinDetectionHypothesis&gt; (PDH). </w:t>
      </w:r>
    </w:p>
    <w:p w14:paraId="624EB267"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A PDH MAY contain scores or statistical values produced by the export software, encoded as CV terms.</w:t>
      </w:r>
    </w:p>
    <w:p w14:paraId="001EFC8D"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A “protein group”, representing a “biological entity” for which the software claims independent evidence is present, MUST be mapped onto &lt;ProteinAmbiguityGroup&gt; (PAG). </w:t>
      </w:r>
    </w:p>
    <w:p w14:paraId="3FCB6C9D"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A PAG MAY have additional scores produced by the export software, encoded as CV terms.</w:t>
      </w:r>
    </w:p>
    <w:p w14:paraId="7A129022"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The reporting of protein identification thresholds is now mapped onto PAGs. There is no desire to change the core XML Schema Document (XSD) for mzIdentML and as such, a new CV term “protein group passes threshold” value= “xsd:boolean” MUST be present on every PAG (MS:1002415). If no thresholding has been done by the software, all protein groups MUST be annotated as “protein group passes threshold” value= “true”.</w:t>
      </w:r>
    </w:p>
    <w:p w14:paraId="3530736B"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The attribute </w:t>
      </w:r>
      <w:r w:rsidRPr="00624B67">
        <w:rPr>
          <w:rFonts w:ascii="Arial" w:hAnsi="Arial" w:cs="Arial"/>
          <w:i/>
          <w:sz w:val="20"/>
          <w:szCs w:val="20"/>
          <w:lang w:val="en-US"/>
        </w:rPr>
        <w:t>passThreshold</w:t>
      </w:r>
      <w:r w:rsidRPr="00624B67">
        <w:rPr>
          <w:rFonts w:ascii="Arial" w:hAnsi="Arial" w:cs="Arial"/>
          <w:sz w:val="20"/>
          <w:szCs w:val="20"/>
          <w:lang w:val="en-US"/>
        </w:rPr>
        <w:t xml:space="preserve"> = “true|false” remains present on PDH and MAY be used if software packages wish to report a two-level hierarchy of thresholds applied, however, it is not expected that consuming software will use this attribute to determine which proteins have been reported as identified. </w:t>
      </w:r>
    </w:p>
    <w:p w14:paraId="1EC8AE82"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The &lt;ProteinDetectionList&gt; MUST contain the CV term “count of identified proteins” value= “xsd:integer” (MS:1002404). The value MUST be derived from the count of PAGs passing the threshold reported in the file and will be checked by validation software.</w:t>
      </w:r>
    </w:p>
    <w:p w14:paraId="13DB7484"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Few software packages report “protein clusters” at present, but for those packages that wish to report clusters, a CV term “cluster identifier” value = “xsd:integer” SHOULD be used (MS:1002407). The integer identifier MUST be shared by all PAGs belonging to the same cluster. An optional term “count of identified clusters” value = “xsd:integer” (MS:1002406) MAY be annotated on the &lt;ProteinDetectionList&gt;.</w:t>
      </w:r>
    </w:p>
    <w:p w14:paraId="6511A3C6"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lastRenderedPageBreak/>
        <w:t>Every PDH MUST be annotated as either a “leading protein” (MS:1002401) or a “non-leading protein” (MS:1002402), as defined in Table 2, within a PAG.  This recommendation thus makes it explicit for consuming software whether one or more proteins have stronger evidence than others in the group (see Table 2 for examples).</w:t>
      </w:r>
    </w:p>
    <w:p w14:paraId="70C4C921"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An additional term, “group representative” (MS:1002403) MAY be used to annotate one PDH, which is also flagged as a “leading protein”, if the export software wishes to enforce that only one of potential several “leading proteins” will be interpreted by the consuming software as the representative of the group, for example acting as a tiebreaker.</w:t>
      </w:r>
    </w:p>
    <w:p w14:paraId="4864EDE6"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If the export software does not explicitly flag one protein as the “group representative”, it is assumed that if consuming software requires a single accession to represent the group, an arbitrary choice will be made (among “leading proteins” only if these exist).</w:t>
      </w:r>
    </w:p>
    <w:p w14:paraId="63077495"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Any PDHs MAY be annotated with terms present in the CV for spectrum/sequence same-set, spectrum/sequence subset, spectrum/sequence subsumable, marginally distinguished and so on (Table 2). </w:t>
      </w:r>
    </w:p>
    <w:p w14:paraId="301064C7"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A PDH MAY be annotated with more than one of these terms if appropriate to describe the complex set relationships that exist within a group.</w:t>
      </w:r>
    </w:p>
    <w:p w14:paraId="7FF6E84D"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Developers of software packages MAY propose additional terms for describing group membership of PDHs,</w:t>
      </w:r>
      <w:r w:rsidRPr="00624B67">
        <w:rPr>
          <w:rFonts w:ascii="Arial" w:hAnsi="Arial" w:cs="Arial"/>
          <w:sz w:val="20"/>
          <w:szCs w:val="20"/>
        </w:rPr>
        <w:t xml:space="preserve"> which will be incorporated into the CV</w:t>
      </w:r>
      <w:r w:rsidRPr="00624B67">
        <w:rPr>
          <w:rFonts w:ascii="Arial" w:hAnsi="Arial" w:cs="Arial"/>
          <w:sz w:val="20"/>
          <w:szCs w:val="20"/>
          <w:lang w:val="en-US"/>
        </w:rPr>
        <w:t xml:space="preserve">. </w:t>
      </w:r>
    </w:p>
    <w:p w14:paraId="3E3AD326"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The associated value for these CV terms MAY be used to annotate which PDH(s) are the super/same-set of the annotated PDH.</w:t>
      </w:r>
    </w:p>
    <w:p w14:paraId="71C33856"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There is no expectation that consuming software should be aware of these terms, but they may be useful in internal pipeline or visualization software packages that are specifically designed to work with this terminology set.</w:t>
      </w:r>
    </w:p>
    <w:p w14:paraId="69552BC8"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Some PDHs could be mapped to more than one PAG, for example where proteins are multiply subsumed. To capture these cases, multiple PDHs in different PAGs MAY reference the same &lt;DBSequence&gt;.</w:t>
      </w:r>
    </w:p>
    <w:p w14:paraId="037D9145" w14:textId="77777777" w:rsidR="00A219AB" w:rsidRPr="00624B67" w:rsidRDefault="00A219AB" w:rsidP="00071A7F">
      <w:pPr>
        <w:pStyle w:val="DefaultStyle"/>
        <w:spacing w:after="0" w:line="240" w:lineRule="auto"/>
        <w:jc w:val="both"/>
        <w:rPr>
          <w:rFonts w:ascii="Arial" w:hAnsi="Arial" w:cs="Arial"/>
          <w:sz w:val="20"/>
          <w:szCs w:val="20"/>
        </w:rPr>
      </w:pPr>
      <w:r w:rsidRPr="00624B67">
        <w:rPr>
          <w:rFonts w:ascii="Arial" w:hAnsi="Arial" w:cs="Arial"/>
          <w:sz w:val="20"/>
          <w:szCs w:val="20"/>
        </w:rPr>
        <w:t xml:space="preserve">The semantic validation software has been updated to encode these rules and report errors (“MUST” rule), warnings (“SHOULD” rule) or informational messages (“MAY” rule). </w:t>
      </w:r>
    </w:p>
    <w:p w14:paraId="033AAFFA" w14:textId="77777777" w:rsidR="00A219AB" w:rsidRDefault="00A219AB" w:rsidP="0046649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7" w:type="dxa"/>
        </w:tblCellMar>
        <w:tblLook w:val="04A0" w:firstRow="1" w:lastRow="0" w:firstColumn="1" w:lastColumn="0" w:noHBand="0" w:noVBand="1"/>
      </w:tblPr>
      <w:tblGrid>
        <w:gridCol w:w="1525"/>
        <w:gridCol w:w="1559"/>
        <w:gridCol w:w="1134"/>
        <w:gridCol w:w="1134"/>
        <w:gridCol w:w="3889"/>
      </w:tblGrid>
      <w:tr w:rsidR="00510B4F" w:rsidRPr="00BB5C3D" w14:paraId="398793AC" w14:textId="77777777" w:rsidTr="00200237">
        <w:tc>
          <w:tcPr>
            <w:tcW w:w="1525" w:type="dxa"/>
            <w:shd w:val="clear" w:color="auto" w:fill="4F81BD"/>
            <w:tcMar>
              <w:left w:w="107" w:type="dxa"/>
            </w:tcMar>
          </w:tcPr>
          <w:p w14:paraId="7D7DCE3A" w14:textId="77777777" w:rsidR="00510B4F" w:rsidRPr="00BB5C3D" w:rsidRDefault="00510B4F" w:rsidP="00200237">
            <w:pPr>
              <w:pStyle w:val="DefaultStyle"/>
              <w:tabs>
                <w:tab w:val="right" w:pos="2288"/>
              </w:tabs>
              <w:spacing w:after="0" w:line="100" w:lineRule="atLeast"/>
              <w:jc w:val="both"/>
              <w:rPr>
                <w:lang w:val="en-US"/>
              </w:rPr>
            </w:pPr>
            <w:r w:rsidRPr="00BB5C3D">
              <w:rPr>
                <w:b/>
                <w:bCs/>
                <w:color w:val="FFFFFF"/>
                <w:sz w:val="16"/>
                <w:szCs w:val="16"/>
                <w:lang w:val="en-US"/>
              </w:rPr>
              <w:t>mzIdentML context</w:t>
            </w:r>
            <w:r w:rsidRPr="00BB5C3D">
              <w:rPr>
                <w:b/>
                <w:bCs/>
                <w:color w:val="FFFFFF"/>
                <w:sz w:val="16"/>
                <w:szCs w:val="16"/>
                <w:lang w:val="en-US"/>
              </w:rPr>
              <w:tab/>
            </w:r>
          </w:p>
        </w:tc>
        <w:tc>
          <w:tcPr>
            <w:tcW w:w="1559" w:type="dxa"/>
            <w:shd w:val="clear" w:color="auto" w:fill="4F81BD"/>
          </w:tcPr>
          <w:p w14:paraId="5E5D810E" w14:textId="77777777"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CV term</w:t>
            </w:r>
          </w:p>
        </w:tc>
        <w:tc>
          <w:tcPr>
            <w:tcW w:w="1134" w:type="dxa"/>
            <w:shd w:val="clear" w:color="auto" w:fill="4F81BD"/>
          </w:tcPr>
          <w:p w14:paraId="442CDBEA" w14:textId="77777777"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Values</w:t>
            </w:r>
          </w:p>
        </w:tc>
        <w:tc>
          <w:tcPr>
            <w:tcW w:w="1134" w:type="dxa"/>
            <w:shd w:val="clear" w:color="auto" w:fill="4F81BD"/>
          </w:tcPr>
          <w:p w14:paraId="07FD7415" w14:textId="77777777"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Require-ment level</w:t>
            </w:r>
          </w:p>
        </w:tc>
        <w:tc>
          <w:tcPr>
            <w:tcW w:w="3889" w:type="dxa"/>
            <w:shd w:val="clear" w:color="auto" w:fill="4F81BD"/>
          </w:tcPr>
          <w:p w14:paraId="215AF577" w14:textId="77777777"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Description</w:t>
            </w:r>
          </w:p>
        </w:tc>
      </w:tr>
      <w:tr w:rsidR="00510B4F" w:rsidRPr="00BB5C3D" w14:paraId="22C35F77" w14:textId="77777777" w:rsidTr="00200237">
        <w:tc>
          <w:tcPr>
            <w:tcW w:w="1525" w:type="dxa"/>
            <w:shd w:val="clear" w:color="auto" w:fill="auto"/>
            <w:tcMar>
              <w:left w:w="107" w:type="dxa"/>
            </w:tcMar>
          </w:tcPr>
          <w:p w14:paraId="2139053A" w14:textId="77777777" w:rsidR="00510B4F" w:rsidRPr="00BB5C3D" w:rsidRDefault="00510B4F" w:rsidP="00200237">
            <w:pPr>
              <w:pStyle w:val="DefaultStyle"/>
              <w:spacing w:after="0" w:line="100" w:lineRule="atLeast"/>
              <w:rPr>
                <w:lang w:val="en-US"/>
              </w:rPr>
            </w:pPr>
            <w:r w:rsidRPr="00BB5C3D">
              <w:rPr>
                <w:bCs/>
                <w:sz w:val="16"/>
                <w:szCs w:val="16"/>
                <w:lang w:val="en-US"/>
              </w:rPr>
              <w:t>ProteinDetection-List</w:t>
            </w:r>
          </w:p>
        </w:tc>
        <w:tc>
          <w:tcPr>
            <w:tcW w:w="1559" w:type="dxa"/>
            <w:shd w:val="clear" w:color="auto" w:fill="auto"/>
          </w:tcPr>
          <w:p w14:paraId="238A5073" w14:textId="77777777" w:rsidR="00510B4F" w:rsidRPr="00BB5C3D" w:rsidRDefault="00510B4F" w:rsidP="00200237">
            <w:pPr>
              <w:pStyle w:val="DefaultStyle"/>
              <w:spacing w:after="0" w:line="100" w:lineRule="atLeast"/>
              <w:rPr>
                <w:lang w:val="en-US"/>
              </w:rPr>
            </w:pPr>
            <w:r w:rsidRPr="00BB5C3D">
              <w:rPr>
                <w:sz w:val="16"/>
                <w:szCs w:val="16"/>
                <w:lang w:val="en-US"/>
              </w:rPr>
              <w:t>count of identified proteins</w:t>
            </w:r>
          </w:p>
        </w:tc>
        <w:tc>
          <w:tcPr>
            <w:tcW w:w="1134" w:type="dxa"/>
            <w:shd w:val="clear" w:color="auto" w:fill="auto"/>
          </w:tcPr>
          <w:p w14:paraId="0C3CFF1B" w14:textId="77777777" w:rsidR="00510B4F" w:rsidRPr="00BB5C3D" w:rsidRDefault="00510B4F" w:rsidP="00200237">
            <w:pPr>
              <w:pStyle w:val="DefaultStyle"/>
              <w:spacing w:after="0" w:line="100" w:lineRule="atLeast"/>
              <w:rPr>
                <w:lang w:val="en-US"/>
              </w:rPr>
            </w:pPr>
            <w:r w:rsidRPr="00BB5C3D">
              <w:rPr>
                <w:sz w:val="16"/>
                <w:szCs w:val="16"/>
                <w:lang w:val="en-US"/>
              </w:rPr>
              <w:t>xsd:integer</w:t>
            </w:r>
          </w:p>
        </w:tc>
        <w:tc>
          <w:tcPr>
            <w:tcW w:w="1134" w:type="dxa"/>
            <w:shd w:val="clear" w:color="auto" w:fill="auto"/>
          </w:tcPr>
          <w:p w14:paraId="1B13728C" w14:textId="77777777" w:rsidR="00510B4F" w:rsidRPr="00BB5C3D" w:rsidRDefault="00510B4F" w:rsidP="00200237">
            <w:pPr>
              <w:pStyle w:val="DefaultStyle"/>
              <w:spacing w:after="0" w:line="100" w:lineRule="atLeast"/>
              <w:jc w:val="both"/>
              <w:rPr>
                <w:lang w:val="en-US"/>
              </w:rPr>
            </w:pPr>
            <w:r w:rsidRPr="00BB5C3D">
              <w:rPr>
                <w:sz w:val="16"/>
                <w:szCs w:val="16"/>
                <w:lang w:val="en-US"/>
              </w:rPr>
              <w:t>MUST</w:t>
            </w:r>
          </w:p>
        </w:tc>
        <w:tc>
          <w:tcPr>
            <w:tcW w:w="3889" w:type="dxa"/>
            <w:shd w:val="clear" w:color="auto" w:fill="auto"/>
          </w:tcPr>
          <w:p w14:paraId="541E2020" w14:textId="77777777" w:rsidR="00510B4F" w:rsidRPr="00BB5C3D" w:rsidRDefault="00510B4F" w:rsidP="00200237">
            <w:pPr>
              <w:pStyle w:val="DefaultStyle"/>
              <w:spacing w:after="0" w:line="100" w:lineRule="atLeast"/>
              <w:jc w:val="both"/>
              <w:rPr>
                <w:lang w:val="en-US"/>
              </w:rPr>
            </w:pPr>
            <w:r w:rsidRPr="00BB5C3D">
              <w:rPr>
                <w:sz w:val="16"/>
                <w:szCs w:val="16"/>
                <w:lang w:val="en-US"/>
              </w:rPr>
              <w:t xml:space="preserve">The value reported </w:t>
            </w:r>
            <w:r>
              <w:rPr>
                <w:sz w:val="16"/>
                <w:szCs w:val="16"/>
                <w:lang w:val="en-US"/>
              </w:rPr>
              <w:t>MUST</w:t>
            </w:r>
            <w:r w:rsidRPr="00BB5C3D">
              <w:rPr>
                <w:sz w:val="16"/>
                <w:szCs w:val="16"/>
                <w:lang w:val="en-US"/>
              </w:rPr>
              <w:t xml:space="preserve"> equal the number of PAGs with “protein group passes threshold” value = “true”</w:t>
            </w:r>
          </w:p>
        </w:tc>
      </w:tr>
      <w:tr w:rsidR="00510B4F" w:rsidRPr="00BB5C3D" w14:paraId="678F605A" w14:textId="77777777" w:rsidTr="00200237">
        <w:tc>
          <w:tcPr>
            <w:tcW w:w="1525" w:type="dxa"/>
            <w:shd w:val="clear" w:color="auto" w:fill="auto"/>
            <w:tcMar>
              <w:left w:w="107" w:type="dxa"/>
            </w:tcMar>
          </w:tcPr>
          <w:p w14:paraId="3C322B07" w14:textId="77777777" w:rsidR="00510B4F" w:rsidRPr="00BB5C3D" w:rsidRDefault="00510B4F" w:rsidP="00200237">
            <w:pPr>
              <w:pStyle w:val="DefaultStyle"/>
              <w:spacing w:after="0" w:line="100" w:lineRule="atLeast"/>
              <w:rPr>
                <w:lang w:val="en-US"/>
              </w:rPr>
            </w:pPr>
            <w:r w:rsidRPr="00BB5C3D">
              <w:rPr>
                <w:bCs/>
                <w:sz w:val="16"/>
                <w:szCs w:val="16"/>
                <w:lang w:val="en-US"/>
              </w:rPr>
              <w:t>ProteinDetection-List</w:t>
            </w:r>
          </w:p>
        </w:tc>
        <w:tc>
          <w:tcPr>
            <w:tcW w:w="1559" w:type="dxa"/>
            <w:shd w:val="clear" w:color="auto" w:fill="auto"/>
          </w:tcPr>
          <w:p w14:paraId="6BA97A5D" w14:textId="77777777" w:rsidR="00510B4F" w:rsidRPr="00BB5C3D" w:rsidRDefault="00510B4F" w:rsidP="00200237">
            <w:pPr>
              <w:pStyle w:val="DefaultStyle"/>
              <w:spacing w:after="0" w:line="100" w:lineRule="atLeast"/>
              <w:rPr>
                <w:lang w:val="en-US"/>
              </w:rPr>
            </w:pPr>
            <w:r w:rsidRPr="00BB5C3D">
              <w:rPr>
                <w:sz w:val="16"/>
                <w:szCs w:val="16"/>
                <w:lang w:val="en-US"/>
              </w:rPr>
              <w:t>count of identified clusters</w:t>
            </w:r>
          </w:p>
        </w:tc>
        <w:tc>
          <w:tcPr>
            <w:tcW w:w="1134" w:type="dxa"/>
            <w:shd w:val="clear" w:color="auto" w:fill="auto"/>
          </w:tcPr>
          <w:p w14:paraId="5FC84548" w14:textId="77777777" w:rsidR="00510B4F" w:rsidRPr="00BB5C3D" w:rsidRDefault="00510B4F" w:rsidP="00200237">
            <w:pPr>
              <w:pStyle w:val="DefaultStyle"/>
              <w:spacing w:after="0" w:line="100" w:lineRule="atLeast"/>
              <w:rPr>
                <w:lang w:val="en-US"/>
              </w:rPr>
            </w:pPr>
            <w:r w:rsidRPr="00BB5C3D">
              <w:rPr>
                <w:sz w:val="16"/>
                <w:szCs w:val="16"/>
                <w:lang w:val="en-US"/>
              </w:rPr>
              <w:t>xsd:integer</w:t>
            </w:r>
          </w:p>
        </w:tc>
        <w:tc>
          <w:tcPr>
            <w:tcW w:w="1134" w:type="dxa"/>
            <w:shd w:val="clear" w:color="auto" w:fill="auto"/>
          </w:tcPr>
          <w:p w14:paraId="2116D2F8" w14:textId="77777777" w:rsidR="00510B4F" w:rsidRPr="00BB5C3D" w:rsidRDefault="00510B4F" w:rsidP="00200237">
            <w:pPr>
              <w:pStyle w:val="DefaultStyle"/>
              <w:spacing w:after="0" w:line="100" w:lineRule="atLeast"/>
              <w:jc w:val="both"/>
              <w:rPr>
                <w:lang w:val="en-US"/>
              </w:rPr>
            </w:pPr>
            <w:r w:rsidRPr="00BB5C3D">
              <w:rPr>
                <w:sz w:val="16"/>
                <w:szCs w:val="16"/>
                <w:lang w:val="en-US"/>
              </w:rPr>
              <w:t>MAY</w:t>
            </w:r>
          </w:p>
        </w:tc>
        <w:tc>
          <w:tcPr>
            <w:tcW w:w="3889" w:type="dxa"/>
            <w:shd w:val="clear" w:color="auto" w:fill="auto"/>
          </w:tcPr>
          <w:p w14:paraId="03A83895" w14:textId="77777777" w:rsidR="00510B4F" w:rsidRPr="00BB5C3D" w:rsidRDefault="00510B4F" w:rsidP="00200237">
            <w:pPr>
              <w:pStyle w:val="DefaultStyle"/>
              <w:spacing w:after="0" w:line="100" w:lineRule="atLeast"/>
              <w:jc w:val="both"/>
              <w:rPr>
                <w:lang w:val="en-US"/>
              </w:rPr>
            </w:pPr>
            <w:r w:rsidRPr="00BB5C3D">
              <w:rPr>
                <w:sz w:val="16"/>
                <w:szCs w:val="16"/>
                <w:lang w:val="en-US"/>
              </w:rPr>
              <w:t>If protein clusters have been reported in the file, the exporter may choose to annotate the ProteinDetectionList with the number identified above threshold.</w:t>
            </w:r>
          </w:p>
        </w:tc>
      </w:tr>
      <w:tr w:rsidR="00510B4F" w:rsidRPr="00BB5C3D" w14:paraId="0348CC5D" w14:textId="77777777" w:rsidTr="00200237">
        <w:tc>
          <w:tcPr>
            <w:tcW w:w="1525" w:type="dxa"/>
            <w:shd w:val="clear" w:color="auto" w:fill="auto"/>
            <w:tcMar>
              <w:left w:w="107" w:type="dxa"/>
            </w:tcMar>
          </w:tcPr>
          <w:p w14:paraId="02704DB1" w14:textId="77777777" w:rsidR="00510B4F" w:rsidRPr="00BB5C3D" w:rsidRDefault="00510B4F" w:rsidP="00200237">
            <w:pPr>
              <w:pStyle w:val="DefaultStyle"/>
              <w:spacing w:after="0" w:line="100" w:lineRule="atLeast"/>
              <w:rPr>
                <w:lang w:val="en-US"/>
              </w:rPr>
            </w:pPr>
            <w:r w:rsidRPr="00BB5C3D">
              <w:rPr>
                <w:bCs/>
                <w:sz w:val="16"/>
                <w:szCs w:val="16"/>
                <w:lang w:val="en-US"/>
              </w:rPr>
              <w:t>ProteinAmbiguity-Group</w:t>
            </w:r>
          </w:p>
        </w:tc>
        <w:tc>
          <w:tcPr>
            <w:tcW w:w="1559" w:type="dxa"/>
            <w:shd w:val="clear" w:color="auto" w:fill="auto"/>
          </w:tcPr>
          <w:p w14:paraId="29612F7B" w14:textId="77777777" w:rsidR="00510B4F" w:rsidRPr="00BB5C3D" w:rsidRDefault="00510B4F" w:rsidP="00200237">
            <w:pPr>
              <w:pStyle w:val="DefaultStyle"/>
              <w:spacing w:after="0" w:line="100" w:lineRule="atLeast"/>
              <w:rPr>
                <w:lang w:val="en-US"/>
              </w:rPr>
            </w:pPr>
            <w:r w:rsidRPr="00BB5C3D">
              <w:rPr>
                <w:sz w:val="16"/>
                <w:szCs w:val="16"/>
                <w:lang w:val="en-US"/>
              </w:rPr>
              <w:t>number of distinct protein sequences</w:t>
            </w:r>
          </w:p>
        </w:tc>
        <w:tc>
          <w:tcPr>
            <w:tcW w:w="1134" w:type="dxa"/>
            <w:shd w:val="clear" w:color="auto" w:fill="auto"/>
          </w:tcPr>
          <w:p w14:paraId="106753A9" w14:textId="77777777" w:rsidR="00510B4F" w:rsidRPr="00BB5C3D" w:rsidRDefault="00510B4F" w:rsidP="00200237">
            <w:pPr>
              <w:pStyle w:val="DefaultStyle"/>
              <w:spacing w:after="0" w:line="100" w:lineRule="atLeast"/>
              <w:rPr>
                <w:lang w:val="en-US"/>
              </w:rPr>
            </w:pPr>
            <w:r w:rsidRPr="00BB5C3D">
              <w:rPr>
                <w:sz w:val="16"/>
                <w:szCs w:val="16"/>
                <w:lang w:val="en-US"/>
              </w:rPr>
              <w:t>xsd:integer</w:t>
            </w:r>
          </w:p>
        </w:tc>
        <w:tc>
          <w:tcPr>
            <w:tcW w:w="1134" w:type="dxa"/>
            <w:shd w:val="clear" w:color="auto" w:fill="auto"/>
          </w:tcPr>
          <w:p w14:paraId="670139EF" w14:textId="77777777" w:rsidR="00510B4F" w:rsidRPr="00BB5C3D" w:rsidRDefault="00510B4F"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351860DD" w14:textId="77777777" w:rsidR="00510B4F" w:rsidRPr="00BB5C3D" w:rsidRDefault="00510B4F" w:rsidP="00200237">
            <w:pPr>
              <w:pStyle w:val="DefaultStyle"/>
              <w:spacing w:after="0" w:line="100" w:lineRule="atLeast"/>
              <w:rPr>
                <w:lang w:val="en-US"/>
              </w:rPr>
            </w:pPr>
            <w:r w:rsidRPr="00BB5C3D">
              <w:rPr>
                <w:sz w:val="16"/>
                <w:szCs w:val="16"/>
                <w:lang w:val="en-US"/>
              </w:rPr>
              <w:t>The number of distinct protein sequences among the PDHs in the group. For example, if there are two PDHs with different identifiers that have identical full length sequences, the value would be 1.</w:t>
            </w:r>
          </w:p>
        </w:tc>
      </w:tr>
      <w:tr w:rsidR="00510B4F" w:rsidRPr="00510B4F" w14:paraId="4B842D06" w14:textId="77777777" w:rsidTr="00200237">
        <w:tc>
          <w:tcPr>
            <w:tcW w:w="1525" w:type="dxa"/>
            <w:shd w:val="clear" w:color="auto" w:fill="auto"/>
            <w:tcMar>
              <w:left w:w="107" w:type="dxa"/>
            </w:tcMar>
          </w:tcPr>
          <w:p w14:paraId="1AD4C99B" w14:textId="77777777" w:rsidR="00510B4F" w:rsidRPr="00BB5C3D" w:rsidRDefault="00510B4F" w:rsidP="00200237">
            <w:pPr>
              <w:pStyle w:val="DefaultStyle"/>
              <w:spacing w:after="0" w:line="100" w:lineRule="atLeast"/>
              <w:rPr>
                <w:bCs/>
                <w:sz w:val="16"/>
                <w:szCs w:val="16"/>
                <w:lang w:val="en-US"/>
              </w:rPr>
            </w:pPr>
            <w:r w:rsidRPr="00BB5C3D">
              <w:rPr>
                <w:bCs/>
                <w:sz w:val="16"/>
                <w:szCs w:val="16"/>
                <w:lang w:val="en-US"/>
              </w:rPr>
              <w:t>ProteinAmbiguity-Group</w:t>
            </w:r>
          </w:p>
        </w:tc>
        <w:tc>
          <w:tcPr>
            <w:tcW w:w="1559" w:type="dxa"/>
            <w:shd w:val="clear" w:color="auto" w:fill="auto"/>
          </w:tcPr>
          <w:p w14:paraId="7046ED2A" w14:textId="77777777" w:rsidR="00510B4F" w:rsidRPr="00BB5C3D" w:rsidRDefault="00510B4F" w:rsidP="00200237">
            <w:pPr>
              <w:pStyle w:val="DefaultStyle"/>
              <w:spacing w:after="0" w:line="100" w:lineRule="atLeast"/>
              <w:rPr>
                <w:sz w:val="16"/>
                <w:szCs w:val="16"/>
                <w:lang w:val="en-US"/>
              </w:rPr>
            </w:pPr>
            <w:r w:rsidRPr="00D00BFA">
              <w:rPr>
                <w:sz w:val="16"/>
                <w:szCs w:val="16"/>
                <w:lang w:val="en-US"/>
              </w:rPr>
              <w:t>cluster identifier</w:t>
            </w:r>
          </w:p>
        </w:tc>
        <w:tc>
          <w:tcPr>
            <w:tcW w:w="1134" w:type="dxa"/>
            <w:shd w:val="clear" w:color="auto" w:fill="auto"/>
          </w:tcPr>
          <w:p w14:paraId="6C055B64" w14:textId="77777777" w:rsidR="00510B4F" w:rsidRPr="00BB5C3D" w:rsidRDefault="00510B4F" w:rsidP="00200237">
            <w:pPr>
              <w:pStyle w:val="DefaultStyle"/>
              <w:spacing w:after="0" w:line="100" w:lineRule="atLeast"/>
              <w:rPr>
                <w:sz w:val="16"/>
                <w:szCs w:val="16"/>
                <w:lang w:val="en-US"/>
              </w:rPr>
            </w:pPr>
            <w:r w:rsidRPr="00BB5C3D">
              <w:rPr>
                <w:sz w:val="16"/>
                <w:szCs w:val="16"/>
                <w:lang w:val="en-US"/>
              </w:rPr>
              <w:t>xsd:integer</w:t>
            </w:r>
          </w:p>
        </w:tc>
        <w:tc>
          <w:tcPr>
            <w:tcW w:w="1134" w:type="dxa"/>
            <w:shd w:val="clear" w:color="auto" w:fill="auto"/>
          </w:tcPr>
          <w:p w14:paraId="24900457" w14:textId="77777777" w:rsidR="00510B4F" w:rsidRPr="00BB5C3D" w:rsidRDefault="00510B4F" w:rsidP="00200237">
            <w:pPr>
              <w:pStyle w:val="DefaultStyle"/>
              <w:spacing w:after="0" w:line="100" w:lineRule="atLeast"/>
              <w:rPr>
                <w:sz w:val="16"/>
                <w:szCs w:val="16"/>
                <w:lang w:val="en-US"/>
              </w:rPr>
            </w:pPr>
            <w:r w:rsidRPr="00BB5C3D">
              <w:rPr>
                <w:sz w:val="16"/>
                <w:szCs w:val="16"/>
                <w:lang w:val="en-US"/>
              </w:rPr>
              <w:t>MAY</w:t>
            </w:r>
          </w:p>
        </w:tc>
        <w:tc>
          <w:tcPr>
            <w:tcW w:w="3889" w:type="dxa"/>
            <w:shd w:val="clear" w:color="auto" w:fill="auto"/>
          </w:tcPr>
          <w:p w14:paraId="44033E92" w14:textId="77777777" w:rsidR="00510B4F" w:rsidRPr="00BB5C3D" w:rsidRDefault="00510B4F" w:rsidP="00200237">
            <w:pPr>
              <w:pStyle w:val="DefaultStyle"/>
              <w:spacing w:after="0" w:line="100" w:lineRule="atLeast"/>
              <w:rPr>
                <w:sz w:val="16"/>
                <w:szCs w:val="16"/>
                <w:lang w:val="en-US"/>
              </w:rPr>
            </w:pPr>
            <w:r w:rsidRPr="0013533B">
              <w:rPr>
                <w:sz w:val="16"/>
                <w:szCs w:val="16"/>
                <w:lang w:val="en-US"/>
              </w:rPr>
              <w:t>An identifier applied to protein groups to indicate that they are linked by shared peptides</w:t>
            </w:r>
            <w:r>
              <w:rPr>
                <w:sz w:val="16"/>
                <w:szCs w:val="16"/>
                <w:lang w:val="en-US"/>
              </w:rPr>
              <w:t>.</w:t>
            </w:r>
          </w:p>
        </w:tc>
      </w:tr>
      <w:tr w:rsidR="00510B4F" w:rsidRPr="00BB5C3D" w14:paraId="01FE46E8" w14:textId="77777777" w:rsidTr="00200237">
        <w:tc>
          <w:tcPr>
            <w:tcW w:w="1525" w:type="dxa"/>
            <w:shd w:val="clear" w:color="auto" w:fill="auto"/>
            <w:tcMar>
              <w:left w:w="107" w:type="dxa"/>
            </w:tcMar>
          </w:tcPr>
          <w:p w14:paraId="28C00BAF" w14:textId="77777777" w:rsidR="00510B4F" w:rsidRPr="00BB5C3D" w:rsidRDefault="00510B4F"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6A8CFD82" w14:textId="77777777" w:rsidR="00510B4F" w:rsidRPr="00BB5C3D" w:rsidRDefault="00510B4F" w:rsidP="00200237">
            <w:pPr>
              <w:pStyle w:val="DefaultStyle"/>
              <w:spacing w:after="0" w:line="100" w:lineRule="atLeast"/>
              <w:rPr>
                <w:lang w:val="en-US"/>
              </w:rPr>
            </w:pPr>
            <w:r w:rsidRPr="00BB5C3D">
              <w:rPr>
                <w:sz w:val="16"/>
                <w:szCs w:val="16"/>
                <w:lang w:val="en-US"/>
              </w:rPr>
              <w:t>leading protein</w:t>
            </w:r>
          </w:p>
          <w:p w14:paraId="3DE64243" w14:textId="77777777" w:rsidR="00510B4F" w:rsidRPr="00BB5C3D" w:rsidRDefault="00510B4F" w:rsidP="00200237">
            <w:pPr>
              <w:pStyle w:val="DefaultStyle"/>
              <w:spacing w:after="0" w:line="100" w:lineRule="atLeast"/>
              <w:rPr>
                <w:lang w:val="en-US"/>
              </w:rPr>
            </w:pPr>
          </w:p>
          <w:p w14:paraId="4588DC9B" w14:textId="77777777" w:rsidR="00510B4F" w:rsidRPr="00BB5C3D" w:rsidRDefault="00510B4F" w:rsidP="00200237">
            <w:pPr>
              <w:pStyle w:val="DefaultStyle"/>
              <w:spacing w:after="0" w:line="100" w:lineRule="atLeast"/>
              <w:rPr>
                <w:lang w:val="en-US"/>
              </w:rPr>
            </w:pPr>
            <w:r w:rsidRPr="00BB5C3D">
              <w:rPr>
                <w:sz w:val="16"/>
                <w:szCs w:val="16"/>
                <w:lang w:val="en-US"/>
              </w:rPr>
              <w:t>OR</w:t>
            </w:r>
          </w:p>
          <w:p w14:paraId="2E83FF1A" w14:textId="77777777" w:rsidR="00510B4F" w:rsidRPr="00BB5C3D" w:rsidRDefault="00510B4F" w:rsidP="00200237">
            <w:pPr>
              <w:pStyle w:val="DefaultStyle"/>
              <w:spacing w:after="0" w:line="100" w:lineRule="atLeast"/>
              <w:rPr>
                <w:lang w:val="en-US"/>
              </w:rPr>
            </w:pPr>
          </w:p>
          <w:p w14:paraId="18DE454A" w14:textId="77777777" w:rsidR="00510B4F" w:rsidRPr="00BB5C3D" w:rsidRDefault="00510B4F" w:rsidP="00200237">
            <w:pPr>
              <w:pStyle w:val="DefaultStyle"/>
              <w:spacing w:after="0" w:line="100" w:lineRule="atLeast"/>
              <w:rPr>
                <w:lang w:val="en-US"/>
              </w:rPr>
            </w:pPr>
            <w:r w:rsidRPr="00BB5C3D">
              <w:rPr>
                <w:sz w:val="16"/>
                <w:szCs w:val="16"/>
                <w:lang w:val="en-US"/>
              </w:rPr>
              <w:t>non-leading protein</w:t>
            </w:r>
          </w:p>
        </w:tc>
        <w:tc>
          <w:tcPr>
            <w:tcW w:w="1134" w:type="dxa"/>
            <w:shd w:val="clear" w:color="auto" w:fill="auto"/>
          </w:tcPr>
          <w:p w14:paraId="2214EE3E" w14:textId="77777777" w:rsidR="00510B4F" w:rsidRPr="00BB5C3D" w:rsidRDefault="00510B4F" w:rsidP="00200237">
            <w:pPr>
              <w:pStyle w:val="DefaultStyle"/>
              <w:spacing w:after="0" w:line="100" w:lineRule="atLeast"/>
              <w:rPr>
                <w:lang w:val="en-US"/>
              </w:rPr>
            </w:pPr>
            <w:r w:rsidRPr="00BB5C3D">
              <w:rPr>
                <w:sz w:val="16"/>
                <w:szCs w:val="16"/>
                <w:lang w:val="en-US"/>
              </w:rPr>
              <w:t>-</w:t>
            </w:r>
          </w:p>
        </w:tc>
        <w:tc>
          <w:tcPr>
            <w:tcW w:w="1134" w:type="dxa"/>
            <w:shd w:val="clear" w:color="auto" w:fill="auto"/>
          </w:tcPr>
          <w:p w14:paraId="18048982" w14:textId="77777777" w:rsidR="00510B4F" w:rsidRPr="00BB5C3D" w:rsidRDefault="00510B4F" w:rsidP="00200237">
            <w:pPr>
              <w:pStyle w:val="DefaultStyle"/>
              <w:spacing w:after="0" w:line="100" w:lineRule="atLeast"/>
              <w:rPr>
                <w:lang w:val="en-US"/>
              </w:rPr>
            </w:pPr>
            <w:r w:rsidRPr="00BB5C3D">
              <w:rPr>
                <w:sz w:val="16"/>
                <w:szCs w:val="16"/>
                <w:lang w:val="en-US"/>
              </w:rPr>
              <w:t xml:space="preserve">MUST </w:t>
            </w:r>
          </w:p>
          <w:p w14:paraId="011BF08F" w14:textId="77777777" w:rsidR="00510B4F" w:rsidRPr="00BB5C3D" w:rsidRDefault="00510B4F" w:rsidP="00200237">
            <w:pPr>
              <w:pStyle w:val="DefaultStyle"/>
              <w:spacing w:after="0" w:line="100" w:lineRule="atLeast"/>
              <w:rPr>
                <w:lang w:val="en-US"/>
              </w:rPr>
            </w:pPr>
          </w:p>
          <w:p w14:paraId="27E8577F" w14:textId="77777777" w:rsidR="00510B4F" w:rsidRPr="00BB5C3D" w:rsidRDefault="00510B4F" w:rsidP="00200237">
            <w:pPr>
              <w:pStyle w:val="DefaultStyle"/>
              <w:spacing w:after="0" w:line="100" w:lineRule="atLeast"/>
              <w:rPr>
                <w:lang w:val="en-US"/>
              </w:rPr>
            </w:pPr>
            <w:r w:rsidRPr="00BB5C3D">
              <w:rPr>
                <w:sz w:val="16"/>
                <w:szCs w:val="16"/>
                <w:lang w:val="en-US"/>
              </w:rPr>
              <w:t>OR</w:t>
            </w:r>
          </w:p>
          <w:p w14:paraId="177169CC" w14:textId="77777777" w:rsidR="00510B4F" w:rsidRPr="00BB5C3D" w:rsidRDefault="00510B4F" w:rsidP="00200237">
            <w:pPr>
              <w:pStyle w:val="DefaultStyle"/>
              <w:spacing w:after="0" w:line="100" w:lineRule="atLeast"/>
              <w:rPr>
                <w:lang w:val="en-US"/>
              </w:rPr>
            </w:pPr>
          </w:p>
          <w:p w14:paraId="74F48119" w14:textId="77777777" w:rsidR="00510B4F" w:rsidRPr="00BB5C3D" w:rsidRDefault="00510B4F" w:rsidP="00200237">
            <w:pPr>
              <w:pStyle w:val="DefaultStyle"/>
              <w:spacing w:after="0" w:line="100" w:lineRule="atLeast"/>
              <w:rPr>
                <w:lang w:val="en-US"/>
              </w:rPr>
            </w:pPr>
            <w:r w:rsidRPr="00BB5C3D">
              <w:rPr>
                <w:sz w:val="16"/>
                <w:szCs w:val="16"/>
                <w:lang w:val="en-US"/>
              </w:rPr>
              <w:t>MUST</w:t>
            </w:r>
          </w:p>
        </w:tc>
        <w:tc>
          <w:tcPr>
            <w:tcW w:w="3889" w:type="dxa"/>
            <w:shd w:val="clear" w:color="auto" w:fill="auto"/>
          </w:tcPr>
          <w:p w14:paraId="6309974D" w14:textId="77777777" w:rsidR="00510B4F" w:rsidRPr="00BB5C3D" w:rsidRDefault="00510B4F" w:rsidP="0071788C">
            <w:pPr>
              <w:pStyle w:val="DefaultStyle"/>
              <w:spacing w:after="0" w:line="100" w:lineRule="atLeast"/>
              <w:rPr>
                <w:sz w:val="16"/>
                <w:szCs w:val="16"/>
                <w:lang w:val="en-US"/>
              </w:rPr>
            </w:pPr>
            <w:r w:rsidRPr="00BB5C3D">
              <w:rPr>
                <w:sz w:val="16"/>
                <w:szCs w:val="16"/>
                <w:lang w:val="en-US"/>
              </w:rPr>
              <w:t>Every PDH in each PAG MUST be flagged as a leading protein or a non-leading protein and each PAG MUST contain at least one leading protein</w:t>
            </w:r>
            <w:r>
              <w:rPr>
                <w:sz w:val="16"/>
                <w:szCs w:val="16"/>
                <w:lang w:val="en-US"/>
              </w:rPr>
              <w:t>, but MAY contain more than one</w:t>
            </w:r>
            <w:r w:rsidRPr="00BB5C3D">
              <w:rPr>
                <w:sz w:val="16"/>
                <w:szCs w:val="16"/>
                <w:lang w:val="en-US"/>
              </w:rPr>
              <w:t xml:space="preserve">. A “leading protein” is defined as a protein that has the strongest or near strongest (further explained in Table </w:t>
            </w:r>
            <w:r w:rsidR="0071788C">
              <w:rPr>
                <w:sz w:val="16"/>
                <w:szCs w:val="16"/>
                <w:lang w:val="en-US"/>
              </w:rPr>
              <w:t>3</w:t>
            </w:r>
            <w:r w:rsidRPr="00BB5C3D">
              <w:rPr>
                <w:sz w:val="16"/>
                <w:szCs w:val="16"/>
                <w:lang w:val="en-US"/>
              </w:rPr>
              <w:t>) set of evidence for being present in the sample studied, amongst the grouped protein accessions.  A “non-leading protein” is defined as a protein that has (substantially) less evidence than other proteins within the same group, and is thus less likely to have been present in the sample studied.</w:t>
            </w:r>
          </w:p>
        </w:tc>
      </w:tr>
      <w:tr w:rsidR="00510B4F" w:rsidRPr="00BB5C3D" w14:paraId="340B293B" w14:textId="77777777" w:rsidTr="00200237">
        <w:tc>
          <w:tcPr>
            <w:tcW w:w="1525" w:type="dxa"/>
            <w:shd w:val="clear" w:color="auto" w:fill="auto"/>
            <w:tcMar>
              <w:left w:w="107" w:type="dxa"/>
            </w:tcMar>
          </w:tcPr>
          <w:p w14:paraId="12F2F545" w14:textId="77777777" w:rsidR="00510B4F" w:rsidRPr="00BB5C3D" w:rsidRDefault="00510B4F" w:rsidP="00200237">
            <w:pPr>
              <w:pStyle w:val="DefaultStyle"/>
              <w:spacing w:after="0" w:line="100" w:lineRule="atLeast"/>
              <w:rPr>
                <w:bCs/>
                <w:sz w:val="16"/>
                <w:szCs w:val="16"/>
                <w:lang w:val="en-US"/>
              </w:rPr>
            </w:pPr>
            <w:r w:rsidRPr="00BB5C3D">
              <w:rPr>
                <w:bCs/>
                <w:sz w:val="16"/>
                <w:szCs w:val="16"/>
                <w:lang w:val="en-US"/>
              </w:rPr>
              <w:t>ProteinDetection-Hypothesis</w:t>
            </w:r>
          </w:p>
        </w:tc>
        <w:tc>
          <w:tcPr>
            <w:tcW w:w="1559" w:type="dxa"/>
            <w:shd w:val="clear" w:color="auto" w:fill="auto"/>
          </w:tcPr>
          <w:p w14:paraId="0DB81A62" w14:textId="77777777" w:rsidR="00510B4F" w:rsidRPr="00BB5C3D" w:rsidRDefault="00510B4F" w:rsidP="00200237">
            <w:pPr>
              <w:pStyle w:val="DefaultStyle"/>
              <w:spacing w:after="0" w:line="100" w:lineRule="atLeast"/>
              <w:rPr>
                <w:sz w:val="16"/>
                <w:szCs w:val="16"/>
                <w:lang w:val="en-US"/>
              </w:rPr>
            </w:pPr>
            <w:r w:rsidRPr="00BB5C3D">
              <w:rPr>
                <w:sz w:val="16"/>
                <w:szCs w:val="16"/>
                <w:lang w:val="en-US"/>
              </w:rPr>
              <w:t>group representative</w:t>
            </w:r>
          </w:p>
        </w:tc>
        <w:tc>
          <w:tcPr>
            <w:tcW w:w="1134" w:type="dxa"/>
            <w:shd w:val="clear" w:color="auto" w:fill="auto"/>
          </w:tcPr>
          <w:p w14:paraId="6AD8E290" w14:textId="77777777" w:rsidR="00510B4F" w:rsidRPr="00BB5C3D" w:rsidRDefault="00510B4F" w:rsidP="00200237">
            <w:pPr>
              <w:pStyle w:val="DefaultStyle"/>
              <w:spacing w:after="0" w:line="100" w:lineRule="atLeast"/>
              <w:rPr>
                <w:sz w:val="16"/>
                <w:szCs w:val="16"/>
                <w:lang w:val="en-US"/>
              </w:rPr>
            </w:pPr>
            <w:r w:rsidRPr="00BB5C3D">
              <w:rPr>
                <w:sz w:val="16"/>
                <w:szCs w:val="16"/>
                <w:lang w:val="en-US"/>
              </w:rPr>
              <w:t>-</w:t>
            </w:r>
          </w:p>
        </w:tc>
        <w:tc>
          <w:tcPr>
            <w:tcW w:w="1134" w:type="dxa"/>
            <w:shd w:val="clear" w:color="auto" w:fill="auto"/>
          </w:tcPr>
          <w:p w14:paraId="1D789AA9" w14:textId="77777777" w:rsidR="00510B4F" w:rsidRPr="00BB5C3D" w:rsidRDefault="00510B4F" w:rsidP="00200237">
            <w:pPr>
              <w:pStyle w:val="DefaultStyle"/>
              <w:spacing w:after="0" w:line="100" w:lineRule="atLeast"/>
              <w:rPr>
                <w:sz w:val="16"/>
                <w:szCs w:val="16"/>
                <w:lang w:val="en-US"/>
              </w:rPr>
            </w:pPr>
            <w:r w:rsidRPr="00BB5C3D">
              <w:rPr>
                <w:sz w:val="16"/>
                <w:szCs w:val="16"/>
                <w:lang w:val="en-US"/>
              </w:rPr>
              <w:t>MAY</w:t>
            </w:r>
          </w:p>
        </w:tc>
        <w:tc>
          <w:tcPr>
            <w:tcW w:w="3889" w:type="dxa"/>
            <w:shd w:val="clear" w:color="auto" w:fill="auto"/>
          </w:tcPr>
          <w:p w14:paraId="36D2120C" w14:textId="77777777" w:rsidR="00510B4F" w:rsidRPr="00BB5C3D" w:rsidRDefault="00510B4F" w:rsidP="00200237">
            <w:pPr>
              <w:pStyle w:val="DefaultStyle"/>
              <w:spacing w:after="0" w:line="100" w:lineRule="atLeast"/>
              <w:rPr>
                <w:sz w:val="16"/>
                <w:szCs w:val="16"/>
                <w:lang w:val="en-US"/>
              </w:rPr>
            </w:pPr>
            <w:r w:rsidRPr="00BB5C3D">
              <w:rPr>
                <w:sz w:val="16"/>
                <w:szCs w:val="16"/>
                <w:lang w:val="en-US"/>
              </w:rPr>
              <w:t>Each PAG MAY contain zero or one PDH flagged as the group representative, if the software wishes to flag a preference (often arbitrary or for example based on alphabetical ordering) amongst the leading proteins. The group representative term can thus be viewed a “tiebreaker” if the export software wishes to make this distinction.</w:t>
            </w:r>
          </w:p>
        </w:tc>
      </w:tr>
      <w:tr w:rsidR="00A67C97" w:rsidRPr="00BB5C3D" w14:paraId="50095EDC" w14:textId="77777777" w:rsidTr="00200237">
        <w:tc>
          <w:tcPr>
            <w:tcW w:w="1525" w:type="dxa"/>
            <w:shd w:val="clear" w:color="auto" w:fill="auto"/>
            <w:tcMar>
              <w:left w:w="107" w:type="dxa"/>
            </w:tcMar>
          </w:tcPr>
          <w:p w14:paraId="2B39923A" w14:textId="77777777" w:rsidR="00A67C97" w:rsidRPr="00BB5C3D" w:rsidRDefault="0033545C" w:rsidP="00200237">
            <w:pPr>
              <w:pStyle w:val="DefaultStyle"/>
              <w:spacing w:after="0" w:line="100" w:lineRule="atLeast"/>
              <w:rPr>
                <w:bCs/>
                <w:sz w:val="16"/>
                <w:szCs w:val="16"/>
                <w:lang w:val="en-US"/>
              </w:rPr>
            </w:pPr>
            <w:r w:rsidRPr="00BB5C3D">
              <w:rPr>
                <w:bCs/>
                <w:sz w:val="16"/>
                <w:szCs w:val="16"/>
                <w:lang w:val="en-US"/>
              </w:rPr>
              <w:t>ProteinAmbiguity-Group</w:t>
            </w:r>
          </w:p>
        </w:tc>
        <w:tc>
          <w:tcPr>
            <w:tcW w:w="1559" w:type="dxa"/>
            <w:shd w:val="clear" w:color="auto" w:fill="auto"/>
          </w:tcPr>
          <w:p w14:paraId="5AAB9415" w14:textId="77777777" w:rsidR="00A67C97" w:rsidRPr="00BB5C3D" w:rsidRDefault="0033545C" w:rsidP="00071A7F">
            <w:pPr>
              <w:pStyle w:val="DefaultStyle"/>
              <w:spacing w:line="100" w:lineRule="atLeast"/>
              <w:rPr>
                <w:sz w:val="16"/>
                <w:szCs w:val="16"/>
                <w:lang w:val="en-US"/>
              </w:rPr>
            </w:pPr>
            <w:r w:rsidRPr="0033545C">
              <w:rPr>
                <w:sz w:val="16"/>
                <w:szCs w:val="16"/>
              </w:rPr>
              <w:t>protein group passes threshold</w:t>
            </w:r>
          </w:p>
        </w:tc>
        <w:tc>
          <w:tcPr>
            <w:tcW w:w="1134" w:type="dxa"/>
            <w:shd w:val="clear" w:color="auto" w:fill="auto"/>
          </w:tcPr>
          <w:p w14:paraId="035CE1BE" w14:textId="77777777" w:rsidR="00A67C97" w:rsidRPr="00BB5C3D" w:rsidRDefault="00A67C97" w:rsidP="00200237">
            <w:pPr>
              <w:pStyle w:val="DefaultStyle"/>
              <w:spacing w:after="0" w:line="100" w:lineRule="atLeast"/>
              <w:rPr>
                <w:sz w:val="16"/>
                <w:szCs w:val="16"/>
                <w:lang w:val="en-US"/>
              </w:rPr>
            </w:pPr>
            <w:r>
              <w:rPr>
                <w:sz w:val="16"/>
                <w:szCs w:val="16"/>
                <w:lang w:val="en-US"/>
              </w:rPr>
              <w:t>xsd:Boolean</w:t>
            </w:r>
          </w:p>
        </w:tc>
        <w:tc>
          <w:tcPr>
            <w:tcW w:w="1134" w:type="dxa"/>
            <w:shd w:val="clear" w:color="auto" w:fill="auto"/>
          </w:tcPr>
          <w:p w14:paraId="1D4CF005" w14:textId="77777777" w:rsidR="00A67C97" w:rsidRPr="00BB5C3D" w:rsidRDefault="00A67C97" w:rsidP="00200237">
            <w:pPr>
              <w:pStyle w:val="DefaultStyle"/>
              <w:spacing w:after="0" w:line="100" w:lineRule="atLeast"/>
              <w:rPr>
                <w:sz w:val="16"/>
                <w:szCs w:val="16"/>
                <w:lang w:val="en-US"/>
              </w:rPr>
            </w:pPr>
            <w:r>
              <w:rPr>
                <w:sz w:val="16"/>
                <w:szCs w:val="16"/>
                <w:lang w:val="en-US"/>
              </w:rPr>
              <w:t>MUST</w:t>
            </w:r>
          </w:p>
        </w:tc>
        <w:tc>
          <w:tcPr>
            <w:tcW w:w="3889" w:type="dxa"/>
            <w:shd w:val="clear" w:color="auto" w:fill="auto"/>
          </w:tcPr>
          <w:p w14:paraId="2BA0B9EC" w14:textId="77777777" w:rsidR="00A67C97" w:rsidRPr="00BB5C3D" w:rsidRDefault="00A67C97" w:rsidP="00200237">
            <w:pPr>
              <w:pStyle w:val="DefaultStyle"/>
              <w:spacing w:after="0" w:line="100" w:lineRule="atLeast"/>
              <w:rPr>
                <w:sz w:val="16"/>
                <w:szCs w:val="16"/>
                <w:lang w:val="en-US"/>
              </w:rPr>
            </w:pPr>
            <w:r w:rsidRPr="00A67C97">
              <w:rPr>
                <w:sz w:val="16"/>
                <w:szCs w:val="16"/>
                <w:lang w:val="en-US"/>
              </w:rPr>
              <w:t>Each PAG MUST be annotated with a Boolean CV term indicating whether the PAG has passed the threshold reported in the ProteinDetectionProtocol.</w:t>
            </w:r>
          </w:p>
        </w:tc>
      </w:tr>
      <w:tr w:rsidR="003D3720" w:rsidRPr="00BB5C3D" w14:paraId="357FB656" w14:textId="77777777" w:rsidTr="00200237">
        <w:tc>
          <w:tcPr>
            <w:tcW w:w="1525" w:type="dxa"/>
            <w:shd w:val="clear" w:color="auto" w:fill="auto"/>
            <w:tcMar>
              <w:left w:w="107" w:type="dxa"/>
            </w:tcMar>
          </w:tcPr>
          <w:p w14:paraId="12890CBE"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w:t>
            </w:r>
            <w:r w:rsidRPr="00BB5C3D">
              <w:rPr>
                <w:bCs/>
                <w:sz w:val="16"/>
                <w:szCs w:val="16"/>
                <w:lang w:val="en-US"/>
              </w:rPr>
              <w:lastRenderedPageBreak/>
              <w:t>Hypothesis</w:t>
            </w:r>
          </w:p>
        </w:tc>
        <w:tc>
          <w:tcPr>
            <w:tcW w:w="1559" w:type="dxa"/>
            <w:shd w:val="clear" w:color="auto" w:fill="auto"/>
          </w:tcPr>
          <w:p w14:paraId="2EBAA14D" w14:textId="77777777" w:rsidR="003D3720" w:rsidRPr="00BB5C3D" w:rsidRDefault="003D3720" w:rsidP="00200237">
            <w:pPr>
              <w:pStyle w:val="DefaultStyle"/>
              <w:spacing w:after="0" w:line="100" w:lineRule="atLeast"/>
              <w:rPr>
                <w:lang w:val="en-US"/>
              </w:rPr>
            </w:pPr>
            <w:r>
              <w:rPr>
                <w:sz w:val="16"/>
                <w:szCs w:val="16"/>
                <w:lang w:val="en-US"/>
              </w:rPr>
              <w:lastRenderedPageBreak/>
              <w:t>s</w:t>
            </w:r>
            <w:r w:rsidRPr="00BB5C3D">
              <w:rPr>
                <w:sz w:val="16"/>
                <w:szCs w:val="16"/>
                <w:lang w:val="en-US"/>
              </w:rPr>
              <w:t xml:space="preserve">equence </w:t>
            </w:r>
            <w:r>
              <w:rPr>
                <w:sz w:val="16"/>
                <w:szCs w:val="16"/>
                <w:lang w:val="en-US"/>
              </w:rPr>
              <w:t>s</w:t>
            </w:r>
            <w:r w:rsidRPr="00BB5C3D">
              <w:rPr>
                <w:sz w:val="16"/>
                <w:szCs w:val="16"/>
                <w:lang w:val="en-US"/>
              </w:rPr>
              <w:t>ame-</w:t>
            </w:r>
            <w:r>
              <w:rPr>
                <w:sz w:val="16"/>
                <w:szCs w:val="16"/>
                <w:lang w:val="en-US"/>
              </w:rPr>
              <w:t>s</w:t>
            </w:r>
            <w:r w:rsidRPr="00BB5C3D">
              <w:rPr>
                <w:sz w:val="16"/>
                <w:szCs w:val="16"/>
                <w:lang w:val="en-US"/>
              </w:rPr>
              <w:t xml:space="preserve">et </w:t>
            </w:r>
            <w:r>
              <w:rPr>
                <w:sz w:val="16"/>
                <w:szCs w:val="16"/>
                <w:lang w:val="en-US"/>
              </w:rPr>
              <w:lastRenderedPageBreak/>
              <w:t>p</w:t>
            </w:r>
            <w:r w:rsidRPr="00BB5C3D">
              <w:rPr>
                <w:sz w:val="16"/>
                <w:szCs w:val="16"/>
                <w:lang w:val="en-US"/>
              </w:rPr>
              <w:t>rotein</w:t>
            </w:r>
          </w:p>
        </w:tc>
        <w:tc>
          <w:tcPr>
            <w:tcW w:w="1134" w:type="dxa"/>
            <w:shd w:val="clear" w:color="auto" w:fill="auto"/>
          </w:tcPr>
          <w:p w14:paraId="48CADD5D" w14:textId="77777777" w:rsidR="003D3720" w:rsidRPr="00BB5C3D" w:rsidRDefault="003D3720" w:rsidP="00200237">
            <w:pPr>
              <w:pStyle w:val="DefaultStyle"/>
              <w:spacing w:after="0" w:line="100" w:lineRule="atLeast"/>
              <w:rPr>
                <w:lang w:val="en-US"/>
              </w:rPr>
            </w:pPr>
            <w:r w:rsidRPr="00BB5C3D">
              <w:rPr>
                <w:sz w:val="16"/>
                <w:szCs w:val="16"/>
                <w:lang w:val="en-US"/>
              </w:rPr>
              <w:lastRenderedPageBreak/>
              <w:t xml:space="preserve">xsd: “list_of_ </w:t>
            </w:r>
            <w:r w:rsidRPr="00BB5C3D">
              <w:rPr>
                <w:sz w:val="16"/>
                <w:szCs w:val="16"/>
                <w:lang w:val="en-US"/>
              </w:rPr>
              <w:lastRenderedPageBreak/>
              <w:t>strings” space separated list of PDH IDs that are same-set.</w:t>
            </w:r>
          </w:p>
        </w:tc>
        <w:tc>
          <w:tcPr>
            <w:tcW w:w="1134" w:type="dxa"/>
            <w:shd w:val="clear" w:color="auto" w:fill="auto"/>
          </w:tcPr>
          <w:p w14:paraId="299B232F" w14:textId="77777777" w:rsidR="003D3720" w:rsidRPr="00BB5C3D" w:rsidRDefault="003D3720" w:rsidP="00200237">
            <w:pPr>
              <w:pStyle w:val="DefaultStyle"/>
              <w:spacing w:after="0" w:line="100" w:lineRule="atLeast"/>
              <w:rPr>
                <w:lang w:val="en-US"/>
              </w:rPr>
            </w:pPr>
            <w:r w:rsidRPr="00BB5C3D">
              <w:rPr>
                <w:sz w:val="16"/>
                <w:szCs w:val="16"/>
                <w:lang w:val="en-US"/>
              </w:rPr>
              <w:lastRenderedPageBreak/>
              <w:t>MAY</w:t>
            </w:r>
          </w:p>
        </w:tc>
        <w:tc>
          <w:tcPr>
            <w:tcW w:w="3889" w:type="dxa"/>
            <w:shd w:val="clear" w:color="auto" w:fill="auto"/>
          </w:tcPr>
          <w:p w14:paraId="3FA19937" w14:textId="77777777" w:rsidR="003D3720" w:rsidRPr="00BB5C3D" w:rsidRDefault="003D3720" w:rsidP="00200237">
            <w:pPr>
              <w:pStyle w:val="DefaultStyle"/>
              <w:spacing w:after="0" w:line="100" w:lineRule="atLeast"/>
              <w:rPr>
                <w:lang w:val="en-US"/>
              </w:rPr>
            </w:pPr>
            <w:r w:rsidRPr="00BB5C3D">
              <w:rPr>
                <w:sz w:val="16"/>
                <w:szCs w:val="16"/>
                <w:lang w:val="en-US"/>
              </w:rPr>
              <w:t xml:space="preserve">A protein that is indistinguishable or equivalent to </w:t>
            </w:r>
            <w:r w:rsidRPr="00BB5C3D">
              <w:rPr>
                <w:sz w:val="16"/>
                <w:szCs w:val="16"/>
                <w:lang w:val="en-US"/>
              </w:rPr>
              <w:lastRenderedPageBreak/>
              <w:t>another protein in the group, having matches to an identical set of peptide sequences.</w:t>
            </w:r>
          </w:p>
        </w:tc>
      </w:tr>
      <w:tr w:rsidR="003D3720" w:rsidRPr="00BB5C3D" w14:paraId="663FA4D1" w14:textId="77777777" w:rsidTr="00200237">
        <w:tc>
          <w:tcPr>
            <w:tcW w:w="1525" w:type="dxa"/>
            <w:shd w:val="clear" w:color="auto" w:fill="auto"/>
            <w:tcMar>
              <w:left w:w="107" w:type="dxa"/>
            </w:tcMar>
          </w:tcPr>
          <w:p w14:paraId="7F82D588" w14:textId="77777777" w:rsidR="003D3720" w:rsidRPr="00BB5C3D" w:rsidRDefault="003D3720" w:rsidP="00200237">
            <w:pPr>
              <w:pStyle w:val="DefaultStyle"/>
              <w:spacing w:after="0" w:line="100" w:lineRule="atLeast"/>
              <w:rPr>
                <w:lang w:val="en-US"/>
              </w:rPr>
            </w:pPr>
            <w:r w:rsidRPr="00BB5C3D">
              <w:rPr>
                <w:bCs/>
                <w:sz w:val="16"/>
                <w:szCs w:val="16"/>
                <w:lang w:val="en-US"/>
              </w:rPr>
              <w:lastRenderedPageBreak/>
              <w:t>ProteinDetection-Hypothesis</w:t>
            </w:r>
          </w:p>
        </w:tc>
        <w:tc>
          <w:tcPr>
            <w:tcW w:w="1559" w:type="dxa"/>
            <w:shd w:val="clear" w:color="auto" w:fill="auto"/>
          </w:tcPr>
          <w:p w14:paraId="5946CFDF" w14:textId="77777777" w:rsidR="003D3720" w:rsidRPr="00BB5C3D" w:rsidRDefault="003D3720" w:rsidP="00C640ED">
            <w:pPr>
              <w:pStyle w:val="DefaultStyle"/>
              <w:spacing w:after="0" w:line="100" w:lineRule="atLeast"/>
              <w:rPr>
                <w:lang w:val="en-US"/>
              </w:rPr>
            </w:pPr>
            <w:r>
              <w:rPr>
                <w:sz w:val="16"/>
                <w:szCs w:val="16"/>
                <w:lang w:val="en-US"/>
              </w:rPr>
              <w:t>s</w:t>
            </w:r>
            <w:r w:rsidRPr="00BB5C3D">
              <w:rPr>
                <w:sz w:val="16"/>
                <w:szCs w:val="16"/>
                <w:lang w:val="en-US"/>
              </w:rPr>
              <w:t xml:space="preserve">pectrum </w:t>
            </w:r>
            <w:r>
              <w:rPr>
                <w:sz w:val="16"/>
                <w:szCs w:val="16"/>
                <w:lang w:val="en-US"/>
              </w:rPr>
              <w:t>s</w:t>
            </w:r>
            <w:r w:rsidRPr="00BB5C3D">
              <w:rPr>
                <w:sz w:val="16"/>
                <w:szCs w:val="16"/>
                <w:lang w:val="en-US"/>
              </w:rPr>
              <w:t>ame-</w:t>
            </w:r>
            <w:r>
              <w:rPr>
                <w:sz w:val="16"/>
                <w:szCs w:val="16"/>
                <w:lang w:val="en-US"/>
              </w:rPr>
              <w:t>s</w:t>
            </w:r>
            <w:r w:rsidRPr="00BB5C3D">
              <w:rPr>
                <w:sz w:val="16"/>
                <w:szCs w:val="16"/>
                <w:lang w:val="en-US"/>
              </w:rPr>
              <w:t xml:space="preserve">et </w:t>
            </w:r>
            <w:r>
              <w:rPr>
                <w:sz w:val="16"/>
                <w:szCs w:val="16"/>
                <w:lang w:val="en-US"/>
              </w:rPr>
              <w:t>p</w:t>
            </w:r>
            <w:r w:rsidRPr="00BB5C3D">
              <w:rPr>
                <w:sz w:val="16"/>
                <w:szCs w:val="16"/>
                <w:lang w:val="en-US"/>
              </w:rPr>
              <w:t>rotein</w:t>
            </w:r>
          </w:p>
          <w:p w14:paraId="0CA17575" w14:textId="77777777" w:rsidR="003D3720" w:rsidRPr="00BB5C3D" w:rsidRDefault="003D3720" w:rsidP="00C640ED">
            <w:pPr>
              <w:pStyle w:val="DefaultStyle"/>
              <w:spacing w:after="0" w:line="100" w:lineRule="atLeast"/>
              <w:rPr>
                <w:lang w:val="en-US"/>
              </w:rPr>
            </w:pPr>
          </w:p>
          <w:p w14:paraId="2923BC02" w14:textId="77777777" w:rsidR="003D3720" w:rsidRPr="00BB5C3D" w:rsidRDefault="003D3720" w:rsidP="00200237">
            <w:pPr>
              <w:pStyle w:val="DefaultStyle"/>
              <w:spacing w:after="0" w:line="100" w:lineRule="atLeast"/>
              <w:rPr>
                <w:lang w:val="en-US"/>
              </w:rPr>
            </w:pPr>
          </w:p>
        </w:tc>
        <w:tc>
          <w:tcPr>
            <w:tcW w:w="1134" w:type="dxa"/>
            <w:shd w:val="clear" w:color="auto" w:fill="auto"/>
          </w:tcPr>
          <w:p w14:paraId="5AF05C89" w14:textId="77777777" w:rsidR="003D3720" w:rsidRPr="00BB5C3D" w:rsidRDefault="003D3720" w:rsidP="00200237">
            <w:pPr>
              <w:pStyle w:val="DefaultStyle"/>
              <w:spacing w:after="0" w:line="100" w:lineRule="atLeast"/>
              <w:rPr>
                <w:lang w:val="en-US"/>
              </w:rPr>
            </w:pPr>
            <w:r w:rsidRPr="00BB5C3D">
              <w:rPr>
                <w:sz w:val="16"/>
                <w:szCs w:val="16"/>
                <w:lang w:val="en-US"/>
              </w:rPr>
              <w:t>xsd: “list_of_ strings” space separated list of PDH IDs that are same-set.</w:t>
            </w:r>
          </w:p>
        </w:tc>
        <w:tc>
          <w:tcPr>
            <w:tcW w:w="1134" w:type="dxa"/>
            <w:shd w:val="clear" w:color="auto" w:fill="auto"/>
          </w:tcPr>
          <w:p w14:paraId="521ADC5E"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6B84F1DD" w14:textId="77777777" w:rsidR="003D3720" w:rsidRPr="00BB5C3D" w:rsidRDefault="003D3720" w:rsidP="00200237">
            <w:pPr>
              <w:pStyle w:val="DefaultStyle"/>
              <w:spacing w:after="0" w:line="100" w:lineRule="atLeast"/>
              <w:rPr>
                <w:lang w:val="en-US"/>
              </w:rPr>
            </w:pPr>
            <w:r w:rsidRPr="00BB5C3D">
              <w:rPr>
                <w:sz w:val="16"/>
                <w:szCs w:val="16"/>
                <w:lang w:val="en-US"/>
              </w:rPr>
              <w:t>A protein that is indistinguishable or equivalent to another protein in the group, having PSMs derived from the same set of spectra.</w:t>
            </w:r>
          </w:p>
        </w:tc>
      </w:tr>
      <w:tr w:rsidR="003D3720" w:rsidRPr="00BB5C3D" w14:paraId="044B33F7" w14:textId="77777777" w:rsidTr="00200237">
        <w:tc>
          <w:tcPr>
            <w:tcW w:w="1525" w:type="dxa"/>
            <w:shd w:val="clear" w:color="auto" w:fill="auto"/>
            <w:tcMar>
              <w:left w:w="107" w:type="dxa"/>
            </w:tcMar>
          </w:tcPr>
          <w:p w14:paraId="32A2D7BE"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2C3B6A7E" w14:textId="77777777" w:rsidR="003D3720" w:rsidRPr="00BB5C3D" w:rsidRDefault="003D3720" w:rsidP="00C640ED">
            <w:pPr>
              <w:pStyle w:val="DefaultStyle"/>
              <w:spacing w:after="0" w:line="100" w:lineRule="atLeast"/>
              <w:rPr>
                <w:lang w:val="en-US"/>
              </w:rPr>
            </w:pPr>
            <w:r>
              <w:rPr>
                <w:sz w:val="16"/>
                <w:szCs w:val="16"/>
                <w:lang w:val="en-US"/>
              </w:rPr>
              <w:t>s</w:t>
            </w:r>
            <w:r w:rsidRPr="00BB5C3D">
              <w:rPr>
                <w:sz w:val="16"/>
                <w:szCs w:val="16"/>
                <w:lang w:val="en-US"/>
              </w:rPr>
              <w:t xml:space="preserve">equence </w:t>
            </w:r>
            <w:r>
              <w:rPr>
                <w:sz w:val="16"/>
                <w:szCs w:val="16"/>
                <w:lang w:val="en-US"/>
              </w:rPr>
              <w:t>s</w:t>
            </w:r>
            <w:r w:rsidRPr="00BB5C3D">
              <w:rPr>
                <w:sz w:val="16"/>
                <w:szCs w:val="16"/>
                <w:lang w:val="en-US"/>
              </w:rPr>
              <w:t>ub</w:t>
            </w:r>
            <w:r>
              <w:rPr>
                <w:sz w:val="16"/>
                <w:szCs w:val="16"/>
                <w:lang w:val="en-US"/>
              </w:rPr>
              <w:t>-</w:t>
            </w:r>
            <w:r w:rsidRPr="00BB5C3D">
              <w:rPr>
                <w:sz w:val="16"/>
                <w:szCs w:val="16"/>
                <w:lang w:val="en-US"/>
              </w:rPr>
              <w:t xml:space="preserve">set </w:t>
            </w:r>
            <w:r>
              <w:rPr>
                <w:sz w:val="16"/>
                <w:szCs w:val="16"/>
                <w:lang w:val="en-US"/>
              </w:rPr>
              <w:t>p</w:t>
            </w:r>
            <w:r w:rsidRPr="00BB5C3D">
              <w:rPr>
                <w:sz w:val="16"/>
                <w:szCs w:val="16"/>
                <w:lang w:val="en-US"/>
              </w:rPr>
              <w:t>rotein</w:t>
            </w:r>
          </w:p>
          <w:p w14:paraId="7E712EC6" w14:textId="77777777" w:rsidR="003D3720" w:rsidRPr="00BB5C3D" w:rsidRDefault="003D3720" w:rsidP="00200237">
            <w:pPr>
              <w:pStyle w:val="DefaultStyle"/>
              <w:spacing w:after="0" w:line="100" w:lineRule="atLeast"/>
              <w:rPr>
                <w:lang w:val="en-US"/>
              </w:rPr>
            </w:pPr>
          </w:p>
        </w:tc>
        <w:tc>
          <w:tcPr>
            <w:tcW w:w="1134" w:type="dxa"/>
            <w:shd w:val="clear" w:color="auto" w:fill="auto"/>
          </w:tcPr>
          <w:p w14:paraId="571C5B50" w14:textId="77777777" w:rsidR="003D3720" w:rsidRPr="00BB5C3D" w:rsidRDefault="003D3720" w:rsidP="00200237">
            <w:pPr>
              <w:pStyle w:val="DefaultStyle"/>
              <w:spacing w:after="0" w:line="100" w:lineRule="atLeast"/>
              <w:rPr>
                <w:lang w:val="en-US"/>
              </w:rPr>
            </w:pPr>
            <w:r w:rsidRPr="00BB5C3D">
              <w:rPr>
                <w:sz w:val="16"/>
                <w:szCs w:val="16"/>
                <w:lang w:val="en-US"/>
              </w:rPr>
              <w:t>xsd: “list_of_ strings” space separated list of PDH IDs that are super-set.</w:t>
            </w:r>
          </w:p>
        </w:tc>
        <w:tc>
          <w:tcPr>
            <w:tcW w:w="1134" w:type="dxa"/>
            <w:shd w:val="clear" w:color="auto" w:fill="auto"/>
          </w:tcPr>
          <w:p w14:paraId="75E7EFCA"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5DE70F84" w14:textId="77777777" w:rsidR="003D3720" w:rsidRPr="00BB5C3D" w:rsidRDefault="003D3720" w:rsidP="00200237">
            <w:pPr>
              <w:pStyle w:val="DefaultStyle"/>
              <w:spacing w:after="0" w:line="100" w:lineRule="atLeast"/>
              <w:rPr>
                <w:lang w:val="en-US"/>
              </w:rPr>
            </w:pPr>
            <w:r w:rsidRPr="00BB5C3D">
              <w:rPr>
                <w:sz w:val="16"/>
                <w:szCs w:val="16"/>
                <w:lang w:val="en-US"/>
              </w:rPr>
              <w:t>A protein for which the matched peptide sequences are a subset of the matched peptide sequences for another protein in the group.</w:t>
            </w:r>
          </w:p>
        </w:tc>
      </w:tr>
      <w:tr w:rsidR="003D3720" w:rsidRPr="00BB5C3D" w14:paraId="417C8712" w14:textId="77777777" w:rsidTr="00200237">
        <w:tc>
          <w:tcPr>
            <w:tcW w:w="1525" w:type="dxa"/>
            <w:shd w:val="clear" w:color="auto" w:fill="auto"/>
            <w:tcMar>
              <w:left w:w="107" w:type="dxa"/>
            </w:tcMar>
          </w:tcPr>
          <w:p w14:paraId="54154B9E"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5002D1C7" w14:textId="77777777" w:rsidR="003D3720" w:rsidRPr="00BB5C3D" w:rsidRDefault="003D3720" w:rsidP="00C640ED">
            <w:pPr>
              <w:pStyle w:val="DefaultStyle"/>
              <w:spacing w:after="0" w:line="100" w:lineRule="atLeast"/>
              <w:rPr>
                <w:lang w:val="en-US"/>
              </w:rPr>
            </w:pPr>
            <w:r>
              <w:rPr>
                <w:sz w:val="16"/>
                <w:szCs w:val="16"/>
                <w:lang w:val="en-US"/>
              </w:rPr>
              <w:t>s</w:t>
            </w:r>
            <w:r w:rsidRPr="00BB5C3D">
              <w:rPr>
                <w:sz w:val="16"/>
                <w:szCs w:val="16"/>
                <w:lang w:val="en-US"/>
              </w:rPr>
              <w:t xml:space="preserve">pectrum </w:t>
            </w:r>
            <w:r>
              <w:rPr>
                <w:sz w:val="16"/>
                <w:szCs w:val="16"/>
                <w:lang w:val="en-US"/>
              </w:rPr>
              <w:t>s</w:t>
            </w:r>
            <w:r w:rsidRPr="00BB5C3D">
              <w:rPr>
                <w:sz w:val="16"/>
                <w:szCs w:val="16"/>
                <w:lang w:val="en-US"/>
              </w:rPr>
              <w:t>ub</w:t>
            </w:r>
            <w:r>
              <w:rPr>
                <w:sz w:val="16"/>
                <w:szCs w:val="16"/>
                <w:lang w:val="en-US"/>
              </w:rPr>
              <w:t>-</w:t>
            </w:r>
            <w:r w:rsidRPr="00BB5C3D">
              <w:rPr>
                <w:sz w:val="16"/>
                <w:szCs w:val="16"/>
                <w:lang w:val="en-US"/>
              </w:rPr>
              <w:t xml:space="preserve">set </w:t>
            </w:r>
            <w:r>
              <w:rPr>
                <w:sz w:val="16"/>
                <w:szCs w:val="16"/>
                <w:lang w:val="en-US"/>
              </w:rPr>
              <w:t>p</w:t>
            </w:r>
            <w:r w:rsidRPr="00BB5C3D">
              <w:rPr>
                <w:sz w:val="16"/>
                <w:szCs w:val="16"/>
                <w:lang w:val="en-US"/>
              </w:rPr>
              <w:t>rotein</w:t>
            </w:r>
          </w:p>
          <w:p w14:paraId="17368FEB" w14:textId="77777777" w:rsidR="003D3720" w:rsidRPr="00BB5C3D" w:rsidRDefault="003D3720" w:rsidP="00200237">
            <w:pPr>
              <w:pStyle w:val="DefaultStyle"/>
              <w:spacing w:after="0" w:line="100" w:lineRule="atLeast"/>
              <w:rPr>
                <w:lang w:val="en-US"/>
              </w:rPr>
            </w:pPr>
          </w:p>
        </w:tc>
        <w:tc>
          <w:tcPr>
            <w:tcW w:w="1134" w:type="dxa"/>
            <w:shd w:val="clear" w:color="auto" w:fill="auto"/>
          </w:tcPr>
          <w:p w14:paraId="233BEEEF" w14:textId="77777777" w:rsidR="003D3720" w:rsidRPr="00BB5C3D" w:rsidRDefault="003D3720" w:rsidP="00200237">
            <w:pPr>
              <w:pStyle w:val="DefaultStyle"/>
              <w:spacing w:after="0" w:line="100" w:lineRule="atLeast"/>
              <w:rPr>
                <w:lang w:val="en-US"/>
              </w:rPr>
            </w:pPr>
            <w:r w:rsidRPr="00BB5C3D">
              <w:rPr>
                <w:sz w:val="16"/>
                <w:szCs w:val="16"/>
                <w:lang w:val="en-US"/>
              </w:rPr>
              <w:t>xsd: “list_of_ strings” space separated list of PDH IDs that are super-set.</w:t>
            </w:r>
          </w:p>
        </w:tc>
        <w:tc>
          <w:tcPr>
            <w:tcW w:w="1134" w:type="dxa"/>
            <w:shd w:val="clear" w:color="auto" w:fill="auto"/>
          </w:tcPr>
          <w:p w14:paraId="4D4A0204"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2B3C4053" w14:textId="77777777" w:rsidR="003D3720" w:rsidRPr="00BB5C3D" w:rsidRDefault="003D3720" w:rsidP="00200237">
            <w:pPr>
              <w:pStyle w:val="DefaultStyle"/>
              <w:spacing w:after="0" w:line="100" w:lineRule="atLeast"/>
              <w:rPr>
                <w:lang w:val="en-US"/>
              </w:rPr>
            </w:pPr>
            <w:r w:rsidRPr="00BB5C3D">
              <w:rPr>
                <w:sz w:val="16"/>
                <w:szCs w:val="16"/>
                <w:lang w:val="en-US"/>
              </w:rPr>
              <w:t>A protein for which the matched spectra are a subset of the matched spectra for another protein in the group.</w:t>
            </w:r>
          </w:p>
        </w:tc>
      </w:tr>
      <w:tr w:rsidR="003D3720" w:rsidRPr="00BB5C3D" w14:paraId="19E79C07" w14:textId="77777777" w:rsidTr="00200237">
        <w:tc>
          <w:tcPr>
            <w:tcW w:w="1525" w:type="dxa"/>
            <w:shd w:val="clear" w:color="auto" w:fill="auto"/>
            <w:tcMar>
              <w:left w:w="107" w:type="dxa"/>
            </w:tcMar>
          </w:tcPr>
          <w:p w14:paraId="61568BFD"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50454991" w14:textId="77777777" w:rsidR="003D3720" w:rsidRPr="00BB5C3D" w:rsidRDefault="003D3720" w:rsidP="00200237">
            <w:pPr>
              <w:pStyle w:val="DefaultStyle"/>
              <w:spacing w:after="0" w:line="100" w:lineRule="atLeast"/>
              <w:rPr>
                <w:lang w:val="en-US"/>
              </w:rPr>
            </w:pPr>
            <w:r>
              <w:rPr>
                <w:sz w:val="16"/>
                <w:szCs w:val="16"/>
                <w:lang w:val="en-US"/>
              </w:rPr>
              <w:t>s</w:t>
            </w:r>
            <w:r w:rsidRPr="00BB5C3D">
              <w:rPr>
                <w:sz w:val="16"/>
                <w:szCs w:val="16"/>
                <w:lang w:val="en-US"/>
              </w:rPr>
              <w:t xml:space="preserve">equence </w:t>
            </w:r>
            <w:r>
              <w:rPr>
                <w:sz w:val="16"/>
                <w:szCs w:val="16"/>
                <w:lang w:val="en-US"/>
              </w:rPr>
              <w:t>m</w:t>
            </w:r>
            <w:r w:rsidRPr="00BB5C3D">
              <w:rPr>
                <w:sz w:val="16"/>
                <w:szCs w:val="16"/>
                <w:lang w:val="en-US"/>
              </w:rPr>
              <w:t xml:space="preserve">ultiply </w:t>
            </w:r>
            <w:r>
              <w:rPr>
                <w:sz w:val="16"/>
                <w:szCs w:val="16"/>
                <w:lang w:val="en-US"/>
              </w:rPr>
              <w:t>s</w:t>
            </w:r>
            <w:r w:rsidRPr="00BB5C3D">
              <w:rPr>
                <w:sz w:val="16"/>
                <w:szCs w:val="16"/>
                <w:lang w:val="en-US"/>
              </w:rPr>
              <w:t xml:space="preserve">ubsumable </w:t>
            </w:r>
            <w:r>
              <w:rPr>
                <w:sz w:val="16"/>
                <w:szCs w:val="16"/>
                <w:lang w:val="en-US"/>
              </w:rPr>
              <w:t>p</w:t>
            </w:r>
            <w:r w:rsidRPr="00BB5C3D">
              <w:rPr>
                <w:sz w:val="16"/>
                <w:szCs w:val="16"/>
                <w:lang w:val="en-US"/>
              </w:rPr>
              <w:t>rotein</w:t>
            </w:r>
          </w:p>
        </w:tc>
        <w:tc>
          <w:tcPr>
            <w:tcW w:w="1134" w:type="dxa"/>
            <w:shd w:val="clear" w:color="auto" w:fill="auto"/>
          </w:tcPr>
          <w:p w14:paraId="0D2425A8" w14:textId="77777777" w:rsidR="003D3720" w:rsidRPr="00BB5C3D" w:rsidRDefault="003D3720" w:rsidP="00200237">
            <w:pPr>
              <w:pStyle w:val="DefaultStyle"/>
              <w:spacing w:after="0" w:line="100" w:lineRule="atLeast"/>
              <w:rPr>
                <w:lang w:val="en-US"/>
              </w:rPr>
            </w:pPr>
            <w:r w:rsidRPr="00BB5C3D">
              <w:rPr>
                <w:sz w:val="16"/>
                <w:szCs w:val="16"/>
                <w:lang w:val="en-US"/>
              </w:rPr>
              <w:t>xsd: “list_of_ strings” space separated list of PDH IDs that subsume this PDH.</w:t>
            </w:r>
          </w:p>
        </w:tc>
        <w:tc>
          <w:tcPr>
            <w:tcW w:w="1134" w:type="dxa"/>
            <w:shd w:val="clear" w:color="auto" w:fill="auto"/>
          </w:tcPr>
          <w:p w14:paraId="3EC559AD"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340E0BCE" w14:textId="77777777" w:rsidR="003D3720" w:rsidRPr="00BB5C3D" w:rsidRDefault="003D3720" w:rsidP="00200237">
            <w:pPr>
              <w:pStyle w:val="DefaultStyle"/>
              <w:spacing w:after="0" w:line="100" w:lineRule="atLeast"/>
              <w:rPr>
                <w:lang w:val="en-US"/>
              </w:rPr>
            </w:pPr>
            <w:r w:rsidRPr="00BB5C3D">
              <w:rPr>
                <w:sz w:val="16"/>
                <w:szCs w:val="16"/>
                <w:lang w:val="en-US"/>
              </w:rPr>
              <w:t>A protein for which the matched peptide sequences are the same, or a subset of, the matched peptide sequences for two or more other proteins combined. These other proteins need not all be in the same group.</w:t>
            </w:r>
          </w:p>
        </w:tc>
      </w:tr>
      <w:tr w:rsidR="003D3720" w:rsidRPr="00BB5C3D" w14:paraId="58A88F38" w14:textId="77777777" w:rsidTr="00200237">
        <w:tc>
          <w:tcPr>
            <w:tcW w:w="1525" w:type="dxa"/>
            <w:shd w:val="clear" w:color="auto" w:fill="auto"/>
            <w:tcMar>
              <w:left w:w="107" w:type="dxa"/>
            </w:tcMar>
          </w:tcPr>
          <w:p w14:paraId="6559893D"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36F2DB0D" w14:textId="77777777" w:rsidR="003D3720" w:rsidRPr="00BB5C3D" w:rsidRDefault="003D3720" w:rsidP="00200237">
            <w:pPr>
              <w:pStyle w:val="DefaultStyle"/>
              <w:spacing w:after="0" w:line="100" w:lineRule="atLeast"/>
              <w:rPr>
                <w:lang w:val="en-US"/>
              </w:rPr>
            </w:pPr>
            <w:r>
              <w:rPr>
                <w:sz w:val="16"/>
                <w:szCs w:val="16"/>
                <w:lang w:val="en-US"/>
              </w:rPr>
              <w:t>s</w:t>
            </w:r>
            <w:r w:rsidRPr="00BB5C3D">
              <w:rPr>
                <w:sz w:val="16"/>
                <w:szCs w:val="16"/>
                <w:lang w:val="en-US"/>
              </w:rPr>
              <w:t xml:space="preserve">pectrum </w:t>
            </w:r>
            <w:r>
              <w:rPr>
                <w:sz w:val="16"/>
                <w:szCs w:val="16"/>
                <w:lang w:val="en-US"/>
              </w:rPr>
              <w:t>m</w:t>
            </w:r>
            <w:r w:rsidRPr="00BB5C3D">
              <w:rPr>
                <w:sz w:val="16"/>
                <w:szCs w:val="16"/>
                <w:lang w:val="en-US"/>
              </w:rPr>
              <w:t xml:space="preserve">ultiply </w:t>
            </w:r>
            <w:r>
              <w:rPr>
                <w:sz w:val="16"/>
                <w:szCs w:val="16"/>
                <w:lang w:val="en-US"/>
              </w:rPr>
              <w:t>s</w:t>
            </w:r>
            <w:r w:rsidRPr="00BB5C3D">
              <w:rPr>
                <w:sz w:val="16"/>
                <w:szCs w:val="16"/>
                <w:lang w:val="en-US"/>
              </w:rPr>
              <w:t xml:space="preserve">ubsumable </w:t>
            </w:r>
            <w:r>
              <w:rPr>
                <w:sz w:val="16"/>
                <w:szCs w:val="16"/>
                <w:lang w:val="en-US"/>
              </w:rPr>
              <w:t>p</w:t>
            </w:r>
            <w:r w:rsidRPr="00BB5C3D">
              <w:rPr>
                <w:sz w:val="16"/>
                <w:szCs w:val="16"/>
                <w:lang w:val="en-US"/>
              </w:rPr>
              <w:t>rotein</w:t>
            </w:r>
          </w:p>
        </w:tc>
        <w:tc>
          <w:tcPr>
            <w:tcW w:w="1134" w:type="dxa"/>
            <w:shd w:val="clear" w:color="auto" w:fill="auto"/>
          </w:tcPr>
          <w:p w14:paraId="1DCA5F29" w14:textId="77777777" w:rsidR="003D3720" w:rsidRPr="00BB5C3D" w:rsidRDefault="003D3720" w:rsidP="00200237">
            <w:pPr>
              <w:pStyle w:val="DefaultStyle"/>
              <w:spacing w:after="0" w:line="100" w:lineRule="atLeast"/>
              <w:rPr>
                <w:lang w:val="en-US"/>
              </w:rPr>
            </w:pPr>
            <w:r w:rsidRPr="00BB5C3D">
              <w:rPr>
                <w:sz w:val="16"/>
                <w:szCs w:val="16"/>
                <w:lang w:val="en-US"/>
              </w:rPr>
              <w:t>xsd: “list_of_ strings” space separated list of PDH IDs that subsume this PDH.</w:t>
            </w:r>
          </w:p>
        </w:tc>
        <w:tc>
          <w:tcPr>
            <w:tcW w:w="1134" w:type="dxa"/>
            <w:shd w:val="clear" w:color="auto" w:fill="auto"/>
          </w:tcPr>
          <w:p w14:paraId="77B16EC6"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6CF39BB0" w14:textId="77777777" w:rsidR="003D3720" w:rsidRPr="00BB5C3D" w:rsidRDefault="003D3720" w:rsidP="00200237">
            <w:pPr>
              <w:pStyle w:val="DefaultStyle"/>
              <w:spacing w:after="0" w:line="100" w:lineRule="atLeast"/>
              <w:rPr>
                <w:lang w:val="en-US"/>
              </w:rPr>
            </w:pPr>
            <w:r w:rsidRPr="00BB5C3D">
              <w:rPr>
                <w:sz w:val="16"/>
                <w:szCs w:val="16"/>
                <w:lang w:val="en-US"/>
              </w:rPr>
              <w:t xml:space="preserve"> A protein for which the matched spectra are the same, or a subset of, the matched spectra for two or more other proteins combined. These other proteins need not all be in the same group.</w:t>
            </w:r>
          </w:p>
        </w:tc>
      </w:tr>
      <w:tr w:rsidR="003D3720" w:rsidRPr="00BB5C3D" w14:paraId="082BE3DF" w14:textId="77777777" w:rsidTr="00200237">
        <w:tc>
          <w:tcPr>
            <w:tcW w:w="1525" w:type="dxa"/>
            <w:shd w:val="clear" w:color="auto" w:fill="auto"/>
            <w:tcMar>
              <w:left w:w="107" w:type="dxa"/>
            </w:tcMar>
          </w:tcPr>
          <w:p w14:paraId="558B40EB"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5A464E96" w14:textId="77777777" w:rsidR="003D3720" w:rsidRPr="00BB5C3D" w:rsidRDefault="003D3720" w:rsidP="00200237">
            <w:pPr>
              <w:pStyle w:val="DefaultStyle"/>
              <w:spacing w:after="0" w:line="100" w:lineRule="atLeast"/>
              <w:rPr>
                <w:lang w:val="en-US"/>
              </w:rPr>
            </w:pPr>
            <w:r>
              <w:rPr>
                <w:sz w:val="16"/>
                <w:szCs w:val="16"/>
                <w:lang w:val="en-US"/>
              </w:rPr>
              <w:t>m</w:t>
            </w:r>
            <w:r w:rsidRPr="00BB5C3D">
              <w:rPr>
                <w:sz w:val="16"/>
                <w:szCs w:val="16"/>
                <w:lang w:val="en-US"/>
              </w:rPr>
              <w:t>arginally distinguished protein</w:t>
            </w:r>
          </w:p>
        </w:tc>
        <w:tc>
          <w:tcPr>
            <w:tcW w:w="1134" w:type="dxa"/>
            <w:shd w:val="clear" w:color="auto" w:fill="auto"/>
          </w:tcPr>
          <w:p w14:paraId="5641BAD0" w14:textId="77777777" w:rsidR="003D3720" w:rsidRPr="00BB5C3D" w:rsidRDefault="003D3720" w:rsidP="00200237">
            <w:pPr>
              <w:pStyle w:val="DefaultStyle"/>
              <w:spacing w:after="0" w:line="100" w:lineRule="atLeast"/>
              <w:rPr>
                <w:lang w:val="en-US"/>
              </w:rPr>
            </w:pPr>
            <w:r w:rsidRPr="00BB5C3D">
              <w:rPr>
                <w:sz w:val="16"/>
                <w:szCs w:val="16"/>
                <w:lang w:val="en-US"/>
              </w:rPr>
              <w:t>-</w:t>
            </w:r>
          </w:p>
        </w:tc>
        <w:tc>
          <w:tcPr>
            <w:tcW w:w="1134" w:type="dxa"/>
            <w:shd w:val="clear" w:color="auto" w:fill="auto"/>
          </w:tcPr>
          <w:p w14:paraId="32A8B41A"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0D120A90" w14:textId="77777777" w:rsidR="003D3720" w:rsidRPr="00BB5C3D" w:rsidRDefault="003D3720" w:rsidP="00200237">
            <w:pPr>
              <w:pStyle w:val="DefaultStyle"/>
              <w:spacing w:after="0" w:line="100" w:lineRule="atLeast"/>
              <w:rPr>
                <w:lang w:val="en-US"/>
              </w:rPr>
            </w:pPr>
            <w:r w:rsidRPr="00BB5C3D">
              <w:rPr>
                <w:sz w:val="16"/>
                <w:szCs w:val="16"/>
                <w:lang w:val="en-US"/>
              </w:rPr>
              <w:t>Assigned to a non-leading PDH that has some independent evidence to support its presence relative to the leading protein(s) e.g. the PDH may have a unique peptide but not sufficient to be promoted as, for example, a leading protein of another a PAG.</w:t>
            </w:r>
          </w:p>
        </w:tc>
      </w:tr>
    </w:tbl>
    <w:p w14:paraId="16D1A646" w14:textId="77777777" w:rsidR="00510B4F" w:rsidRPr="00624B67" w:rsidRDefault="00510B4F" w:rsidP="00510B4F">
      <w:pPr>
        <w:pStyle w:val="Caption"/>
        <w:jc w:val="both"/>
        <w:rPr>
          <w:b w:val="0"/>
          <w:lang w:val="en-US"/>
        </w:rPr>
      </w:pPr>
      <w:bookmarkStart w:id="35" w:name="_Ref329181175"/>
      <w:r w:rsidRPr="00E067FA">
        <w:rPr>
          <w:lang w:val="en-US"/>
        </w:rPr>
        <w:t xml:space="preserve">Table </w:t>
      </w:r>
      <w:bookmarkEnd w:id="35"/>
      <w:r w:rsidR="00C103BC">
        <w:rPr>
          <w:lang w:val="en-US"/>
        </w:rPr>
        <w:t>3</w:t>
      </w:r>
      <w:r w:rsidR="00E067FA" w:rsidRPr="00071A7F">
        <w:rPr>
          <w:lang w:val="en-US"/>
        </w:rPr>
        <w:t>.</w:t>
      </w:r>
      <w:r w:rsidRPr="00624B67">
        <w:rPr>
          <w:b w:val="0"/>
          <w:lang w:val="en-US"/>
        </w:rPr>
        <w:t xml:space="preserve"> New CV terms for reporting protein set (group) relationships and global statistics about the protein identification results. The semantic validation software for mzIdentML </w:t>
      </w:r>
      <w:r w:rsidR="004E4181">
        <w:rPr>
          <w:b w:val="0"/>
          <w:lang w:val="en-US"/>
        </w:rPr>
        <w:t xml:space="preserve">version </w:t>
      </w:r>
      <w:r w:rsidRPr="00624B67">
        <w:rPr>
          <w:b w:val="0"/>
          <w:lang w:val="en-US"/>
        </w:rPr>
        <w:t>1.2 reports an error (MUST), a warning (SHOULD) or an informational message (MAY) if these terms are not reported within the file.</w:t>
      </w:r>
    </w:p>
    <w:p w14:paraId="03E4911E" w14:textId="77777777" w:rsidR="00510B4F" w:rsidRPr="00BB5C3D" w:rsidRDefault="00510B4F" w:rsidP="00510B4F">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8"/>
        <w:gridCol w:w="2552"/>
        <w:gridCol w:w="4961"/>
      </w:tblGrid>
      <w:tr w:rsidR="00510B4F" w:rsidRPr="00BB5C3D" w14:paraId="189BB0D9" w14:textId="77777777" w:rsidTr="00200237">
        <w:tc>
          <w:tcPr>
            <w:tcW w:w="2518" w:type="dxa"/>
            <w:shd w:val="clear" w:color="auto" w:fill="4F81BD"/>
          </w:tcPr>
          <w:p w14:paraId="729FDC86" w14:textId="77777777" w:rsidR="00510B4F" w:rsidRPr="00200237" w:rsidRDefault="00510B4F" w:rsidP="00200237">
            <w:pPr>
              <w:pStyle w:val="DefaultStyle"/>
              <w:spacing w:after="0" w:line="240" w:lineRule="auto"/>
              <w:jc w:val="both"/>
              <w:rPr>
                <w:rFonts w:eastAsia="MS Mincho"/>
                <w:b/>
                <w:bCs/>
                <w:color w:val="FFFFFF"/>
                <w:lang w:val="en-US"/>
              </w:rPr>
            </w:pPr>
            <w:r w:rsidRPr="00200237">
              <w:rPr>
                <w:rFonts w:eastAsia="MS Mincho"/>
                <w:b/>
                <w:bCs/>
                <w:color w:val="FFFFFF"/>
                <w:lang w:val="en-US"/>
              </w:rPr>
              <w:t>Scenario</w:t>
            </w:r>
          </w:p>
        </w:tc>
        <w:tc>
          <w:tcPr>
            <w:tcW w:w="2552" w:type="dxa"/>
            <w:shd w:val="clear" w:color="auto" w:fill="4F81BD"/>
          </w:tcPr>
          <w:p w14:paraId="79DBFC75" w14:textId="77777777" w:rsidR="00510B4F" w:rsidRPr="00200237" w:rsidRDefault="00510B4F" w:rsidP="00200237">
            <w:pPr>
              <w:pStyle w:val="DefaultStyle"/>
              <w:spacing w:after="0" w:line="240" w:lineRule="auto"/>
              <w:jc w:val="both"/>
              <w:rPr>
                <w:rFonts w:eastAsia="MS Mincho"/>
                <w:b/>
                <w:bCs/>
                <w:color w:val="FFFFFF"/>
                <w:lang w:val="en-US"/>
              </w:rPr>
            </w:pPr>
            <w:r w:rsidRPr="00200237">
              <w:rPr>
                <w:rFonts w:eastAsia="MS Mincho"/>
                <w:b/>
                <w:bCs/>
                <w:color w:val="FFFFFF"/>
                <w:lang w:val="en-US"/>
              </w:rPr>
              <w:t>Software preference</w:t>
            </w:r>
          </w:p>
        </w:tc>
        <w:tc>
          <w:tcPr>
            <w:tcW w:w="4961" w:type="dxa"/>
            <w:shd w:val="clear" w:color="auto" w:fill="4F81BD"/>
          </w:tcPr>
          <w:p w14:paraId="07711768" w14:textId="77777777" w:rsidR="00510B4F" w:rsidRPr="00200237" w:rsidRDefault="00510B4F" w:rsidP="00200237">
            <w:pPr>
              <w:pStyle w:val="DefaultStyle"/>
              <w:spacing w:after="0" w:line="240" w:lineRule="auto"/>
              <w:jc w:val="both"/>
              <w:rPr>
                <w:rFonts w:eastAsia="MS Mincho"/>
                <w:b/>
                <w:bCs/>
                <w:color w:val="FFFFFF"/>
                <w:lang w:val="en-US"/>
              </w:rPr>
            </w:pPr>
            <w:r w:rsidRPr="00200237">
              <w:rPr>
                <w:rFonts w:eastAsia="MS Mincho"/>
                <w:b/>
                <w:bCs/>
                <w:color w:val="FFFFFF"/>
                <w:lang w:val="en-US"/>
              </w:rPr>
              <w:t>Encoding</w:t>
            </w:r>
          </w:p>
        </w:tc>
      </w:tr>
      <w:tr w:rsidR="00510B4F" w:rsidRPr="00BB5C3D" w14:paraId="506D8FF7" w14:textId="77777777" w:rsidTr="00200237">
        <w:tc>
          <w:tcPr>
            <w:tcW w:w="2518" w:type="dxa"/>
            <w:tcBorders>
              <w:bottom w:val="single" w:sz="4" w:space="0" w:color="auto"/>
            </w:tcBorders>
            <w:shd w:val="clear" w:color="auto" w:fill="auto"/>
          </w:tcPr>
          <w:p w14:paraId="27DC33EC"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Software scores A and B as same-set, C and D as subset.</w:t>
            </w:r>
          </w:p>
        </w:tc>
        <w:tc>
          <w:tcPr>
            <w:tcW w:w="2552" w:type="dxa"/>
            <w:tcBorders>
              <w:bottom w:val="single" w:sz="4" w:space="0" w:color="auto"/>
            </w:tcBorders>
            <w:shd w:val="clear" w:color="auto" w:fill="auto"/>
          </w:tcPr>
          <w:p w14:paraId="45C0BC5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wishes to make A the group representative (arbitrary)</w:t>
            </w:r>
          </w:p>
        </w:tc>
        <w:tc>
          <w:tcPr>
            <w:tcW w:w="4961" w:type="dxa"/>
            <w:tcBorders>
              <w:bottom w:val="single" w:sz="4" w:space="0" w:color="auto"/>
            </w:tcBorders>
            <w:shd w:val="clear" w:color="auto" w:fill="auto"/>
          </w:tcPr>
          <w:p w14:paraId="0E05A2F5"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 &amp; group representative</w:t>
            </w:r>
          </w:p>
          <w:p w14:paraId="09494C9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14:paraId="5C0B666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14:paraId="3C63CCA4"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p w14:paraId="5BAE7FE6"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Use of formal same-set and subset notation is also allowed but optional)</w:t>
            </w:r>
          </w:p>
        </w:tc>
      </w:tr>
      <w:tr w:rsidR="00510B4F" w:rsidRPr="00BB5C3D" w14:paraId="7FDE7864" w14:textId="77777777" w:rsidTr="00200237">
        <w:tc>
          <w:tcPr>
            <w:tcW w:w="2518" w:type="dxa"/>
            <w:tcBorders>
              <w:bottom w:val="double" w:sz="4" w:space="0" w:color="auto"/>
            </w:tcBorders>
            <w:shd w:val="clear" w:color="auto" w:fill="auto"/>
          </w:tcPr>
          <w:p w14:paraId="1638E8C6"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As above</w:t>
            </w:r>
          </w:p>
        </w:tc>
        <w:tc>
          <w:tcPr>
            <w:tcW w:w="2552" w:type="dxa"/>
            <w:tcBorders>
              <w:bottom w:val="double" w:sz="4" w:space="0" w:color="auto"/>
            </w:tcBorders>
            <w:shd w:val="clear" w:color="auto" w:fill="auto"/>
          </w:tcPr>
          <w:p w14:paraId="2046B8F1"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group representative</w:t>
            </w:r>
          </w:p>
        </w:tc>
        <w:tc>
          <w:tcPr>
            <w:tcW w:w="4961" w:type="dxa"/>
            <w:tcBorders>
              <w:bottom w:val="double" w:sz="4" w:space="0" w:color="auto"/>
            </w:tcBorders>
            <w:shd w:val="clear" w:color="auto" w:fill="auto"/>
          </w:tcPr>
          <w:p w14:paraId="5431B431"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w:t>
            </w:r>
          </w:p>
          <w:p w14:paraId="11DA8FF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14:paraId="08D11015"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14:paraId="5762AEF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14:paraId="65DD3901" w14:textId="77777777" w:rsidTr="00200237">
        <w:tc>
          <w:tcPr>
            <w:tcW w:w="2518" w:type="dxa"/>
            <w:tcBorders>
              <w:top w:val="double" w:sz="4" w:space="0" w:color="auto"/>
              <w:bottom w:val="double" w:sz="4" w:space="0" w:color="auto"/>
            </w:tcBorders>
            <w:shd w:val="clear" w:color="auto" w:fill="auto"/>
          </w:tcPr>
          <w:p w14:paraId="14BD858C"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Software scores A as best protein, B, C and D are all subset or subsumed</w:t>
            </w:r>
          </w:p>
        </w:tc>
        <w:tc>
          <w:tcPr>
            <w:tcW w:w="2552" w:type="dxa"/>
            <w:tcBorders>
              <w:top w:val="double" w:sz="4" w:space="0" w:color="auto"/>
              <w:bottom w:val="double" w:sz="4" w:space="0" w:color="auto"/>
            </w:tcBorders>
            <w:shd w:val="clear" w:color="auto" w:fill="auto"/>
          </w:tcPr>
          <w:p w14:paraId="45B91105"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N/A</w:t>
            </w:r>
          </w:p>
        </w:tc>
        <w:tc>
          <w:tcPr>
            <w:tcW w:w="4961" w:type="dxa"/>
            <w:tcBorders>
              <w:top w:val="double" w:sz="4" w:space="0" w:color="auto"/>
              <w:bottom w:val="double" w:sz="4" w:space="0" w:color="auto"/>
            </w:tcBorders>
            <w:shd w:val="clear" w:color="auto" w:fill="auto"/>
          </w:tcPr>
          <w:p w14:paraId="67CEB964"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w:t>
            </w:r>
          </w:p>
          <w:p w14:paraId="00AB2399"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non-leading protein</w:t>
            </w:r>
          </w:p>
          <w:p w14:paraId="40815822"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14:paraId="3D1EE8FE"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14:paraId="2B4F393B" w14:textId="77777777" w:rsidTr="00200237">
        <w:tc>
          <w:tcPr>
            <w:tcW w:w="2518" w:type="dxa"/>
            <w:tcBorders>
              <w:top w:val="double" w:sz="4" w:space="0" w:color="auto"/>
              <w:bottom w:val="single" w:sz="4" w:space="0" w:color="auto"/>
            </w:tcBorders>
            <w:shd w:val="clear" w:color="auto" w:fill="auto"/>
          </w:tcPr>
          <w:p w14:paraId="72E0C84E" w14:textId="77777777" w:rsidR="00510B4F" w:rsidRPr="00200237" w:rsidRDefault="00510B4F" w:rsidP="0071788C">
            <w:pPr>
              <w:pStyle w:val="DefaultStyle"/>
              <w:spacing w:after="0" w:line="240" w:lineRule="auto"/>
              <w:jc w:val="both"/>
              <w:rPr>
                <w:rFonts w:eastAsia="MS Mincho"/>
                <w:b/>
                <w:bCs/>
                <w:sz w:val="18"/>
                <w:szCs w:val="18"/>
                <w:lang w:val="en-US"/>
              </w:rPr>
            </w:pPr>
            <w:r w:rsidRPr="00200237">
              <w:rPr>
                <w:rFonts w:eastAsia="MS Mincho"/>
                <w:bCs/>
                <w:sz w:val="18"/>
                <w:szCs w:val="18"/>
                <w:lang w:val="en-US"/>
              </w:rPr>
              <w:t>Software scores all four proteins as same-set or more generally as having equal evidence</w:t>
            </w:r>
          </w:p>
        </w:tc>
        <w:tc>
          <w:tcPr>
            <w:tcW w:w="2552" w:type="dxa"/>
            <w:tcBorders>
              <w:top w:val="double" w:sz="4" w:space="0" w:color="auto"/>
              <w:bottom w:val="single" w:sz="4" w:space="0" w:color="auto"/>
            </w:tcBorders>
            <w:shd w:val="clear" w:color="auto" w:fill="auto"/>
          </w:tcPr>
          <w:p w14:paraId="34715C96"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wishes to make A the group representative (arbitrary)</w:t>
            </w:r>
          </w:p>
        </w:tc>
        <w:tc>
          <w:tcPr>
            <w:tcW w:w="4961" w:type="dxa"/>
            <w:tcBorders>
              <w:top w:val="double" w:sz="4" w:space="0" w:color="auto"/>
              <w:bottom w:val="single" w:sz="4" w:space="0" w:color="auto"/>
            </w:tcBorders>
            <w:shd w:val="clear" w:color="auto" w:fill="auto"/>
          </w:tcPr>
          <w:p w14:paraId="7BF9B0E5"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 &amp; group representative</w:t>
            </w:r>
          </w:p>
          <w:p w14:paraId="35042931"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14:paraId="7BAD1B22"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leading protein</w:t>
            </w:r>
          </w:p>
          <w:p w14:paraId="3AF6DB7E"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leading protein</w:t>
            </w:r>
          </w:p>
        </w:tc>
      </w:tr>
      <w:tr w:rsidR="00510B4F" w:rsidRPr="00BB5C3D" w14:paraId="3B097304" w14:textId="77777777" w:rsidTr="00200237">
        <w:tc>
          <w:tcPr>
            <w:tcW w:w="2518" w:type="dxa"/>
            <w:tcBorders>
              <w:bottom w:val="double" w:sz="4" w:space="0" w:color="auto"/>
            </w:tcBorders>
            <w:shd w:val="clear" w:color="auto" w:fill="auto"/>
          </w:tcPr>
          <w:p w14:paraId="195358B7"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lastRenderedPageBreak/>
              <w:t>As above</w:t>
            </w:r>
          </w:p>
        </w:tc>
        <w:tc>
          <w:tcPr>
            <w:tcW w:w="2552" w:type="dxa"/>
            <w:tcBorders>
              <w:bottom w:val="double" w:sz="4" w:space="0" w:color="auto"/>
            </w:tcBorders>
            <w:shd w:val="clear" w:color="auto" w:fill="auto"/>
          </w:tcPr>
          <w:p w14:paraId="2D7F148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group representative</w:t>
            </w:r>
          </w:p>
        </w:tc>
        <w:tc>
          <w:tcPr>
            <w:tcW w:w="4961" w:type="dxa"/>
            <w:tcBorders>
              <w:bottom w:val="double" w:sz="4" w:space="0" w:color="auto"/>
            </w:tcBorders>
            <w:shd w:val="clear" w:color="auto" w:fill="auto"/>
          </w:tcPr>
          <w:p w14:paraId="7F42A99F"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w:t>
            </w:r>
          </w:p>
          <w:p w14:paraId="3B723644"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14:paraId="2798B22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leading protein</w:t>
            </w:r>
          </w:p>
          <w:p w14:paraId="27F69D9E"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leading protein</w:t>
            </w:r>
          </w:p>
        </w:tc>
      </w:tr>
      <w:tr w:rsidR="00510B4F" w:rsidRPr="00BB5C3D" w14:paraId="357E1CA4" w14:textId="77777777" w:rsidTr="00200237">
        <w:tc>
          <w:tcPr>
            <w:tcW w:w="2518" w:type="dxa"/>
            <w:tcBorders>
              <w:top w:val="double" w:sz="4" w:space="0" w:color="auto"/>
            </w:tcBorders>
            <w:shd w:val="clear" w:color="auto" w:fill="auto"/>
          </w:tcPr>
          <w:p w14:paraId="748E3844"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Software scores A as having slightly more evidence than B. B has additional weak independent evidence relative to A. C and D have less evidence than either A or B.</w:t>
            </w:r>
          </w:p>
        </w:tc>
        <w:tc>
          <w:tcPr>
            <w:tcW w:w="2552" w:type="dxa"/>
            <w:tcBorders>
              <w:top w:val="double" w:sz="4" w:space="0" w:color="auto"/>
            </w:tcBorders>
            <w:shd w:val="clear" w:color="auto" w:fill="auto"/>
          </w:tcPr>
          <w:p w14:paraId="0F11846A"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wishes to assign A as the leading protein and the independent evidence for B is not sufficient for it to form a new PAG.</w:t>
            </w:r>
          </w:p>
        </w:tc>
        <w:tc>
          <w:tcPr>
            <w:tcW w:w="4961" w:type="dxa"/>
            <w:tcBorders>
              <w:top w:val="double" w:sz="4" w:space="0" w:color="auto"/>
            </w:tcBorders>
            <w:shd w:val="clear" w:color="auto" w:fill="auto"/>
          </w:tcPr>
          <w:p w14:paraId="2E1185CA"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 xml:space="preserve">A = leading protein </w:t>
            </w:r>
          </w:p>
          <w:p w14:paraId="71466175"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non-leading protein &amp; marginally distinguished (optional)</w:t>
            </w:r>
          </w:p>
          <w:p w14:paraId="3415C5DB"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14:paraId="4254423E"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14:paraId="34004F84" w14:textId="77777777" w:rsidTr="00200237">
        <w:tc>
          <w:tcPr>
            <w:tcW w:w="2518" w:type="dxa"/>
            <w:tcBorders>
              <w:bottom w:val="single" w:sz="4" w:space="0" w:color="auto"/>
            </w:tcBorders>
            <w:shd w:val="clear" w:color="auto" w:fill="auto"/>
          </w:tcPr>
          <w:p w14:paraId="421D8A6F"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As above</w:t>
            </w:r>
          </w:p>
        </w:tc>
        <w:tc>
          <w:tcPr>
            <w:tcW w:w="2552" w:type="dxa"/>
            <w:tcBorders>
              <w:bottom w:val="single" w:sz="4" w:space="0" w:color="auto"/>
            </w:tcBorders>
            <w:shd w:val="clear" w:color="auto" w:fill="auto"/>
          </w:tcPr>
          <w:p w14:paraId="0254896A"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leading protein out of A and B or group representative</w:t>
            </w:r>
          </w:p>
        </w:tc>
        <w:tc>
          <w:tcPr>
            <w:tcW w:w="4961" w:type="dxa"/>
            <w:tcBorders>
              <w:bottom w:val="single" w:sz="4" w:space="0" w:color="auto"/>
            </w:tcBorders>
            <w:shd w:val="clear" w:color="auto" w:fill="auto"/>
          </w:tcPr>
          <w:p w14:paraId="002846C2"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 xml:space="preserve">A = leading protein  </w:t>
            </w:r>
          </w:p>
          <w:p w14:paraId="242F2A24"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14:paraId="40707140"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14:paraId="34B58D7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14:paraId="463EC735" w14:textId="77777777" w:rsidTr="00200237">
        <w:trPr>
          <w:trHeight w:val="62"/>
        </w:trPr>
        <w:tc>
          <w:tcPr>
            <w:tcW w:w="2518" w:type="dxa"/>
            <w:tcBorders>
              <w:bottom w:val="double" w:sz="4" w:space="0" w:color="auto"/>
            </w:tcBorders>
            <w:shd w:val="clear" w:color="auto" w:fill="auto"/>
          </w:tcPr>
          <w:p w14:paraId="0AF75386"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As above</w:t>
            </w:r>
          </w:p>
        </w:tc>
        <w:tc>
          <w:tcPr>
            <w:tcW w:w="2552" w:type="dxa"/>
            <w:tcBorders>
              <w:bottom w:val="double" w:sz="4" w:space="0" w:color="auto"/>
            </w:tcBorders>
            <w:shd w:val="clear" w:color="auto" w:fill="auto"/>
          </w:tcPr>
          <w:p w14:paraId="4D4BE39E"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leading protein but does select a group representative</w:t>
            </w:r>
          </w:p>
        </w:tc>
        <w:tc>
          <w:tcPr>
            <w:tcW w:w="4961" w:type="dxa"/>
            <w:tcBorders>
              <w:bottom w:val="double" w:sz="4" w:space="0" w:color="auto"/>
            </w:tcBorders>
            <w:shd w:val="clear" w:color="auto" w:fill="auto"/>
          </w:tcPr>
          <w:p w14:paraId="7367F71E"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  &amp; group representative</w:t>
            </w:r>
          </w:p>
          <w:p w14:paraId="7680281D"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14:paraId="2D8FE83B"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14:paraId="04CCF77A"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bl>
    <w:p w14:paraId="716D0575" w14:textId="77777777" w:rsidR="00510B4F" w:rsidRPr="00BB5C3D" w:rsidRDefault="00510B4F" w:rsidP="00510B4F">
      <w:pPr>
        <w:pStyle w:val="DefaultStyle"/>
        <w:jc w:val="both"/>
        <w:rPr>
          <w:lang w:val="en-US"/>
        </w:rPr>
      </w:pPr>
      <w:r w:rsidRPr="00071A7F">
        <w:rPr>
          <w:b/>
          <w:lang w:val="en-US"/>
        </w:rPr>
        <w:t xml:space="preserve">Table </w:t>
      </w:r>
      <w:r w:rsidR="00C103BC">
        <w:rPr>
          <w:b/>
          <w:lang w:val="en-US"/>
        </w:rPr>
        <w:t>4</w:t>
      </w:r>
      <w:r w:rsidRPr="00071A7F">
        <w:rPr>
          <w:b/>
          <w:lang w:val="en-US"/>
        </w:rPr>
        <w:t>.</w:t>
      </w:r>
      <w:r w:rsidRPr="00BB5C3D">
        <w:rPr>
          <w:lang w:val="en-US"/>
        </w:rPr>
        <w:t xml:space="preserve"> A summary of grouping options and recommendation for CV term annotations, assuming a group of four related proteins A-D.</w:t>
      </w:r>
    </w:p>
    <w:p w14:paraId="7E774519" w14:textId="77777777" w:rsidR="00FD06C5" w:rsidRPr="009014D1" w:rsidRDefault="00FD06C5" w:rsidP="00466496"/>
    <w:p w14:paraId="40A2C9FE" w14:textId="77777777" w:rsidR="00974779" w:rsidRPr="00071A7F" w:rsidRDefault="00974779" w:rsidP="00974779">
      <w:pPr>
        <w:pStyle w:val="Heading3"/>
      </w:pPr>
      <w:bookmarkStart w:id="36" w:name="_Ref381196471"/>
      <w:bookmarkStart w:id="37" w:name="_Toc453235332"/>
      <w:r w:rsidRPr="00AF5B55">
        <w:t xml:space="preserve">Support for </w:t>
      </w:r>
      <w:r w:rsidRPr="00AF5B55">
        <w:rPr>
          <w:i/>
        </w:rPr>
        <w:t xml:space="preserve">de novo </w:t>
      </w:r>
      <w:r w:rsidRPr="00AF5B55">
        <w:t>sequencing approaches</w:t>
      </w:r>
      <w:bookmarkEnd w:id="36"/>
      <w:bookmarkEnd w:id="37"/>
      <w:r w:rsidRPr="00AF5B55">
        <w:t xml:space="preserve"> </w:t>
      </w:r>
    </w:p>
    <w:p w14:paraId="402BDD21" w14:textId="39556DA4" w:rsidR="00974779" w:rsidRPr="000D6066" w:rsidRDefault="00974779" w:rsidP="005E3444">
      <w:pPr>
        <w:jc w:val="both"/>
      </w:pPr>
      <w:r>
        <w:t xml:space="preserve">In mzIdentML version 1.1, &lt;SpectrumIdentificationItem&gt; had a mandatory sub-element &lt;PeptideEvidenceRef&gt; to link each PSM to all the proteins from which it could have originated. The inclusion of this mandatory requriements makes it difficult to represent results from </w:t>
      </w:r>
      <w:r>
        <w:rPr>
          <w:i/>
        </w:rPr>
        <w:t xml:space="preserve">de novo </w:t>
      </w:r>
      <w:r>
        <w:t>sequencing</w:t>
      </w:r>
      <w:r w:rsidR="00827934">
        <w:t xml:space="preserve"> and spectral library search</w:t>
      </w:r>
      <w:r>
        <w:t xml:space="preserve"> approaches where PSMs may not necessarily have originated from a protein database search. As such, in mzIdentML 1.2 &lt;PeptideEvidenceRef&gt; has a cardinality of 0..many. In all cases of </w:t>
      </w:r>
      <w:r w:rsidR="00C210FC">
        <w:t xml:space="preserve">sequence </w:t>
      </w:r>
      <w:r>
        <w:t xml:space="preserve">database search, export software </w:t>
      </w:r>
      <w:r w:rsidR="00F04038">
        <w:t>MUST include</w:t>
      </w:r>
      <w:r>
        <w:t xml:space="preserve"> all &lt;PeptideEvidenceRef&gt; elements for every PSM.</w:t>
      </w:r>
      <w:r w:rsidR="000D6066">
        <w:t xml:space="preserve"> </w:t>
      </w:r>
      <w:r w:rsidR="000D6066">
        <w:rPr>
          <w:i/>
        </w:rPr>
        <w:t xml:space="preserve">De novo </w:t>
      </w:r>
      <w:r w:rsidR="000D6066">
        <w:t>sequencing approaches are therefore supported, but only in a relatively straightforward manner, where complete peptide sequences are identified. There is no specification for representing partial peptide sequences or sequence tags.</w:t>
      </w:r>
      <w:r w:rsidR="00192017">
        <w:t xml:space="preserve"> </w:t>
      </w:r>
    </w:p>
    <w:p w14:paraId="6DCF1C3E" w14:textId="77777777" w:rsidR="00AD29F7" w:rsidRPr="00071A7F" w:rsidRDefault="00AD29F7" w:rsidP="005E3444">
      <w:pPr>
        <w:jc w:val="both"/>
      </w:pPr>
    </w:p>
    <w:p w14:paraId="3D7B6DE2" w14:textId="77777777" w:rsidR="00E45B11" w:rsidRDefault="00E45B11" w:rsidP="005E3444">
      <w:pPr>
        <w:jc w:val="both"/>
      </w:pPr>
    </w:p>
    <w:p w14:paraId="43335E94" w14:textId="77777777" w:rsidR="00AD29F7" w:rsidRDefault="00AD29F7" w:rsidP="005E3444">
      <w:pPr>
        <w:pStyle w:val="Heading3"/>
        <w:jc w:val="both"/>
      </w:pPr>
      <w:bookmarkStart w:id="38" w:name="_Ref450046411"/>
      <w:bookmarkStart w:id="39" w:name="_Toc453235333"/>
      <w:r>
        <w:t>Spectral library searches</w:t>
      </w:r>
      <w:bookmarkEnd w:id="38"/>
      <w:bookmarkEnd w:id="39"/>
    </w:p>
    <w:p w14:paraId="24C027B0" w14:textId="77777777" w:rsidR="00D04B75" w:rsidRDefault="00AD29F7" w:rsidP="005E3444">
      <w:pPr>
        <w:jc w:val="both"/>
      </w:pPr>
      <w:r w:rsidRPr="00F3011C">
        <w:t>An alternative to sequence database searches for identifying peptides from MS data is to search a pre-compiled library</w:t>
      </w:r>
      <w:r>
        <w:t xml:space="preserve"> (spectral library)</w:t>
      </w:r>
      <w:r w:rsidRPr="00F3011C">
        <w:t xml:space="preserve"> of peptide-spectrum matches. These spectral library searches are supported in </w:t>
      </w:r>
      <w:r>
        <w:t>mzIdentML</w:t>
      </w:r>
      <w:r w:rsidRPr="00F3011C">
        <w:t xml:space="preserve">. The recommended encoding is similar to sequence database search results, the main difference </w:t>
      </w:r>
      <w:r>
        <w:t>is that a &lt;Peptide&gt; entity SHOULD record each library entry that has been matched against. Additional scores or metadata about the library entity SHOULD be included as &lt;cvParam&gt; elements on &lt;Peptide&gt;.</w:t>
      </w:r>
      <w:r w:rsidR="00D04B75">
        <w:t xml:space="preserve"> For searches against spectral archives i.e. where the identity of the library entry is unknown, the encoding SHOULD include an empty string in &lt;PeptideSequence&gt;.  </w:t>
      </w:r>
    </w:p>
    <w:p w14:paraId="7ABF4F32" w14:textId="77777777" w:rsidR="00D04B75" w:rsidRDefault="00D04B75" w:rsidP="005E3444">
      <w:pPr>
        <w:jc w:val="both"/>
      </w:pPr>
    </w:p>
    <w:p w14:paraId="184E1D37" w14:textId="77777777" w:rsidR="00AD29F7" w:rsidRDefault="00AD29F7" w:rsidP="005E3444">
      <w:pPr>
        <w:jc w:val="both"/>
      </w:pPr>
      <w:r>
        <w:t xml:space="preserve">Note – there has been no formal change to the schema or CV requirements from mzIdentML 1.1 to 1.2 around spectral library encoding, but the intended encoding has changed. The mzIdentML 1.1. specifications stated that spectral library entries should be encoded within &lt;DBSequence&gt;, which does not well model the data produced. </w:t>
      </w:r>
    </w:p>
    <w:p w14:paraId="70D630D4" w14:textId="77777777" w:rsidR="00FA2A88" w:rsidRPr="00D77D22" w:rsidRDefault="00FA2A88" w:rsidP="00466496">
      <w:pPr>
        <w:rPr>
          <w:highlight w:val="yellow"/>
        </w:rPr>
      </w:pPr>
    </w:p>
    <w:p w14:paraId="641C2FAC" w14:textId="77777777" w:rsidR="00D77D22" w:rsidRDefault="00D77D22" w:rsidP="00466496"/>
    <w:p w14:paraId="285DC0AA" w14:textId="77777777" w:rsidR="009075AB" w:rsidRDefault="00AD1C0F" w:rsidP="00466496">
      <w:pPr>
        <w:pStyle w:val="Heading3"/>
      </w:pPr>
      <w:bookmarkStart w:id="40" w:name="_Ref359851738"/>
      <w:bookmarkStart w:id="41" w:name="_Toc453235334"/>
      <w:r>
        <w:t>Multiple database search engines</w:t>
      </w:r>
      <w:bookmarkEnd w:id="40"/>
      <w:bookmarkEnd w:id="41"/>
    </w:p>
    <w:p w14:paraId="2FB4F1CE" w14:textId="77777777" w:rsidR="003551BB" w:rsidRDefault="0000784E" w:rsidP="005E3444">
      <w:pPr>
        <w:pStyle w:val="nobreak"/>
        <w:jc w:val="both"/>
      </w:pPr>
      <w:r>
        <w:t>Proteomics groups now commonly analy</w:t>
      </w:r>
      <w:r w:rsidR="00ED0BFE">
        <w:t>ze</w:t>
      </w:r>
      <w:r>
        <w:t xml:space="preserve"> MS data using multiple search engines and combine results to improve the number of peptide and protein identifications that can be made. The output of such approaches can be represented in </w:t>
      </w:r>
      <w:r w:rsidR="006D41B9">
        <w:t>mzIdentML</w:t>
      </w:r>
      <w:r>
        <w:t xml:space="preserve"> as follows (see Section 6 for documentation of the model elements). </w:t>
      </w:r>
      <w:r w:rsidR="003551BB">
        <w:t>Note that the RECOMMENDED encoding has changed since the version 1.1.0 specification as a result of community feedback.</w:t>
      </w:r>
      <w:r w:rsidR="00A03B72">
        <w:t xml:space="preserve"> It has been decided that throughout mzIdentML, the spectrum referenced from a &lt;SpectrumIdentificationResult&gt; MUST be unique within a file i.e. only one set of ranked results can be provided per spectrum. </w:t>
      </w:r>
      <w:r w:rsidR="00671037">
        <w:t xml:space="preserve">This has implications for encoding the results of multiple search engines, as only consensus results (after they have been combined) can be represented in a valid mzIdentML 1.2 file. </w:t>
      </w:r>
      <w:r w:rsidR="007E7DF3">
        <w:t xml:space="preserve">If exporters wish to maintain the original search engine results, these MAY be encoded using &lt;cvParam&gt; elements within </w:t>
      </w:r>
      <w:r w:rsidR="007E7DF3">
        <w:lastRenderedPageBreak/>
        <w:t>&lt;SpectrumIdentificationItem&gt; containing additional scores, statistics and indicating the original rankings from the source search engine.</w:t>
      </w:r>
    </w:p>
    <w:p w14:paraId="4BAD4094" w14:textId="77777777" w:rsidR="007E7DF3" w:rsidRDefault="007E7DF3" w:rsidP="005E3444">
      <w:pPr>
        <w:jc w:val="both"/>
      </w:pPr>
    </w:p>
    <w:p w14:paraId="58507231" w14:textId="16397DCB" w:rsidR="005C70C5" w:rsidRDefault="007E7DF3" w:rsidP="005E3444">
      <w:pPr>
        <w:jc w:val="both"/>
      </w:pPr>
      <w:r>
        <w:t>The &lt;SpectrumIdentification&gt; element MUST reference a &lt;SpectrumIdentificationProtocol&gt; holding representative parameters used across all search engines (i.e. search tolerances, enzyme and modifications), since these are MANDATORY elements. If the same search parameters were not employed in all source searches, the parameters should be set with superset or widest values i.e. all modifications that have been searched, widest tolerances and so on. All search engines that have been employed SHOULD be represented within the &lt;AnalysisSoftwareList&gt;.</w:t>
      </w:r>
      <w:r w:rsidRPr="005C67C0">
        <w:t xml:space="preserve"> </w:t>
      </w:r>
      <w:r w:rsidRPr="00FB22F7">
        <w:t xml:space="preserve">It must </w:t>
      </w:r>
      <w:r>
        <w:t xml:space="preserve">also </w:t>
      </w:r>
      <w:r w:rsidRPr="00FB22F7">
        <w:t>be highlighted that mzIdentML cannot</w:t>
      </w:r>
      <w:r>
        <w:t xml:space="preserve"> be used to</w:t>
      </w:r>
      <w:r w:rsidRPr="00FB22F7">
        <w:t xml:space="preserve"> model the order in which the software was used (it does not support workflows).</w:t>
      </w:r>
    </w:p>
    <w:p w14:paraId="426EF32C" w14:textId="77777777" w:rsidR="003276A1" w:rsidRDefault="003276A1" w:rsidP="005E3444">
      <w:pPr>
        <w:jc w:val="both"/>
      </w:pPr>
    </w:p>
    <w:p w14:paraId="3573ADE3" w14:textId="3D50DC01" w:rsidR="003276A1" w:rsidRDefault="003276A1" w:rsidP="005E3444">
      <w:pPr>
        <w:jc w:val="both"/>
      </w:pPr>
      <w:r>
        <w:t>The same encoding describing MAY also be used to describe other approaches where different search protocols are applied to the same spectra (for example using different parameter sets with the same search engine), and subsequently combined. In this case, it is RECOMMENDED that only a single (assumed best) score of any given type is represented once per &lt;SpectrumIdentificationItem&gt;.</w:t>
      </w:r>
    </w:p>
    <w:p w14:paraId="31E29B35" w14:textId="77777777" w:rsidR="003276A1" w:rsidRDefault="003276A1" w:rsidP="00071A7F"/>
    <w:p w14:paraId="395CBC87" w14:textId="77777777" w:rsidR="00FC7751" w:rsidRPr="00EE71D9" w:rsidRDefault="00FC7751" w:rsidP="00FC7751">
      <w:pPr>
        <w:pStyle w:val="Heading3"/>
      </w:pPr>
      <w:bookmarkStart w:id="42" w:name="_Toc453235335"/>
      <w:bookmarkStart w:id="43" w:name="_Ref381192388"/>
      <w:bookmarkStart w:id="44" w:name="_Ref409017323"/>
      <w:r w:rsidRPr="00EE71D9">
        <w:t>Pre-fractionation of samples</w:t>
      </w:r>
      <w:r w:rsidR="009F4705">
        <w:t xml:space="preserve"> </w:t>
      </w:r>
      <w:r w:rsidR="009F4705" w:rsidRPr="00EE71D9">
        <w:t xml:space="preserve">prior to </w:t>
      </w:r>
      <w:bookmarkStart w:id="45" w:name="_Ref359851724"/>
      <w:r w:rsidR="009F4705" w:rsidRPr="00EE71D9">
        <w:t>MS</w:t>
      </w:r>
      <w:bookmarkEnd w:id="45"/>
      <w:r w:rsidR="009F4705">
        <w:t xml:space="preserve"> and splitting of searches</w:t>
      </w:r>
      <w:bookmarkEnd w:id="42"/>
      <w:r w:rsidRPr="00EE71D9">
        <w:t xml:space="preserve"> </w:t>
      </w:r>
      <w:bookmarkEnd w:id="43"/>
      <w:bookmarkEnd w:id="44"/>
    </w:p>
    <w:p w14:paraId="35B95BA3" w14:textId="77777777" w:rsidR="00FC7751" w:rsidRDefault="00FC7751" w:rsidP="00F07F9F">
      <w:bookmarkStart w:id="46" w:name="_Toc359851822"/>
      <w:bookmarkStart w:id="47" w:name="_Toc359851823"/>
      <w:bookmarkEnd w:id="46"/>
      <w:bookmarkEnd w:id="47"/>
    </w:p>
    <w:p w14:paraId="22FD58D4" w14:textId="77777777" w:rsidR="0050613A" w:rsidRDefault="0050613A" w:rsidP="005E3444">
      <w:pPr>
        <w:jc w:val="both"/>
      </w:pPr>
      <w:r>
        <w:t xml:space="preserve">It is common in </w:t>
      </w:r>
      <w:r w:rsidR="00595B33">
        <w:t>many</w:t>
      </w:r>
      <w:r>
        <w:t xml:space="preserve"> workflows for pre-fractionation of a sample to be performed prior to MS, for example via 1D</w:t>
      </w:r>
      <w:r w:rsidR="00F4657E">
        <w:t xml:space="preserve"> or 2D</w:t>
      </w:r>
      <w:r>
        <w:t xml:space="preserve"> gel electrophoresis or 2D LC. </w:t>
      </w:r>
      <w:r w:rsidR="00664436">
        <w:t>I</w:t>
      </w:r>
      <w:r w:rsidR="00EF2203">
        <w:t xml:space="preserve">n some scenarios </w:t>
      </w:r>
      <w:r w:rsidR="00E55BDD">
        <w:t xml:space="preserve">results of database searches </w:t>
      </w:r>
      <w:r w:rsidR="00CB13A5">
        <w:t>are</w:t>
      </w:r>
      <w:r w:rsidR="00E55BDD">
        <w:t xml:space="preserve"> combined prior to protein inference </w:t>
      </w:r>
      <w:r w:rsidR="004F409F">
        <w:t xml:space="preserve">and in other instances there is no combination of results prior to protein inference. We have identified the following scenarios and </w:t>
      </w:r>
      <w:r w:rsidR="00CB13A5">
        <w:t>describe the</w:t>
      </w:r>
      <w:r w:rsidR="004F409F">
        <w:t xml:space="preserve"> RECOMMENDED encoding in each case. </w:t>
      </w:r>
    </w:p>
    <w:p w14:paraId="6C4583F8" w14:textId="77777777" w:rsidR="00E55BDD" w:rsidRDefault="00E55BDD" w:rsidP="00F07F9F"/>
    <w:p w14:paraId="41E4C1D2" w14:textId="77777777" w:rsidR="00E55BDD" w:rsidRDefault="00E55BDD" w:rsidP="004343DC"/>
    <w:tbl>
      <w:tblPr>
        <w:tblW w:w="0" w:type="auto"/>
        <w:tblBorders>
          <w:top w:val="single" w:sz="8" w:space="0" w:color="7BA0CD"/>
          <w:left w:val="single" w:sz="8" w:space="0" w:color="7BA0CD"/>
          <w:bottom w:val="single" w:sz="8" w:space="0" w:color="7BA0CD"/>
          <w:right w:val="single" w:sz="8" w:space="0" w:color="7BA0CD"/>
          <w:insideH w:val="single" w:sz="8" w:space="0" w:color="7BA0CD"/>
        </w:tblBorders>
        <w:tblLook w:val="04A0" w:firstRow="1" w:lastRow="0" w:firstColumn="1" w:lastColumn="0" w:noHBand="0" w:noVBand="1"/>
      </w:tblPr>
      <w:tblGrid>
        <w:gridCol w:w="5094"/>
        <w:gridCol w:w="5094"/>
      </w:tblGrid>
      <w:tr w:rsidR="00D45707" w14:paraId="2BEF6770" w14:textId="77777777" w:rsidTr="00206C3D">
        <w:tc>
          <w:tcPr>
            <w:tcW w:w="5094" w:type="dxa"/>
            <w:tcBorders>
              <w:bottom w:val="single" w:sz="4" w:space="0" w:color="auto"/>
            </w:tcBorders>
            <w:shd w:val="clear" w:color="auto" w:fill="4F81BD"/>
          </w:tcPr>
          <w:p w14:paraId="7FEC7186" w14:textId="77777777" w:rsidR="00D45707" w:rsidRPr="005A7763" w:rsidRDefault="00D45707" w:rsidP="00206C3D">
            <w:pPr>
              <w:rPr>
                <w:b/>
                <w:bCs/>
                <w:color w:val="FFFFFF"/>
              </w:rPr>
            </w:pPr>
            <w:r w:rsidRPr="005A7763">
              <w:rPr>
                <w:b/>
                <w:bCs/>
                <w:color w:val="FFFFFF"/>
              </w:rPr>
              <w:t>Scenario</w:t>
            </w:r>
          </w:p>
        </w:tc>
        <w:tc>
          <w:tcPr>
            <w:tcW w:w="5094" w:type="dxa"/>
            <w:tcBorders>
              <w:bottom w:val="single" w:sz="4" w:space="0" w:color="auto"/>
            </w:tcBorders>
            <w:shd w:val="clear" w:color="auto" w:fill="4F81BD"/>
          </w:tcPr>
          <w:p w14:paraId="2CCC1286" w14:textId="77777777" w:rsidR="00D45707" w:rsidRPr="005A7763" w:rsidRDefault="00D45707" w:rsidP="00206C3D">
            <w:pPr>
              <w:rPr>
                <w:b/>
                <w:bCs/>
                <w:color w:val="FFFFFF"/>
              </w:rPr>
            </w:pPr>
            <w:r w:rsidRPr="005A7763">
              <w:rPr>
                <w:b/>
                <w:bCs/>
                <w:color w:val="FFFFFF"/>
              </w:rPr>
              <w:t>Encoding</w:t>
            </w:r>
          </w:p>
        </w:tc>
      </w:tr>
      <w:tr w:rsidR="00D45707" w14:paraId="02BFBA06"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1A5FF57A" w14:textId="77777777" w:rsidR="00D45707" w:rsidRPr="00090CC0" w:rsidRDefault="009D37D5" w:rsidP="009146F3">
            <w:pPr>
              <w:rPr>
                <w:bCs/>
                <w:vertAlign w:val="superscript"/>
              </w:rPr>
            </w:pPr>
            <w:r w:rsidRPr="00071A7F">
              <w:rPr>
                <w:b/>
                <w:bCs/>
              </w:rPr>
              <w:t>Scenario 1.</w:t>
            </w:r>
            <w:r>
              <w:rPr>
                <w:bCs/>
              </w:rPr>
              <w:t xml:space="preserve"> </w:t>
            </w:r>
            <w:r w:rsidR="00D45707" w:rsidRPr="00090CC0">
              <w:rPr>
                <w:bCs/>
              </w:rPr>
              <w:t xml:space="preserve">i) A sample is fractionated into </w:t>
            </w:r>
            <w:r w:rsidR="00D45707" w:rsidRPr="00090CC0">
              <w:rPr>
                <w:bCs/>
                <w:i/>
              </w:rPr>
              <w:t>n</w:t>
            </w:r>
            <w:r w:rsidR="00D45707" w:rsidRPr="00090CC0">
              <w:rPr>
                <w:bCs/>
              </w:rPr>
              <w:t xml:space="preserve"> sub-samples, prior to </w:t>
            </w:r>
            <w:r w:rsidR="00D45707" w:rsidRPr="00090CC0">
              <w:rPr>
                <w:bCs/>
                <w:i/>
              </w:rPr>
              <w:t>n</w:t>
            </w:r>
            <w:r w:rsidR="00D45707" w:rsidRPr="00090CC0">
              <w:rPr>
                <w:bCs/>
              </w:rPr>
              <w:t xml:space="preserve"> runs on the MS; ii) t</w:t>
            </w:r>
            <w:r w:rsidR="00D45707" w:rsidRPr="005C334A">
              <w:rPr>
                <w:bCs/>
              </w:rPr>
              <w:t xml:space="preserve">he search engine performs </w:t>
            </w:r>
            <w:r w:rsidR="00D45707" w:rsidRPr="00090CC0">
              <w:rPr>
                <w:bCs/>
                <w:i/>
              </w:rPr>
              <w:t>n</w:t>
            </w:r>
            <w:r w:rsidR="00D45707" w:rsidRPr="005C334A">
              <w:rPr>
                <w:bCs/>
              </w:rPr>
              <w:t xml:space="preserve"> searches, producing </w:t>
            </w:r>
            <w:r w:rsidR="00D45707" w:rsidRPr="00090CC0">
              <w:rPr>
                <w:bCs/>
                <w:i/>
              </w:rPr>
              <w:t>n</w:t>
            </w:r>
            <w:r w:rsidR="00D45707" w:rsidRPr="00090CC0">
              <w:rPr>
                <w:bCs/>
              </w:rPr>
              <w:t xml:space="preserve"> protein-lists.</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6E590F3A" w14:textId="77777777" w:rsidR="00D45707" w:rsidRDefault="00D45707" w:rsidP="00206C3D">
            <w:r w:rsidRPr="005A7763">
              <w:rPr>
                <w:i/>
              </w:rPr>
              <w:t xml:space="preserve">n </w:t>
            </w:r>
            <w:r>
              <w:t>mzIdentML files SHOULD be produced, each containing 1 &lt;SpectrumIdentificationList&gt;, 1</w:t>
            </w:r>
            <w:r w:rsidRPr="005A7763">
              <w:rPr>
                <w:i/>
              </w:rPr>
              <w:t xml:space="preserve"> </w:t>
            </w:r>
            <w:r>
              <w:t>&lt;SpectrumIdentificationProtocol&gt;, 1&lt;SpectrumIdentification&gt;, 1 &lt;ProteinDetection&gt;, 1 &lt;ProteinDetectionList&gt;.</w:t>
            </w:r>
          </w:p>
          <w:p w14:paraId="69AA0FF7" w14:textId="77777777" w:rsidR="00596B1E" w:rsidRDefault="00596B1E" w:rsidP="00206C3D"/>
          <w:p w14:paraId="3C336626" w14:textId="77777777" w:rsidR="00596B1E" w:rsidRDefault="00596B1E" w:rsidP="00206C3D"/>
          <w:p w14:paraId="1AE29D78" w14:textId="77777777" w:rsidR="00596B1E" w:rsidRPr="004A7B5C" w:rsidRDefault="00596B1E" w:rsidP="00206C3D"/>
        </w:tc>
      </w:tr>
      <w:tr w:rsidR="00D45707" w14:paraId="7B193D8A" w14:textId="77777777" w:rsidTr="00206C3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094" w:type="dxa"/>
            <w:shd w:val="clear" w:color="auto" w:fill="auto"/>
          </w:tcPr>
          <w:p w14:paraId="105018DA" w14:textId="77777777" w:rsidR="00D45707" w:rsidRPr="00090CC0" w:rsidRDefault="009D37D5" w:rsidP="009D37D5">
            <w:pPr>
              <w:rPr>
                <w:bCs/>
              </w:rPr>
            </w:pPr>
            <w:r w:rsidRPr="00071A7F">
              <w:rPr>
                <w:b/>
                <w:bCs/>
              </w:rPr>
              <w:t>Scenario 2.</w:t>
            </w:r>
            <w:r>
              <w:rPr>
                <w:bCs/>
              </w:rPr>
              <w:t xml:space="preserve"> </w:t>
            </w:r>
            <w:r w:rsidR="00D45707" w:rsidRPr="00090CC0">
              <w:rPr>
                <w:bCs/>
              </w:rPr>
              <w:t xml:space="preserve">i) A sample is fractionated into </w:t>
            </w:r>
            <w:r w:rsidR="00D45707" w:rsidRPr="00090CC0">
              <w:rPr>
                <w:bCs/>
                <w:i/>
              </w:rPr>
              <w:t>n</w:t>
            </w:r>
            <w:r w:rsidR="00D45707" w:rsidRPr="00090CC0">
              <w:rPr>
                <w:bCs/>
              </w:rPr>
              <w:t xml:space="preserve"> sub-samples, prior to </w:t>
            </w:r>
            <w:r w:rsidR="00D45707" w:rsidRPr="00090CC0">
              <w:rPr>
                <w:bCs/>
                <w:i/>
              </w:rPr>
              <w:t>n</w:t>
            </w:r>
            <w:r w:rsidR="00D45707" w:rsidRPr="00090CC0">
              <w:rPr>
                <w:bCs/>
              </w:rPr>
              <w:t xml:space="preserve"> runs on the MS; ii) the search engine </w:t>
            </w:r>
            <w:r w:rsidR="00D45707" w:rsidRPr="005C334A">
              <w:rPr>
                <w:bCs/>
              </w:rPr>
              <w:t xml:space="preserve">imports </w:t>
            </w:r>
            <w:r w:rsidR="00D45707" w:rsidRPr="005C334A">
              <w:rPr>
                <w:bCs/>
                <w:i/>
              </w:rPr>
              <w:t>n</w:t>
            </w:r>
            <w:r w:rsidR="00D45707" w:rsidRPr="005C334A">
              <w:rPr>
                <w:bCs/>
              </w:rPr>
              <w:t xml:space="preserve"> peak lists </w:t>
            </w:r>
            <w:r w:rsidR="005152DA">
              <w:rPr>
                <w:bCs/>
              </w:rPr>
              <w:t xml:space="preserve">and performs </w:t>
            </w:r>
            <w:r w:rsidR="005152DA">
              <w:rPr>
                <w:bCs/>
                <w:i/>
              </w:rPr>
              <w:t xml:space="preserve">n </w:t>
            </w:r>
            <w:r w:rsidR="005152DA">
              <w:rPr>
                <w:bCs/>
              </w:rPr>
              <w:t xml:space="preserve">searches </w:t>
            </w:r>
            <w:r w:rsidR="00D45707" w:rsidRPr="005C334A">
              <w:rPr>
                <w:bCs/>
              </w:rPr>
              <w:t xml:space="preserve">but internally integrates results to produce one </w:t>
            </w:r>
            <w:r w:rsidR="00D45707" w:rsidRPr="00090CC0">
              <w:rPr>
                <w:bCs/>
              </w:rPr>
              <w:t>protein list.</w:t>
            </w:r>
            <w:r w:rsidR="00D45707" w:rsidRPr="00090CC0">
              <w:rPr>
                <w:bCs/>
                <w:vertAlign w:val="superscript"/>
              </w:rPr>
              <w:t xml:space="preserve"> </w:t>
            </w:r>
            <w:r w:rsidR="00D45707" w:rsidRPr="00090CC0">
              <w:rPr>
                <w:bCs/>
              </w:rPr>
              <w:t xml:space="preserve"> </w:t>
            </w:r>
          </w:p>
        </w:tc>
        <w:tc>
          <w:tcPr>
            <w:tcW w:w="5094" w:type="dxa"/>
            <w:shd w:val="clear" w:color="auto" w:fill="auto"/>
          </w:tcPr>
          <w:p w14:paraId="6BD61E2A" w14:textId="77777777" w:rsidR="00D45707" w:rsidRDefault="00D45707" w:rsidP="00206C3D">
            <w:r>
              <w:t xml:space="preserve">The final file SHOULD contain </w:t>
            </w:r>
            <w:r w:rsidRPr="005A7763">
              <w:rPr>
                <w:i/>
              </w:rPr>
              <w:t xml:space="preserve">n </w:t>
            </w:r>
            <w:r>
              <w:t xml:space="preserve">&lt;SpectrumIdentificationList&gt;s, </w:t>
            </w:r>
            <w:r w:rsidRPr="005A7763">
              <w:rPr>
                <w:i/>
              </w:rPr>
              <w:t xml:space="preserve">n </w:t>
            </w:r>
            <w:r>
              <w:t xml:space="preserve">&lt;SpectrumIdentificationProtocol&gt;s, </w:t>
            </w:r>
            <w:r w:rsidRPr="005A7763">
              <w:rPr>
                <w:i/>
              </w:rPr>
              <w:t xml:space="preserve">n </w:t>
            </w:r>
            <w:r>
              <w:t>&lt;SpectrumIdentification&gt;s, 1 &lt;ProteinDetection&gt;, 1 &lt;ProteinDetectionList&gt;.</w:t>
            </w:r>
          </w:p>
          <w:p w14:paraId="1050203B" w14:textId="77777777" w:rsidR="00596B1E" w:rsidRDefault="00596B1E" w:rsidP="00206C3D"/>
          <w:p w14:paraId="6CF12B5B" w14:textId="77777777" w:rsidR="00596B1E" w:rsidRDefault="00596B1E" w:rsidP="00596B1E">
            <w:r>
              <w:t>The &lt;SpectrumIdentificationProtocol&gt;s MUST indicate that pre-fractionation has taken place, using the CV term in Table 1.</w:t>
            </w:r>
          </w:p>
        </w:tc>
      </w:tr>
      <w:tr w:rsidR="00D45707" w14:paraId="6AE40201"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125ABE2A" w14:textId="77777777" w:rsidR="00D45707" w:rsidRPr="00090CC0" w:rsidRDefault="009D37D5" w:rsidP="009146F3">
            <w:pPr>
              <w:rPr>
                <w:bCs/>
              </w:rPr>
            </w:pPr>
            <w:r w:rsidRPr="00071A7F">
              <w:rPr>
                <w:b/>
                <w:bCs/>
              </w:rPr>
              <w:t>Scenario 3.</w:t>
            </w:r>
            <w:r>
              <w:rPr>
                <w:bCs/>
              </w:rPr>
              <w:t xml:space="preserve"> </w:t>
            </w:r>
            <w:r w:rsidR="00D45707" w:rsidRPr="00090CC0">
              <w:rPr>
                <w:bCs/>
              </w:rPr>
              <w:t xml:space="preserve">i) A sample is fractionated into </w:t>
            </w:r>
            <w:r w:rsidR="00D45707" w:rsidRPr="00090CC0">
              <w:rPr>
                <w:bCs/>
                <w:i/>
              </w:rPr>
              <w:t>n</w:t>
            </w:r>
            <w:r w:rsidR="00D45707" w:rsidRPr="00090CC0">
              <w:rPr>
                <w:bCs/>
              </w:rPr>
              <w:t xml:space="preserve"> sub-samples, prior to </w:t>
            </w:r>
            <w:r w:rsidR="00D45707" w:rsidRPr="00090CC0">
              <w:rPr>
                <w:bCs/>
                <w:i/>
              </w:rPr>
              <w:t>n</w:t>
            </w:r>
            <w:r w:rsidR="00D45707" w:rsidRPr="00090CC0">
              <w:rPr>
                <w:bCs/>
              </w:rPr>
              <w:t xml:space="preserve"> runs on the MS; ii) t</w:t>
            </w:r>
            <w:r w:rsidR="00D45707" w:rsidRPr="005C334A">
              <w:rPr>
                <w:bCs/>
              </w:rPr>
              <w:t xml:space="preserve">he search engine performs </w:t>
            </w:r>
            <w:r w:rsidR="00D45707" w:rsidRPr="00090CC0">
              <w:rPr>
                <w:bCs/>
                <w:i/>
              </w:rPr>
              <w:t>n</w:t>
            </w:r>
            <w:r w:rsidR="00D45707" w:rsidRPr="005C334A">
              <w:rPr>
                <w:bCs/>
              </w:rPr>
              <w:t xml:space="preserve"> searches, producing </w:t>
            </w:r>
            <w:r w:rsidR="00D45707" w:rsidRPr="00090CC0">
              <w:rPr>
                <w:bCs/>
                <w:i/>
              </w:rPr>
              <w:t>n</w:t>
            </w:r>
            <w:r w:rsidR="00D45707" w:rsidRPr="005C334A">
              <w:rPr>
                <w:bCs/>
              </w:rPr>
              <w:t xml:space="preserve"> </w:t>
            </w:r>
            <w:r w:rsidR="00D45707" w:rsidRPr="00090CC0">
              <w:rPr>
                <w:bCs/>
              </w:rPr>
              <w:t>lists of spectrum identifications; iii) post-processing software integrates results to produce one protein list.</w:t>
            </w:r>
            <w:r w:rsidR="00D45707" w:rsidRPr="00090CC0">
              <w:rPr>
                <w:bCs/>
                <w:vertAlign w:val="superscript"/>
              </w:rPr>
              <w:t xml:space="preserve"> </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3E3DFB71" w14:textId="77777777" w:rsidR="00D45707" w:rsidRPr="004A7B5C" w:rsidRDefault="00D45707" w:rsidP="009D37D5">
            <w:r>
              <w:t xml:space="preserve">As </w:t>
            </w:r>
            <w:r w:rsidR="009D37D5">
              <w:t>Scenario 2</w:t>
            </w:r>
            <w:r w:rsidR="009146F3">
              <w:t>.</w:t>
            </w:r>
          </w:p>
        </w:tc>
      </w:tr>
      <w:tr w:rsidR="00876C8C" w14:paraId="44785E4C"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482DC60A" w14:textId="77777777" w:rsidR="00876C8C" w:rsidRPr="00AF5B55" w:rsidRDefault="00876C8C" w:rsidP="009146F3">
            <w:pPr>
              <w:rPr>
                <w:bCs/>
              </w:rPr>
            </w:pPr>
            <w:r w:rsidRPr="00071A7F">
              <w:rPr>
                <w:b/>
                <w:bCs/>
              </w:rPr>
              <w:t>Scenario 4.</w:t>
            </w:r>
            <w:r>
              <w:rPr>
                <w:bCs/>
              </w:rPr>
              <w:t xml:space="preserve"> i) There is no sample pre-fractionation and one run on the MS. ii) The spectra are split into </w:t>
            </w:r>
            <w:r>
              <w:rPr>
                <w:bCs/>
                <w:i/>
              </w:rPr>
              <w:t xml:space="preserve">n </w:t>
            </w:r>
            <w:r>
              <w:rPr>
                <w:bCs/>
              </w:rPr>
              <w:t xml:space="preserve">peak list files for searching (for example for parallelisation on a cluster), producing </w:t>
            </w:r>
            <w:r>
              <w:rPr>
                <w:bCs/>
                <w:i/>
              </w:rPr>
              <w:t>n</w:t>
            </w:r>
            <w:r>
              <w:rPr>
                <w:bCs/>
              </w:rPr>
              <w:t xml:space="preserve"> lists of PSMs iii) post-processing software re-combines results into one mzIdentML file producing 1 protein list.</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1F135A35" w14:textId="77777777" w:rsidR="00876C8C" w:rsidRPr="00071A7F" w:rsidRDefault="00DB6045" w:rsidP="00AF1566">
            <w:pPr>
              <w:rPr>
                <w:i/>
              </w:rPr>
            </w:pPr>
            <w:r>
              <w:t xml:space="preserve">The final file SHOULD contain </w:t>
            </w:r>
            <w:r>
              <w:rPr>
                <w:i/>
              </w:rPr>
              <w:t>1</w:t>
            </w:r>
            <w:r w:rsidRPr="005A7763">
              <w:rPr>
                <w:i/>
              </w:rPr>
              <w:t xml:space="preserve"> </w:t>
            </w:r>
            <w:r>
              <w:t xml:space="preserve">&lt;SpectrumIdentificationList&gt;, </w:t>
            </w:r>
            <w:r>
              <w:rPr>
                <w:i/>
              </w:rPr>
              <w:t>1</w:t>
            </w:r>
            <w:r w:rsidRPr="005A7763">
              <w:rPr>
                <w:i/>
              </w:rPr>
              <w:t xml:space="preserve"> </w:t>
            </w:r>
            <w:r>
              <w:t xml:space="preserve">&lt;SpectrumIdentificationProtocol&gt;, </w:t>
            </w:r>
            <w:r>
              <w:rPr>
                <w:i/>
              </w:rPr>
              <w:t>1</w:t>
            </w:r>
            <w:r w:rsidRPr="005A7763">
              <w:rPr>
                <w:i/>
              </w:rPr>
              <w:t xml:space="preserve"> </w:t>
            </w:r>
            <w:r>
              <w:t xml:space="preserve">&lt;SpectrumIdentification&gt; referencing </w:t>
            </w:r>
            <w:r w:rsidRPr="00071A7F">
              <w:rPr>
                <w:i/>
              </w:rPr>
              <w:t>n</w:t>
            </w:r>
            <w:r>
              <w:t xml:space="preserve"> &lt;InputSpectra&gt; sub-elements, 1 &lt;ProteinDetection&gt;, 1 &lt;ProteinDetectionList&gt;.</w:t>
            </w:r>
          </w:p>
        </w:tc>
      </w:tr>
    </w:tbl>
    <w:p w14:paraId="58C6688B" w14:textId="77777777" w:rsidR="00D45707" w:rsidRDefault="00D45707" w:rsidP="00D45707"/>
    <w:p w14:paraId="4EA57BA8" w14:textId="77777777" w:rsidR="00550D67" w:rsidRPr="00550D67" w:rsidRDefault="00550D67" w:rsidP="00466496"/>
    <w:p w14:paraId="3D85A9BB" w14:textId="77777777" w:rsidR="00873DE8" w:rsidRDefault="00873DE8" w:rsidP="00466496"/>
    <w:p w14:paraId="4BCD52A2" w14:textId="77777777" w:rsidR="00873DE8" w:rsidRDefault="00162660" w:rsidP="00071A7F">
      <w:pPr>
        <w:pStyle w:val="Heading3"/>
      </w:pPr>
      <w:bookmarkStart w:id="48" w:name="_Ref409017290"/>
      <w:bookmarkStart w:id="49" w:name="_Toc453235336"/>
      <w:r>
        <w:lastRenderedPageBreak/>
        <w:t>Peptide-level scores and statistical measures</w:t>
      </w:r>
      <w:bookmarkEnd w:id="48"/>
      <w:bookmarkEnd w:id="49"/>
    </w:p>
    <w:p w14:paraId="1EE7F9AE" w14:textId="77777777" w:rsidR="009207CB" w:rsidRDefault="00162660" w:rsidP="005E3444">
      <w:pPr>
        <w:pStyle w:val="nobreak"/>
        <w:jc w:val="both"/>
      </w:pPr>
      <w:r>
        <w:t xml:space="preserve">The format </w:t>
      </w:r>
      <w:r w:rsidR="009D5540">
        <w:t>was designed with</w:t>
      </w:r>
      <w:r>
        <w:t xml:space="preserve"> explicit support for encoding scores or statistical measures for </w:t>
      </w:r>
      <w:r w:rsidR="00AF1566">
        <w:t>PSM</w:t>
      </w:r>
      <w:r w:rsidR="00594E42">
        <w:t xml:space="preserve">s, for individual proteins and for protein groups. However, </w:t>
      </w:r>
      <w:r w:rsidR="009D5540">
        <w:t>the original design contained</w:t>
      </w:r>
      <w:r w:rsidR="00594E42">
        <w:t xml:space="preserve"> no explicit (schema</w:t>
      </w:r>
      <w:r w:rsidR="006E500D">
        <w:t xml:space="preserve"> </w:t>
      </w:r>
      <w:r w:rsidR="00594E42">
        <w:t xml:space="preserve">level) support for peptide-level scores i.e. after redundant PSMs reporting on the same peptide have been removed. </w:t>
      </w:r>
      <w:r w:rsidR="003F102F">
        <w:t>One of the challenges in this space is defining the mechanism of</w:t>
      </w:r>
      <w:r w:rsidR="004D4EEB">
        <w:t xml:space="preserve"> </w:t>
      </w:r>
      <w:r w:rsidR="00E83A8B">
        <w:t xml:space="preserve">grouping multiple PSMs for the same </w:t>
      </w:r>
      <w:r w:rsidR="00E83A8B">
        <w:rPr>
          <w:i/>
        </w:rPr>
        <w:t>distinct peptide</w:t>
      </w:r>
      <w:r w:rsidR="009207CB">
        <w:rPr>
          <w:i/>
        </w:rPr>
        <w:t xml:space="preserve"> – </w:t>
      </w:r>
      <w:r w:rsidR="009207CB">
        <w:t xml:space="preserve">since </w:t>
      </w:r>
      <w:r w:rsidR="00486450">
        <w:t xml:space="preserve">in different contexts a distinct peptide could </w:t>
      </w:r>
      <w:r w:rsidR="007913E5">
        <w:t xml:space="preserve">be encompass </w:t>
      </w:r>
      <w:r w:rsidR="00EF1AA9">
        <w:t xml:space="preserve">one of </w:t>
      </w:r>
      <w:r w:rsidR="007913E5">
        <w:t xml:space="preserve">the following </w:t>
      </w:r>
      <w:r w:rsidR="009C0611">
        <w:t>concepts:</w:t>
      </w:r>
    </w:p>
    <w:p w14:paraId="4462401C" w14:textId="77777777" w:rsidR="004C62E2" w:rsidRDefault="004C62E2" w:rsidP="005E3444">
      <w:pPr>
        <w:numPr>
          <w:ilvl w:val="0"/>
          <w:numId w:val="41"/>
        </w:numPr>
        <w:jc w:val="both"/>
      </w:pPr>
      <w:r>
        <w:t>A peptide sequence with a given set of modifications – located a specified positions, identified from a single chart state.</w:t>
      </w:r>
    </w:p>
    <w:p w14:paraId="084238FC" w14:textId="77777777" w:rsidR="007F69D5" w:rsidRDefault="007F69D5" w:rsidP="005E3444">
      <w:pPr>
        <w:numPr>
          <w:ilvl w:val="0"/>
          <w:numId w:val="41"/>
        </w:numPr>
        <w:jc w:val="both"/>
      </w:pPr>
      <w:r>
        <w:t>A peptide sequence with a given set of modifications – located a specified positions, identified from different charge state ions.</w:t>
      </w:r>
    </w:p>
    <w:p w14:paraId="6F90C19C" w14:textId="77777777" w:rsidR="00F35D20" w:rsidRDefault="00F35D20" w:rsidP="005E3444">
      <w:pPr>
        <w:numPr>
          <w:ilvl w:val="0"/>
          <w:numId w:val="41"/>
        </w:numPr>
        <w:jc w:val="both"/>
      </w:pPr>
      <w:r>
        <w:t>A peptide sequence with a given set of modifications – regardless of the positions of modifications.</w:t>
      </w:r>
    </w:p>
    <w:p w14:paraId="1F606201" w14:textId="77777777" w:rsidR="004C62E2" w:rsidRDefault="00F35D20" w:rsidP="005E3444">
      <w:pPr>
        <w:numPr>
          <w:ilvl w:val="0"/>
          <w:numId w:val="41"/>
        </w:numPr>
        <w:jc w:val="both"/>
      </w:pPr>
      <w:r>
        <w:t xml:space="preserve">A peptide sequence regardless of the </w:t>
      </w:r>
      <w:r w:rsidR="004514DF">
        <w:t>presence/absence of different modifications</w:t>
      </w:r>
      <w:r w:rsidR="006E500D">
        <w:t>.</w:t>
      </w:r>
    </w:p>
    <w:p w14:paraId="4F9C7C3B" w14:textId="77777777" w:rsidR="00724362" w:rsidRDefault="00724362" w:rsidP="005E3444">
      <w:pPr>
        <w:ind w:left="720"/>
        <w:jc w:val="both"/>
      </w:pPr>
    </w:p>
    <w:p w14:paraId="5AEB4125" w14:textId="77777777" w:rsidR="005E3444" w:rsidRDefault="008B16D7" w:rsidP="005E3444">
      <w:pPr>
        <w:jc w:val="both"/>
      </w:pPr>
      <w:r>
        <w:t xml:space="preserve">A mechanism for </w:t>
      </w:r>
      <w:r w:rsidR="003B56A4">
        <w:t xml:space="preserve">encoding these different types of </w:t>
      </w:r>
      <w:r w:rsidR="009F588A">
        <w:t xml:space="preserve">distinct peptide </w:t>
      </w:r>
      <w:r w:rsidR="003B56A4">
        <w:t>grouping in t</w:t>
      </w:r>
      <w:r>
        <w:t xml:space="preserve">he mzIdentML 1.2 specifications </w:t>
      </w:r>
      <w:r w:rsidR="003B56A4">
        <w:t>has been defined, using CV terms</w:t>
      </w:r>
      <w:r w:rsidR="00CF79F1">
        <w:t xml:space="preserve"> as described in </w:t>
      </w:r>
      <w:r w:rsidR="00CF79F1">
        <w:fldChar w:fldCharType="begin"/>
      </w:r>
      <w:r w:rsidR="00CF79F1">
        <w:instrText xml:space="preserve"> REF _Ref385423481 \h </w:instrText>
      </w:r>
      <w:r w:rsidR="005E3444">
        <w:instrText xml:space="preserve"> \* MERGEFORMAT </w:instrText>
      </w:r>
      <w:r w:rsidR="00CF79F1">
        <w:fldChar w:fldCharType="separate"/>
      </w:r>
      <w:r w:rsidR="003C46AF">
        <w:t xml:space="preserve">Figure </w:t>
      </w:r>
      <w:r w:rsidR="003C46AF">
        <w:rPr>
          <w:noProof/>
        </w:rPr>
        <w:t>1</w:t>
      </w:r>
      <w:r w:rsidR="00CF79F1">
        <w:fldChar w:fldCharType="end"/>
      </w:r>
      <w:r w:rsidR="003B56A4">
        <w:t>.</w:t>
      </w:r>
      <w:r>
        <w:t xml:space="preserve"> </w:t>
      </w:r>
      <w:r w:rsidR="002E1BB9">
        <w:t>Three CV terms have currently been added to the CV: “</w:t>
      </w:r>
      <w:r w:rsidR="002E1BB9" w:rsidRPr="000D0503">
        <w:t>group PSMs by sequence</w:t>
      </w:r>
      <w:r w:rsidR="002E1BB9">
        <w:t>” (</w:t>
      </w:r>
      <w:r w:rsidR="002E1BB9" w:rsidRPr="00051400">
        <w:t>MS:1002496</w:t>
      </w:r>
      <w:r w:rsidR="002E1BB9">
        <w:t>) , “</w:t>
      </w:r>
      <w:r w:rsidR="002E1BB9" w:rsidRPr="000D0503">
        <w:t>group PSMs by sequence with modifications</w:t>
      </w:r>
      <w:r w:rsidR="002E1BB9">
        <w:t>” (</w:t>
      </w:r>
      <w:r w:rsidR="002E1BB9" w:rsidRPr="00051400">
        <w:t>MS:1002497</w:t>
      </w:r>
      <w:r w:rsidR="002E1BB9">
        <w:t>) and “</w:t>
      </w:r>
      <w:r w:rsidR="002E1BB9" w:rsidRPr="000D0503">
        <w:t>group PSMs by sequence with modifications and charge</w:t>
      </w:r>
      <w:r w:rsidR="002E1BB9">
        <w:t>” (</w:t>
      </w:r>
      <w:r w:rsidR="002E1BB9" w:rsidRPr="00051400">
        <w:t>MS:1002498</w:t>
      </w:r>
      <w:r w:rsidR="002E1BB9">
        <w:t>).</w:t>
      </w:r>
      <w:r w:rsidR="00990EA0">
        <w:t xml:space="preserve"> </w:t>
      </w:r>
    </w:p>
    <w:p w14:paraId="40B5E4F1" w14:textId="77777777" w:rsidR="005E3444" w:rsidRDefault="005E3444" w:rsidP="005E3444">
      <w:pPr>
        <w:jc w:val="both"/>
      </w:pPr>
    </w:p>
    <w:p w14:paraId="1E538D83" w14:textId="1365ABFF" w:rsidR="008C43FE" w:rsidRDefault="0000619A" w:rsidP="005E3444">
      <w:pPr>
        <w:jc w:val="both"/>
      </w:pPr>
      <w:r>
        <w:t xml:space="preserve">The following additional features </w:t>
      </w:r>
      <w:r w:rsidR="005E3444">
        <w:t xml:space="preserve">have also be added to </w:t>
      </w:r>
      <w:r>
        <w:t xml:space="preserve">mzIdentML 1.2 </w:t>
      </w:r>
      <w:r w:rsidR="005E3444">
        <w:t xml:space="preserve">to support peptide-level scores </w:t>
      </w:r>
      <w:r>
        <w:t>(Figure 1).</w:t>
      </w:r>
      <w:r w:rsidR="005E3444">
        <w:t xml:space="preserve"> First</w:t>
      </w:r>
      <w:r w:rsidR="00990EA0">
        <w:t>, an additional CV term “</w:t>
      </w:r>
      <w:r w:rsidR="00990EA0" w:rsidRPr="00056D8E">
        <w:t>peptide-level scoring</w:t>
      </w:r>
      <w:r w:rsidR="00990EA0">
        <w:t xml:space="preserve">” </w:t>
      </w:r>
      <w:r w:rsidR="00990EA0" w:rsidRPr="00056D8E">
        <w:t>(</w:t>
      </w:r>
      <w:r w:rsidR="00990EA0" w:rsidRPr="00056D8E">
        <w:rPr>
          <w:bCs/>
        </w:rPr>
        <w:t>MS:1002490)</w:t>
      </w:r>
      <w:r w:rsidR="00990EA0">
        <w:rPr>
          <w:bCs/>
        </w:rPr>
        <w:t xml:space="preserve"> </w:t>
      </w:r>
      <w:r w:rsidR="00AC6E4F">
        <w:rPr>
          <w:bCs/>
        </w:rPr>
        <w:t>MUST be</w:t>
      </w:r>
      <w:r w:rsidR="00990EA0">
        <w:rPr>
          <w:bCs/>
        </w:rPr>
        <w:t xml:space="preserve"> included</w:t>
      </w:r>
      <w:r w:rsidR="00AC6E4F">
        <w:rPr>
          <w:bCs/>
        </w:rPr>
        <w:t xml:space="preserve"> (when this process is being reported)</w:t>
      </w:r>
      <w:r w:rsidR="00990EA0">
        <w:t xml:space="preserve"> in </w:t>
      </w:r>
      <w:r w:rsidR="00990EA0" w:rsidRPr="00AD5646">
        <w:rPr>
          <w:i/>
        </w:rPr>
        <w:t>&lt;SpectrumIdentificationProtocol&gt;</w:t>
      </w:r>
      <w:r w:rsidR="00990EA0">
        <w:t>, as shown in Figure 1a</w:t>
      </w:r>
      <w:r>
        <w:t xml:space="preserve"> and Table 1</w:t>
      </w:r>
      <w:r w:rsidR="00990EA0">
        <w:t xml:space="preserve">. </w:t>
      </w:r>
      <w:r w:rsidR="008C43FE">
        <w:t xml:space="preserve">In addition, the </w:t>
      </w:r>
      <w:r w:rsidR="008C43FE" w:rsidRPr="006F142F">
        <w:rPr>
          <w:i/>
        </w:rPr>
        <w:t>&lt;SpectrumIdentificationProtocol&gt;</w:t>
      </w:r>
      <w:r w:rsidR="008C43FE">
        <w:rPr>
          <w:i/>
        </w:rPr>
        <w:t xml:space="preserve"> </w:t>
      </w:r>
      <w:r w:rsidR="008C43FE">
        <w:t xml:space="preserve">contains a </w:t>
      </w:r>
      <w:r w:rsidR="008C43FE" w:rsidRPr="00CD3F4D">
        <w:rPr>
          <w:i/>
        </w:rPr>
        <w:t>&lt;Threshold&gt;</w:t>
      </w:r>
      <w:r w:rsidR="008C43FE">
        <w:t xml:space="preserve"> element, used in previous versions, for representing the threshold applied at the PSM level. In mzIdentML 1.2, the element can now be used to demonstrate the threshold applied at the PSM and/or peptide-level, through the use of appropriate CV terms. </w:t>
      </w:r>
    </w:p>
    <w:p w14:paraId="06689B8E" w14:textId="77777777" w:rsidR="008C43FE" w:rsidRDefault="008C43FE" w:rsidP="005E3444">
      <w:pPr>
        <w:jc w:val="both"/>
      </w:pPr>
    </w:p>
    <w:p w14:paraId="76245C91" w14:textId="698C92D2" w:rsidR="00E42E66" w:rsidRDefault="008C43FE" w:rsidP="005E3444">
      <w:pPr>
        <w:jc w:val="both"/>
      </w:pPr>
      <w:r>
        <w:t>Additionally, a mechanism is needed for capturing how different PSMs are grouped into a single entity. This is achieved by adding a CV term to every PSM in the file “</w:t>
      </w:r>
      <w:r w:rsidRPr="0017514D">
        <w:t>peptide group ID</w:t>
      </w:r>
      <w:r>
        <w:t>” (</w:t>
      </w:r>
      <w:r w:rsidRPr="008C43FE">
        <w:t>MS:1002520</w:t>
      </w:r>
      <w:r>
        <w:t xml:space="preserve">), whereby the associated value is a unique identifier shared between all PSMs in the same peptide group. In the example in Figure 1d, the unique identifier used is the peptide sequence itself (since when grouping by sequence irrespective of modification status this value must be unique), although this could be an arbitrary value such as an integer code. </w:t>
      </w:r>
    </w:p>
    <w:p w14:paraId="6C00198A" w14:textId="77777777" w:rsidR="00E42E66" w:rsidRDefault="00E42E66" w:rsidP="005E3444">
      <w:pPr>
        <w:jc w:val="both"/>
      </w:pPr>
    </w:p>
    <w:p w14:paraId="5AE0AE81" w14:textId="5868092E" w:rsidR="008C43FE" w:rsidRDefault="006D1D80" w:rsidP="005E3444">
      <w:pPr>
        <w:jc w:val="both"/>
      </w:pPr>
      <w:r>
        <w:t>T</w:t>
      </w:r>
      <w:r w:rsidR="008C43FE">
        <w:t xml:space="preserve">he mzIdentML file must be able to record scores or statistical values at the peptide-level. This is achieved via adding CV terms with identical values to all PSMs within the same peptide-group, with an indication that it is a peptide-level value, via the convention of the prefix “peptide:” in the CV term name (Figure 1e). Finally, </w:t>
      </w:r>
      <w:r w:rsidR="00596B1E">
        <w:t xml:space="preserve">a mechanism has been added </w:t>
      </w:r>
      <w:r w:rsidR="008C43FE">
        <w:t xml:space="preserve">for recording peptides both above and below the threshold, to allow complete </w:t>
      </w:r>
      <w:r w:rsidR="00596B1E">
        <w:t xml:space="preserve">statistical </w:t>
      </w:r>
      <w:r w:rsidR="008C43FE">
        <w:t xml:space="preserve">re-evaluation by downstream software. PSM-level threshold is covered via the </w:t>
      </w:r>
      <w:r w:rsidR="008C43FE" w:rsidRPr="00CD3F4D">
        <w:rPr>
          <w:i/>
        </w:rPr>
        <w:t>passThreshold</w:t>
      </w:r>
      <w:r w:rsidR="008C43FE">
        <w:t xml:space="preserve"> attribute on the </w:t>
      </w:r>
      <w:r w:rsidR="008C43FE" w:rsidRPr="00CF4CC5">
        <w:rPr>
          <w:i/>
        </w:rPr>
        <w:t>&lt;SpectrumIdentificationItem&gt;</w:t>
      </w:r>
      <w:r w:rsidR="008C43FE">
        <w:rPr>
          <w:i/>
        </w:rPr>
        <w:t xml:space="preserve"> element</w:t>
      </w:r>
      <w:r w:rsidR="008C43FE">
        <w:t>. To enable additional thresholding at the peptide-level, a new CV term is required for all PSMs (“</w:t>
      </w:r>
      <w:r w:rsidR="008C43FE" w:rsidRPr="00051400">
        <w:t>peptide passes threshold</w:t>
      </w:r>
      <w:r w:rsidR="008C43FE">
        <w:t xml:space="preserve">”, </w:t>
      </w:r>
      <w:r w:rsidR="008C43FE" w:rsidRPr="00051400">
        <w:t>MS:1002500</w:t>
      </w:r>
      <w:r w:rsidR="008C43FE">
        <w:t>) as shown in Figure 1f.</w:t>
      </w:r>
    </w:p>
    <w:p w14:paraId="78936FF0" w14:textId="77777777" w:rsidR="006F4DC0" w:rsidRDefault="006F4DC0" w:rsidP="00071A7F"/>
    <w:p w14:paraId="4B3A4BAA" w14:textId="77777777" w:rsidR="001B2241" w:rsidRDefault="001B2241" w:rsidP="00071A7F"/>
    <w:p w14:paraId="16758DCE" w14:textId="6AD984F8" w:rsidR="004336D8" w:rsidRDefault="004C4F18" w:rsidP="00071A7F">
      <w:pPr>
        <w:keepNext/>
      </w:pPr>
      <w:r>
        <w:lastRenderedPageBreak/>
        <w:pict w14:anchorId="3622A356">
          <v:shape id="_x0000_i1025" type="#_x0000_t75" style="width:496.8pt;height:662.4pt">
            <v:imagedata r:id="rId19" o:title=""/>
          </v:shape>
        </w:pict>
      </w:r>
    </w:p>
    <w:p w14:paraId="36CDD188" w14:textId="77777777" w:rsidR="001B2241" w:rsidRDefault="004336D8" w:rsidP="00071A7F">
      <w:pPr>
        <w:pStyle w:val="Caption"/>
      </w:pPr>
      <w:bookmarkStart w:id="50" w:name="_Ref385423481"/>
      <w:r>
        <w:lastRenderedPageBreak/>
        <w:t xml:space="preserve">Figure </w:t>
      </w:r>
      <w:fldSimple w:instr=" SEQ Figure \* ARABIC ">
        <w:r w:rsidR="00E450A0">
          <w:rPr>
            <w:noProof/>
          </w:rPr>
          <w:t>1</w:t>
        </w:r>
      </w:fldSimple>
      <w:bookmarkEnd w:id="50"/>
      <w:r w:rsidR="00CE6DC1">
        <w:t>.</w:t>
      </w:r>
      <w:r>
        <w:t xml:space="preserve"> </w:t>
      </w:r>
      <w:r w:rsidRPr="00071A7F">
        <w:rPr>
          <w:b w:val="0"/>
        </w:rPr>
        <w:t>The mechanism for encoding peptide-level statistics in mzIdentML 1.2</w:t>
      </w:r>
    </w:p>
    <w:p w14:paraId="10EC2301" w14:textId="77777777" w:rsidR="006F4DC0" w:rsidRPr="00AE7CAF" w:rsidRDefault="006F4DC0" w:rsidP="00071A7F"/>
    <w:p w14:paraId="4E07939C" w14:textId="77777777" w:rsidR="00873DE8" w:rsidRDefault="00873DE8" w:rsidP="00466496"/>
    <w:p w14:paraId="13B6B4FF" w14:textId="77777777" w:rsidR="0001161E" w:rsidRDefault="0001161E" w:rsidP="00071A7F">
      <w:pPr>
        <w:pStyle w:val="Heading3"/>
      </w:pPr>
      <w:bookmarkStart w:id="51" w:name="_Ref409017297"/>
      <w:bookmarkStart w:id="52" w:name="_Ref449348756"/>
      <w:bookmarkStart w:id="53" w:name="_Toc453235337"/>
      <w:r>
        <w:t>Encoding modification localisation scores</w:t>
      </w:r>
      <w:bookmarkEnd w:id="51"/>
      <w:bookmarkEnd w:id="52"/>
      <w:bookmarkEnd w:id="53"/>
    </w:p>
    <w:p w14:paraId="634A4EA3" w14:textId="77777777" w:rsidR="00C81DB9" w:rsidRDefault="00C81DB9" w:rsidP="00071A7F">
      <w:pPr>
        <w:pStyle w:val="nobreak"/>
        <w:rPr>
          <w:lang w:val="en-US" w:eastAsia="en-US"/>
        </w:rPr>
      </w:pPr>
    </w:p>
    <w:p w14:paraId="34B79F4D" w14:textId="77777777" w:rsidR="00C81DB9" w:rsidRDefault="00C81DB9" w:rsidP="00071A7F">
      <w:pPr>
        <w:pStyle w:val="nobreak"/>
        <w:rPr>
          <w:lang w:val="en-US" w:eastAsia="en-US"/>
        </w:rPr>
      </w:pPr>
      <w:r>
        <w:rPr>
          <w:lang w:val="en-US" w:eastAsia="en-US"/>
        </w:rPr>
        <w:t xml:space="preserve">A new addition to mzIdentML 1.2 is the ability to attach scores or statistical values to the position of a modification, with regards to the peptide sequence. A variety of software packages now export such values, since it is common for there to be more than one possible site of modification. Evidence from the presence or absence of fragment ions can enable a calculation of the likelihood of different possibilities. Such evidence trail is particularly important for some downstream uses of the data, such as profiling motifs for positions of modifications or populating databases with “experimentally observed” modification sites. </w:t>
      </w:r>
    </w:p>
    <w:p w14:paraId="03672FE2" w14:textId="77777777" w:rsidR="00C81DB9" w:rsidRPr="00C81DB9" w:rsidRDefault="00C81DB9" w:rsidP="00C81DB9">
      <w:pPr>
        <w:rPr>
          <w:lang w:val="en-US" w:eastAsia="en-US"/>
        </w:rPr>
      </w:pPr>
    </w:p>
    <w:p w14:paraId="28A49B96" w14:textId="7668EEF2" w:rsidR="00E42E66" w:rsidRDefault="00CE17CB" w:rsidP="00071A7F">
      <w:pPr>
        <w:pStyle w:val="nobreak"/>
      </w:pPr>
      <w:r>
        <w:rPr>
          <w:lang w:val="en-US" w:eastAsia="en-US"/>
        </w:rPr>
        <w:t>The encoding</w:t>
      </w:r>
      <w:r w:rsidR="00BE01B7">
        <w:rPr>
          <w:lang w:val="en-US" w:eastAsia="en-US"/>
        </w:rPr>
        <w:t xml:space="preserve"> of such scores</w:t>
      </w:r>
      <w:r>
        <w:rPr>
          <w:lang w:val="en-US" w:eastAsia="en-US"/>
        </w:rPr>
        <w:t xml:space="preserve"> is achieved </w:t>
      </w:r>
      <w:r w:rsidR="00BE01B7">
        <w:rPr>
          <w:lang w:val="en-US" w:eastAsia="en-US"/>
        </w:rPr>
        <w:t xml:space="preserve">in mzIdentML 1.2 </w:t>
      </w:r>
      <w:r>
        <w:rPr>
          <w:lang w:val="en-US" w:eastAsia="en-US"/>
        </w:rPr>
        <w:t xml:space="preserve">by making use of a regular expression attached within a </w:t>
      </w:r>
      <w:r w:rsidRPr="00080672">
        <w:rPr>
          <w:i/>
          <w:lang w:val="en-US" w:eastAsia="en-US"/>
        </w:rPr>
        <w:t>&lt;</w:t>
      </w:r>
      <w:r w:rsidR="00080672">
        <w:rPr>
          <w:i/>
          <w:lang w:val="en-US" w:eastAsia="en-US"/>
        </w:rPr>
        <w:t>c</w:t>
      </w:r>
      <w:r w:rsidRPr="00080672">
        <w:rPr>
          <w:i/>
          <w:lang w:val="en-US" w:eastAsia="en-US"/>
        </w:rPr>
        <w:t>vParam&gt;</w:t>
      </w:r>
      <w:r>
        <w:rPr>
          <w:lang w:val="en-US" w:eastAsia="en-US"/>
        </w:rPr>
        <w:t xml:space="preserve"> at the level of </w:t>
      </w:r>
      <w:r w:rsidRPr="00080672">
        <w:rPr>
          <w:i/>
          <w:lang w:val="en-US" w:eastAsia="en-US"/>
        </w:rPr>
        <w:t>&lt;SpectrumIdentification</w:t>
      </w:r>
      <w:r w:rsidR="000B3DE8" w:rsidRPr="00080672">
        <w:rPr>
          <w:i/>
          <w:lang w:val="en-US" w:eastAsia="en-US"/>
        </w:rPr>
        <w:t>Item&gt;</w:t>
      </w:r>
      <w:r w:rsidR="000B3DE8">
        <w:rPr>
          <w:lang w:val="en-US" w:eastAsia="en-US"/>
        </w:rPr>
        <w:t>.</w:t>
      </w:r>
      <w:r w:rsidR="00E42E66">
        <w:rPr>
          <w:lang w:val="en-US" w:eastAsia="en-US"/>
        </w:rPr>
        <w:t xml:space="preserve"> </w:t>
      </w:r>
      <w:r w:rsidR="00E42E66">
        <w:t xml:space="preserve">The following additional features to be present in mzIdentML 1.2 (Figure 2). </w:t>
      </w:r>
    </w:p>
    <w:p w14:paraId="4DF1A2F5" w14:textId="77777777" w:rsidR="00E42E66" w:rsidRDefault="00E42E66" w:rsidP="00071A7F">
      <w:pPr>
        <w:pStyle w:val="nobreak"/>
      </w:pPr>
    </w:p>
    <w:p w14:paraId="4A056632" w14:textId="04640893" w:rsidR="00E42E66" w:rsidRDefault="00DD507B" w:rsidP="00FF75C6">
      <w:r>
        <w:t xml:space="preserve">To ensure that downstream software is aware that a file contains modification scores, a CV term is added to the </w:t>
      </w:r>
      <w:r w:rsidRPr="009F52B1">
        <w:rPr>
          <w:i/>
        </w:rPr>
        <w:t>&lt;SpectrumIdenticationProtocol&gt;</w:t>
      </w:r>
      <w:r>
        <w:rPr>
          <w:i/>
        </w:rPr>
        <w:t xml:space="preserve"> </w:t>
      </w:r>
      <w:r>
        <w:t xml:space="preserve">- </w:t>
      </w:r>
      <w:r w:rsidRPr="009F52B1">
        <w:t>“Modification localization scoring”</w:t>
      </w:r>
      <w:r>
        <w:t xml:space="preserve"> (</w:t>
      </w:r>
      <w:r w:rsidRPr="009F52B1">
        <w:t>MS:1002491</w:t>
      </w:r>
      <w:r>
        <w:t>), as shown in Figure 2a</w:t>
      </w:r>
      <w:r w:rsidR="0000619A">
        <w:t xml:space="preserve"> and Table 1</w:t>
      </w:r>
      <w:r>
        <w:t>. S</w:t>
      </w:r>
      <w:r w:rsidR="00E42E66">
        <w:t xml:space="preserve">ome approaches apply a statistical threshold for accepting or rejecting that a modification position has been confidently identified. The (re-usable) </w:t>
      </w:r>
      <w:r w:rsidR="00E42E66" w:rsidRPr="00CD3F4D">
        <w:rPr>
          <w:i/>
        </w:rPr>
        <w:t>&lt;Peptide&gt;</w:t>
      </w:r>
      <w:r w:rsidR="00E42E66">
        <w:t xml:space="preserve"> element has an attribute via which the residue and location of a modification can be recorded. To remain backwards compatible, we recommend that the software implementing mod scoring (and export) in mzIdentML should continue to use these attributes, populating with the most likely modification position (Figure 2c). A new CV term (</w:t>
      </w:r>
      <w:r w:rsidR="006D1D80">
        <w:t>REQUIRED</w:t>
      </w:r>
      <w:r w:rsidR="00E42E66">
        <w:t xml:space="preserve"> when </w:t>
      </w:r>
      <w:r w:rsidR="00E42E66" w:rsidRPr="009F52B1">
        <w:t>MS:1002491</w:t>
      </w:r>
      <w:r w:rsidR="00E42E66">
        <w:t xml:space="preserve"> is present in the protocol) must be added to every </w:t>
      </w:r>
      <w:r w:rsidR="00E42E66" w:rsidRPr="00CD3F4D">
        <w:rPr>
          <w:i/>
        </w:rPr>
        <w:t>&lt;Modification&gt;</w:t>
      </w:r>
      <w:r w:rsidR="00E42E66">
        <w:t xml:space="preserve"> element – called “modification index” (</w:t>
      </w:r>
      <w:r w:rsidR="00E42E66" w:rsidRPr="00D01B03">
        <w:t>MS:1002504</w:t>
      </w:r>
      <w:r w:rsidR="00E42E66">
        <w:t xml:space="preserve">), where the value serves as a unique identifier (local only to the containing &lt;Peptide&gt;) to be referenced from the PSM (Figure 2d). </w:t>
      </w:r>
    </w:p>
    <w:p w14:paraId="4C2E7A29" w14:textId="77777777" w:rsidR="00E42E66" w:rsidRDefault="00E42E66" w:rsidP="00071A7F">
      <w:pPr>
        <w:pStyle w:val="nobreak"/>
      </w:pPr>
    </w:p>
    <w:p w14:paraId="2E11433F" w14:textId="5DDD2BC0" w:rsidR="00E42E66" w:rsidRDefault="00E42E66" w:rsidP="00071A7F">
      <w:pPr>
        <w:pStyle w:val="nobreak"/>
        <w:rPr>
          <w:bCs/>
        </w:rPr>
      </w:pPr>
      <w:r>
        <w:t xml:space="preserve">The modification scores themselves are added as CV terms to the </w:t>
      </w:r>
      <w:r w:rsidR="00AD3527">
        <w:t>&lt;SpectrumIdentificationItem&gt; element</w:t>
      </w:r>
      <w:r>
        <w:t xml:space="preserve"> referencing the peptide (</w:t>
      </w:r>
      <w:r w:rsidR="00AD3527">
        <w:t xml:space="preserve">e.g. </w:t>
      </w:r>
      <w:r>
        <w:t>“</w:t>
      </w:r>
      <w:r w:rsidR="00AD3527">
        <w:t>phosphoRS score”</w:t>
      </w:r>
      <w:r>
        <w:t xml:space="preserve">, Figure 2e), with a value provided as a regular expression of four values in a defined order - </w:t>
      </w:r>
      <w:r w:rsidRPr="00F7650A">
        <w:rPr>
          <w:bCs/>
        </w:rPr>
        <w:t>MOD_INDEX, SCORE</w:t>
      </w:r>
      <w:r w:rsidRPr="00F7650A">
        <w:t>,</w:t>
      </w:r>
      <w:r>
        <w:t xml:space="preserve"> </w:t>
      </w:r>
      <w:r w:rsidRPr="00F7650A">
        <w:rPr>
          <w:bCs/>
        </w:rPr>
        <w:t>POSITION</w:t>
      </w:r>
      <w:r w:rsidRPr="00F7650A">
        <w:t xml:space="preserve">, </w:t>
      </w:r>
      <w:r w:rsidRPr="00F7650A">
        <w:rPr>
          <w:bCs/>
        </w:rPr>
        <w:t>PASS_THRESHOLD</w:t>
      </w:r>
      <w:r>
        <w:rPr>
          <w:bCs/>
        </w:rPr>
        <w:t xml:space="preserve">. MOD_INDEX is a reference to the </w:t>
      </w:r>
      <w:r>
        <w:t xml:space="preserve">“modification index” </w:t>
      </w:r>
      <w:r>
        <w:rPr>
          <w:bCs/>
        </w:rPr>
        <w:t xml:space="preserve">identifier provided in the referenced &lt;Peptide&gt; - &lt;Modification&gt; element. SCORE represents the score or statistical value (double data type) for the given position. POSITION is the scored modification position with respect to the peptide sequence (where position = 0 is the N-terminus, and the peptide length + 1 is used to indicate the C-terminus). The POSITION can include the bar symbol ‘|’, as a logical OR, if the score relates to multiple positions that can be distinguished.  PASS_THRESHOLD holds a Boolean (true, false) value to indicate whether the modification position passes the threshold described above. </w:t>
      </w:r>
    </w:p>
    <w:p w14:paraId="674DA53F" w14:textId="77777777" w:rsidR="00E42E66" w:rsidRPr="00E42E66" w:rsidRDefault="00E42E66" w:rsidP="00FF75C6"/>
    <w:p w14:paraId="28C9482A" w14:textId="77777777" w:rsidR="00E42E66" w:rsidRDefault="00E42E66" w:rsidP="00E42E66">
      <w:pPr>
        <w:rPr>
          <w:rFonts w:ascii="Courier" w:hAnsi="Courier"/>
          <w:bCs/>
          <w:sz w:val="16"/>
          <w:szCs w:val="16"/>
        </w:rPr>
      </w:pPr>
      <w:r w:rsidRPr="00CD3F4D">
        <w:rPr>
          <w:rFonts w:ascii="Courier" w:hAnsi="Courier"/>
          <w:bCs/>
          <w:sz w:val="16"/>
          <w:szCs w:val="16"/>
        </w:rPr>
        <w:t xml:space="preserve">&lt;cvParam accession="MS:1002380" cvRef="PSI-MS" value="1:0.03:2|3:true" name="modification rescored by false localization rate"/&gt; </w:t>
      </w:r>
      <w:r w:rsidRPr="00CD3F4D">
        <w:rPr>
          <w:rFonts w:ascii="Courier" w:hAnsi="Courier"/>
          <w:bCs/>
          <w:sz w:val="16"/>
          <w:szCs w:val="16"/>
        </w:rPr>
        <w:br/>
        <w:t>&lt;cvParam accession="MS:1002380" cvRef="PSI-MS" value="1:0.97:8|9:false" name="modification rescored by false localization rate"/&gt;</w:t>
      </w:r>
    </w:p>
    <w:p w14:paraId="08E43CB8" w14:textId="77777777" w:rsidR="00AD3527" w:rsidRDefault="00AD3527" w:rsidP="00E42E66">
      <w:pPr>
        <w:rPr>
          <w:rFonts w:ascii="Courier" w:hAnsi="Courier"/>
          <w:bCs/>
          <w:sz w:val="16"/>
          <w:szCs w:val="16"/>
        </w:rPr>
      </w:pPr>
    </w:p>
    <w:p w14:paraId="36FA1BC3" w14:textId="46B88F63" w:rsidR="00AD3527" w:rsidRPr="00E42E66" w:rsidRDefault="00AD3527" w:rsidP="00E42E66">
      <w:r>
        <w:rPr>
          <w:bCs/>
        </w:rPr>
        <w:t xml:space="preserve">The mechanism described MAY be used in conjunction with peptide-level scoring, using specific CV terms for peptide-level modification re-scoring. </w:t>
      </w:r>
    </w:p>
    <w:p w14:paraId="4CE24AC6" w14:textId="325A2414" w:rsidR="00ED6818" w:rsidRDefault="004C4F18" w:rsidP="00ED6818">
      <w:pPr>
        <w:pStyle w:val="nobreak"/>
      </w:pPr>
      <w:r>
        <w:lastRenderedPageBreak/>
        <w:pict w14:anchorId="25F45205">
          <v:shape id="_x0000_i1026" type="#_x0000_t75" style="width:352.8pt;height:676.8pt">
            <v:imagedata r:id="rId20" o:title=""/>
          </v:shape>
        </w:pict>
      </w:r>
    </w:p>
    <w:p w14:paraId="205B6DC4" w14:textId="77777777" w:rsidR="0001161E" w:rsidRPr="00AE7CAF" w:rsidRDefault="00ED6818" w:rsidP="00071A7F">
      <w:pPr>
        <w:pStyle w:val="Caption"/>
      </w:pPr>
      <w:r>
        <w:lastRenderedPageBreak/>
        <w:t xml:space="preserve">Figure </w:t>
      </w:r>
      <w:fldSimple w:instr=" SEQ Figure \* ARABIC ">
        <w:r w:rsidR="00E450A0">
          <w:rPr>
            <w:noProof/>
          </w:rPr>
          <w:t>2</w:t>
        </w:r>
      </w:fldSimple>
      <w:r w:rsidR="00CE6DC1">
        <w:t>.</w:t>
      </w:r>
      <w:r>
        <w:t xml:space="preserve"> </w:t>
      </w:r>
      <w:r w:rsidRPr="00071A7F">
        <w:rPr>
          <w:b w:val="0"/>
        </w:rPr>
        <w:t>The specification in mzIdentML 1.2 for encoding modification localization scores, using cvParams.</w:t>
      </w:r>
    </w:p>
    <w:p w14:paraId="6E8EB7E4" w14:textId="77777777" w:rsidR="0001161E" w:rsidRDefault="0001161E" w:rsidP="00466496"/>
    <w:p w14:paraId="74318ECD" w14:textId="40149A67" w:rsidR="00A84328" w:rsidRDefault="007A0315" w:rsidP="00071A7F">
      <w:pPr>
        <w:pStyle w:val="Heading3"/>
      </w:pPr>
      <w:bookmarkStart w:id="54" w:name="_Ref409017331"/>
      <w:bookmarkStart w:id="55" w:name="_Toc453235338"/>
      <w:r>
        <w:t>Encoding results of cross</w:t>
      </w:r>
      <w:r w:rsidR="0025798A">
        <w:t>-</w:t>
      </w:r>
      <w:r>
        <w:t>linking searches</w:t>
      </w:r>
      <w:bookmarkEnd w:id="54"/>
      <w:bookmarkEnd w:id="55"/>
    </w:p>
    <w:p w14:paraId="2C403ABF" w14:textId="54E6A722" w:rsidR="00DD507B" w:rsidRDefault="009813A2" w:rsidP="00DA66B3">
      <w:pPr>
        <w:pStyle w:val="nobreak"/>
        <w:jc w:val="both"/>
      </w:pPr>
      <w:r>
        <w:rPr>
          <w:lang w:val="en-US" w:eastAsia="en-US"/>
        </w:rPr>
        <w:t>A new mechanism has been added in mzIdentML 1.2 to encode results from search engines that support identification of cross</w:t>
      </w:r>
      <w:r w:rsidR="00DA66B3">
        <w:rPr>
          <w:lang w:val="en-US" w:eastAsia="en-US"/>
        </w:rPr>
        <w:t>-</w:t>
      </w:r>
      <w:r>
        <w:rPr>
          <w:lang w:val="en-US" w:eastAsia="en-US"/>
        </w:rPr>
        <w:t>linked peptides. This presents a new challenge for mzIdentML, since more than one peptide can be identified from the same spectrum – here termed the alpha and beta peptides, along with cross</w:t>
      </w:r>
      <w:r w:rsidR="00504F7B">
        <w:rPr>
          <w:lang w:val="en-US" w:eastAsia="en-US"/>
        </w:rPr>
        <w:t>-</w:t>
      </w:r>
      <w:r>
        <w:rPr>
          <w:lang w:val="en-US" w:eastAsia="en-US"/>
        </w:rPr>
        <w:t>linker modification</w:t>
      </w:r>
      <w:r w:rsidR="00E0419E">
        <w:rPr>
          <w:lang w:val="en-US" w:eastAsia="en-US"/>
        </w:rPr>
        <w:t>s</w:t>
      </w:r>
      <w:r>
        <w:rPr>
          <w:lang w:val="en-US" w:eastAsia="en-US"/>
        </w:rPr>
        <w:t>, linked across the two chains</w:t>
      </w:r>
      <w:r w:rsidR="00E0419E">
        <w:rPr>
          <w:lang w:val="en-US" w:eastAsia="en-US"/>
        </w:rPr>
        <w:t xml:space="preserve"> (</w:t>
      </w:r>
      <w:r w:rsidR="00C62213">
        <w:rPr>
          <w:lang w:val="en-US" w:eastAsia="en-US"/>
        </w:rPr>
        <w:t>“</w:t>
      </w:r>
      <w:r w:rsidR="00E0419E">
        <w:rPr>
          <w:lang w:val="en-US" w:eastAsia="en-US"/>
        </w:rPr>
        <w:t>donor</w:t>
      </w:r>
      <w:r w:rsidR="00C62213">
        <w:rPr>
          <w:lang w:val="en-US" w:eastAsia="en-US"/>
        </w:rPr>
        <w:t>”</w:t>
      </w:r>
      <w:r w:rsidR="00E0419E">
        <w:rPr>
          <w:lang w:val="en-US" w:eastAsia="en-US"/>
        </w:rPr>
        <w:t xml:space="preserve"> and </w:t>
      </w:r>
      <w:r w:rsidR="00C62213">
        <w:rPr>
          <w:lang w:val="en-US" w:eastAsia="en-US"/>
        </w:rPr>
        <w:t>“acceptor”</w:t>
      </w:r>
      <w:r w:rsidR="00E0419E">
        <w:rPr>
          <w:lang w:val="en-US" w:eastAsia="en-US"/>
        </w:rPr>
        <w:t xml:space="preserve"> cross</w:t>
      </w:r>
      <w:r w:rsidR="00C62213">
        <w:rPr>
          <w:lang w:val="en-US" w:eastAsia="en-US"/>
        </w:rPr>
        <w:t>-</w:t>
      </w:r>
      <w:r w:rsidR="00E0419E">
        <w:rPr>
          <w:lang w:val="en-US" w:eastAsia="en-US"/>
        </w:rPr>
        <w:t>link</w:t>
      </w:r>
      <w:r w:rsidR="00823E93">
        <w:rPr>
          <w:lang w:val="en-US" w:eastAsia="en-US"/>
        </w:rPr>
        <w:t xml:space="preserve"> </w:t>
      </w:r>
      <w:r w:rsidR="00E0419E">
        <w:rPr>
          <w:lang w:val="en-US" w:eastAsia="en-US"/>
        </w:rPr>
        <w:t>s</w:t>
      </w:r>
      <w:r w:rsidR="00823E93">
        <w:rPr>
          <w:lang w:val="en-US" w:eastAsia="en-US"/>
        </w:rPr>
        <w:t>ites</w:t>
      </w:r>
      <w:r w:rsidR="00E0419E">
        <w:rPr>
          <w:lang w:val="en-US" w:eastAsia="en-US"/>
        </w:rPr>
        <w:t>)</w:t>
      </w:r>
      <w:r>
        <w:rPr>
          <w:lang w:val="en-US" w:eastAsia="en-US"/>
        </w:rPr>
        <w:t xml:space="preserve">. </w:t>
      </w:r>
      <w:r w:rsidR="00921D64">
        <w:rPr>
          <w:lang w:val="en-US" w:eastAsia="en-US"/>
        </w:rPr>
        <w:t xml:space="preserve">The encoding, as exemplified in </w:t>
      </w:r>
      <w:r w:rsidR="00921D64">
        <w:rPr>
          <w:lang w:val="en-US" w:eastAsia="en-US"/>
        </w:rPr>
        <w:fldChar w:fldCharType="begin"/>
      </w:r>
      <w:r w:rsidR="00921D64">
        <w:rPr>
          <w:lang w:val="en-US" w:eastAsia="en-US"/>
        </w:rPr>
        <w:instrText xml:space="preserve"> REF _Ref409016895 \h </w:instrText>
      </w:r>
      <w:r w:rsidR="00DA66B3">
        <w:rPr>
          <w:lang w:val="en-US" w:eastAsia="en-US"/>
        </w:rPr>
        <w:instrText xml:space="preserve"> \* MERGEFORMAT </w:instrText>
      </w:r>
      <w:r w:rsidR="00921D64">
        <w:rPr>
          <w:lang w:val="en-US" w:eastAsia="en-US"/>
        </w:rPr>
      </w:r>
      <w:r w:rsidR="00921D64">
        <w:rPr>
          <w:lang w:val="en-US" w:eastAsia="en-US"/>
        </w:rPr>
        <w:fldChar w:fldCharType="separate"/>
      </w:r>
      <w:r w:rsidR="003C46AF">
        <w:t xml:space="preserve">Figure </w:t>
      </w:r>
      <w:r w:rsidR="003C46AF">
        <w:rPr>
          <w:noProof/>
        </w:rPr>
        <w:t>3</w:t>
      </w:r>
      <w:r w:rsidR="00921D64">
        <w:rPr>
          <w:lang w:val="en-US" w:eastAsia="en-US"/>
        </w:rPr>
        <w:fldChar w:fldCharType="end"/>
      </w:r>
      <w:r w:rsidR="00921D64">
        <w:rPr>
          <w:lang w:val="en-US" w:eastAsia="en-US"/>
        </w:rPr>
        <w:t>, enables scores or statistical measures to be assigned jointly to identification of the alpha-beta pair, or independently to the alpha and beta peptide</w:t>
      </w:r>
      <w:r w:rsidR="004A3701">
        <w:rPr>
          <w:lang w:val="en-US" w:eastAsia="en-US"/>
        </w:rPr>
        <w:t xml:space="preserve"> chain</w:t>
      </w:r>
      <w:r w:rsidR="00921D64">
        <w:rPr>
          <w:lang w:val="en-US" w:eastAsia="en-US"/>
        </w:rPr>
        <w:t>.</w:t>
      </w:r>
      <w:r w:rsidR="00DD507B">
        <w:rPr>
          <w:lang w:val="en-US" w:eastAsia="en-US"/>
        </w:rPr>
        <w:t xml:space="preserve"> </w:t>
      </w:r>
      <w:r w:rsidR="00DD5C31">
        <w:t>To fulfil these requirements in mzIdentML</w:t>
      </w:r>
      <w:r w:rsidR="00DD507B">
        <w:t xml:space="preserve"> 1.2</w:t>
      </w:r>
      <w:r w:rsidR="00DD5C31">
        <w:t>, the following adaptations</w:t>
      </w:r>
      <w:r w:rsidR="00397F3B">
        <w:t xml:space="preserve"> were made</w:t>
      </w:r>
      <w:r w:rsidR="00DD5C31">
        <w:t>.</w:t>
      </w:r>
    </w:p>
    <w:p w14:paraId="371A76FF" w14:textId="77777777" w:rsidR="00DD507B" w:rsidRDefault="00DD507B" w:rsidP="00071A7F">
      <w:pPr>
        <w:pStyle w:val="nobreak"/>
      </w:pPr>
    </w:p>
    <w:p w14:paraId="45A1124F" w14:textId="4F484806" w:rsidR="0003720A" w:rsidRPr="0003720A" w:rsidRDefault="0003720A" w:rsidP="00071A7F">
      <w:pPr>
        <w:pStyle w:val="nobreak"/>
        <w:rPr>
          <w:b/>
          <w:i/>
        </w:rPr>
      </w:pPr>
      <w:r>
        <w:rPr>
          <w:b/>
          <w:i/>
        </w:rPr>
        <w:t>Encoding a cross-linked peptide pair identification</w:t>
      </w:r>
    </w:p>
    <w:p w14:paraId="4CD7C490" w14:textId="5AB50382" w:rsidR="004E1EA7" w:rsidRDefault="00DD507B" w:rsidP="00A67341">
      <w:pPr>
        <w:pStyle w:val="nobreak"/>
        <w:jc w:val="both"/>
      </w:pPr>
      <w:r>
        <w:t>First</w:t>
      </w:r>
      <w:r w:rsidR="0087704B">
        <w:t xml:space="preserve"> of all</w:t>
      </w:r>
      <w:r>
        <w:t xml:space="preserve">, </w:t>
      </w:r>
      <w:r w:rsidR="00624B67">
        <w:t>t</w:t>
      </w:r>
      <w:r w:rsidR="00DD5C31">
        <w:t xml:space="preserve">he </w:t>
      </w:r>
      <w:r w:rsidR="00DD5C31" w:rsidRPr="00A67341">
        <w:rPr>
          <w:i/>
        </w:rPr>
        <w:t>&lt;SpectrumIdentificationProtocol&gt;</w:t>
      </w:r>
      <w:r w:rsidR="00DD5C31">
        <w:t xml:space="preserve"> must contain the CV term “</w:t>
      </w:r>
      <w:r w:rsidR="00DD5C31" w:rsidRPr="00BA7419">
        <w:t>cross</w:t>
      </w:r>
      <w:r w:rsidR="00DA5012">
        <w:t>-</w:t>
      </w:r>
      <w:r w:rsidR="00DD5C31" w:rsidRPr="00BA7419">
        <w:t>linking search</w:t>
      </w:r>
      <w:r w:rsidR="00DD5C31">
        <w:t>” (</w:t>
      </w:r>
      <w:r w:rsidR="00DD5C31" w:rsidRPr="00BA7419">
        <w:t>MS:1002494</w:t>
      </w:r>
      <w:r w:rsidR="00DD5C31">
        <w:t xml:space="preserve">) as shown in Figure </w:t>
      </w:r>
      <w:r>
        <w:t>3</w:t>
      </w:r>
      <w:r w:rsidR="00DD5C31">
        <w:t>a</w:t>
      </w:r>
      <w:r w:rsidR="0000619A" w:rsidRPr="0000619A">
        <w:t xml:space="preserve"> </w:t>
      </w:r>
      <w:r w:rsidR="0000619A">
        <w:t>and Table 1</w:t>
      </w:r>
      <w:r w:rsidR="00DD5C31">
        <w:t xml:space="preserve">. </w:t>
      </w:r>
      <w:r w:rsidR="0087704B">
        <w:t>To represent the cross-linkers</w:t>
      </w:r>
      <w:r w:rsidR="00DD5C31">
        <w:t xml:space="preserve">, we have added a mechanism for relating two different </w:t>
      </w:r>
      <w:r w:rsidR="00DD5C31" w:rsidRPr="00A67341">
        <w:rPr>
          <w:i/>
        </w:rPr>
        <w:t>&lt;Peptide&gt;</w:t>
      </w:r>
      <w:r w:rsidR="00DD5C31">
        <w:t xml:space="preserve"> elements together, using the CV terms “cross-link donor” </w:t>
      </w:r>
      <w:r w:rsidR="0087704B">
        <w:t>(</w:t>
      </w:r>
      <w:r w:rsidR="0087704B" w:rsidRPr="0087704B">
        <w:t>MS:1002509</w:t>
      </w:r>
      <w:r w:rsidR="0087704B">
        <w:t xml:space="preserve">) </w:t>
      </w:r>
      <w:r w:rsidR="00DD5C31">
        <w:t xml:space="preserve">and “cross-link </w:t>
      </w:r>
      <w:r w:rsidR="00F65B00">
        <w:t>acceptor</w:t>
      </w:r>
      <w:r w:rsidR="00DD5C31">
        <w:t>”</w:t>
      </w:r>
      <w:r w:rsidR="0087704B">
        <w:t xml:space="preserve"> (</w:t>
      </w:r>
      <w:r w:rsidR="0087704B" w:rsidRPr="0087704B">
        <w:t>MS:1002510</w:t>
      </w:r>
      <w:r w:rsidR="0087704B">
        <w:t>),</w:t>
      </w:r>
      <w:r w:rsidR="00DD5C31">
        <w:t xml:space="preserve"> where an identical value indicates that they are grouped together (Figure </w:t>
      </w:r>
      <w:r w:rsidR="0087704B">
        <w:t>3</w:t>
      </w:r>
      <w:r w:rsidR="00DD5C31">
        <w:t xml:space="preserve">b). The </w:t>
      </w:r>
      <w:r w:rsidR="00DD5C31" w:rsidRPr="00A67341">
        <w:rPr>
          <w:i/>
        </w:rPr>
        <w:t>&lt;Modification&gt;</w:t>
      </w:r>
      <w:r w:rsidR="00DD5C31">
        <w:t xml:space="preserve"> element has an attribute </w:t>
      </w:r>
      <w:r w:rsidR="00DD5C31" w:rsidRPr="00071A7F">
        <w:rPr>
          <w:i/>
        </w:rPr>
        <w:t>monoisotopicMassDelta</w:t>
      </w:r>
      <w:r w:rsidR="00DD5C31">
        <w:t xml:space="preserve">, and the crosslink donor </w:t>
      </w:r>
      <w:r w:rsidR="00A67341">
        <w:t xml:space="preserve">SHOULD </w:t>
      </w:r>
      <w:r w:rsidR="00DD5C31">
        <w:t>contain the complete mass delta introduced by the cross</w:t>
      </w:r>
      <w:r w:rsidR="00F65B00">
        <w:t>-</w:t>
      </w:r>
      <w:r w:rsidR="00DD5C31">
        <w:t>linking reagent, and that the cross</w:t>
      </w:r>
      <w:r w:rsidR="00F65B00">
        <w:t>-</w:t>
      </w:r>
      <w:r w:rsidR="00DD5C31">
        <w:t xml:space="preserve">link </w:t>
      </w:r>
      <w:r w:rsidR="00F65B00">
        <w:t>acceptor</w:t>
      </w:r>
      <w:r w:rsidR="00DD5C31">
        <w:t xml:space="preserve"> reports a mass shift delta of zero. </w:t>
      </w:r>
      <w:r w:rsidR="00A67341">
        <w:t>It is</w:t>
      </w:r>
      <w:r w:rsidR="0003720A">
        <w:t xml:space="preserve"> RECOMMEND</w:t>
      </w:r>
      <w:r w:rsidR="00A67341">
        <w:t>ED</w:t>
      </w:r>
      <w:r w:rsidR="0003720A">
        <w:t xml:space="preserve"> that the “donor” peptide SHOULD be the longer peptide or the one with the higher molecular weight if the same length.</w:t>
      </w:r>
    </w:p>
    <w:p w14:paraId="0C9CB14A" w14:textId="77777777" w:rsidR="004E1EA7" w:rsidRDefault="004E1EA7" w:rsidP="00071A7F">
      <w:pPr>
        <w:pStyle w:val="nobreak"/>
      </w:pPr>
    </w:p>
    <w:p w14:paraId="56C49862" w14:textId="25F43E77" w:rsidR="00AE6598" w:rsidRDefault="00E1332F" w:rsidP="009F0C93">
      <w:pPr>
        <w:pStyle w:val="nobreak"/>
        <w:jc w:val="both"/>
      </w:pPr>
      <w:r>
        <w:t>For reporting the evidence associated with the identification,</w:t>
      </w:r>
      <w:r w:rsidR="00DD5C31">
        <w:t xml:space="preserve">within a given </w:t>
      </w:r>
      <w:r w:rsidR="00DD5C31" w:rsidRPr="001B3FEE">
        <w:rPr>
          <w:i/>
        </w:rPr>
        <w:t>&lt;SpectrumIdentificationResult&gt;</w:t>
      </w:r>
      <w:r w:rsidR="00DD5C31">
        <w:t xml:space="preserve">, a pair of crosslinked peptides </w:t>
      </w:r>
      <w:r w:rsidR="004E1EA7">
        <w:t>MUST be</w:t>
      </w:r>
      <w:r w:rsidR="00DD5C31">
        <w:t xml:space="preserve"> reported as two instances of </w:t>
      </w:r>
      <w:r w:rsidR="00DD5C31" w:rsidRPr="008564D9">
        <w:t xml:space="preserve">&lt;SpectrumIdentificationItem&gt; </w:t>
      </w:r>
      <w:r w:rsidR="00DD5C31">
        <w:t>through having a shared local unique identifier as the value for the CV term “</w:t>
      </w:r>
      <w:r w:rsidR="00DD5C31" w:rsidRPr="00703DAE">
        <w:t>cross-li</w:t>
      </w:r>
      <w:r w:rsidR="00DD5C31">
        <w:t>nk spectrum identification item” (</w:t>
      </w:r>
      <w:r w:rsidR="00DD5C31" w:rsidRPr="00703DAE">
        <w:t>MS:1002511</w:t>
      </w:r>
      <w:r w:rsidR="00DD5C31">
        <w:t xml:space="preserve">), as shown in Figure </w:t>
      </w:r>
      <w:r w:rsidR="0087704B">
        <w:t>3</w:t>
      </w:r>
      <w:r w:rsidR="00DD5C31">
        <w:t>d.</w:t>
      </w:r>
      <w:r w:rsidR="00AE6598">
        <w:t xml:space="preserve"> The two instances of </w:t>
      </w:r>
      <w:r w:rsidR="00AE6598" w:rsidRPr="001B3FEE">
        <w:rPr>
          <w:i/>
        </w:rPr>
        <w:t>&lt;SpectrumIdentificationItem&gt;</w:t>
      </w:r>
      <w:r w:rsidR="00AE6598">
        <w:t xml:space="preserve"> MUST also share the same value for the rank attribute. </w:t>
      </w:r>
    </w:p>
    <w:p w14:paraId="38FEE717" w14:textId="77777777" w:rsidR="00AE6598" w:rsidRDefault="00AE6598" w:rsidP="00071A7F">
      <w:pPr>
        <w:pStyle w:val="nobreak"/>
      </w:pPr>
    </w:p>
    <w:p w14:paraId="0D53E4AA" w14:textId="445701D8" w:rsidR="009813A2" w:rsidRDefault="00DD5C31" w:rsidP="00071A7F">
      <w:pPr>
        <w:pStyle w:val="nobreak"/>
        <w:rPr>
          <w:lang w:val="en-US" w:eastAsia="en-US"/>
        </w:rPr>
      </w:pPr>
      <w:r>
        <w:t xml:space="preserve">If the search engine has produced a single score for the crosslinked pair, both </w:t>
      </w:r>
      <w:r w:rsidRPr="001B3FEE">
        <w:rPr>
          <w:i/>
        </w:rPr>
        <w:t>&lt;SpectrumIdentificationItem&gt;</w:t>
      </w:r>
      <w:r>
        <w:t xml:space="preserve"> elements must carry the identical score (CV term and value, as in Figure </w:t>
      </w:r>
      <w:r w:rsidR="0087704B">
        <w:t>3</w:t>
      </w:r>
      <w:r>
        <w:t>e), but the two chains may also have additional, independent scores if needed</w:t>
      </w:r>
      <w:r w:rsidR="00D70137">
        <w:t xml:space="preserve"> (not shown)</w:t>
      </w:r>
      <w:r>
        <w:t>.</w:t>
      </w:r>
      <w:r w:rsidR="00921D64">
        <w:rPr>
          <w:lang w:val="en-US" w:eastAsia="en-US"/>
        </w:rPr>
        <w:t xml:space="preserve"> </w:t>
      </w:r>
    </w:p>
    <w:p w14:paraId="45EEFEBC" w14:textId="77777777" w:rsidR="00302E1A" w:rsidRDefault="00302E1A" w:rsidP="00302E1A">
      <w:pPr>
        <w:rPr>
          <w:lang w:val="en-US" w:eastAsia="en-US"/>
        </w:rPr>
      </w:pPr>
    </w:p>
    <w:p w14:paraId="4137411D" w14:textId="49814193" w:rsidR="0079619C" w:rsidRDefault="00302E1A" w:rsidP="00302E1A">
      <w:pPr>
        <w:rPr>
          <w:lang w:val="en-US" w:eastAsia="en-US"/>
        </w:rPr>
      </w:pPr>
      <w:r>
        <w:rPr>
          <w:lang w:val="en-US" w:eastAsia="en-US"/>
        </w:rPr>
        <w:t xml:space="preserve">Both </w:t>
      </w:r>
      <w:r w:rsidRPr="001B3FEE">
        <w:rPr>
          <w:i/>
          <w:lang w:val="en-US" w:eastAsia="en-US"/>
        </w:rPr>
        <w:t>&lt;SpectrumIdentificationItem&gt;</w:t>
      </w:r>
      <w:r>
        <w:rPr>
          <w:lang w:val="en-US" w:eastAsia="en-US"/>
        </w:rPr>
        <w:t xml:space="preserve"> elements </w:t>
      </w:r>
      <w:r w:rsidR="001E019A">
        <w:rPr>
          <w:lang w:val="en-US" w:eastAsia="en-US"/>
        </w:rPr>
        <w:t>MUST</w:t>
      </w:r>
      <w:r>
        <w:rPr>
          <w:lang w:val="en-US" w:eastAsia="en-US"/>
        </w:rPr>
        <w:t xml:space="preserve"> have the same value for experimentalMassToCharge (i.e</w:t>
      </w:r>
      <w:r w:rsidR="0079619C">
        <w:rPr>
          <w:lang w:val="en-US" w:eastAsia="en-US"/>
        </w:rPr>
        <w:t>. the measured precursor mass</w:t>
      </w:r>
      <w:r w:rsidR="001B3FEE">
        <w:rPr>
          <w:lang w:val="en-US" w:eastAsia="en-US"/>
        </w:rPr>
        <w:t xml:space="preserve"> value</w:t>
      </w:r>
      <w:r w:rsidR="0079619C">
        <w:rPr>
          <w:lang w:val="en-US" w:eastAsia="en-US"/>
        </w:rPr>
        <w:t xml:space="preserve">) and for calculatedMassToCharge representing the theoretical mass of the pair of peptides plus the cross-link. </w:t>
      </w:r>
    </w:p>
    <w:p w14:paraId="7BD4EB2A" w14:textId="77777777" w:rsidR="0079619C" w:rsidRDefault="0079619C" w:rsidP="00302E1A">
      <w:pPr>
        <w:rPr>
          <w:lang w:val="en-US" w:eastAsia="en-US"/>
        </w:rPr>
      </w:pPr>
    </w:p>
    <w:p w14:paraId="20327144" w14:textId="77777777" w:rsidR="00302E1A" w:rsidRDefault="00302E1A" w:rsidP="00302E1A">
      <w:pPr>
        <w:rPr>
          <w:lang w:val="en-US" w:eastAsia="en-US"/>
        </w:rPr>
      </w:pPr>
    </w:p>
    <w:p w14:paraId="56A03547" w14:textId="486A98E4" w:rsidR="00D70137" w:rsidRDefault="00D70137" w:rsidP="00D70137">
      <w:pPr>
        <w:rPr>
          <w:b/>
          <w:i/>
          <w:lang w:val="en-US" w:eastAsia="en-US"/>
        </w:rPr>
      </w:pPr>
      <w:r>
        <w:rPr>
          <w:b/>
          <w:i/>
          <w:lang w:val="en-US" w:eastAsia="en-US"/>
        </w:rPr>
        <w:t>Encoding information from stable isotope labelling or multiple fragmentation approaches</w:t>
      </w:r>
    </w:p>
    <w:p w14:paraId="2ECF1D61" w14:textId="77777777" w:rsidR="001B3FEE" w:rsidRDefault="00D70137" w:rsidP="001B3FEE">
      <w:pPr>
        <w:jc w:val="both"/>
      </w:pPr>
      <w:r>
        <w:t xml:space="preserve">In some workflows, a consensus spectrum or collection of spectra is interpreted together to arrive at an identification of the cross-linked pair. </w:t>
      </w:r>
      <w:r w:rsidR="008A6B4B">
        <w:t xml:space="preserve">For cases where data are </w:t>
      </w:r>
      <w:r w:rsidR="008A6B4B">
        <w:rPr>
          <w:i/>
        </w:rPr>
        <w:t xml:space="preserve">post-processed </w:t>
      </w:r>
      <w:r w:rsidR="008A6B4B">
        <w:t>to arrive at a confident identification, the mechanism for peptide-level scoring SHOULD be used. However, there are some search approaches that intrinsically take into account multiple spectra to arrive at the identification: i) where “light” and “heavy” isotopes of the cross-linker are used as a pair, combined together and searched once; ii) different fragmentation modes applied to the same precursor e.g. ETD and HCD; iii) MS</w:t>
      </w:r>
      <w:r w:rsidR="008A6B4B">
        <w:rPr>
          <w:vertAlign w:val="superscript"/>
        </w:rPr>
        <w:t>3</w:t>
      </w:r>
      <w:r w:rsidR="008A6B4B">
        <w:t xml:space="preserve"> fragmentation of particular MS</w:t>
      </w:r>
      <w:r w:rsidR="008A6B4B">
        <w:rPr>
          <w:vertAlign w:val="superscript"/>
        </w:rPr>
        <w:t>2</w:t>
      </w:r>
      <w:r w:rsidR="008A6B4B">
        <w:t xml:space="preserve"> products. In these cases, the &lt;SpectraData&gt; element SHOULD specify that it is using a “combined spectra” type of input file format (Table 2). </w:t>
      </w:r>
      <w:commentRangeStart w:id="56"/>
      <w:r w:rsidR="008A6B4B">
        <w:t xml:space="preserve">The referenced spectrum (via the spectrumID attribute) SHOULD contain </w:t>
      </w:r>
      <w:r>
        <w:t xml:space="preserve">a comma-separated list of identifiers e.g. </w:t>
      </w:r>
      <w:r w:rsidR="008A6B4B" w:rsidRPr="00BA0F40">
        <w:rPr>
          <w:i/>
        </w:rPr>
        <w:t>spectrumID=</w:t>
      </w:r>
      <w:r w:rsidR="00BA0F40" w:rsidRPr="00BA0F40">
        <w:rPr>
          <w:i/>
        </w:rPr>
        <w:t xml:space="preserve"> “</w:t>
      </w:r>
      <w:r w:rsidRPr="00BA0F40">
        <w:rPr>
          <w:i/>
        </w:rPr>
        <w:t>index=1001, index=1007</w:t>
      </w:r>
      <w:r w:rsidR="008A6B4B" w:rsidRPr="00BA0F40">
        <w:rPr>
          <w:i/>
        </w:rPr>
        <w:t>”</w:t>
      </w:r>
      <w:r w:rsidR="00BA0F40">
        <w:t xml:space="preserve">. For each peptide chain identified from the combined set of spectra (as a grouped identification of one cross-linked pair), there SHOULD be exactly one &lt;SpectrumIdentificationItem&gt; - all sharing the same identifier under “cross-link spectrum identification item”. </w:t>
      </w:r>
      <w:commentRangeEnd w:id="56"/>
      <w:r w:rsidR="00E35A91">
        <w:rPr>
          <w:rStyle w:val="CommentReference"/>
          <w:lang w:val="x-none" w:eastAsia="x-none"/>
        </w:rPr>
        <w:commentReference w:id="56"/>
      </w:r>
    </w:p>
    <w:p w14:paraId="50C42C8C" w14:textId="77777777" w:rsidR="001B3FEE" w:rsidRDefault="001B3FEE" w:rsidP="001B3FEE">
      <w:pPr>
        <w:jc w:val="both"/>
      </w:pPr>
    </w:p>
    <w:p w14:paraId="61830845" w14:textId="668F55BC" w:rsidR="00D70137" w:rsidRDefault="001B3FEE" w:rsidP="001B3FEE">
      <w:pPr>
        <w:jc w:val="both"/>
      </w:pPr>
      <w:r>
        <w:t>In the case of different fragmentation approaches (e.g. MS</w:t>
      </w:r>
      <w:r>
        <w:rPr>
          <w:vertAlign w:val="superscript"/>
        </w:rPr>
        <w:t>2</w:t>
      </w:r>
      <w:r>
        <w:t xml:space="preserve"> and MS</w:t>
      </w:r>
      <w:r>
        <w:rPr>
          <w:vertAlign w:val="superscript"/>
        </w:rPr>
        <w:t>3</w:t>
      </w:r>
      <w:r>
        <w:t xml:space="preserve">) applied to a single pair of cross-linked peptides, there SHOULD be exactly two </w:t>
      </w:r>
      <w:r w:rsidRPr="001B3FEE">
        <w:rPr>
          <w:i/>
        </w:rPr>
        <w:t>&lt;SpectrumIdentificationItem&gt;</w:t>
      </w:r>
      <w:r>
        <w:t xml:space="preserve"> elements sharing the same identifier under “cross-link spectrum identification item”. In the case, of “light” and “heavy” cross-linked peptides, there SHOULD be exactly four </w:t>
      </w:r>
      <w:r w:rsidRPr="001B3FEE">
        <w:rPr>
          <w:i/>
        </w:rPr>
        <w:t>&lt;SpectrumIdentificationItem&gt;</w:t>
      </w:r>
      <w:r>
        <w:t xml:space="preserve"> elements, all sharing the same identifier under “cross-link spectrum identification item” (light alpha chain, light beta chain, heavy alpha chain, heavy beta chain).</w:t>
      </w:r>
    </w:p>
    <w:p w14:paraId="7EBD8A14" w14:textId="77777777" w:rsidR="001B3FEE" w:rsidRDefault="001B3FEE" w:rsidP="001B3FEE">
      <w:pPr>
        <w:jc w:val="both"/>
      </w:pPr>
    </w:p>
    <w:p w14:paraId="48670DC3" w14:textId="77777777" w:rsidR="001B3FEE" w:rsidRDefault="001B3FEE" w:rsidP="001B3FEE">
      <w:pPr>
        <w:jc w:val="both"/>
      </w:pPr>
    </w:p>
    <w:p w14:paraId="58565E55" w14:textId="77777777" w:rsidR="008A6B4B" w:rsidRDefault="008A6B4B" w:rsidP="008A6B4B"/>
    <w:p w14:paraId="7CED5F51" w14:textId="77777777" w:rsidR="00D70137" w:rsidRPr="00D70137" w:rsidRDefault="00D70137" w:rsidP="00D70137">
      <w:pPr>
        <w:rPr>
          <w:b/>
          <w:i/>
          <w:lang w:val="en-US" w:eastAsia="en-US"/>
        </w:rPr>
      </w:pPr>
    </w:p>
    <w:p w14:paraId="667800EF" w14:textId="75CE0672" w:rsidR="004C0029" w:rsidRDefault="004C4F18" w:rsidP="00071A7F">
      <w:pPr>
        <w:keepNext/>
      </w:pPr>
      <w:r>
        <w:lastRenderedPageBreak/>
        <w:pict w14:anchorId="44D60492">
          <v:shape id="_x0000_i1027" type="#_x0000_t75" style="width:489.6pt;height:676.8pt">
            <v:imagedata r:id="rId21" o:title=""/>
          </v:shape>
        </w:pict>
      </w:r>
    </w:p>
    <w:p w14:paraId="24C8ACFD" w14:textId="77777777" w:rsidR="00A84328" w:rsidRPr="00071A7F" w:rsidRDefault="004C0029" w:rsidP="00071A7F">
      <w:pPr>
        <w:pStyle w:val="Caption"/>
        <w:rPr>
          <w:b w:val="0"/>
        </w:rPr>
      </w:pPr>
      <w:bookmarkStart w:id="57" w:name="_Ref409016895"/>
      <w:r>
        <w:lastRenderedPageBreak/>
        <w:t xml:space="preserve">Figure </w:t>
      </w:r>
      <w:fldSimple w:instr=" SEQ Figure \* ARABIC ">
        <w:r w:rsidR="00E450A0">
          <w:rPr>
            <w:noProof/>
          </w:rPr>
          <w:t>3</w:t>
        </w:r>
      </w:fldSimple>
      <w:bookmarkEnd w:id="57"/>
      <w:r w:rsidR="00CE6DC1">
        <w:t>.</w:t>
      </w:r>
      <w:r>
        <w:t xml:space="preserve"> </w:t>
      </w:r>
      <w:r w:rsidRPr="00071A7F">
        <w:rPr>
          <w:b w:val="0"/>
        </w:rPr>
        <w:t>The encoding in mzIdentML 1.2 for annotating results of searches including cross</w:t>
      </w:r>
      <w:r w:rsidR="00022639">
        <w:rPr>
          <w:b w:val="0"/>
        </w:rPr>
        <w:t>-</w:t>
      </w:r>
      <w:r w:rsidRPr="00071A7F">
        <w:rPr>
          <w:b w:val="0"/>
        </w:rPr>
        <w:t xml:space="preserve">linked peptides. </w:t>
      </w:r>
    </w:p>
    <w:p w14:paraId="41A1296C" w14:textId="77777777" w:rsidR="004C0029" w:rsidRDefault="004C0029" w:rsidP="00466496"/>
    <w:p w14:paraId="4B11E1AD" w14:textId="4E1C271B" w:rsidR="007C6533" w:rsidRPr="007C6533" w:rsidRDefault="007C6533" w:rsidP="007C6533">
      <w:pPr>
        <w:rPr>
          <w:b/>
          <w:i/>
        </w:rPr>
      </w:pPr>
      <w:r>
        <w:rPr>
          <w:b/>
          <w:i/>
        </w:rPr>
        <w:t>Encoding evidence associated with cross-linked position</w:t>
      </w:r>
    </w:p>
    <w:p w14:paraId="080B754E" w14:textId="18ACBF26" w:rsidR="007C6533" w:rsidRDefault="007C6533" w:rsidP="001B3FEE">
      <w:pPr>
        <w:jc w:val="both"/>
      </w:pPr>
      <w:r>
        <w:t>The encoding for cross-linked peptides MAY be combined with the encoding for modification localisation scoring, using the same mechanism</w:t>
      </w:r>
      <w:r w:rsidR="00850ED8">
        <w:t xml:space="preserve"> (</w:t>
      </w:r>
      <w:r w:rsidR="008027C0">
        <w:t xml:space="preserve">Section </w:t>
      </w:r>
      <w:r w:rsidR="00850ED8">
        <w:fldChar w:fldCharType="begin"/>
      </w:r>
      <w:r w:rsidR="00850ED8">
        <w:instrText xml:space="preserve"> REF _Ref449348756 \n \h </w:instrText>
      </w:r>
      <w:r w:rsidR="001B3FEE">
        <w:instrText xml:space="preserve"> \* MERGEFORMAT </w:instrText>
      </w:r>
      <w:r w:rsidR="00850ED8">
        <w:fldChar w:fldCharType="separate"/>
      </w:r>
      <w:r w:rsidR="00850ED8">
        <w:t>5.2.7</w:t>
      </w:r>
      <w:r w:rsidR="00850ED8">
        <w:fldChar w:fldCharType="end"/>
      </w:r>
      <w:r w:rsidR="00850ED8">
        <w:t>)</w:t>
      </w:r>
      <w:r>
        <w:t xml:space="preserve">. </w:t>
      </w:r>
    </w:p>
    <w:p w14:paraId="5F7FE38D" w14:textId="77777777" w:rsidR="001E31F2" w:rsidRDefault="001E31F2" w:rsidP="001B3FEE">
      <w:pPr>
        <w:jc w:val="both"/>
      </w:pPr>
    </w:p>
    <w:p w14:paraId="48497FA0" w14:textId="46B1EA14" w:rsidR="001E31F2" w:rsidRPr="001E31F2" w:rsidRDefault="001E31F2" w:rsidP="001B3FEE">
      <w:pPr>
        <w:jc w:val="both"/>
        <w:rPr>
          <w:b/>
          <w:i/>
        </w:rPr>
      </w:pPr>
      <w:r>
        <w:rPr>
          <w:b/>
          <w:i/>
        </w:rPr>
        <w:t>Encoding peptide-level rescoring of cross-linking data</w:t>
      </w:r>
    </w:p>
    <w:p w14:paraId="3E975D12" w14:textId="362DD193" w:rsidR="001354F5" w:rsidRDefault="00D47088" w:rsidP="001B3FEE">
      <w:pPr>
        <w:jc w:val="both"/>
      </w:pPr>
      <w:r>
        <w:t xml:space="preserve">The </w:t>
      </w:r>
      <w:r w:rsidR="001B02EB">
        <w:t>cross-linking approach MAY also be combined with peptide-level re-scoring (</w:t>
      </w:r>
      <w:r w:rsidR="00F65B00">
        <w:t xml:space="preserve">Section </w:t>
      </w:r>
      <w:r w:rsidR="00F65B00">
        <w:fldChar w:fldCharType="begin"/>
      </w:r>
      <w:r w:rsidR="00F65B00">
        <w:instrText xml:space="preserve"> REF _Ref409017290 \n \h </w:instrText>
      </w:r>
      <w:r w:rsidR="001B3FEE">
        <w:instrText xml:space="preserve"> \* MERGEFORMAT </w:instrText>
      </w:r>
      <w:r w:rsidR="00F65B00">
        <w:fldChar w:fldCharType="separate"/>
      </w:r>
      <w:r w:rsidR="00F65B00">
        <w:t>5.2.6</w:t>
      </w:r>
      <w:r w:rsidR="00F65B00">
        <w:fldChar w:fldCharType="end"/>
      </w:r>
      <w:r w:rsidR="00F65B00">
        <w:t xml:space="preserve">, </w:t>
      </w:r>
      <w:r w:rsidR="001B02EB">
        <w:t xml:space="preserve">with </w:t>
      </w:r>
      <w:r w:rsidR="00850ED8">
        <w:t>specific CV</w:t>
      </w:r>
      <w:r w:rsidR="001B02EB">
        <w:t xml:space="preserve"> terms for </w:t>
      </w:r>
      <w:r w:rsidR="00850ED8">
        <w:t xml:space="preserve">scores associated with </w:t>
      </w:r>
      <w:r w:rsidR="001B02EB">
        <w:t>cross-linked peptides</w:t>
      </w:r>
      <w:r w:rsidR="00850ED8">
        <w:t xml:space="preserve"> rather than PSM-level terms</w:t>
      </w:r>
      <w:r w:rsidR="001B02EB">
        <w:t>), for approaches that do not follow the consensus spectrum approach outlined above</w:t>
      </w:r>
      <w:r w:rsidR="001E31F2">
        <w:t>.</w:t>
      </w:r>
    </w:p>
    <w:p w14:paraId="326DC9A6" w14:textId="77777777" w:rsidR="001E31F2" w:rsidRDefault="001E31F2" w:rsidP="001B3FEE">
      <w:pPr>
        <w:jc w:val="both"/>
      </w:pPr>
    </w:p>
    <w:p w14:paraId="2AE7238D" w14:textId="1C3EBBCE" w:rsidR="001E31F2" w:rsidRPr="001E31F2" w:rsidRDefault="001E31F2" w:rsidP="001B3FEE">
      <w:pPr>
        <w:jc w:val="both"/>
        <w:rPr>
          <w:b/>
          <w:i/>
        </w:rPr>
      </w:pPr>
      <w:r w:rsidRPr="001E31F2">
        <w:rPr>
          <w:b/>
          <w:i/>
        </w:rPr>
        <w:t>Encoding protein-level interaction evidence</w:t>
      </w:r>
    </w:p>
    <w:p w14:paraId="004B9BE3" w14:textId="35D93E26" w:rsidR="001E31F2" w:rsidRDefault="001E31F2" w:rsidP="001B3FEE">
      <w:pPr>
        <w:jc w:val="both"/>
      </w:pPr>
      <w:r>
        <w:t xml:space="preserve">In cross-linking, protein identification, grouping or inference SHOULD follow the general encoding as decribed in Section </w:t>
      </w:r>
      <w:r w:rsidR="00850ED8">
        <w:fldChar w:fldCharType="begin"/>
      </w:r>
      <w:r w:rsidR="00850ED8">
        <w:instrText xml:space="preserve"> REF _Ref374439841 \n \h </w:instrText>
      </w:r>
      <w:r w:rsidR="001B3FEE">
        <w:instrText xml:space="preserve"> \* MERGEFORMAT </w:instrText>
      </w:r>
      <w:r w:rsidR="00850ED8">
        <w:fldChar w:fldCharType="separate"/>
      </w:r>
      <w:r w:rsidR="00850ED8">
        <w:t>5.2.1</w:t>
      </w:r>
      <w:r w:rsidR="00850ED8">
        <w:fldChar w:fldCharType="end"/>
      </w:r>
      <w:r w:rsidR="00850ED8">
        <w:t>.</w:t>
      </w:r>
      <w:r w:rsidR="00BE494F">
        <w:t xml:space="preserve"> Where software has evidence that a pair of proteins is interacting due to the presence of cross-linked peptides, such evidence can be encoded through adding CV terms</w:t>
      </w:r>
      <w:r w:rsidR="00B94BFE">
        <w:t xml:space="preserve"> to the &lt;</w:t>
      </w:r>
      <w:r w:rsidR="00F55126">
        <w:t>ProteinDetectionHypothesis</w:t>
      </w:r>
      <w:r w:rsidR="00B94BFE">
        <w:t>&gt;</w:t>
      </w:r>
      <w:r w:rsidR="00F55126">
        <w:t xml:space="preserve"> elements</w:t>
      </w:r>
      <w:r w:rsidR="00B94BFE">
        <w:t xml:space="preserve"> elements representing the two </w:t>
      </w:r>
      <w:r w:rsidR="00EB0E86">
        <w:t xml:space="preserve">interacting </w:t>
      </w:r>
      <w:r w:rsidR="00B94BFE">
        <w:t>proteins</w:t>
      </w:r>
      <w:r w:rsidR="00C765EB">
        <w:t xml:space="preserve"> (</w:t>
      </w:r>
      <w:r w:rsidR="00C765EB">
        <w:fldChar w:fldCharType="begin"/>
      </w:r>
      <w:r w:rsidR="00C765EB">
        <w:instrText xml:space="preserve"> REF _Ref449349335 \h </w:instrText>
      </w:r>
      <w:r w:rsidR="001B3FEE">
        <w:instrText xml:space="preserve"> \* MERGEFORMAT </w:instrText>
      </w:r>
      <w:r w:rsidR="00C765EB">
        <w:fldChar w:fldCharType="separate"/>
      </w:r>
      <w:r w:rsidR="00C765EB">
        <w:t xml:space="preserve">Figure </w:t>
      </w:r>
      <w:r w:rsidR="00C765EB">
        <w:rPr>
          <w:noProof/>
        </w:rPr>
        <w:t>4</w:t>
      </w:r>
      <w:r w:rsidR="00C765EB">
        <w:fldChar w:fldCharType="end"/>
      </w:r>
      <w:r w:rsidR="00C765EB">
        <w:t>)</w:t>
      </w:r>
      <w:r w:rsidR="00B94BFE">
        <w:t xml:space="preserve">. </w:t>
      </w:r>
      <w:r w:rsidR="00F55126">
        <w:t xml:space="preserve">The value slot of the CV term MUST have the exact structure as shown in </w:t>
      </w:r>
      <w:r w:rsidR="00F55126">
        <w:fldChar w:fldCharType="begin"/>
      </w:r>
      <w:r w:rsidR="00F55126">
        <w:instrText xml:space="preserve"> REF _Ref449349335 \h </w:instrText>
      </w:r>
      <w:r w:rsidR="001B3FEE">
        <w:instrText xml:space="preserve"> \* MERGEFORMAT </w:instrText>
      </w:r>
      <w:r w:rsidR="00F55126">
        <w:fldChar w:fldCharType="separate"/>
      </w:r>
      <w:r w:rsidR="00F55126">
        <w:t xml:space="preserve">Figure </w:t>
      </w:r>
      <w:r w:rsidR="00F55126">
        <w:rPr>
          <w:noProof/>
        </w:rPr>
        <w:t>4</w:t>
      </w:r>
      <w:r w:rsidR="00F55126">
        <w:fldChar w:fldCharType="end"/>
      </w:r>
      <w:r w:rsidR="00F55126">
        <w:t xml:space="preserve">. </w:t>
      </w:r>
    </w:p>
    <w:p w14:paraId="140318C4" w14:textId="77777777" w:rsidR="00C765EB" w:rsidRDefault="00C765EB" w:rsidP="001B3FEE">
      <w:pPr>
        <w:jc w:val="both"/>
      </w:pPr>
    </w:p>
    <w:p w14:paraId="1FB5C1F6" w14:textId="0402F75A" w:rsidR="001B02EB" w:rsidRDefault="001B02EB" w:rsidP="001B3FEE">
      <w:pPr>
        <w:jc w:val="both"/>
      </w:pPr>
      <w:r>
        <w:t xml:space="preserve">If evidence exists that the same protein forms a homo-dimer, then the same </w:t>
      </w:r>
      <w:r w:rsidR="003D4253">
        <w:t xml:space="preserve">protein accession can be used (via </w:t>
      </w:r>
      <w:r w:rsidR="00C765EB">
        <w:t>two &lt;</w:t>
      </w:r>
      <w:r w:rsidR="003D4253">
        <w:t>P</w:t>
      </w:r>
      <w:r w:rsidR="00C765EB">
        <w:t>roteinDetectionHypothesis&gt; elements</w:t>
      </w:r>
      <w:r w:rsidR="003D4253">
        <w:t xml:space="preserve">) in </w:t>
      </w:r>
      <w:r w:rsidR="00C765EB">
        <w:t>two different &lt;ProteinAmbiguityGroup&gt; elements</w:t>
      </w:r>
      <w:r w:rsidR="00F55126">
        <w:t>, and using the same interaction score mechanism as above</w:t>
      </w:r>
      <w:r w:rsidR="00C765EB">
        <w:t>.</w:t>
      </w:r>
      <w:r w:rsidR="003D4253">
        <w:t xml:space="preserve"> </w:t>
      </w:r>
    </w:p>
    <w:p w14:paraId="082B8C80" w14:textId="77777777" w:rsidR="004C4F18" w:rsidRDefault="004C4F18" w:rsidP="001B3FEE">
      <w:pPr>
        <w:jc w:val="both"/>
      </w:pPr>
    </w:p>
    <w:p w14:paraId="09B9BD3B" w14:textId="6AB22541" w:rsidR="004C4F18" w:rsidRDefault="004C4F18" w:rsidP="001B3FEE">
      <w:pPr>
        <w:jc w:val="both"/>
        <w:rPr>
          <w:b/>
        </w:rPr>
      </w:pPr>
      <w:r>
        <w:rPr>
          <w:b/>
        </w:rPr>
        <w:t>Encoding modifications searched</w:t>
      </w:r>
    </w:p>
    <w:p w14:paraId="5E2C828E" w14:textId="77777777"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lt;SearchModification fixedMod="false" massDelta="138.06808" residues="S T Y K"&gt;</w:t>
      </w:r>
    </w:p>
    <w:p w14:paraId="6C99641D" w14:textId="77777777"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XLMOD" accession="XL:00001" name="Xlink:BS3"&gt;&lt;/cvParam&gt;</w:t>
      </w:r>
    </w:p>
    <w:p w14:paraId="53A2A744" w14:textId="77777777"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1002509" name="cross-link donor" value="0"&gt;&lt;/cvParam&gt;</w:t>
      </w:r>
    </w:p>
    <w:p w14:paraId="21F7C9ED" w14:textId="77777777"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gt;</w:t>
      </w:r>
    </w:p>
    <w:p w14:paraId="3A0A43FE" w14:textId="77777777"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 fixedMod="false" massDelta="138.06808" residues="."&gt;</w:t>
      </w:r>
    </w:p>
    <w:p w14:paraId="36DF3846" w14:textId="77777777"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pecificityRules&gt;</w:t>
      </w:r>
    </w:p>
    <w:p w14:paraId="2C7E9678" w14:textId="77777777"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1002057" name="modification specificity protein N-term"&gt;&lt;/cvParam&gt;</w:t>
      </w:r>
    </w:p>
    <w:p w14:paraId="0F5F468C" w14:textId="77777777"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pecificityRules&gt;</w:t>
      </w:r>
    </w:p>
    <w:p w14:paraId="5522313D" w14:textId="77777777"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XLMOD" accession="XL:00001" name="Xlink:BS3"&gt;&lt;/cvParam&gt;</w:t>
      </w:r>
    </w:p>
    <w:p w14:paraId="1BC7DCD6" w14:textId="77777777"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1002509" name="cross-link donor" value="0"&gt;&lt;/cvParam&gt;</w:t>
      </w:r>
    </w:p>
    <w:p w14:paraId="5D6FB1E4" w14:textId="77777777"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gt;</w:t>
      </w:r>
    </w:p>
    <w:p w14:paraId="210861DB" w14:textId="77777777"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 fixedMod="false" massDelta="0.0" residues="S T Y K"&gt;</w:t>
      </w:r>
    </w:p>
    <w:p w14:paraId="599EC2DB" w14:textId="77777777"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1002510" name="cross-link acceptor" value="0"&gt;&lt;/cvParam&gt;</w:t>
      </w:r>
    </w:p>
    <w:p w14:paraId="3AA64385" w14:textId="77777777"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gt;</w:t>
      </w:r>
    </w:p>
    <w:p w14:paraId="177917BE" w14:textId="77777777"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 fixedMod="false" massDelta="0.0" residues="."&gt;</w:t>
      </w:r>
    </w:p>
    <w:p w14:paraId="1B908002" w14:textId="77777777"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pecificityRules&gt;</w:t>
      </w:r>
    </w:p>
    <w:p w14:paraId="118B981C" w14:textId="77777777"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1002057" name="modification specificity protein N-term"&gt;&lt;/cvParam&gt;</w:t>
      </w:r>
    </w:p>
    <w:p w14:paraId="3357134F" w14:textId="77777777"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pecificityRules&gt;</w:t>
      </w:r>
    </w:p>
    <w:p w14:paraId="2E8C8CD3" w14:textId="77777777"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1002510" name="cross-link acceptor" value="0"&gt;&lt;/cvParam&gt;</w:t>
      </w:r>
    </w:p>
    <w:p w14:paraId="61034D4C" w14:textId="77777777"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gt;</w:t>
      </w:r>
    </w:p>
    <w:p w14:paraId="56B943DC" w14:textId="77777777"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 fixedMod="false" massDelta="142.09317" residues="S T Y K"&gt;</w:t>
      </w:r>
    </w:p>
    <w:p w14:paraId="1C6D344D" w14:textId="77777777"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XLMOD" accession="XL:00005" name="Xlink:BS3:d4"&gt;&lt;/cvParam&gt;</w:t>
      </w:r>
    </w:p>
    <w:p w14:paraId="247C3E99" w14:textId="77777777"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1002509" name="cross-link donor" value="1"&gt;&lt;/cvParam&gt;</w:t>
      </w:r>
    </w:p>
    <w:p w14:paraId="4D7A3824" w14:textId="77777777"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gt;</w:t>
      </w:r>
    </w:p>
    <w:p w14:paraId="64C89EA2" w14:textId="77777777"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 fixedMod="false" massDelta="142.09317" residues="."&gt;</w:t>
      </w:r>
    </w:p>
    <w:p w14:paraId="7F7A99B8" w14:textId="77777777"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pecificityRules&gt;</w:t>
      </w:r>
    </w:p>
    <w:p w14:paraId="1D682520" w14:textId="77777777"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1002057" name="modification specificity protein N-term"&gt;&lt;/cvParam&gt;</w:t>
      </w:r>
    </w:p>
    <w:p w14:paraId="3F650B13" w14:textId="77777777"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lastRenderedPageBreak/>
        <w:t xml:space="preserve">        &lt;/SpecificityRules&gt;</w:t>
      </w:r>
    </w:p>
    <w:p w14:paraId="2266B890" w14:textId="77777777"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XLMOD" accession="XL:00005" name="Xlink:BS3:d4"&gt;&lt;/cvParam&gt;</w:t>
      </w:r>
    </w:p>
    <w:p w14:paraId="59C32BED" w14:textId="77777777"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1002509" name="cross-link donor" value="1"&gt;&lt;/cvParam&gt;</w:t>
      </w:r>
    </w:p>
    <w:p w14:paraId="2F79051B" w14:textId="77777777"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gt;</w:t>
      </w:r>
    </w:p>
    <w:p w14:paraId="50C5A6C3" w14:textId="77777777"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 fixedMod="false" massDelta="0.0" residues="S T Y K"&gt;</w:t>
      </w:r>
    </w:p>
    <w:p w14:paraId="499B6B65" w14:textId="77777777"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1002510" name="cross-link acceptor" value="1"&gt;&lt;/cvParam&gt;</w:t>
      </w:r>
    </w:p>
    <w:p w14:paraId="6A73D263" w14:textId="77777777"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gt;</w:t>
      </w:r>
    </w:p>
    <w:p w14:paraId="785B11DA" w14:textId="77777777"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 fixedMod="false" massDelta="0.0" residues="."&gt;</w:t>
      </w:r>
    </w:p>
    <w:p w14:paraId="58C8DBFE" w14:textId="77777777"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pecificityRules&gt;</w:t>
      </w:r>
    </w:p>
    <w:p w14:paraId="2CAC8C98" w14:textId="77777777"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1002057" name="modification specificity protein N-term"&gt;&lt;/cvParam&gt;</w:t>
      </w:r>
    </w:p>
    <w:p w14:paraId="729A7D94" w14:textId="77777777"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pecificityRules&gt;</w:t>
      </w:r>
    </w:p>
    <w:p w14:paraId="2BD09938" w14:textId="77777777"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1002510" name="cross-link acceptor" value="1"&gt;&lt;/cvParam&gt;</w:t>
      </w:r>
    </w:p>
    <w:p w14:paraId="7C92B5F5" w14:textId="77777777"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gt;</w:t>
      </w:r>
    </w:p>
    <w:p w14:paraId="359D32C9" w14:textId="77777777" w:rsidR="004C4F18" w:rsidRPr="004C4F18" w:rsidRDefault="004C4F18" w:rsidP="001B3FEE">
      <w:pPr>
        <w:jc w:val="both"/>
        <w:rPr>
          <w:b/>
        </w:rPr>
      </w:pPr>
      <w:bookmarkStart w:id="58" w:name="_GoBack"/>
      <w:bookmarkEnd w:id="58"/>
    </w:p>
    <w:p w14:paraId="6EF65AE3" w14:textId="77777777" w:rsidR="004B7D23" w:rsidRDefault="004B7D23" w:rsidP="00805C85">
      <w:pPr>
        <w:ind w:left="1440"/>
      </w:pPr>
    </w:p>
    <w:p w14:paraId="135E909B" w14:textId="77777777" w:rsidR="00EB0E86" w:rsidRDefault="00EB0E86" w:rsidP="00805C85">
      <w:pPr>
        <w:ind w:left="1440"/>
      </w:pPr>
    </w:p>
    <w:p w14:paraId="7C09B491" w14:textId="3F5BA4D9" w:rsidR="002E7437" w:rsidRDefault="004C4F18" w:rsidP="002E7437">
      <w:pPr>
        <w:keepNext/>
      </w:pPr>
      <w:r>
        <w:pict w14:anchorId="2BD4B4FA">
          <v:shape id="_x0000_i1028" type="#_x0000_t75" style="width:496.8pt;height:6in">
            <v:imagedata r:id="rId22" o:title=""/>
          </v:shape>
        </w:pict>
      </w:r>
    </w:p>
    <w:p w14:paraId="1B61137E" w14:textId="77777777" w:rsidR="00085536" w:rsidRDefault="002E7437" w:rsidP="002E7437">
      <w:pPr>
        <w:pStyle w:val="Caption"/>
      </w:pPr>
      <w:bookmarkStart w:id="59" w:name="_Ref449349335"/>
      <w:commentRangeStart w:id="60"/>
      <w:r>
        <w:t xml:space="preserve">Figure </w:t>
      </w:r>
      <w:fldSimple w:instr=" SEQ Figure \* ARABIC ">
        <w:r w:rsidR="00E450A0">
          <w:rPr>
            <w:noProof/>
          </w:rPr>
          <w:t>4</w:t>
        </w:r>
      </w:fldSimple>
      <w:bookmarkEnd w:id="59"/>
      <w:r>
        <w:t xml:space="preserve"> Encoding of protein interaction scores or statistics from cross-linking in mzIdentML.</w:t>
      </w:r>
      <w:commentRangeEnd w:id="60"/>
      <w:r w:rsidR="00C765EB">
        <w:rPr>
          <w:rStyle w:val="CommentReference"/>
          <w:b w:val="0"/>
          <w:bCs w:val="0"/>
          <w:lang w:val="x-none" w:eastAsia="x-none"/>
        </w:rPr>
        <w:commentReference w:id="60"/>
      </w:r>
    </w:p>
    <w:p w14:paraId="76358324" w14:textId="77777777" w:rsidR="00085536" w:rsidRDefault="00085536" w:rsidP="00466496"/>
    <w:p w14:paraId="067D3B53" w14:textId="77777777" w:rsidR="002F05C3" w:rsidRDefault="002F05C3" w:rsidP="00466496"/>
    <w:p w14:paraId="0D59988D" w14:textId="77777777" w:rsidR="002F05C3" w:rsidRDefault="002F05C3" w:rsidP="00466496"/>
    <w:p w14:paraId="413E11F2" w14:textId="77777777" w:rsidR="00FB6357" w:rsidRDefault="00FB6357" w:rsidP="00071A7F">
      <w:pPr>
        <w:pStyle w:val="Heading3"/>
      </w:pPr>
      <w:bookmarkStart w:id="61" w:name="_Ref450046417"/>
      <w:bookmarkStart w:id="62" w:name="_Toc453235339"/>
      <w:r>
        <w:t>Encoding Proteogenomics annotation data</w:t>
      </w:r>
      <w:bookmarkEnd w:id="61"/>
      <w:bookmarkEnd w:id="62"/>
    </w:p>
    <w:p w14:paraId="054337A6" w14:textId="30095CC2" w:rsidR="00FB6357" w:rsidRDefault="00FB6357" w:rsidP="00466496"/>
    <w:p w14:paraId="723842BC" w14:textId="6A321B3B" w:rsidR="00E450A0" w:rsidRDefault="00E450A0" w:rsidP="001B3FEE">
      <w:pPr>
        <w:jc w:val="both"/>
      </w:pPr>
      <w:r>
        <w:t>It is now common to use tandem MS data to improve current gene model annotations, in so-called proteogenomics approaches</w:t>
      </w:r>
      <w:r w:rsidR="00A93CDE">
        <w:t xml:space="preserve">, for example </w:t>
      </w:r>
      <w:r w:rsidR="00C37296">
        <w:t xml:space="preserve">based on </w:t>
      </w:r>
      <w:r w:rsidR="00A93CDE">
        <w:t xml:space="preserve">making peptide </w:t>
      </w:r>
      <w:r w:rsidR="00C37296">
        <w:t xml:space="preserve">identifications against the official gene models or against alternative databases generated by gene finders, mapping mRNA transcripts or six frame genome translations. </w:t>
      </w:r>
      <w:r w:rsidR="00A93CDE">
        <w:t xml:space="preserve">Where identifications do not match the official genes, they give evidence in support of updates to the gene models. One of the key concepts required is the mapping of peptides back to chromosomes, including, for example, where they map across splice junctions. </w:t>
      </w:r>
      <w:r w:rsidR="00E618DD">
        <w:t xml:space="preserve">File format </w:t>
      </w:r>
      <w:r w:rsidR="00D940AC">
        <w:t>specifications</w:t>
      </w:r>
      <w:r w:rsidR="00E618DD">
        <w:t xml:space="preserve"> are under development that can be used directly for genome visualisation, such as adaptations of the BED and BAM for</w:t>
      </w:r>
      <w:r w:rsidR="002E781E">
        <w:t xml:space="preserve">mats commonly used in genomics. To ensure a consistent export is possible from mzIdentML to formats designed for genome visualisation or annotation, in mzIdentML 1.2, a consistent encoding of the chromosomal mappings has been developed, as exemplified in </w:t>
      </w:r>
      <w:r w:rsidR="002E781E">
        <w:fldChar w:fldCharType="begin"/>
      </w:r>
      <w:r w:rsidR="002E781E">
        <w:instrText xml:space="preserve"> REF _Ref449365743 \h </w:instrText>
      </w:r>
      <w:r w:rsidR="001B3FEE">
        <w:instrText xml:space="preserve"> \* MERGEFORMAT </w:instrText>
      </w:r>
      <w:r w:rsidR="002E781E">
        <w:fldChar w:fldCharType="separate"/>
      </w:r>
      <w:r w:rsidR="002E781E">
        <w:t xml:space="preserve">Figure </w:t>
      </w:r>
      <w:r w:rsidR="002E781E">
        <w:rPr>
          <w:noProof/>
        </w:rPr>
        <w:t>5</w:t>
      </w:r>
      <w:r w:rsidR="002E781E">
        <w:fldChar w:fldCharType="end"/>
      </w:r>
      <w:r w:rsidR="002E781E">
        <w:t>.</w:t>
      </w:r>
    </w:p>
    <w:p w14:paraId="0DB06F26" w14:textId="2C2D0D4D" w:rsidR="00E450A0" w:rsidRDefault="004C4F18" w:rsidP="00E450A0">
      <w:pPr>
        <w:keepNext/>
      </w:pPr>
      <w:r>
        <w:lastRenderedPageBreak/>
        <w:pict w14:anchorId="10F390BF">
          <v:shape id="_x0000_i1029" type="#_x0000_t75" style="width:396pt;height:676.8pt">
            <v:imagedata r:id="rId23" o:title=""/>
          </v:shape>
        </w:pict>
      </w:r>
    </w:p>
    <w:p w14:paraId="73651257" w14:textId="0398EB8C" w:rsidR="00E450A0" w:rsidRDefault="00E450A0" w:rsidP="00E450A0">
      <w:pPr>
        <w:pStyle w:val="Caption"/>
      </w:pPr>
      <w:bookmarkStart w:id="63" w:name="_Ref449365743"/>
      <w:r>
        <w:lastRenderedPageBreak/>
        <w:t xml:space="preserve">Figure </w:t>
      </w:r>
      <w:fldSimple w:instr=" SEQ Figure \* ARABIC ">
        <w:r>
          <w:rPr>
            <w:noProof/>
          </w:rPr>
          <w:t>5</w:t>
        </w:r>
      </w:fldSimple>
      <w:bookmarkEnd w:id="63"/>
      <w:r>
        <w:t xml:space="preserve"> The encoding for chromosomal coordinates in mzIdentML in support of proteogenomics approaches.</w:t>
      </w:r>
    </w:p>
    <w:p w14:paraId="7EBAA0C2" w14:textId="77777777" w:rsidR="00FB6357" w:rsidRDefault="00FB6357" w:rsidP="00466496"/>
    <w:p w14:paraId="58B6414A" w14:textId="77777777" w:rsidR="00FB6357" w:rsidRPr="00D77D22" w:rsidRDefault="00FB6357" w:rsidP="00466496"/>
    <w:p w14:paraId="62F395D0" w14:textId="77777777" w:rsidR="00D77D22" w:rsidRDefault="00D77D22" w:rsidP="00466496"/>
    <w:p w14:paraId="35C735EA" w14:textId="77777777" w:rsidR="009D60F9" w:rsidRPr="00CB7B7E" w:rsidRDefault="009D60F9" w:rsidP="00466496">
      <w:pPr>
        <w:pStyle w:val="Heading2"/>
      </w:pPr>
      <w:bookmarkStart w:id="64" w:name="_Ref216762256"/>
      <w:bookmarkStart w:id="65" w:name="_Ref216762262"/>
      <w:bookmarkStart w:id="66" w:name="_Toc453235340"/>
      <w:bookmarkStart w:id="67" w:name="_Ref116791004"/>
      <w:bookmarkStart w:id="68" w:name="_Ref116791133"/>
      <w:bookmarkStart w:id="69" w:name="_Toc118017565"/>
      <w:bookmarkStart w:id="70" w:name="_Toc170636044"/>
      <w:r w:rsidRPr="00CB7B7E">
        <w:t>Other supporting materials</w:t>
      </w:r>
      <w:bookmarkEnd w:id="64"/>
      <w:bookmarkEnd w:id="65"/>
      <w:bookmarkEnd w:id="66"/>
    </w:p>
    <w:p w14:paraId="45C765CD" w14:textId="77777777" w:rsidR="004E2A3B" w:rsidRDefault="004E2A3B" w:rsidP="00466496">
      <w:pPr>
        <w:spacing w:after="120"/>
      </w:pPr>
    </w:p>
    <w:p w14:paraId="6708765A" w14:textId="14C459D7" w:rsidR="00CB7B7E" w:rsidRDefault="00CB7B7E" w:rsidP="00466496">
      <w:pPr>
        <w:spacing w:after="120"/>
      </w:pPr>
      <w:r>
        <w:t xml:space="preserve">Example files demonstrating the different uses cases have been developed and are available from the following location: </w:t>
      </w:r>
      <w:hyperlink r:id="rId24" w:history="1">
        <w:r w:rsidR="00C04564" w:rsidRPr="008B1E95">
          <w:rPr>
            <w:rStyle w:val="Hyperlink"/>
          </w:rPr>
          <w:t>https://github.com/HUPO-PSI/mzIdentML/tree/master/examples/1_2examples</w:t>
        </w:r>
      </w:hyperlink>
      <w:r w:rsidR="00C04564">
        <w:t>. The sub-folder names indicate the features of the format being used in each example.</w:t>
      </w:r>
    </w:p>
    <w:p w14:paraId="593D6807" w14:textId="77777777" w:rsidR="00CB7B7E" w:rsidRDefault="00CB7B7E" w:rsidP="00466496">
      <w:pPr>
        <w:spacing w:after="120"/>
      </w:pPr>
    </w:p>
    <w:p w14:paraId="1E7C18F5" w14:textId="77777777" w:rsidR="00CB7B7E" w:rsidRDefault="00CB7B7E" w:rsidP="00466496">
      <w:pPr>
        <w:spacing w:after="120"/>
      </w:pPr>
    </w:p>
    <w:p w14:paraId="19D63032" w14:textId="77777777" w:rsidR="00CB7B7E" w:rsidRDefault="00CB7B7E" w:rsidP="00466496">
      <w:pPr>
        <w:spacing w:after="120"/>
      </w:pPr>
    </w:p>
    <w:p w14:paraId="0D99548C" w14:textId="77777777" w:rsidR="008B6BE0" w:rsidRDefault="008B6BE0" w:rsidP="00466496">
      <w:pPr>
        <w:pStyle w:val="Heading1"/>
      </w:pPr>
      <w:bookmarkStart w:id="71" w:name="_Ref116791170"/>
      <w:bookmarkStart w:id="72" w:name="_Ref116792072"/>
      <w:bookmarkStart w:id="73" w:name="_Toc118017568"/>
      <w:bookmarkStart w:id="74" w:name="_Toc170636045"/>
      <w:bookmarkStart w:id="75" w:name="_Toc453235341"/>
      <w:bookmarkEnd w:id="67"/>
      <w:bookmarkEnd w:id="68"/>
      <w:bookmarkEnd w:id="69"/>
      <w:bookmarkEnd w:id="70"/>
      <w:commentRangeStart w:id="76"/>
      <w:r>
        <w:t>Model in XML Schema</w:t>
      </w:r>
      <w:bookmarkEnd w:id="71"/>
      <w:bookmarkEnd w:id="72"/>
      <w:bookmarkEnd w:id="73"/>
      <w:bookmarkEnd w:id="74"/>
      <w:commentRangeEnd w:id="76"/>
      <w:r w:rsidR="00652F94">
        <w:rPr>
          <w:rStyle w:val="CommentReference"/>
          <w:b w:val="0"/>
          <w:bCs w:val="0"/>
          <w:kern w:val="0"/>
          <w:lang w:val="x-none" w:eastAsia="x-none"/>
        </w:rPr>
        <w:commentReference w:id="76"/>
      </w:r>
      <w:bookmarkEnd w:id="75"/>
    </w:p>
    <w:p w14:paraId="4E4D47FD" w14:textId="77777777" w:rsidR="00EA77F0" w:rsidRPr="00EA77F0" w:rsidRDefault="004A42EB" w:rsidP="00466496">
      <w:pPr>
        <w:pStyle w:val="nobreak"/>
      </w:pPr>
      <w:r>
        <w:t xml:space="preserve">An overview of the schema is presented in </w:t>
      </w:r>
      <w:r w:rsidR="00EA77F0">
        <w:fldChar w:fldCharType="begin"/>
      </w:r>
      <w:r w:rsidR="00EA77F0">
        <w:instrText xml:space="preserve"> REF _Ref295300568 \h </w:instrText>
      </w:r>
      <w:r w:rsidR="00466496">
        <w:instrText xml:space="preserve"> \* MERGEFORMAT </w:instrText>
      </w:r>
      <w:r w:rsidR="00EA77F0">
        <w:fldChar w:fldCharType="separate"/>
      </w:r>
      <w:r w:rsidR="003C46AF">
        <w:t xml:space="preserve">Figure </w:t>
      </w:r>
      <w:r w:rsidR="003C46AF">
        <w:rPr>
          <w:noProof/>
        </w:rPr>
        <w:t>5</w:t>
      </w:r>
      <w:r w:rsidR="00EA77F0">
        <w:fldChar w:fldCharType="end"/>
      </w:r>
      <w:r w:rsidR="00EA77F0">
        <w:t xml:space="preserve">. </w:t>
      </w:r>
      <w:r w:rsidR="00EA77F0" w:rsidRPr="00EA77F0">
        <w:t xml:space="preserve">The following documentation is automatically generated from the XML Schema. </w:t>
      </w:r>
    </w:p>
    <w:p w14:paraId="05CF998B" w14:textId="77777777" w:rsidR="004A42EB" w:rsidRDefault="004A42EB" w:rsidP="00466496">
      <w:pPr>
        <w:pStyle w:val="nobreak"/>
      </w:pPr>
    </w:p>
    <w:p w14:paraId="08421ACD" w14:textId="77777777" w:rsidR="004A42EB" w:rsidRDefault="004A42EB" w:rsidP="00466496"/>
    <w:p w14:paraId="6B0AF1E1" w14:textId="77777777" w:rsidR="004A42EB" w:rsidRDefault="004C4F18" w:rsidP="00466496">
      <w:pPr>
        <w:keepNext/>
      </w:pPr>
      <w:r>
        <w:pict w14:anchorId="615C5E10">
          <v:shape id="_x0000_i1030" type="#_x0000_t75" style="width:7in;height:259.2pt">
            <v:imagedata r:id="rId25" o:title=""/>
          </v:shape>
        </w:pict>
      </w:r>
    </w:p>
    <w:p w14:paraId="1DEE228D" w14:textId="77777777" w:rsidR="004A42EB" w:rsidRDefault="004A42EB" w:rsidP="00466496">
      <w:pPr>
        <w:pStyle w:val="Caption"/>
      </w:pPr>
      <w:bookmarkStart w:id="77" w:name="_Ref295300568"/>
      <w:r>
        <w:t xml:space="preserve">Figure </w:t>
      </w:r>
      <w:fldSimple w:instr=" SEQ Figure \* ARABIC ">
        <w:r w:rsidR="00E450A0">
          <w:rPr>
            <w:noProof/>
          </w:rPr>
          <w:t>6</w:t>
        </w:r>
      </w:fldSimple>
      <w:bookmarkEnd w:id="77"/>
      <w:r w:rsidR="00C71501">
        <w:t>.</w:t>
      </w:r>
      <w:r>
        <w:t xml:space="preserve"> </w:t>
      </w:r>
      <w:r w:rsidRPr="00071A7F">
        <w:rPr>
          <w:b w:val="0"/>
        </w:rPr>
        <w:t>A diagrammatic overview of the mzIdentML schema.</w:t>
      </w:r>
    </w:p>
    <w:p w14:paraId="53B03E95" w14:textId="77777777" w:rsidR="00BC53E5" w:rsidRPr="00BC53E5" w:rsidRDefault="00BC53E5" w:rsidP="00BC53E5"/>
    <w:p w14:paraId="2B5DBF49" w14:textId="77777777" w:rsidR="00B64B28" w:rsidRDefault="00B64B28" w:rsidP="00466496">
      <w:pPr>
        <w:pStyle w:val="Heading2"/>
      </w:pPr>
      <w:bookmarkStart w:id="78" w:name="_Toc453235342"/>
      <w:bookmarkStart w:id="79" w:name="_Ref217199331"/>
      <w:r>
        <w:t>Element &lt;</w:t>
      </w:r>
      <w:bookmarkStart w:id="80" w:name="MzIdentML"/>
      <w:r>
        <w:t>MzIdentML</w:t>
      </w:r>
      <w:bookmarkEnd w:id="80"/>
      <w:r>
        <w:t>&gt;</w:t>
      </w:r>
      <w:bookmarkEnd w:id="7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4"/>
        <w:gridCol w:w="8628"/>
      </w:tblGrid>
      <w:tr w:rsidR="00B64B28" w14:paraId="4B06CE10" w14:textId="77777777" w:rsidTr="00B64B28">
        <w:trPr>
          <w:tblCellSpacing w:w="15" w:type="dxa"/>
        </w:trPr>
        <w:tc>
          <w:tcPr>
            <w:tcW w:w="0" w:type="auto"/>
            <w:vAlign w:val="center"/>
            <w:hideMark/>
          </w:tcPr>
          <w:p w14:paraId="46800F3D" w14:textId="77777777" w:rsidR="00B64B28" w:rsidRDefault="00B64B28" w:rsidP="00466496">
            <w:pPr>
              <w:rPr>
                <w:sz w:val="24"/>
              </w:rPr>
            </w:pPr>
            <w:r>
              <w:rPr>
                <w:b/>
                <w:bCs/>
              </w:rPr>
              <w:t>Definition:</w:t>
            </w:r>
          </w:p>
        </w:tc>
        <w:tc>
          <w:tcPr>
            <w:tcW w:w="0" w:type="auto"/>
            <w:vAlign w:val="center"/>
            <w:hideMark/>
          </w:tcPr>
          <w:p w14:paraId="39D56815" w14:textId="77777777" w:rsidR="00B64B28" w:rsidRDefault="00B64B28" w:rsidP="00466496">
            <w:pPr>
              <w:rPr>
                <w:sz w:val="24"/>
              </w:rPr>
            </w:pPr>
            <w:r>
              <w:t xml:space="preserve">The upper-most hierarchy level of mzIdentML with sub-containers for example describing software, protocols and search results (spectrum identifications or protein detection results). </w:t>
            </w:r>
          </w:p>
        </w:tc>
      </w:tr>
      <w:tr w:rsidR="00B64B28" w14:paraId="434872CA" w14:textId="77777777" w:rsidTr="00B64B28">
        <w:trPr>
          <w:tblCellSpacing w:w="15" w:type="dxa"/>
        </w:trPr>
        <w:tc>
          <w:tcPr>
            <w:tcW w:w="0" w:type="auto"/>
            <w:vAlign w:val="center"/>
            <w:hideMark/>
          </w:tcPr>
          <w:p w14:paraId="5F1C0CE2" w14:textId="77777777" w:rsidR="00B64B28" w:rsidRDefault="00B64B28" w:rsidP="00466496">
            <w:pPr>
              <w:rPr>
                <w:sz w:val="24"/>
              </w:rPr>
            </w:pPr>
            <w:r>
              <w:rPr>
                <w:b/>
                <w:bCs/>
              </w:rPr>
              <w:t>Type:</w:t>
            </w:r>
          </w:p>
        </w:tc>
        <w:tc>
          <w:tcPr>
            <w:tcW w:w="0" w:type="auto"/>
            <w:vAlign w:val="center"/>
            <w:hideMark/>
          </w:tcPr>
          <w:p w14:paraId="52272878" w14:textId="77777777" w:rsidR="00B64B28" w:rsidRDefault="00B64B28" w:rsidP="00466496">
            <w:pPr>
              <w:rPr>
                <w:sz w:val="24"/>
              </w:rPr>
            </w:pPr>
            <w:r>
              <w:t xml:space="preserve">MzIdentMLType </w:t>
            </w:r>
          </w:p>
        </w:tc>
      </w:tr>
      <w:tr w:rsidR="00B64B28" w14:paraId="6D4DB809" w14:textId="77777777" w:rsidTr="00B64B28">
        <w:trPr>
          <w:tblCellSpacing w:w="15" w:type="dxa"/>
        </w:trPr>
        <w:tc>
          <w:tcPr>
            <w:tcW w:w="0" w:type="auto"/>
            <w:vAlign w:val="center"/>
            <w:hideMark/>
          </w:tcPr>
          <w:p w14:paraId="4D687823"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29"/>
              <w:gridCol w:w="1313"/>
              <w:gridCol w:w="824"/>
              <w:gridCol w:w="5071"/>
            </w:tblGrid>
            <w:tr w:rsidR="00B64B28" w14:paraId="0E93441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D5BEDE"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208108F"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A70037B"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642751B" w14:textId="77777777" w:rsidR="00B64B28" w:rsidRDefault="00B64B28" w:rsidP="00466496">
                  <w:pPr>
                    <w:jc w:val="center"/>
                    <w:rPr>
                      <w:b/>
                      <w:bCs/>
                      <w:sz w:val="24"/>
                    </w:rPr>
                  </w:pPr>
                  <w:r>
                    <w:rPr>
                      <w:b/>
                      <w:bCs/>
                    </w:rPr>
                    <w:t>Definition</w:t>
                  </w:r>
                </w:p>
              </w:tc>
            </w:tr>
            <w:tr w:rsidR="00B64B28" w14:paraId="25E168D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A89B99" w14:textId="77777777" w:rsidR="00B64B28" w:rsidRDefault="00B64B28" w:rsidP="00466496">
                  <w:pPr>
                    <w:rPr>
                      <w:sz w:val="24"/>
                    </w:rPr>
                  </w:pPr>
                  <w:r>
                    <w:t>creation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5966039D" w14:textId="77777777" w:rsidR="00B64B28" w:rsidRDefault="00B64B28" w:rsidP="00466496">
                  <w:pPr>
                    <w:rPr>
                      <w:sz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9A57F5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D14111E" w14:textId="77777777" w:rsidR="00B64B28" w:rsidRDefault="00B64B28" w:rsidP="00466496">
                  <w:pPr>
                    <w:rPr>
                      <w:sz w:val="24"/>
                    </w:rPr>
                  </w:pPr>
                  <w:r>
                    <w:t>The date on which the file was produced.</w:t>
                  </w:r>
                </w:p>
              </w:tc>
            </w:tr>
            <w:tr w:rsidR="00B64B28" w14:paraId="46A0AF1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7EE740"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67A6D7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1C69206"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9DCCC92" w14:textId="77777777" w:rsidR="00B64B28" w:rsidRDefault="00B64B28" w:rsidP="00466496">
                  <w:pPr>
                    <w:rPr>
                      <w:sz w:val="24"/>
                    </w:rPr>
                  </w:pPr>
                  <w:r>
                    <w:t xml:space="preserve">An identifier is an unambiguous string that is unique </w:t>
                  </w:r>
                  <w:r>
                    <w:lastRenderedPageBreak/>
                    <w:t xml:space="preserve">within the scope (i.e. a document, a set of related documents, or a repository) of its use. </w:t>
                  </w:r>
                </w:p>
              </w:tc>
            </w:tr>
            <w:tr w:rsidR="00B64B28" w14:paraId="5FE157F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69EC16" w14:textId="77777777" w:rsidR="00B64B28" w:rsidRDefault="00B64B28" w:rsidP="00466496">
                  <w:pPr>
                    <w:rPr>
                      <w:sz w:val="24"/>
                    </w:rPr>
                  </w:pPr>
                  <w:r>
                    <w:lastRenderedPageBreak/>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392BC9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F59DA54"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5198A74" w14:textId="77777777" w:rsidR="00B64B28" w:rsidRDefault="00B64B28" w:rsidP="00466496">
                  <w:pPr>
                    <w:rPr>
                      <w:sz w:val="24"/>
                    </w:rPr>
                  </w:pPr>
                  <w:r>
                    <w:t xml:space="preserve">The potentially ambiguous common identifier, such as a human-readable name for the instance. </w:t>
                  </w:r>
                </w:p>
              </w:tc>
            </w:tr>
            <w:tr w:rsidR="00B64B28" w14:paraId="1DA961F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F94233" w14:textId="77777777" w:rsidR="00B64B28" w:rsidRDefault="00B64B28" w:rsidP="00466496">
                  <w:pPr>
                    <w:rPr>
                      <w:sz w:val="24"/>
                    </w:rPr>
                  </w:pPr>
                  <w: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0F6D8EB3" w14:textId="77777777" w:rsidR="00B64B28" w:rsidRDefault="00B64B28" w:rsidP="00466496">
                  <w:pPr>
                    <w:rPr>
                      <w:sz w:val="24"/>
                    </w:rPr>
                  </w:pPr>
                  <w:r>
                    <w:t>versionRegex</w:t>
                  </w:r>
                </w:p>
              </w:tc>
              <w:tc>
                <w:tcPr>
                  <w:tcW w:w="0" w:type="auto"/>
                  <w:tcBorders>
                    <w:top w:val="outset" w:sz="6" w:space="0" w:color="auto"/>
                    <w:left w:val="outset" w:sz="6" w:space="0" w:color="auto"/>
                    <w:bottom w:val="outset" w:sz="6" w:space="0" w:color="auto"/>
                    <w:right w:val="outset" w:sz="6" w:space="0" w:color="auto"/>
                  </w:tcBorders>
                  <w:vAlign w:val="center"/>
                  <w:hideMark/>
                </w:tcPr>
                <w:p w14:paraId="7908194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6BEB819" w14:textId="77777777" w:rsidR="00B64B28" w:rsidRDefault="00B64B28" w:rsidP="00466496">
                  <w:pPr>
                    <w:rPr>
                      <w:sz w:val="24"/>
                    </w:rPr>
                  </w:pPr>
                  <w:r>
                    <w:t xml:space="preserve">The version of the schema this instance document refers to, in the format x.y.z. Changes to z should not affect prevent instance documents from validating. </w:t>
                  </w:r>
                </w:p>
              </w:tc>
            </w:tr>
          </w:tbl>
          <w:p w14:paraId="061EF946" w14:textId="77777777" w:rsidR="00B64B28" w:rsidRDefault="00B64B28" w:rsidP="00466496">
            <w:pPr>
              <w:rPr>
                <w:sz w:val="24"/>
              </w:rPr>
            </w:pPr>
          </w:p>
        </w:tc>
      </w:tr>
      <w:tr w:rsidR="00B64B28" w14:paraId="44DC11D0" w14:textId="77777777" w:rsidTr="00B64B28">
        <w:trPr>
          <w:tblCellSpacing w:w="15" w:type="dxa"/>
        </w:trPr>
        <w:tc>
          <w:tcPr>
            <w:tcW w:w="0" w:type="auto"/>
            <w:vAlign w:val="center"/>
            <w:hideMark/>
          </w:tcPr>
          <w:p w14:paraId="599A27A8"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62"/>
              <w:gridCol w:w="1135"/>
              <w:gridCol w:w="1180"/>
              <w:gridCol w:w="3760"/>
            </w:tblGrid>
            <w:tr w:rsidR="00B64B28" w14:paraId="5A5A614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F03193"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EAA8A33"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F84B067"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0702C25" w14:textId="77777777" w:rsidR="00B64B28" w:rsidRDefault="00B64B28" w:rsidP="00466496">
                  <w:pPr>
                    <w:jc w:val="center"/>
                    <w:rPr>
                      <w:b/>
                      <w:bCs/>
                      <w:sz w:val="24"/>
                    </w:rPr>
                  </w:pPr>
                  <w:r>
                    <w:rPr>
                      <w:b/>
                      <w:bCs/>
                    </w:rPr>
                    <w:t>Definition</w:t>
                  </w:r>
                </w:p>
              </w:tc>
            </w:tr>
            <w:tr w:rsidR="00B64B28" w14:paraId="4968E4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52D8D4" w14:textId="77777777" w:rsidR="00B64B28" w:rsidRDefault="004E159A" w:rsidP="00466496">
                  <w:pPr>
                    <w:rPr>
                      <w:sz w:val="24"/>
                    </w:rPr>
                  </w:pPr>
                  <w:hyperlink w:anchor="cvList" w:history="1">
                    <w:r w:rsidR="00B64B28">
                      <w:rPr>
                        <w:rStyle w:val="Hyperlink"/>
                      </w:rPr>
                      <w:t>cv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D551667"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4496202"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E41B27B" w14:textId="77777777" w:rsidR="00B64B28" w:rsidRDefault="00B64B28" w:rsidP="00466496">
                  <w:pPr>
                    <w:rPr>
                      <w:sz w:val="24"/>
                    </w:rPr>
                  </w:pPr>
                  <w:r>
                    <w:t>The list of controlled vocabularies used in the file.</w:t>
                  </w:r>
                </w:p>
              </w:tc>
            </w:tr>
            <w:tr w:rsidR="00B64B28" w14:paraId="70CC895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190847" w14:textId="77777777" w:rsidR="00B64B28" w:rsidRDefault="004E159A" w:rsidP="00466496">
                  <w:pPr>
                    <w:rPr>
                      <w:sz w:val="24"/>
                    </w:rPr>
                  </w:pPr>
                  <w:hyperlink w:anchor="AnalysisSoftwareList" w:history="1">
                    <w:r w:rsidR="00B64B28">
                      <w:rPr>
                        <w:rStyle w:val="Hyperlink"/>
                      </w:rPr>
                      <w:t>AnalysisSoftware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35F605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CFEB2B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21A94D6" w14:textId="77777777" w:rsidR="00B64B28" w:rsidRDefault="00B64B28" w:rsidP="00466496">
                  <w:pPr>
                    <w:rPr>
                      <w:sz w:val="24"/>
                    </w:rPr>
                  </w:pPr>
                  <w:r>
                    <w:t xml:space="preserve">The software packages used to perform the analyses. </w:t>
                  </w:r>
                </w:p>
              </w:tc>
            </w:tr>
            <w:tr w:rsidR="00B64B28" w14:paraId="7A9F0D8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BEBAC1" w14:textId="77777777" w:rsidR="00B64B28" w:rsidRDefault="004E159A" w:rsidP="00466496">
                  <w:pPr>
                    <w:rPr>
                      <w:sz w:val="24"/>
                    </w:rPr>
                  </w:pPr>
                  <w:hyperlink w:anchor="Provider" w:history="1">
                    <w:r w:rsidR="00B64B28">
                      <w:rPr>
                        <w:rStyle w:val="Hyperlink"/>
                      </w:rPr>
                      <w:t>Provider</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D0F75A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5204A2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2CA6C07" w14:textId="77777777" w:rsidR="00B64B28" w:rsidRDefault="00B64B28" w:rsidP="00466496">
                  <w:pPr>
                    <w:rPr>
                      <w:sz w:val="24"/>
                    </w:rPr>
                  </w:pPr>
                  <w:r>
                    <w:t xml:space="preserve">The Provider of the mzIdentML record in terms of the contact and software. </w:t>
                  </w:r>
                </w:p>
              </w:tc>
            </w:tr>
            <w:tr w:rsidR="00B64B28" w14:paraId="617E19B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D7BF3A" w14:textId="77777777" w:rsidR="00B64B28" w:rsidRDefault="004E159A" w:rsidP="00466496">
                  <w:pPr>
                    <w:rPr>
                      <w:sz w:val="24"/>
                    </w:rPr>
                  </w:pPr>
                  <w:hyperlink w:anchor="AuditCollection" w:history="1">
                    <w:r w:rsidR="00B64B28">
                      <w:rPr>
                        <w:rStyle w:val="Hyperlink"/>
                      </w:rPr>
                      <w:t>Audit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9CFE836"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80C5F2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DAAEE20" w14:textId="77777777" w:rsidR="00B64B28" w:rsidRDefault="00B64B28" w:rsidP="00466496">
                  <w:pPr>
                    <w:rPr>
                      <w:sz w:val="24"/>
                    </w:rPr>
                  </w:pPr>
                  <w:r>
                    <w:t xml:space="preserve">The complete set of Contacts (people and organisations) for this file. </w:t>
                  </w:r>
                </w:p>
              </w:tc>
            </w:tr>
            <w:tr w:rsidR="00B64B28" w14:paraId="1BF8C35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AE58E1" w14:textId="77777777" w:rsidR="00B64B28" w:rsidRDefault="004E159A" w:rsidP="00466496">
                  <w:pPr>
                    <w:rPr>
                      <w:sz w:val="24"/>
                    </w:rPr>
                  </w:pPr>
                  <w:hyperlink w:anchor="AnalysisSampleCollection" w:history="1">
                    <w:r w:rsidR="00B64B28">
                      <w:rPr>
                        <w:rStyle w:val="Hyperlink"/>
                      </w:rPr>
                      <w:t>AnalysisSample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49474D2"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E52884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F42425D" w14:textId="77777777" w:rsidR="00B64B28" w:rsidRDefault="00B64B28" w:rsidP="00466496">
                  <w:pPr>
                    <w:rPr>
                      <w:sz w:val="24"/>
                    </w:rPr>
                  </w:pPr>
                  <w:r>
                    <w:t xml:space="preserve">The samples analysed can optionally be recorded using CV terms for descriptions. If a composite sample has been analysed, the subsample association can be used to build a hierarchical description. </w:t>
                  </w:r>
                </w:p>
              </w:tc>
            </w:tr>
            <w:tr w:rsidR="00B64B28" w14:paraId="6779848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16A2351" w14:textId="77777777" w:rsidR="00B64B28" w:rsidRDefault="004E159A" w:rsidP="00466496">
                  <w:pPr>
                    <w:rPr>
                      <w:sz w:val="24"/>
                    </w:rPr>
                  </w:pPr>
                  <w:hyperlink w:anchor="SequenceCollection" w:history="1">
                    <w:r w:rsidR="00B64B28">
                      <w:rPr>
                        <w:rStyle w:val="Hyperlink"/>
                      </w:rPr>
                      <w:t>Sequence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FD99DEF"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A8CCCE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69E06D9" w14:textId="77777777" w:rsidR="00B64B28" w:rsidRDefault="00B64B28" w:rsidP="00466496">
                  <w:pPr>
                    <w:rPr>
                      <w:sz w:val="24"/>
                    </w:rPr>
                  </w:pPr>
                  <w:r>
                    <w:t xml:space="preserve">The collection of sequences (DBSequence or Peptide) identified and their relationship between each other (PeptideEvidence) to be referenced elsewhere in the results. </w:t>
                  </w:r>
                </w:p>
              </w:tc>
            </w:tr>
            <w:tr w:rsidR="00B64B28" w14:paraId="618F039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DD2241" w14:textId="77777777" w:rsidR="00B64B28" w:rsidRDefault="004E159A" w:rsidP="00466496">
                  <w:pPr>
                    <w:rPr>
                      <w:sz w:val="24"/>
                    </w:rPr>
                  </w:pPr>
                  <w:hyperlink w:anchor="AnalysisCollection" w:history="1">
                    <w:r w:rsidR="00B64B28">
                      <w:rPr>
                        <w:rStyle w:val="Hyperlink"/>
                      </w:rPr>
                      <w:t>Analysis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D77E5D7"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BB934DB"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B2DA7E6" w14:textId="77777777" w:rsidR="00B64B28" w:rsidRDefault="00B64B28" w:rsidP="00466496">
                  <w:pPr>
                    <w:rPr>
                      <w:sz w:val="24"/>
                    </w:rPr>
                  </w:pPr>
                  <w:r>
                    <w:t>The analyses performed to get the results, which map the input and output data sets. Analyses are for example: SpectrumIdentification (resulting in peptides) or ProteinDetection (assemble proteins from peptides).</w:t>
                  </w:r>
                </w:p>
              </w:tc>
            </w:tr>
            <w:tr w:rsidR="00B64B28" w14:paraId="0814E19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8973F3" w14:textId="77777777" w:rsidR="00B64B28" w:rsidRDefault="004E159A" w:rsidP="00466496">
                  <w:pPr>
                    <w:rPr>
                      <w:sz w:val="24"/>
                    </w:rPr>
                  </w:pPr>
                  <w:hyperlink w:anchor="AnalysisProtocolCollection" w:history="1">
                    <w:r w:rsidR="00B64B28">
                      <w:rPr>
                        <w:rStyle w:val="Hyperlink"/>
                      </w:rPr>
                      <w:t>AnalysisProtocol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231FEAE"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304250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10DC395" w14:textId="77777777" w:rsidR="00B64B28" w:rsidRDefault="00B64B28" w:rsidP="00466496">
                  <w:pPr>
                    <w:rPr>
                      <w:sz w:val="24"/>
                    </w:rPr>
                  </w:pPr>
                  <w:r>
                    <w:t xml:space="preserve">The collection of protocols which include the parameters and settings of the performed analyses. </w:t>
                  </w:r>
                </w:p>
              </w:tc>
            </w:tr>
            <w:tr w:rsidR="00B64B28" w14:paraId="5EBFD9D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41FACD0" w14:textId="77777777" w:rsidR="00B64B28" w:rsidRDefault="004E159A" w:rsidP="00466496">
                  <w:pPr>
                    <w:rPr>
                      <w:sz w:val="24"/>
                    </w:rPr>
                  </w:pPr>
                  <w:hyperlink w:anchor="DataCollection" w:history="1">
                    <w:r w:rsidR="00B64B28">
                      <w:rPr>
                        <w:rStyle w:val="Hyperlink"/>
                      </w:rPr>
                      <w:t>Data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E355AB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FE570E4"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0288D41" w14:textId="77777777" w:rsidR="00B64B28" w:rsidRDefault="00B64B28" w:rsidP="00466496">
                  <w:pPr>
                    <w:rPr>
                      <w:sz w:val="24"/>
                    </w:rPr>
                  </w:pPr>
                  <w:r>
                    <w:t xml:space="preserve">The collection of input and output data sets of the analyses. </w:t>
                  </w:r>
                </w:p>
              </w:tc>
            </w:tr>
            <w:tr w:rsidR="00B64B28" w14:paraId="708957A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1413A7" w14:textId="77777777" w:rsidR="00B64B28" w:rsidRDefault="004E159A" w:rsidP="00466496">
                  <w:pPr>
                    <w:rPr>
                      <w:sz w:val="24"/>
                    </w:rPr>
                  </w:pPr>
                  <w:hyperlink w:anchor="BibliographicReference" w:history="1">
                    <w:r w:rsidR="00B64B28">
                      <w:rPr>
                        <w:rStyle w:val="Hyperlink"/>
                      </w:rPr>
                      <w:t>BibliographicRefer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A429048"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6A6173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CD55E25" w14:textId="77777777" w:rsidR="00B64B28" w:rsidRDefault="00B64B28" w:rsidP="00466496">
                  <w:pPr>
                    <w:rPr>
                      <w:sz w:val="24"/>
                    </w:rPr>
                  </w:pPr>
                  <w:r>
                    <w:t>Any bibliographic references associated with the file</w:t>
                  </w:r>
                </w:p>
              </w:tc>
            </w:tr>
          </w:tbl>
          <w:p w14:paraId="5FF493EF" w14:textId="77777777" w:rsidR="00B64B28" w:rsidRDefault="00B64B28" w:rsidP="00466496">
            <w:pPr>
              <w:rPr>
                <w:sz w:val="24"/>
              </w:rPr>
            </w:pPr>
          </w:p>
        </w:tc>
      </w:tr>
      <w:tr w:rsidR="00B64B28" w14:paraId="29FD0454" w14:textId="77777777" w:rsidTr="00B64B28">
        <w:trPr>
          <w:tblCellSpacing w:w="15" w:type="dxa"/>
        </w:trPr>
        <w:tc>
          <w:tcPr>
            <w:tcW w:w="0" w:type="auto"/>
            <w:vAlign w:val="center"/>
            <w:hideMark/>
          </w:tcPr>
          <w:p w14:paraId="49A4382C" w14:textId="77777777" w:rsidR="00B64B28" w:rsidRDefault="00B64B28" w:rsidP="00466496">
            <w:pPr>
              <w:rPr>
                <w:sz w:val="24"/>
              </w:rPr>
            </w:pPr>
            <w:r>
              <w:rPr>
                <w:b/>
                <w:bCs/>
              </w:rPr>
              <w:lastRenderedPageBreak/>
              <w:t>Graphical Context:</w:t>
            </w:r>
          </w:p>
        </w:tc>
        <w:tc>
          <w:tcPr>
            <w:tcW w:w="0" w:type="auto"/>
            <w:vAlign w:val="center"/>
            <w:hideMark/>
          </w:tcPr>
          <w:p w14:paraId="3C0BC122" w14:textId="77777777" w:rsidR="00B64B28" w:rsidRDefault="00B64B28" w:rsidP="00466496">
            <w:pPr>
              <w:rPr>
                <w:sz w:val="24"/>
              </w:rPr>
            </w:pPr>
            <w:r>
              <w:fldChar w:fldCharType="begin"/>
            </w:r>
            <w:r>
              <w:instrText xml:space="preserve"> INCLUDEPICTURE "http://www.peptideatlas.org/tmp/mzIdentML/figures/MzIdentML1.1.png" \* MERGEFORMATINET </w:instrText>
            </w:r>
            <w:r>
              <w:fldChar w:fldCharType="separate"/>
            </w:r>
            <w:r w:rsidR="00584504">
              <w:fldChar w:fldCharType="begin"/>
            </w:r>
            <w:r w:rsidR="00584504">
              <w:instrText xml:space="preserve"> INCLUDEPICTURE  "http://www.peptideatlas.org/tmp/mzIdentML/figures/MzIdentML1.1.png" \* MERGEFORMATINET </w:instrText>
            </w:r>
            <w:r w:rsidR="00584504">
              <w:fldChar w:fldCharType="separate"/>
            </w:r>
            <w:r w:rsidR="00EA3ABE">
              <w:fldChar w:fldCharType="begin"/>
            </w:r>
            <w:r w:rsidR="00EA3ABE">
              <w:instrText xml:space="preserve"> INCLUDEPICTURE  "http://www.peptideatlas.org/tmp/mzIdentML/figures/MzIdentML1.1.png" \* MERGEFORMATINET </w:instrText>
            </w:r>
            <w:r w:rsidR="00EA3ABE">
              <w:fldChar w:fldCharType="separate"/>
            </w:r>
            <w:r w:rsidR="0081499E">
              <w:fldChar w:fldCharType="begin"/>
            </w:r>
            <w:r w:rsidR="0081499E">
              <w:instrText xml:space="preserve"> INCLUDEPICTURE  "http://www.peptideatlas.org/tmp/mzIdentML/figures/MzIdentML1.1.png" \* MERGEFORMATINET </w:instrText>
            </w:r>
            <w:r w:rsidR="0081499E">
              <w:fldChar w:fldCharType="separate"/>
            </w:r>
            <w:r w:rsidR="009A7D42">
              <w:fldChar w:fldCharType="begin"/>
            </w:r>
            <w:r w:rsidR="009A7D42">
              <w:instrText xml:space="preserve"> INCLUDEPICTURE  "http://www.peptideatlas.org/tmp/mzIdentML/figures/MzIdentML1.1.png" \* MERGEFORMATINET </w:instrText>
            </w:r>
            <w:r w:rsidR="009A7D42">
              <w:fldChar w:fldCharType="separate"/>
            </w:r>
            <w:r w:rsidR="00B750E4">
              <w:fldChar w:fldCharType="begin"/>
            </w:r>
            <w:r w:rsidR="00B750E4">
              <w:instrText xml:space="preserve"> INCLUDEPICTURE  "http://www.peptideatlas.org/tmp/mzIdentML/figures/MzIdentML1.1.png" \* MERGEFORMATINET </w:instrText>
            </w:r>
            <w:r w:rsidR="00B750E4">
              <w:fldChar w:fldCharType="separate"/>
            </w:r>
            <w:r w:rsidR="005F4314">
              <w:fldChar w:fldCharType="begin"/>
            </w:r>
            <w:r w:rsidR="005F4314">
              <w:instrText xml:space="preserve"> INCLUDEPICTURE  "http://www.peptideatlas.org/tmp/mzIdentML/figures/MzIdentML1.1.png" \* MERGEFORMATINET </w:instrText>
            </w:r>
            <w:r w:rsidR="005F4314">
              <w:fldChar w:fldCharType="separate"/>
            </w:r>
            <w:r w:rsidR="00735F05">
              <w:fldChar w:fldCharType="begin"/>
            </w:r>
            <w:r w:rsidR="00735F05">
              <w:instrText xml:space="preserve"> INCLUDEPICTURE  "http://www.peptideatlas.org/tmp/mzIdentML/figures/MzIdentML1.1.png" \* MERGEFORMATINET </w:instrText>
            </w:r>
            <w:r w:rsidR="00735F05">
              <w:fldChar w:fldCharType="separate"/>
            </w:r>
            <w:r w:rsidR="00965C56">
              <w:fldChar w:fldCharType="begin"/>
            </w:r>
            <w:r w:rsidR="00965C56">
              <w:instrText xml:space="preserve"> INCLUDEPICTURE  "http://www.peptideatlas.org/tmp/mzIdentML/figures/MzIdentML1.1.png" \* MERGEFORMATINET </w:instrText>
            </w:r>
            <w:r w:rsidR="00965C56">
              <w:fldChar w:fldCharType="separate"/>
            </w:r>
            <w:r w:rsidR="00080672">
              <w:fldChar w:fldCharType="begin"/>
            </w:r>
            <w:r w:rsidR="00080672">
              <w:instrText xml:space="preserve"> INCLUDEPICTURE  "http://www.peptideatlas.org/tmp/mzIdentML/figures/MzIdentML1.1.png" \* MERGEFORMATINET </w:instrText>
            </w:r>
            <w:r w:rsidR="00080672">
              <w:fldChar w:fldCharType="separate"/>
            </w:r>
            <w:r w:rsidR="005A213A">
              <w:fldChar w:fldCharType="begin"/>
            </w:r>
            <w:r w:rsidR="005A213A">
              <w:instrText xml:space="preserve"> INCLUDEPICTURE  "http://www.peptideatlas.org/tmp/mzIdentML/figures/MzIdentML1.1.png" \* MERGEFORMATINET </w:instrText>
            </w:r>
            <w:r w:rsidR="005A213A">
              <w:fldChar w:fldCharType="separate"/>
            </w:r>
            <w:r w:rsidR="004E159A">
              <w:fldChar w:fldCharType="begin"/>
            </w:r>
            <w:r w:rsidR="004E159A">
              <w:instrText xml:space="preserve"> </w:instrText>
            </w:r>
            <w:r w:rsidR="004E159A">
              <w:instrText>INCLUDEPICTURE  "http://www.pept</w:instrText>
            </w:r>
            <w:r w:rsidR="004E159A">
              <w:instrText>ideatlas.org/tmp/mzIdentML/figures/MzIdentML1.1.png" \* MERGEFORMATINET</w:instrText>
            </w:r>
            <w:r w:rsidR="004E159A">
              <w:instrText xml:space="preserve"> </w:instrText>
            </w:r>
            <w:r w:rsidR="004E159A">
              <w:fldChar w:fldCharType="separate"/>
            </w:r>
            <w:r w:rsidR="004C4F18">
              <w:pict w14:anchorId="2F917251">
                <v:shape id="_x0000_i1031" type="#_x0000_t75" style="width:345.6pt;height:417.6pt">
                  <v:imagedata r:id="rId26" r:href="rId27"/>
                </v:shape>
              </w:pict>
            </w:r>
            <w:r w:rsidR="004E159A">
              <w:fldChar w:fldCharType="end"/>
            </w:r>
            <w:r w:rsidR="005A213A">
              <w:fldChar w:fldCharType="end"/>
            </w:r>
            <w:r w:rsidR="00080672">
              <w:fldChar w:fldCharType="end"/>
            </w:r>
            <w:r w:rsidR="00965C56">
              <w:fldChar w:fldCharType="end"/>
            </w:r>
            <w:r w:rsidR="00735F05">
              <w:fldChar w:fldCharType="end"/>
            </w:r>
            <w:r w:rsidR="005F4314">
              <w:fldChar w:fldCharType="end"/>
            </w:r>
            <w:r w:rsidR="00B750E4">
              <w:fldChar w:fldCharType="end"/>
            </w:r>
            <w:r w:rsidR="009A7D42">
              <w:fldChar w:fldCharType="end"/>
            </w:r>
            <w:r w:rsidR="0081499E">
              <w:fldChar w:fldCharType="end"/>
            </w:r>
            <w:r w:rsidR="00EA3ABE">
              <w:fldChar w:fldCharType="end"/>
            </w:r>
            <w:r w:rsidR="00584504">
              <w:fldChar w:fldCharType="end"/>
            </w:r>
            <w:r>
              <w:fldChar w:fldCharType="end"/>
            </w:r>
          </w:p>
        </w:tc>
      </w:tr>
      <w:tr w:rsidR="00B64B28" w14:paraId="4FDDF65A" w14:textId="77777777" w:rsidTr="00B64B28">
        <w:trPr>
          <w:tblCellSpacing w:w="15" w:type="dxa"/>
        </w:trPr>
        <w:tc>
          <w:tcPr>
            <w:tcW w:w="0" w:type="auto"/>
            <w:vAlign w:val="center"/>
            <w:hideMark/>
          </w:tcPr>
          <w:p w14:paraId="6A9BCF39" w14:textId="77777777" w:rsidR="00B64B28" w:rsidRDefault="00B64B28" w:rsidP="00466496">
            <w:pPr>
              <w:rPr>
                <w:sz w:val="24"/>
              </w:rPr>
            </w:pPr>
            <w:r>
              <w:rPr>
                <w:b/>
                <w:bCs/>
              </w:rPr>
              <w:t>Example Context:</w:t>
            </w:r>
          </w:p>
        </w:tc>
        <w:tc>
          <w:tcPr>
            <w:tcW w:w="0" w:type="auto"/>
            <w:vAlign w:val="center"/>
            <w:hideMark/>
          </w:tcPr>
          <w:p w14:paraId="7669AD33" w14:textId="77777777" w:rsidR="00B64B28" w:rsidRPr="00B61B52" w:rsidRDefault="00B64B28" w:rsidP="00466496">
            <w:pPr>
              <w:pStyle w:val="HTMLPreformatted"/>
              <w:rPr>
                <w:rFonts w:cs="Helvetica"/>
                <w:lang w:val="de-DE" w:eastAsia="en-GB"/>
              </w:rPr>
            </w:pPr>
            <w:r w:rsidRPr="00B61B52">
              <w:rPr>
                <w:rFonts w:cs="Helvetica"/>
                <w:lang w:val="de-DE" w:eastAsia="en-GB"/>
              </w:rPr>
              <w:t>&lt;MzIdentML id="" version="1.1.0"</w:t>
            </w:r>
          </w:p>
          <w:p w14:paraId="4F266228"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xsi:schemaLocation="http://psidev.info/psi/pi/mzIdentML/1.1 ../../schema/mzIdentML1.1.0.xsd"</w:t>
            </w:r>
          </w:p>
          <w:p w14:paraId="0E907047"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xmlns="http://psidev.info/psi/pi/mzIdentML/1.1"</w:t>
            </w:r>
          </w:p>
          <w:p w14:paraId="562FFBCE" w14:textId="77777777" w:rsidR="00B64B28" w:rsidRPr="00B61B52" w:rsidRDefault="00B64B28" w:rsidP="00466496">
            <w:pPr>
              <w:pStyle w:val="HTMLPreformatted"/>
              <w:rPr>
                <w:rFonts w:cs="Helvetica"/>
                <w:lang w:val="en-GB" w:eastAsia="en-GB"/>
              </w:rPr>
            </w:pPr>
            <w:r w:rsidRPr="00B61B52">
              <w:rPr>
                <w:rFonts w:cs="Helvetica"/>
                <w:lang w:val="de-DE" w:eastAsia="en-GB"/>
              </w:rPr>
              <w:t xml:space="preserve">  </w:t>
            </w:r>
            <w:r w:rsidRPr="00B61B52">
              <w:rPr>
                <w:rFonts w:cs="Helvetica"/>
                <w:lang w:val="en-GB" w:eastAsia="en-GB"/>
              </w:rPr>
              <w:t>xmlns:xsi="http://www.w3.org/2001/XMLSchema-instance" creationDate="2011-03-25T13:16:49"&gt;</w:t>
            </w:r>
          </w:p>
          <w:p w14:paraId="09DBE78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List&gt;</w:t>
            </w:r>
          </w:p>
          <w:p w14:paraId="544DE9C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 id="PSI-MS" fullName="Proteomics Standards Initiative Mass Spectrometry Vocabularies"</w:t>
            </w:r>
          </w:p>
          <w:p w14:paraId="4C0E58E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uri="http://psidev.cvs.sourceforge.net/viewvc/*checkout*/psidev/psi/psi-ms/mzML/controlledVocabulary/psi-ms.obo"</w:t>
            </w:r>
          </w:p>
          <w:p w14:paraId="5D76499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1DF15F33" w14:textId="77777777" w:rsidR="00B64B28" w:rsidRPr="00B61B52" w:rsidRDefault="00B64B28" w:rsidP="00466496">
            <w:pPr>
              <w:pStyle w:val="HTMLPreformatted"/>
              <w:rPr>
                <w:rFonts w:cs="Helvetica"/>
                <w:lang w:val="en-GB" w:eastAsia="en-GB"/>
              </w:rPr>
            </w:pPr>
            <w:r w:rsidRPr="00B61B52">
              <w:rPr>
                <w:rFonts w:cs="Helvetica"/>
                <w:lang w:val="en-GB" w:eastAsia="en-GB"/>
              </w:rPr>
              <w:t>&lt;/MzIdentML&gt;</w:t>
            </w:r>
          </w:p>
        </w:tc>
      </w:tr>
    </w:tbl>
    <w:p w14:paraId="1140B7D6" w14:textId="77777777" w:rsidR="00B64B28" w:rsidRDefault="00B64B28" w:rsidP="00466496"/>
    <w:p w14:paraId="7AD937BF" w14:textId="77777777" w:rsidR="00B64B28" w:rsidRDefault="00B64B28" w:rsidP="00466496">
      <w:pPr>
        <w:pStyle w:val="Heading2"/>
      </w:pPr>
      <w:bookmarkStart w:id="81" w:name="_Toc453235343"/>
      <w:r>
        <w:t>Element &lt;</w:t>
      </w:r>
      <w:bookmarkStart w:id="82" w:name="AdditionalSearchParams"/>
      <w:r>
        <w:t>AdditionalSearchParams</w:t>
      </w:r>
      <w:bookmarkEnd w:id="82"/>
      <w:r>
        <w:t>&gt;</w:t>
      </w:r>
      <w:bookmarkEnd w:id="8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44"/>
        <w:gridCol w:w="8318"/>
      </w:tblGrid>
      <w:tr w:rsidR="00B64B28" w14:paraId="1012B5BB" w14:textId="77777777" w:rsidTr="00B64B28">
        <w:trPr>
          <w:tblCellSpacing w:w="15" w:type="dxa"/>
        </w:trPr>
        <w:tc>
          <w:tcPr>
            <w:tcW w:w="0" w:type="auto"/>
            <w:vAlign w:val="center"/>
            <w:hideMark/>
          </w:tcPr>
          <w:p w14:paraId="7A3CA4A0" w14:textId="77777777" w:rsidR="00B64B28" w:rsidRDefault="00B64B28" w:rsidP="00466496">
            <w:pPr>
              <w:rPr>
                <w:sz w:val="24"/>
              </w:rPr>
            </w:pPr>
            <w:r>
              <w:rPr>
                <w:b/>
                <w:bCs/>
              </w:rPr>
              <w:t>Definition:</w:t>
            </w:r>
          </w:p>
        </w:tc>
        <w:tc>
          <w:tcPr>
            <w:tcW w:w="0" w:type="auto"/>
            <w:vAlign w:val="center"/>
            <w:hideMark/>
          </w:tcPr>
          <w:p w14:paraId="03849347" w14:textId="77777777" w:rsidR="00B64B28" w:rsidRDefault="00B64B28" w:rsidP="00466496">
            <w:pPr>
              <w:rPr>
                <w:sz w:val="24"/>
              </w:rPr>
            </w:pPr>
            <w:r>
              <w:t xml:space="preserve">The search parameters other than the modifications searched. </w:t>
            </w:r>
          </w:p>
        </w:tc>
      </w:tr>
      <w:tr w:rsidR="00B64B28" w14:paraId="621423D5" w14:textId="77777777" w:rsidTr="00B64B28">
        <w:trPr>
          <w:tblCellSpacing w:w="15" w:type="dxa"/>
        </w:trPr>
        <w:tc>
          <w:tcPr>
            <w:tcW w:w="0" w:type="auto"/>
            <w:vAlign w:val="center"/>
            <w:hideMark/>
          </w:tcPr>
          <w:p w14:paraId="38D27D7B" w14:textId="77777777" w:rsidR="00B64B28" w:rsidRDefault="00B64B28" w:rsidP="00466496">
            <w:pPr>
              <w:rPr>
                <w:sz w:val="24"/>
              </w:rPr>
            </w:pPr>
            <w:r>
              <w:rPr>
                <w:b/>
                <w:bCs/>
              </w:rPr>
              <w:t>Type:</w:t>
            </w:r>
          </w:p>
        </w:tc>
        <w:tc>
          <w:tcPr>
            <w:tcW w:w="0" w:type="auto"/>
            <w:vAlign w:val="center"/>
            <w:hideMark/>
          </w:tcPr>
          <w:p w14:paraId="7E24BA83" w14:textId="77777777" w:rsidR="00B64B28" w:rsidRDefault="00B64B28" w:rsidP="00466496">
            <w:pPr>
              <w:rPr>
                <w:sz w:val="24"/>
              </w:rPr>
            </w:pPr>
            <w:r>
              <w:t xml:space="preserve">ParamListType </w:t>
            </w:r>
          </w:p>
        </w:tc>
      </w:tr>
      <w:tr w:rsidR="00B64B28" w14:paraId="5B67EF28" w14:textId="77777777" w:rsidTr="00B64B28">
        <w:trPr>
          <w:tblCellSpacing w:w="15" w:type="dxa"/>
        </w:trPr>
        <w:tc>
          <w:tcPr>
            <w:tcW w:w="0" w:type="auto"/>
            <w:vAlign w:val="center"/>
            <w:hideMark/>
          </w:tcPr>
          <w:p w14:paraId="39AF801D" w14:textId="77777777" w:rsidR="00B64B28" w:rsidRDefault="00B64B28" w:rsidP="00466496">
            <w:pPr>
              <w:rPr>
                <w:sz w:val="24"/>
              </w:rPr>
            </w:pPr>
            <w:r>
              <w:rPr>
                <w:b/>
                <w:bCs/>
              </w:rPr>
              <w:t>Attributes:</w:t>
            </w:r>
          </w:p>
        </w:tc>
        <w:tc>
          <w:tcPr>
            <w:tcW w:w="0" w:type="auto"/>
            <w:vAlign w:val="center"/>
            <w:hideMark/>
          </w:tcPr>
          <w:p w14:paraId="1CD2BB4B" w14:textId="77777777" w:rsidR="00B64B28" w:rsidRDefault="00B64B28" w:rsidP="00466496">
            <w:pPr>
              <w:rPr>
                <w:sz w:val="24"/>
              </w:rPr>
            </w:pPr>
            <w:r>
              <w:t>none</w:t>
            </w:r>
          </w:p>
        </w:tc>
      </w:tr>
      <w:tr w:rsidR="00B64B28" w14:paraId="6C4ABE29" w14:textId="77777777" w:rsidTr="00B64B28">
        <w:trPr>
          <w:tblCellSpacing w:w="15" w:type="dxa"/>
        </w:trPr>
        <w:tc>
          <w:tcPr>
            <w:tcW w:w="0" w:type="auto"/>
            <w:vAlign w:val="center"/>
            <w:hideMark/>
          </w:tcPr>
          <w:p w14:paraId="3D4EB33D"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8"/>
              <w:gridCol w:w="1135"/>
              <w:gridCol w:w="1180"/>
              <w:gridCol w:w="4224"/>
            </w:tblGrid>
            <w:tr w:rsidR="00B64B28" w14:paraId="3090B10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3EFF9C"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EE0ABFB"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C32B1C0"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FD9C614" w14:textId="77777777" w:rsidR="00B64B28" w:rsidRDefault="00B64B28" w:rsidP="00466496">
                  <w:pPr>
                    <w:jc w:val="center"/>
                    <w:rPr>
                      <w:b/>
                      <w:bCs/>
                      <w:sz w:val="24"/>
                    </w:rPr>
                  </w:pPr>
                  <w:r>
                    <w:rPr>
                      <w:b/>
                      <w:bCs/>
                    </w:rPr>
                    <w:t>Definition</w:t>
                  </w:r>
                </w:p>
              </w:tc>
            </w:tr>
            <w:tr w:rsidR="00B64B28" w14:paraId="671F039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E32EA2" w14:textId="77777777" w:rsidR="00B64B28" w:rsidRDefault="004E159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B80CA5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6DECB4F"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C2A8AE3" w14:textId="77777777" w:rsidR="00B64B28" w:rsidRDefault="00B64B28" w:rsidP="00466496">
                  <w:pPr>
                    <w:rPr>
                      <w:sz w:val="24"/>
                    </w:rPr>
                  </w:pPr>
                  <w:r>
                    <w:t>A single entry from an ontology or a controlled vocabulary.</w:t>
                  </w:r>
                </w:p>
              </w:tc>
            </w:tr>
            <w:tr w:rsidR="00B64B28" w14:paraId="0DE005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D9FC52" w14:textId="77777777" w:rsidR="00B64B28" w:rsidRDefault="004E159A"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4B1934E"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B6CF60D"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E27F49C" w14:textId="77777777" w:rsidR="00B64B28" w:rsidRDefault="00B64B28" w:rsidP="00466496">
                  <w:pPr>
                    <w:rPr>
                      <w:sz w:val="24"/>
                    </w:rPr>
                  </w:pPr>
                  <w:r>
                    <w:t>A single user-defined parameter.</w:t>
                  </w:r>
                </w:p>
              </w:tc>
            </w:tr>
          </w:tbl>
          <w:p w14:paraId="663076CF" w14:textId="77777777" w:rsidR="00B64B28" w:rsidRDefault="00B64B28" w:rsidP="00466496">
            <w:pPr>
              <w:rPr>
                <w:sz w:val="24"/>
              </w:rPr>
            </w:pPr>
          </w:p>
        </w:tc>
      </w:tr>
      <w:tr w:rsidR="00B64B28" w14:paraId="085053DA" w14:textId="77777777" w:rsidTr="00B64B28">
        <w:trPr>
          <w:tblCellSpacing w:w="15" w:type="dxa"/>
        </w:trPr>
        <w:tc>
          <w:tcPr>
            <w:tcW w:w="0" w:type="auto"/>
            <w:vAlign w:val="center"/>
            <w:hideMark/>
          </w:tcPr>
          <w:p w14:paraId="0A6E185E" w14:textId="77777777" w:rsidR="00B64B28" w:rsidRDefault="00B64B28" w:rsidP="00466496">
            <w:pPr>
              <w:rPr>
                <w:sz w:val="24"/>
              </w:rPr>
            </w:pPr>
            <w:r>
              <w:rPr>
                <w:b/>
                <w:bCs/>
              </w:rPr>
              <w:t>Example Context:</w:t>
            </w:r>
          </w:p>
        </w:tc>
        <w:tc>
          <w:tcPr>
            <w:tcW w:w="0" w:type="auto"/>
            <w:vAlign w:val="center"/>
            <w:hideMark/>
          </w:tcPr>
          <w:p w14:paraId="3CA99029" w14:textId="77777777" w:rsidR="00B64B28" w:rsidRPr="00B61B52" w:rsidRDefault="00B64B28" w:rsidP="00466496">
            <w:pPr>
              <w:pStyle w:val="HTMLPreformatted"/>
              <w:rPr>
                <w:rFonts w:cs="Helvetica"/>
                <w:lang w:val="en-GB" w:eastAsia="en-GB"/>
              </w:rPr>
            </w:pPr>
            <w:r w:rsidRPr="00B61B52">
              <w:rPr>
                <w:rFonts w:cs="Helvetica"/>
                <w:lang w:val="en-GB" w:eastAsia="en-GB"/>
              </w:rPr>
              <w:t>&lt;AdditionalSearchParams&gt;</w:t>
            </w:r>
          </w:p>
          <w:p w14:paraId="500C4FB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userParam name="Mascot Instrument Name" value="Default"/&gt;</w:t>
            </w:r>
          </w:p>
          <w:p w14:paraId="035AB24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11" name="parent mass type mono" cvRef="PSI-MS"/&gt;</w:t>
            </w:r>
          </w:p>
          <w:p w14:paraId="49768B10"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 xml:space="preserve">  &lt;cvParam accession="MS:1001108" name="param: a ion" cvRef="PSI-MS"/&gt;</w:t>
            </w:r>
          </w:p>
          <w:p w14:paraId="63C1B7E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146" name="param: a ion-NH3" cvRef="PSI-MS"/&gt;</w:t>
            </w:r>
          </w:p>
          <w:p w14:paraId="19B929F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118" name="param: b ion" cvRef="PSI-MS"/&gt;</w:t>
            </w:r>
          </w:p>
          <w:p w14:paraId="6F8C4ED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149" name="param: b ion-NH3" cvRef="PSI-MS"/&gt;</w:t>
            </w:r>
          </w:p>
          <w:p w14:paraId="74B93A9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10A6EFB" w14:textId="77777777" w:rsidR="00B64B28" w:rsidRPr="00B61B52" w:rsidRDefault="00B64B28" w:rsidP="00466496">
            <w:pPr>
              <w:pStyle w:val="HTMLPreformatted"/>
              <w:rPr>
                <w:rFonts w:cs="Helvetica"/>
                <w:lang w:val="en-GB" w:eastAsia="en-GB"/>
              </w:rPr>
            </w:pPr>
            <w:r w:rsidRPr="00B61B52">
              <w:rPr>
                <w:rFonts w:cs="Helvetica"/>
                <w:lang w:val="en-GB" w:eastAsia="en-GB"/>
              </w:rPr>
              <w:t>&lt;/AdditionalSearchParams&gt;</w:t>
            </w:r>
          </w:p>
        </w:tc>
      </w:tr>
      <w:tr w:rsidR="00B64B28" w14:paraId="53038678" w14:textId="77777777" w:rsidTr="00B64B28">
        <w:trPr>
          <w:tblCellSpacing w:w="15" w:type="dxa"/>
        </w:trPr>
        <w:tc>
          <w:tcPr>
            <w:tcW w:w="0" w:type="auto"/>
            <w:vAlign w:val="center"/>
            <w:hideMark/>
          </w:tcPr>
          <w:p w14:paraId="0CAD7C4F" w14:textId="77777777" w:rsidR="00B64B28" w:rsidRDefault="00B64B28" w:rsidP="00466496">
            <w:pPr>
              <w:rPr>
                <w:sz w:val="24"/>
              </w:rPr>
            </w:pPr>
            <w:r>
              <w:rPr>
                <w:b/>
                <w:bCs/>
              </w:rPr>
              <w:lastRenderedPageBreak/>
              <w:t>cvParam Mapping Rules:</w:t>
            </w:r>
          </w:p>
        </w:tc>
        <w:tc>
          <w:tcPr>
            <w:tcW w:w="0" w:type="auto"/>
            <w:vAlign w:val="center"/>
            <w:hideMark/>
          </w:tcPr>
          <w:p w14:paraId="7686A4D2"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AdditionalSearchParams</w:t>
            </w:r>
          </w:p>
          <w:p w14:paraId="266E04BD"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302 (</w:t>
            </w:r>
            <w:r w:rsidRPr="00B61B52">
              <w:rPr>
                <w:rStyle w:val="popup"/>
                <w:rFonts w:cs="Helvetica"/>
                <w:lang w:val="en-GB" w:eastAsia="en-GB"/>
              </w:rPr>
              <w:t>search engine specific input parameter</w:t>
            </w:r>
            <w:r w:rsidRPr="00B61B52">
              <w:rPr>
                <w:rFonts w:cs="Helvetica"/>
                <w:lang w:val="en-GB" w:eastAsia="en-GB"/>
              </w:rPr>
              <w:t>) one or more times</w:t>
            </w:r>
          </w:p>
          <w:p w14:paraId="65B88CD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5 (</w:t>
            </w:r>
            <w:r w:rsidRPr="00B61B52">
              <w:rPr>
                <w:rStyle w:val="popup"/>
                <w:rFonts w:cs="Helvetica"/>
                <w:lang w:val="en-GB" w:eastAsia="en-GB"/>
              </w:rPr>
              <w:t>Sequest:CleavesAt</w:t>
            </w:r>
            <w:r w:rsidRPr="00B61B52">
              <w:rPr>
                <w:rFonts w:cs="Helvetica"/>
                <w:lang w:val="en-GB" w:eastAsia="en-GB"/>
              </w:rPr>
              <w:t xml:space="preserve">) </w:t>
            </w:r>
          </w:p>
          <w:p w14:paraId="7401020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7 (</w:t>
            </w:r>
            <w:r w:rsidRPr="00B61B52">
              <w:rPr>
                <w:rStyle w:val="popup"/>
                <w:rFonts w:cs="Helvetica"/>
                <w:lang w:val="en-GB" w:eastAsia="en-GB"/>
              </w:rPr>
              <w:t>Sequest:OutputLines</w:t>
            </w:r>
            <w:r w:rsidRPr="00B61B52">
              <w:rPr>
                <w:rFonts w:cs="Helvetica"/>
                <w:lang w:val="en-GB" w:eastAsia="en-GB"/>
              </w:rPr>
              <w:t xml:space="preserve">) </w:t>
            </w:r>
          </w:p>
          <w:p w14:paraId="65B8B20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9 (</w:t>
            </w:r>
            <w:r w:rsidRPr="00B61B52">
              <w:rPr>
                <w:rStyle w:val="popup"/>
                <w:rFonts w:cs="Helvetica"/>
                <w:lang w:val="en-GB" w:eastAsia="en-GB"/>
              </w:rPr>
              <w:t>Sequest:DescriptionLines</w:t>
            </w:r>
            <w:r w:rsidRPr="00B61B52">
              <w:rPr>
                <w:rFonts w:cs="Helvetica"/>
                <w:lang w:val="en-GB" w:eastAsia="en-GB"/>
              </w:rPr>
              <w:t xml:space="preserve">) </w:t>
            </w:r>
          </w:p>
          <w:p w14:paraId="7992490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6 (</w:t>
            </w:r>
            <w:r w:rsidRPr="00B61B52">
              <w:rPr>
                <w:rStyle w:val="popup"/>
                <w:rFonts w:cs="Helvetica"/>
                <w:lang w:val="en-GB" w:eastAsia="en-GB"/>
              </w:rPr>
              <w:t>Sequest:NormalizeXCorrValues</w:t>
            </w:r>
            <w:r w:rsidRPr="00B61B52">
              <w:rPr>
                <w:rFonts w:cs="Helvetica"/>
                <w:lang w:val="en-GB" w:eastAsia="en-GB"/>
              </w:rPr>
              <w:t xml:space="preserve">) </w:t>
            </w:r>
          </w:p>
          <w:p w14:paraId="7C094C6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8 (</w:t>
            </w:r>
            <w:r w:rsidRPr="00B61B52">
              <w:rPr>
                <w:rStyle w:val="popup"/>
                <w:rFonts w:cs="Helvetica"/>
                <w:lang w:val="en-GB" w:eastAsia="en-GB"/>
              </w:rPr>
              <w:t>Sequest:SequenceHeaderFilter</w:t>
            </w:r>
            <w:r w:rsidRPr="00B61B52">
              <w:rPr>
                <w:rFonts w:cs="Helvetica"/>
                <w:lang w:val="en-GB" w:eastAsia="en-GB"/>
              </w:rPr>
              <w:t xml:space="preserve">) </w:t>
            </w:r>
          </w:p>
          <w:p w14:paraId="0BC47C1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2 (</w:t>
            </w:r>
            <w:r w:rsidRPr="00B61B52">
              <w:rPr>
                <w:rStyle w:val="popup"/>
                <w:rFonts w:cs="Helvetica"/>
                <w:lang w:val="en-GB" w:eastAsia="en-GB"/>
              </w:rPr>
              <w:t>Sequest:SequencePartialFilter</w:t>
            </w:r>
            <w:r w:rsidRPr="00B61B52">
              <w:rPr>
                <w:rFonts w:cs="Helvetica"/>
                <w:lang w:val="en-GB" w:eastAsia="en-GB"/>
              </w:rPr>
              <w:t xml:space="preserve">) </w:t>
            </w:r>
          </w:p>
          <w:p w14:paraId="0BD81C4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7 (</w:t>
            </w:r>
            <w:r w:rsidRPr="00B61B52">
              <w:rPr>
                <w:rStyle w:val="popup"/>
                <w:rFonts w:cs="Helvetica"/>
                <w:lang w:val="en-GB" w:eastAsia="en-GB"/>
              </w:rPr>
              <w:t>Sequest:ShowFragmentIons</w:t>
            </w:r>
            <w:r w:rsidRPr="00B61B52">
              <w:rPr>
                <w:rFonts w:cs="Helvetica"/>
                <w:lang w:val="en-GB" w:eastAsia="en-GB"/>
              </w:rPr>
              <w:t xml:space="preserve">) </w:t>
            </w:r>
          </w:p>
          <w:p w14:paraId="7CC2691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8 (</w:t>
            </w:r>
            <w:r w:rsidRPr="00B61B52">
              <w:rPr>
                <w:rStyle w:val="popup"/>
                <w:rFonts w:cs="Helvetica"/>
                <w:lang w:val="en-GB" w:eastAsia="en-GB"/>
              </w:rPr>
              <w:t>Sequest:Consensus</w:t>
            </w:r>
            <w:r w:rsidRPr="00B61B52">
              <w:rPr>
                <w:rFonts w:cs="Helvetica"/>
                <w:lang w:val="en-GB" w:eastAsia="en-GB"/>
              </w:rPr>
              <w:t xml:space="preserve">) </w:t>
            </w:r>
          </w:p>
          <w:p w14:paraId="4945D31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2 (</w:t>
            </w:r>
            <w:r w:rsidRPr="00B61B52">
              <w:rPr>
                <w:rStyle w:val="popup"/>
                <w:rFonts w:cs="Helvetica"/>
                <w:lang w:val="en-GB" w:eastAsia="en-GB"/>
              </w:rPr>
              <w:t>Sequest:LimitTo</w:t>
            </w:r>
            <w:r w:rsidRPr="00B61B52">
              <w:rPr>
                <w:rFonts w:cs="Helvetica"/>
                <w:lang w:val="en-GB" w:eastAsia="en-GB"/>
              </w:rPr>
              <w:t xml:space="preserve">) </w:t>
            </w:r>
          </w:p>
          <w:p w14:paraId="16C02DC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6 (</w:t>
            </w:r>
            <w:r w:rsidRPr="00B61B52">
              <w:rPr>
                <w:rStyle w:val="popup"/>
                <w:rFonts w:cs="Helvetica"/>
                <w:lang w:val="en-GB" w:eastAsia="en-GB"/>
              </w:rPr>
              <w:t>Sequest:sort_by_dCn</w:t>
            </w:r>
            <w:r w:rsidRPr="00B61B52">
              <w:rPr>
                <w:rFonts w:cs="Helvetica"/>
                <w:lang w:val="en-GB" w:eastAsia="en-GB"/>
              </w:rPr>
              <w:t xml:space="preserve">) </w:t>
            </w:r>
          </w:p>
          <w:p w14:paraId="65A971B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p w14:paraId="307BDFA2"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066 (</w:t>
            </w:r>
            <w:r w:rsidRPr="00B61B52">
              <w:rPr>
                <w:rStyle w:val="popup"/>
                <w:rFonts w:cs="Helvetica"/>
                <w:lang w:val="en-GB" w:eastAsia="en-GB"/>
              </w:rPr>
              <w:t>ions series considered in search</w:t>
            </w:r>
            <w:r w:rsidRPr="00B61B52">
              <w:rPr>
                <w:rFonts w:cs="Helvetica"/>
                <w:lang w:val="en-GB" w:eastAsia="en-GB"/>
              </w:rPr>
              <w:t>) one or more times</w:t>
            </w:r>
          </w:p>
          <w:p w14:paraId="1B3F0A2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08 (</w:t>
            </w:r>
            <w:r w:rsidRPr="00B61B52">
              <w:rPr>
                <w:rStyle w:val="popup"/>
                <w:rFonts w:cs="Helvetica"/>
                <w:lang w:val="en-GB" w:eastAsia="en-GB"/>
              </w:rPr>
              <w:t>param: a ion</w:t>
            </w:r>
            <w:r w:rsidRPr="00B61B52">
              <w:rPr>
                <w:rFonts w:cs="Helvetica"/>
                <w:lang w:val="en-GB" w:eastAsia="en-GB"/>
              </w:rPr>
              <w:t xml:space="preserve">) </w:t>
            </w:r>
          </w:p>
          <w:p w14:paraId="5C74DB1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18 (</w:t>
            </w:r>
            <w:r w:rsidRPr="00B61B52">
              <w:rPr>
                <w:rStyle w:val="popup"/>
                <w:rFonts w:cs="Helvetica"/>
                <w:lang w:val="en-GB" w:eastAsia="en-GB"/>
              </w:rPr>
              <w:t>param: b ion</w:t>
            </w:r>
            <w:r w:rsidRPr="00B61B52">
              <w:rPr>
                <w:rFonts w:cs="Helvetica"/>
                <w:lang w:val="en-GB" w:eastAsia="en-GB"/>
              </w:rPr>
              <w:t xml:space="preserve">) </w:t>
            </w:r>
          </w:p>
          <w:p w14:paraId="0A05332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19 (</w:t>
            </w:r>
            <w:r w:rsidRPr="00B61B52">
              <w:rPr>
                <w:rStyle w:val="popup"/>
                <w:rFonts w:cs="Helvetica"/>
                <w:lang w:val="en-GB" w:eastAsia="en-GB"/>
              </w:rPr>
              <w:t>param: c ion</w:t>
            </w:r>
            <w:r w:rsidRPr="00B61B52">
              <w:rPr>
                <w:rFonts w:cs="Helvetica"/>
                <w:lang w:val="en-GB" w:eastAsia="en-GB"/>
              </w:rPr>
              <w:t xml:space="preserve">) </w:t>
            </w:r>
          </w:p>
          <w:p w14:paraId="048760E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46 (</w:t>
            </w:r>
            <w:r w:rsidRPr="00B61B52">
              <w:rPr>
                <w:rStyle w:val="popup"/>
                <w:rFonts w:cs="Helvetica"/>
                <w:lang w:val="en-GB" w:eastAsia="en-GB"/>
              </w:rPr>
              <w:t>param: a ion-NH3</w:t>
            </w:r>
            <w:r w:rsidRPr="00B61B52">
              <w:rPr>
                <w:rFonts w:cs="Helvetica"/>
                <w:lang w:val="en-GB" w:eastAsia="en-GB"/>
              </w:rPr>
              <w:t xml:space="preserve">) </w:t>
            </w:r>
          </w:p>
          <w:p w14:paraId="589DC85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48 (</w:t>
            </w:r>
            <w:r w:rsidRPr="00B61B52">
              <w:rPr>
                <w:rStyle w:val="popup"/>
                <w:rFonts w:cs="Helvetica"/>
                <w:lang w:val="en-GB" w:eastAsia="en-GB"/>
              </w:rPr>
              <w:t>param: a ion-H2O</w:t>
            </w:r>
            <w:r w:rsidRPr="00B61B52">
              <w:rPr>
                <w:rFonts w:cs="Helvetica"/>
                <w:lang w:val="en-GB" w:eastAsia="en-GB"/>
              </w:rPr>
              <w:t xml:space="preserve">) </w:t>
            </w:r>
          </w:p>
          <w:p w14:paraId="381CDCC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49 (</w:t>
            </w:r>
            <w:r w:rsidRPr="00B61B52">
              <w:rPr>
                <w:rStyle w:val="popup"/>
                <w:rFonts w:cs="Helvetica"/>
                <w:lang w:val="en-GB" w:eastAsia="en-GB"/>
              </w:rPr>
              <w:t>param: b ion-NH3</w:t>
            </w:r>
            <w:r w:rsidRPr="00B61B52">
              <w:rPr>
                <w:rFonts w:cs="Helvetica"/>
                <w:lang w:val="en-GB" w:eastAsia="en-GB"/>
              </w:rPr>
              <w:t xml:space="preserve">) </w:t>
            </w:r>
          </w:p>
          <w:p w14:paraId="464E5FD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0 (</w:t>
            </w:r>
            <w:r w:rsidRPr="00B61B52">
              <w:rPr>
                <w:rStyle w:val="popup"/>
                <w:rFonts w:cs="Helvetica"/>
                <w:lang w:val="en-GB" w:eastAsia="en-GB"/>
              </w:rPr>
              <w:t>param: b ion-H2O</w:t>
            </w:r>
            <w:r w:rsidRPr="00B61B52">
              <w:rPr>
                <w:rFonts w:cs="Helvetica"/>
                <w:lang w:val="en-GB" w:eastAsia="en-GB"/>
              </w:rPr>
              <w:t xml:space="preserve">) </w:t>
            </w:r>
          </w:p>
          <w:p w14:paraId="47C0632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1 (</w:t>
            </w:r>
            <w:r w:rsidRPr="00B61B52">
              <w:rPr>
                <w:rStyle w:val="popup"/>
                <w:rFonts w:cs="Helvetica"/>
                <w:lang w:val="en-GB" w:eastAsia="en-GB"/>
              </w:rPr>
              <w:t>param: y ion-NH3</w:t>
            </w:r>
            <w:r w:rsidRPr="00B61B52">
              <w:rPr>
                <w:rFonts w:cs="Helvetica"/>
                <w:lang w:val="en-GB" w:eastAsia="en-GB"/>
              </w:rPr>
              <w:t xml:space="preserve">) </w:t>
            </w:r>
          </w:p>
          <w:p w14:paraId="3AA875A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2 (</w:t>
            </w:r>
            <w:r w:rsidRPr="00B61B52">
              <w:rPr>
                <w:rStyle w:val="popup"/>
                <w:rFonts w:cs="Helvetica"/>
                <w:lang w:val="en-GB" w:eastAsia="en-GB"/>
              </w:rPr>
              <w:t>param: y ion-H2O</w:t>
            </w:r>
            <w:r w:rsidRPr="00B61B52">
              <w:rPr>
                <w:rFonts w:cs="Helvetica"/>
                <w:lang w:val="en-GB" w:eastAsia="en-GB"/>
              </w:rPr>
              <w:t xml:space="preserve">) </w:t>
            </w:r>
          </w:p>
          <w:p w14:paraId="6BB77BF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57 (</w:t>
            </w:r>
            <w:r w:rsidRPr="00B61B52">
              <w:rPr>
                <w:rStyle w:val="popup"/>
                <w:rFonts w:cs="Helvetica"/>
                <w:lang w:val="en-GB" w:eastAsia="en-GB"/>
              </w:rPr>
              <w:t>param: v ion</w:t>
            </w:r>
            <w:r w:rsidRPr="00B61B52">
              <w:rPr>
                <w:rFonts w:cs="Helvetica"/>
                <w:lang w:val="en-GB" w:eastAsia="en-GB"/>
              </w:rPr>
              <w:t xml:space="preserve">) </w:t>
            </w:r>
          </w:p>
          <w:p w14:paraId="791C625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p w14:paraId="50F57DBE"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210 (</w:t>
            </w:r>
            <w:r w:rsidRPr="00B61B52">
              <w:rPr>
                <w:rStyle w:val="popup"/>
                <w:rFonts w:cs="Helvetica"/>
                <w:lang w:val="en-GB" w:eastAsia="en-GB"/>
              </w:rPr>
              <w:t>mass type settings</w:t>
            </w:r>
            <w:r w:rsidRPr="00B61B52">
              <w:rPr>
                <w:rFonts w:cs="Helvetica"/>
                <w:lang w:val="en-GB" w:eastAsia="en-GB"/>
              </w:rPr>
              <w:t>) one or more times</w:t>
            </w:r>
          </w:p>
          <w:p w14:paraId="74E5CFA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11 (</w:t>
            </w:r>
            <w:r w:rsidRPr="00B61B52">
              <w:rPr>
                <w:rStyle w:val="popup"/>
                <w:rFonts w:cs="Helvetica"/>
                <w:lang w:val="en-GB" w:eastAsia="en-GB"/>
              </w:rPr>
              <w:t>parent mass type mono</w:t>
            </w:r>
            <w:r w:rsidRPr="00B61B52">
              <w:rPr>
                <w:rFonts w:cs="Helvetica"/>
                <w:lang w:val="en-GB" w:eastAsia="en-GB"/>
              </w:rPr>
              <w:t xml:space="preserve">) </w:t>
            </w:r>
          </w:p>
          <w:p w14:paraId="2F5BBCD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12 (</w:t>
            </w:r>
            <w:r w:rsidRPr="00B61B52">
              <w:rPr>
                <w:rStyle w:val="popup"/>
                <w:rFonts w:cs="Helvetica"/>
                <w:lang w:val="en-GB" w:eastAsia="en-GB"/>
              </w:rPr>
              <w:t>parent mass type average</w:t>
            </w:r>
            <w:r w:rsidRPr="00B61B52">
              <w:rPr>
                <w:rFonts w:cs="Helvetica"/>
                <w:lang w:val="en-GB" w:eastAsia="en-GB"/>
              </w:rPr>
              <w:t xml:space="preserve">) </w:t>
            </w:r>
          </w:p>
          <w:p w14:paraId="6D6769A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55 (</w:t>
            </w:r>
            <w:r w:rsidRPr="00B61B52">
              <w:rPr>
                <w:rStyle w:val="popup"/>
                <w:rFonts w:cs="Helvetica"/>
                <w:lang w:val="en-GB" w:eastAsia="en-GB"/>
              </w:rPr>
              <w:t>fragment mass type average</w:t>
            </w:r>
            <w:r w:rsidRPr="00B61B52">
              <w:rPr>
                <w:rFonts w:cs="Helvetica"/>
                <w:lang w:val="en-GB" w:eastAsia="en-GB"/>
              </w:rPr>
              <w:t xml:space="preserve">) </w:t>
            </w:r>
          </w:p>
          <w:p w14:paraId="334E043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56 (</w:t>
            </w:r>
            <w:r w:rsidRPr="00B61B52">
              <w:rPr>
                <w:rStyle w:val="popup"/>
                <w:rFonts w:cs="Helvetica"/>
                <w:lang w:val="en-GB" w:eastAsia="en-GB"/>
              </w:rPr>
              <w:t>fragment mass type mono</w:t>
            </w:r>
            <w:r w:rsidRPr="00B61B52">
              <w:rPr>
                <w:rFonts w:cs="Helvetica"/>
                <w:lang w:val="en-GB" w:eastAsia="en-GB"/>
              </w:rPr>
              <w:t xml:space="preserve">) </w:t>
            </w:r>
          </w:p>
        </w:tc>
      </w:tr>
      <w:tr w:rsidR="00B64B28" w14:paraId="4020AD87" w14:textId="77777777" w:rsidTr="00B64B28">
        <w:trPr>
          <w:tblCellSpacing w:w="15" w:type="dxa"/>
        </w:trPr>
        <w:tc>
          <w:tcPr>
            <w:tcW w:w="0" w:type="auto"/>
            <w:vAlign w:val="center"/>
            <w:hideMark/>
          </w:tcPr>
          <w:p w14:paraId="494A8C0D" w14:textId="77777777" w:rsidR="00B64B28" w:rsidRDefault="00B64B28" w:rsidP="00466496">
            <w:pPr>
              <w:rPr>
                <w:sz w:val="24"/>
              </w:rPr>
            </w:pPr>
            <w:r>
              <w:rPr>
                <w:b/>
                <w:bCs/>
              </w:rPr>
              <w:t>Example cvParams:</w:t>
            </w:r>
          </w:p>
        </w:tc>
        <w:tc>
          <w:tcPr>
            <w:tcW w:w="0" w:type="auto"/>
            <w:vAlign w:val="center"/>
            <w:hideMark/>
          </w:tcPr>
          <w:p w14:paraId="4BEB9C20"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211" name="parent mass type mono" cvRef="PSI-MS"/&gt;</w:t>
            </w:r>
          </w:p>
          <w:p w14:paraId="28D14374"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08" name="param: a ion" cvRef="PSI-MS"/&gt;</w:t>
            </w:r>
          </w:p>
          <w:p w14:paraId="7F158C15"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46" name="param: a ion-NH3" cvRef="PSI-MS"/&gt;</w:t>
            </w:r>
          </w:p>
          <w:p w14:paraId="78AC04C0"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18" name="param: b ion" cvRef="PSI-MS"/&gt;</w:t>
            </w:r>
          </w:p>
          <w:p w14:paraId="7A3F3527"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49" name="param: b ion-NH3" cvRef="PSI-MS"/&gt;</w:t>
            </w:r>
          </w:p>
          <w:p w14:paraId="65E71FAA"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262" name="param: y ion" cvRef="PSI-MS"/&gt;</w:t>
            </w:r>
          </w:p>
          <w:p w14:paraId="6EB69865"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51" name="param: y ion-NH3" cvRef="PSI-MS"/&gt;</w:t>
            </w:r>
          </w:p>
          <w:p w14:paraId="6E013A26"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256" cvRef="PSI-MS" name="fragment mass type mono"/&gt;</w:t>
            </w:r>
          </w:p>
        </w:tc>
      </w:tr>
      <w:tr w:rsidR="00B64B28" w14:paraId="66710CB3" w14:textId="77777777" w:rsidTr="00B64B28">
        <w:trPr>
          <w:tblCellSpacing w:w="15" w:type="dxa"/>
        </w:trPr>
        <w:tc>
          <w:tcPr>
            <w:tcW w:w="0" w:type="auto"/>
            <w:vAlign w:val="center"/>
            <w:hideMark/>
          </w:tcPr>
          <w:p w14:paraId="40ADF945" w14:textId="77777777" w:rsidR="00B64B28" w:rsidRDefault="00B64B28" w:rsidP="00466496">
            <w:pPr>
              <w:rPr>
                <w:sz w:val="24"/>
              </w:rPr>
            </w:pPr>
            <w:r>
              <w:rPr>
                <w:b/>
                <w:bCs/>
              </w:rPr>
              <w:t>Example userParams:</w:t>
            </w:r>
          </w:p>
        </w:tc>
        <w:tc>
          <w:tcPr>
            <w:tcW w:w="0" w:type="auto"/>
            <w:vAlign w:val="center"/>
            <w:hideMark/>
          </w:tcPr>
          <w:p w14:paraId="6D40B51D" w14:textId="77777777" w:rsidR="00B64B28" w:rsidRPr="00B61B52" w:rsidRDefault="00B64B28" w:rsidP="00466496">
            <w:pPr>
              <w:pStyle w:val="HTMLPreformatted"/>
              <w:rPr>
                <w:rFonts w:cs="Helvetica"/>
                <w:lang w:val="en-GB" w:eastAsia="en-GB"/>
              </w:rPr>
            </w:pPr>
            <w:r w:rsidRPr="00B61B52">
              <w:rPr>
                <w:rFonts w:cs="Helvetica"/>
                <w:lang w:val="en-GB" w:eastAsia="en-GB"/>
              </w:rPr>
              <w:t>&lt;userParam name="Mascot Instrument Name" value="Default"/&gt;</w:t>
            </w:r>
          </w:p>
        </w:tc>
      </w:tr>
    </w:tbl>
    <w:p w14:paraId="1A010FEA" w14:textId="77777777" w:rsidR="00B64B28" w:rsidRDefault="00B64B28" w:rsidP="00466496"/>
    <w:p w14:paraId="35CC322A" w14:textId="77777777" w:rsidR="00B64B28" w:rsidRDefault="00B64B28" w:rsidP="00466496">
      <w:pPr>
        <w:pStyle w:val="Heading2"/>
      </w:pPr>
      <w:bookmarkStart w:id="83" w:name="_Toc453235344"/>
      <w:r>
        <w:t>Element &lt;</w:t>
      </w:r>
      <w:bookmarkStart w:id="84" w:name="Affiliation"/>
      <w:r>
        <w:t>Affiliation</w:t>
      </w:r>
      <w:bookmarkEnd w:id="84"/>
      <w:r>
        <w:t>&gt;</w:t>
      </w:r>
      <w:bookmarkEnd w:id="8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52"/>
        <w:gridCol w:w="8310"/>
      </w:tblGrid>
      <w:tr w:rsidR="00B64B28" w14:paraId="0F8CF2C7" w14:textId="77777777" w:rsidTr="00B64B28">
        <w:trPr>
          <w:tblCellSpacing w:w="15" w:type="dxa"/>
        </w:trPr>
        <w:tc>
          <w:tcPr>
            <w:tcW w:w="0" w:type="auto"/>
            <w:vAlign w:val="center"/>
            <w:hideMark/>
          </w:tcPr>
          <w:p w14:paraId="75AD4AE6" w14:textId="77777777" w:rsidR="00B64B28" w:rsidRDefault="00B64B28" w:rsidP="00466496">
            <w:pPr>
              <w:rPr>
                <w:sz w:val="24"/>
              </w:rPr>
            </w:pPr>
            <w:r>
              <w:rPr>
                <w:b/>
                <w:bCs/>
              </w:rPr>
              <w:t>Definition:</w:t>
            </w:r>
          </w:p>
        </w:tc>
        <w:tc>
          <w:tcPr>
            <w:tcW w:w="0" w:type="auto"/>
            <w:vAlign w:val="center"/>
            <w:hideMark/>
          </w:tcPr>
          <w:p w14:paraId="141F4B00" w14:textId="77777777" w:rsidR="00B64B28" w:rsidRDefault="00B64B28" w:rsidP="00466496">
            <w:pPr>
              <w:rPr>
                <w:sz w:val="24"/>
              </w:rPr>
            </w:pPr>
            <w:r>
              <w:t xml:space="preserve">The organization a person belongs to. </w:t>
            </w:r>
          </w:p>
        </w:tc>
      </w:tr>
      <w:tr w:rsidR="00B64B28" w14:paraId="611C88CB" w14:textId="77777777" w:rsidTr="00B64B28">
        <w:trPr>
          <w:tblCellSpacing w:w="15" w:type="dxa"/>
        </w:trPr>
        <w:tc>
          <w:tcPr>
            <w:tcW w:w="0" w:type="auto"/>
            <w:vAlign w:val="center"/>
            <w:hideMark/>
          </w:tcPr>
          <w:p w14:paraId="2D4A837A" w14:textId="77777777" w:rsidR="00B64B28" w:rsidRDefault="00B64B28" w:rsidP="00466496">
            <w:pPr>
              <w:rPr>
                <w:sz w:val="24"/>
              </w:rPr>
            </w:pPr>
            <w:r>
              <w:rPr>
                <w:b/>
                <w:bCs/>
              </w:rPr>
              <w:t>Type:</w:t>
            </w:r>
          </w:p>
        </w:tc>
        <w:tc>
          <w:tcPr>
            <w:tcW w:w="0" w:type="auto"/>
            <w:vAlign w:val="center"/>
            <w:hideMark/>
          </w:tcPr>
          <w:p w14:paraId="1EA2A83A" w14:textId="77777777" w:rsidR="00B64B28" w:rsidRDefault="00B64B28" w:rsidP="00466496">
            <w:pPr>
              <w:rPr>
                <w:sz w:val="24"/>
              </w:rPr>
            </w:pPr>
            <w:r>
              <w:t xml:space="preserve">AffiliationType </w:t>
            </w:r>
          </w:p>
        </w:tc>
      </w:tr>
      <w:tr w:rsidR="00B64B28" w14:paraId="0425FC5E" w14:textId="77777777" w:rsidTr="00B64B28">
        <w:trPr>
          <w:tblCellSpacing w:w="15" w:type="dxa"/>
        </w:trPr>
        <w:tc>
          <w:tcPr>
            <w:tcW w:w="0" w:type="auto"/>
            <w:vAlign w:val="center"/>
            <w:hideMark/>
          </w:tcPr>
          <w:p w14:paraId="1EB8B7C7"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0"/>
              <w:gridCol w:w="1043"/>
              <w:gridCol w:w="824"/>
              <w:gridCol w:w="4812"/>
            </w:tblGrid>
            <w:tr w:rsidR="00B64B28" w14:paraId="76165C2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6F1394"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4ED6C7"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2926B1C"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623CA58" w14:textId="77777777" w:rsidR="00B64B28" w:rsidRDefault="00B64B28" w:rsidP="00466496">
                  <w:pPr>
                    <w:jc w:val="center"/>
                    <w:rPr>
                      <w:b/>
                      <w:bCs/>
                      <w:sz w:val="24"/>
                    </w:rPr>
                  </w:pPr>
                  <w:r>
                    <w:rPr>
                      <w:b/>
                      <w:bCs/>
                    </w:rPr>
                    <w:t>Definition</w:t>
                  </w:r>
                </w:p>
              </w:tc>
            </w:tr>
            <w:tr w:rsidR="00B64B28" w14:paraId="64CB786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D9F0E6" w14:textId="77777777" w:rsidR="00B64B28" w:rsidRDefault="00B64B28" w:rsidP="00466496">
                  <w:pPr>
                    <w:rPr>
                      <w:sz w:val="24"/>
                    </w:rPr>
                  </w:pPr>
                  <w:r>
                    <w:t>organization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DFB925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729742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C593177" w14:textId="77777777" w:rsidR="00B64B28" w:rsidRDefault="00B64B28" w:rsidP="00466496">
                  <w:pPr>
                    <w:rPr>
                      <w:sz w:val="24"/>
                    </w:rPr>
                  </w:pPr>
                  <w:r>
                    <w:t>A reference to the organization this contact belongs to.</w:t>
                  </w:r>
                </w:p>
              </w:tc>
            </w:tr>
          </w:tbl>
          <w:p w14:paraId="6CD6B68C" w14:textId="77777777" w:rsidR="00B64B28" w:rsidRDefault="00B64B28" w:rsidP="00466496">
            <w:pPr>
              <w:rPr>
                <w:sz w:val="24"/>
              </w:rPr>
            </w:pPr>
          </w:p>
        </w:tc>
      </w:tr>
      <w:tr w:rsidR="00B64B28" w14:paraId="27843B41" w14:textId="77777777" w:rsidTr="00B64B28">
        <w:trPr>
          <w:tblCellSpacing w:w="15" w:type="dxa"/>
        </w:trPr>
        <w:tc>
          <w:tcPr>
            <w:tcW w:w="0" w:type="auto"/>
            <w:vAlign w:val="center"/>
            <w:hideMark/>
          </w:tcPr>
          <w:p w14:paraId="404F5E04" w14:textId="77777777" w:rsidR="00B64B28" w:rsidRDefault="00B64B28" w:rsidP="00466496">
            <w:pPr>
              <w:rPr>
                <w:sz w:val="24"/>
              </w:rPr>
            </w:pPr>
            <w:r>
              <w:rPr>
                <w:b/>
                <w:bCs/>
              </w:rPr>
              <w:t>Subelements:</w:t>
            </w:r>
          </w:p>
        </w:tc>
        <w:tc>
          <w:tcPr>
            <w:tcW w:w="0" w:type="auto"/>
            <w:vAlign w:val="center"/>
            <w:hideMark/>
          </w:tcPr>
          <w:p w14:paraId="3FD69E50" w14:textId="77777777" w:rsidR="00B64B28" w:rsidRDefault="00B64B28" w:rsidP="00466496">
            <w:pPr>
              <w:rPr>
                <w:sz w:val="24"/>
              </w:rPr>
            </w:pPr>
            <w:r>
              <w:t>none</w:t>
            </w:r>
          </w:p>
        </w:tc>
      </w:tr>
      <w:tr w:rsidR="00B64B28" w14:paraId="292CFFA7" w14:textId="77777777" w:rsidTr="00B64B28">
        <w:trPr>
          <w:tblCellSpacing w:w="15" w:type="dxa"/>
        </w:trPr>
        <w:tc>
          <w:tcPr>
            <w:tcW w:w="0" w:type="auto"/>
            <w:vAlign w:val="center"/>
            <w:hideMark/>
          </w:tcPr>
          <w:p w14:paraId="16E1FE70" w14:textId="77777777" w:rsidR="00B64B28" w:rsidRDefault="00B64B28" w:rsidP="00466496">
            <w:pPr>
              <w:rPr>
                <w:sz w:val="24"/>
              </w:rPr>
            </w:pPr>
            <w:r>
              <w:rPr>
                <w:b/>
                <w:bCs/>
              </w:rPr>
              <w:t>Example Context:</w:t>
            </w:r>
          </w:p>
        </w:tc>
        <w:tc>
          <w:tcPr>
            <w:tcW w:w="0" w:type="auto"/>
            <w:vAlign w:val="center"/>
            <w:hideMark/>
          </w:tcPr>
          <w:p w14:paraId="76EACFA6" w14:textId="77777777" w:rsidR="00B64B28" w:rsidRPr="00B61B52" w:rsidRDefault="00B64B28" w:rsidP="00466496">
            <w:pPr>
              <w:pStyle w:val="HTMLPreformatted"/>
              <w:rPr>
                <w:rFonts w:cs="Helvetica"/>
                <w:lang w:val="en-GB" w:eastAsia="en-GB"/>
              </w:rPr>
            </w:pPr>
            <w:r w:rsidRPr="00B61B52">
              <w:rPr>
                <w:rFonts w:cs="Helvetica"/>
                <w:lang w:val="en-GB" w:eastAsia="en-GB"/>
              </w:rPr>
              <w:t>&lt;Affiliation organization_ref="ORG_DOC_OWNER"/&gt;</w:t>
            </w:r>
          </w:p>
        </w:tc>
      </w:tr>
    </w:tbl>
    <w:p w14:paraId="3E587652" w14:textId="77777777" w:rsidR="00B64B28" w:rsidRDefault="00B64B28" w:rsidP="00466496"/>
    <w:p w14:paraId="62BFFAA8" w14:textId="77777777" w:rsidR="00B64B28" w:rsidRDefault="00B64B28" w:rsidP="00466496">
      <w:pPr>
        <w:pStyle w:val="Heading2"/>
      </w:pPr>
      <w:bookmarkStart w:id="85" w:name="_Toc453235345"/>
      <w:r>
        <w:t>Element &lt;</w:t>
      </w:r>
      <w:bookmarkStart w:id="86" w:name="AmbiguousResidue"/>
      <w:r>
        <w:t>AmbiguousResidue</w:t>
      </w:r>
      <w:bookmarkEnd w:id="86"/>
      <w:r>
        <w:t>&gt;</w:t>
      </w:r>
      <w:bookmarkEnd w:id="8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7"/>
        <w:gridCol w:w="8585"/>
      </w:tblGrid>
      <w:tr w:rsidR="00B64B28" w14:paraId="762CE8E2" w14:textId="77777777" w:rsidTr="00B64B28">
        <w:trPr>
          <w:tblCellSpacing w:w="15" w:type="dxa"/>
        </w:trPr>
        <w:tc>
          <w:tcPr>
            <w:tcW w:w="0" w:type="auto"/>
            <w:vAlign w:val="center"/>
            <w:hideMark/>
          </w:tcPr>
          <w:p w14:paraId="79FFFB2F" w14:textId="77777777" w:rsidR="00B64B28" w:rsidRDefault="00B64B28" w:rsidP="00466496">
            <w:pPr>
              <w:rPr>
                <w:sz w:val="24"/>
              </w:rPr>
            </w:pPr>
            <w:r>
              <w:rPr>
                <w:b/>
                <w:bCs/>
              </w:rPr>
              <w:t>Definition:</w:t>
            </w:r>
          </w:p>
        </w:tc>
        <w:tc>
          <w:tcPr>
            <w:tcW w:w="0" w:type="auto"/>
            <w:vAlign w:val="center"/>
            <w:hideMark/>
          </w:tcPr>
          <w:p w14:paraId="6C543973" w14:textId="77777777" w:rsidR="00B64B28" w:rsidRDefault="00B64B28" w:rsidP="00466496">
            <w:pPr>
              <w:rPr>
                <w:sz w:val="24"/>
              </w:rPr>
            </w:pPr>
            <w:r>
              <w:t xml:space="preserve">Ambiguous residues e.g. X can be specified by the Code attribute and a set of parameters for example giving the different masses that will be used in the search. </w:t>
            </w:r>
          </w:p>
        </w:tc>
      </w:tr>
      <w:tr w:rsidR="00B64B28" w14:paraId="2E4A7C5E" w14:textId="77777777" w:rsidTr="00B64B28">
        <w:trPr>
          <w:tblCellSpacing w:w="15" w:type="dxa"/>
        </w:trPr>
        <w:tc>
          <w:tcPr>
            <w:tcW w:w="0" w:type="auto"/>
            <w:vAlign w:val="center"/>
            <w:hideMark/>
          </w:tcPr>
          <w:p w14:paraId="33EF2CE6" w14:textId="77777777" w:rsidR="00B64B28" w:rsidRDefault="00B64B28" w:rsidP="00466496">
            <w:pPr>
              <w:rPr>
                <w:sz w:val="24"/>
              </w:rPr>
            </w:pPr>
            <w:r>
              <w:rPr>
                <w:b/>
                <w:bCs/>
              </w:rPr>
              <w:t>Type:</w:t>
            </w:r>
          </w:p>
        </w:tc>
        <w:tc>
          <w:tcPr>
            <w:tcW w:w="0" w:type="auto"/>
            <w:vAlign w:val="center"/>
            <w:hideMark/>
          </w:tcPr>
          <w:p w14:paraId="799A44B3" w14:textId="77777777" w:rsidR="00B64B28" w:rsidRDefault="00B64B28" w:rsidP="00466496">
            <w:pPr>
              <w:rPr>
                <w:sz w:val="24"/>
              </w:rPr>
            </w:pPr>
            <w:r>
              <w:t xml:space="preserve">AmbiguousResidueType </w:t>
            </w:r>
          </w:p>
        </w:tc>
      </w:tr>
      <w:tr w:rsidR="00B64B28" w14:paraId="28E911DC" w14:textId="77777777" w:rsidTr="00B64B28">
        <w:trPr>
          <w:tblCellSpacing w:w="15" w:type="dxa"/>
        </w:trPr>
        <w:tc>
          <w:tcPr>
            <w:tcW w:w="0" w:type="auto"/>
            <w:vAlign w:val="center"/>
            <w:hideMark/>
          </w:tcPr>
          <w:p w14:paraId="7A91E701"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953"/>
            </w:tblGrid>
            <w:tr w:rsidR="00B64B28" w14:paraId="65457CD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580ECB"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F3C5E49"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9F9D682"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0A717B6" w14:textId="77777777" w:rsidR="00B64B28" w:rsidRDefault="00B64B28" w:rsidP="00466496">
                  <w:pPr>
                    <w:jc w:val="center"/>
                    <w:rPr>
                      <w:b/>
                      <w:bCs/>
                      <w:sz w:val="24"/>
                    </w:rPr>
                  </w:pPr>
                  <w:r>
                    <w:rPr>
                      <w:b/>
                      <w:bCs/>
                    </w:rPr>
                    <w:t>Definition</w:t>
                  </w:r>
                </w:p>
              </w:tc>
            </w:tr>
            <w:tr w:rsidR="00B64B28" w14:paraId="7E801E5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D2B772" w14:textId="77777777" w:rsidR="00B64B28" w:rsidRDefault="00B64B28" w:rsidP="00466496">
                  <w:pPr>
                    <w:rPr>
                      <w:sz w:val="24"/>
                    </w:rPr>
                  </w:pPr>
                  <w:r>
                    <w:t>cod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D44F80" w14:textId="77777777" w:rsidR="00B64B28" w:rsidRDefault="00B64B28" w:rsidP="00466496">
                  <w:pPr>
                    <w:rPr>
                      <w:sz w:val="24"/>
                    </w:rPr>
                  </w:pPr>
                  <w:r>
                    <w:t>cha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EFADF7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95B4C05" w14:textId="77777777" w:rsidR="00B64B28" w:rsidRDefault="00B64B28" w:rsidP="00466496">
                  <w:pPr>
                    <w:rPr>
                      <w:sz w:val="24"/>
                    </w:rPr>
                  </w:pPr>
                  <w:r>
                    <w:t>The single letter code of the ambiguous residue e.g. X.</w:t>
                  </w:r>
                </w:p>
              </w:tc>
            </w:tr>
          </w:tbl>
          <w:p w14:paraId="141947ED" w14:textId="77777777" w:rsidR="00B64B28" w:rsidRDefault="00B64B28" w:rsidP="00466496">
            <w:pPr>
              <w:rPr>
                <w:sz w:val="24"/>
              </w:rPr>
            </w:pPr>
          </w:p>
        </w:tc>
      </w:tr>
      <w:tr w:rsidR="00B64B28" w14:paraId="110DEBF0" w14:textId="77777777" w:rsidTr="00B64B28">
        <w:trPr>
          <w:tblCellSpacing w:w="15" w:type="dxa"/>
        </w:trPr>
        <w:tc>
          <w:tcPr>
            <w:tcW w:w="0" w:type="auto"/>
            <w:vAlign w:val="center"/>
            <w:hideMark/>
          </w:tcPr>
          <w:p w14:paraId="105EF8B2"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2"/>
              <w:gridCol w:w="1135"/>
              <w:gridCol w:w="1180"/>
              <w:gridCol w:w="4457"/>
            </w:tblGrid>
            <w:tr w:rsidR="00B64B28" w14:paraId="0B93D84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777AF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0B609D6"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2A42CFB"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F5E9C03" w14:textId="77777777" w:rsidR="00B64B28" w:rsidRDefault="00B64B28" w:rsidP="00466496">
                  <w:pPr>
                    <w:jc w:val="center"/>
                    <w:rPr>
                      <w:b/>
                      <w:bCs/>
                      <w:sz w:val="24"/>
                    </w:rPr>
                  </w:pPr>
                  <w:r>
                    <w:rPr>
                      <w:b/>
                      <w:bCs/>
                    </w:rPr>
                    <w:t>Definition</w:t>
                  </w:r>
                </w:p>
              </w:tc>
            </w:tr>
            <w:tr w:rsidR="00B64B28" w14:paraId="11C23E2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DC4C85" w14:textId="77777777" w:rsidR="00B64B28" w:rsidRDefault="004E159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B705D6A"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0BC6FD7"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81B7E1F" w14:textId="77777777" w:rsidR="00B64B28" w:rsidRDefault="00B64B28" w:rsidP="00466496">
                  <w:pPr>
                    <w:rPr>
                      <w:sz w:val="24"/>
                    </w:rPr>
                  </w:pPr>
                  <w:r>
                    <w:t>A single entry from an ontology or a controlled vocabulary.</w:t>
                  </w:r>
                </w:p>
              </w:tc>
            </w:tr>
            <w:tr w:rsidR="00B64B28" w14:paraId="3D7AB7E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3D67425" w14:textId="77777777" w:rsidR="00B64B28" w:rsidRDefault="004E159A"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532887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EA9C240"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18DF19D" w14:textId="77777777" w:rsidR="00B64B28" w:rsidRDefault="00B64B28" w:rsidP="00466496">
                  <w:pPr>
                    <w:rPr>
                      <w:sz w:val="24"/>
                    </w:rPr>
                  </w:pPr>
                  <w:r>
                    <w:t>A single user-defined parameter.</w:t>
                  </w:r>
                </w:p>
              </w:tc>
            </w:tr>
          </w:tbl>
          <w:p w14:paraId="27EED92A" w14:textId="77777777" w:rsidR="00B64B28" w:rsidRDefault="00B64B28" w:rsidP="00466496">
            <w:pPr>
              <w:rPr>
                <w:sz w:val="24"/>
              </w:rPr>
            </w:pPr>
          </w:p>
        </w:tc>
      </w:tr>
      <w:tr w:rsidR="00B64B28" w14:paraId="2E15A750" w14:textId="77777777" w:rsidTr="00B64B28">
        <w:trPr>
          <w:tblCellSpacing w:w="15" w:type="dxa"/>
        </w:trPr>
        <w:tc>
          <w:tcPr>
            <w:tcW w:w="0" w:type="auto"/>
            <w:vAlign w:val="center"/>
            <w:hideMark/>
          </w:tcPr>
          <w:p w14:paraId="5E211B32" w14:textId="77777777" w:rsidR="00B64B28" w:rsidRDefault="00B64B28" w:rsidP="00466496">
            <w:pPr>
              <w:rPr>
                <w:sz w:val="24"/>
              </w:rPr>
            </w:pPr>
            <w:r>
              <w:rPr>
                <w:b/>
                <w:bCs/>
              </w:rPr>
              <w:t>Example Context:</w:t>
            </w:r>
          </w:p>
        </w:tc>
        <w:tc>
          <w:tcPr>
            <w:tcW w:w="0" w:type="auto"/>
            <w:vAlign w:val="center"/>
            <w:hideMark/>
          </w:tcPr>
          <w:p w14:paraId="371D322B" w14:textId="77777777" w:rsidR="00B64B28" w:rsidRPr="00B61B52" w:rsidRDefault="00B64B28" w:rsidP="00466496">
            <w:pPr>
              <w:pStyle w:val="HTMLPreformatted"/>
              <w:rPr>
                <w:rFonts w:cs="Helvetica"/>
                <w:lang w:val="en-GB" w:eastAsia="en-GB"/>
              </w:rPr>
            </w:pPr>
            <w:r w:rsidRPr="00B61B52">
              <w:rPr>
                <w:rFonts w:cs="Helvetica"/>
                <w:lang w:val="en-GB" w:eastAsia="en-GB"/>
              </w:rPr>
              <w:t>&lt;AmbiguousResidue code="X"&gt;</w:t>
            </w:r>
          </w:p>
          <w:p w14:paraId="761A6FC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60" name="alternate single letter codes" cvRef="PSI-MS"</w:t>
            </w:r>
          </w:p>
          <w:p w14:paraId="6F3E8B5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alue="A C D E F G H I K L M N O P Q R S T U V W Y"/&gt;</w:t>
            </w:r>
          </w:p>
          <w:p w14:paraId="4D7574FB" w14:textId="77777777" w:rsidR="00B64B28" w:rsidRPr="00B61B52" w:rsidRDefault="00B64B28" w:rsidP="00466496">
            <w:pPr>
              <w:pStyle w:val="HTMLPreformatted"/>
              <w:rPr>
                <w:rFonts w:cs="Helvetica"/>
                <w:lang w:val="en-GB" w:eastAsia="en-GB"/>
              </w:rPr>
            </w:pPr>
            <w:r w:rsidRPr="00B61B52">
              <w:rPr>
                <w:rFonts w:cs="Helvetica"/>
                <w:lang w:val="en-GB" w:eastAsia="en-GB"/>
              </w:rPr>
              <w:t>&lt;/AmbiguousResidue&gt;</w:t>
            </w:r>
          </w:p>
        </w:tc>
      </w:tr>
      <w:tr w:rsidR="00B64B28" w14:paraId="654D2529" w14:textId="77777777" w:rsidTr="00B64B28">
        <w:trPr>
          <w:tblCellSpacing w:w="15" w:type="dxa"/>
        </w:trPr>
        <w:tc>
          <w:tcPr>
            <w:tcW w:w="0" w:type="auto"/>
            <w:vAlign w:val="center"/>
            <w:hideMark/>
          </w:tcPr>
          <w:p w14:paraId="0FC071A5" w14:textId="77777777" w:rsidR="00B64B28" w:rsidRDefault="00B64B28" w:rsidP="00466496">
            <w:pPr>
              <w:rPr>
                <w:sz w:val="24"/>
              </w:rPr>
            </w:pPr>
            <w:r>
              <w:rPr>
                <w:b/>
                <w:bCs/>
              </w:rPr>
              <w:t>cvParam Mapping Rules:</w:t>
            </w:r>
          </w:p>
        </w:tc>
        <w:tc>
          <w:tcPr>
            <w:tcW w:w="0" w:type="auto"/>
            <w:vAlign w:val="center"/>
            <w:hideMark/>
          </w:tcPr>
          <w:p w14:paraId="64D488A7"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MassTable/AmbiguousResidue</w:t>
            </w:r>
          </w:p>
          <w:p w14:paraId="488B53F9"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359 (</w:t>
            </w:r>
            <w:r w:rsidRPr="00B61B52">
              <w:rPr>
                <w:rStyle w:val="popup"/>
                <w:rFonts w:cs="Helvetica"/>
                <w:lang w:val="en-GB" w:eastAsia="en-GB"/>
              </w:rPr>
              <w:t>ambiguous residues</w:t>
            </w:r>
            <w:r w:rsidRPr="00B61B52">
              <w:rPr>
                <w:rFonts w:cs="Helvetica"/>
                <w:lang w:val="en-GB" w:eastAsia="en-GB"/>
              </w:rPr>
              <w:t>) one or more times</w:t>
            </w:r>
          </w:p>
          <w:p w14:paraId="2421411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60 (</w:t>
            </w:r>
            <w:r w:rsidRPr="00B61B52">
              <w:rPr>
                <w:rStyle w:val="popup"/>
                <w:rFonts w:cs="Helvetica"/>
                <w:lang w:val="en-GB" w:eastAsia="en-GB"/>
              </w:rPr>
              <w:t>alternate single letter codes</w:t>
            </w:r>
            <w:r w:rsidRPr="00B61B52">
              <w:rPr>
                <w:rFonts w:cs="Helvetica"/>
                <w:lang w:val="en-GB" w:eastAsia="en-GB"/>
              </w:rPr>
              <w:t xml:space="preserve">) </w:t>
            </w:r>
          </w:p>
          <w:p w14:paraId="2ACBBE3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61 (</w:t>
            </w:r>
            <w:r w:rsidRPr="00B61B52">
              <w:rPr>
                <w:rStyle w:val="popup"/>
                <w:rFonts w:cs="Helvetica"/>
                <w:lang w:val="en-GB" w:eastAsia="en-GB"/>
              </w:rPr>
              <w:t>alternate mass</w:t>
            </w:r>
            <w:r w:rsidRPr="00B61B52">
              <w:rPr>
                <w:rFonts w:cs="Helvetica"/>
                <w:lang w:val="en-GB" w:eastAsia="en-GB"/>
              </w:rPr>
              <w:t xml:space="preserve">) </w:t>
            </w:r>
          </w:p>
        </w:tc>
      </w:tr>
      <w:tr w:rsidR="00B64B28" w14:paraId="3F479493" w14:textId="77777777" w:rsidTr="00B64B28">
        <w:trPr>
          <w:tblCellSpacing w:w="15" w:type="dxa"/>
        </w:trPr>
        <w:tc>
          <w:tcPr>
            <w:tcW w:w="0" w:type="auto"/>
            <w:vAlign w:val="center"/>
            <w:hideMark/>
          </w:tcPr>
          <w:p w14:paraId="5B978649" w14:textId="77777777" w:rsidR="00B64B28" w:rsidRDefault="00B64B28" w:rsidP="00466496">
            <w:pPr>
              <w:rPr>
                <w:sz w:val="24"/>
              </w:rPr>
            </w:pPr>
            <w:r>
              <w:rPr>
                <w:b/>
                <w:bCs/>
              </w:rPr>
              <w:t>Example cvParams:</w:t>
            </w:r>
          </w:p>
        </w:tc>
        <w:tc>
          <w:tcPr>
            <w:tcW w:w="0" w:type="auto"/>
            <w:vAlign w:val="center"/>
            <w:hideMark/>
          </w:tcPr>
          <w:p w14:paraId="5F078A0A"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60" name="alternate single letter codes" cvRef="PSI-MS"</w:t>
            </w:r>
          </w:p>
        </w:tc>
      </w:tr>
    </w:tbl>
    <w:p w14:paraId="381B974E" w14:textId="77777777" w:rsidR="00B64B28" w:rsidRDefault="00B64B28" w:rsidP="00466496"/>
    <w:p w14:paraId="15886541" w14:textId="77777777" w:rsidR="00B64B28" w:rsidRDefault="00B64B28" w:rsidP="00466496">
      <w:pPr>
        <w:pStyle w:val="Heading2"/>
      </w:pPr>
      <w:bookmarkStart w:id="87" w:name="_Toc453235346"/>
      <w:r>
        <w:t>Element &lt;</w:t>
      </w:r>
      <w:bookmarkStart w:id="88" w:name="AnalysisCollection"/>
      <w:r>
        <w:t>AnalysisCollection</w:t>
      </w:r>
      <w:bookmarkEnd w:id="88"/>
      <w:r>
        <w:t>&gt;</w:t>
      </w:r>
      <w:bookmarkEnd w:id="8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2"/>
        <w:gridCol w:w="8590"/>
      </w:tblGrid>
      <w:tr w:rsidR="00B64B28" w14:paraId="5445ADAE" w14:textId="77777777" w:rsidTr="00B64B28">
        <w:trPr>
          <w:tblCellSpacing w:w="15" w:type="dxa"/>
        </w:trPr>
        <w:tc>
          <w:tcPr>
            <w:tcW w:w="0" w:type="auto"/>
            <w:vAlign w:val="center"/>
            <w:hideMark/>
          </w:tcPr>
          <w:p w14:paraId="2CA120E4" w14:textId="77777777" w:rsidR="00B64B28" w:rsidRDefault="00B64B28" w:rsidP="00466496">
            <w:pPr>
              <w:rPr>
                <w:sz w:val="24"/>
              </w:rPr>
            </w:pPr>
            <w:r>
              <w:rPr>
                <w:b/>
                <w:bCs/>
              </w:rPr>
              <w:t>Definition:</w:t>
            </w:r>
          </w:p>
        </w:tc>
        <w:tc>
          <w:tcPr>
            <w:tcW w:w="0" w:type="auto"/>
            <w:vAlign w:val="center"/>
            <w:hideMark/>
          </w:tcPr>
          <w:p w14:paraId="3C77A019" w14:textId="77777777" w:rsidR="00B64B28" w:rsidRDefault="00B64B28" w:rsidP="00466496">
            <w:pPr>
              <w:rPr>
                <w:sz w:val="24"/>
              </w:rPr>
            </w:pPr>
            <w:r>
              <w:t xml:space="preserve">The analyses performed to get the results, which map the input and output data sets. Analyses are for example: SpectrumIdentification (resulting in peptides) or ProteinDetection (assemble proteins from peptides). </w:t>
            </w:r>
          </w:p>
        </w:tc>
      </w:tr>
      <w:tr w:rsidR="00B64B28" w14:paraId="7FCF39CA" w14:textId="77777777" w:rsidTr="00B64B28">
        <w:trPr>
          <w:tblCellSpacing w:w="15" w:type="dxa"/>
        </w:trPr>
        <w:tc>
          <w:tcPr>
            <w:tcW w:w="0" w:type="auto"/>
            <w:vAlign w:val="center"/>
            <w:hideMark/>
          </w:tcPr>
          <w:p w14:paraId="1024DACF" w14:textId="77777777" w:rsidR="00B64B28" w:rsidRDefault="00B64B28" w:rsidP="00466496">
            <w:pPr>
              <w:rPr>
                <w:sz w:val="24"/>
              </w:rPr>
            </w:pPr>
            <w:r>
              <w:rPr>
                <w:b/>
                <w:bCs/>
              </w:rPr>
              <w:t>Type:</w:t>
            </w:r>
          </w:p>
        </w:tc>
        <w:tc>
          <w:tcPr>
            <w:tcW w:w="0" w:type="auto"/>
            <w:vAlign w:val="center"/>
            <w:hideMark/>
          </w:tcPr>
          <w:p w14:paraId="70EAEE92" w14:textId="77777777" w:rsidR="00B64B28" w:rsidRDefault="00B64B28" w:rsidP="00466496">
            <w:pPr>
              <w:rPr>
                <w:sz w:val="24"/>
              </w:rPr>
            </w:pPr>
            <w:r>
              <w:t xml:space="preserve">AnalysisCollectionType </w:t>
            </w:r>
          </w:p>
        </w:tc>
      </w:tr>
      <w:tr w:rsidR="00B64B28" w14:paraId="6DE4F3C6" w14:textId="77777777" w:rsidTr="00B64B28">
        <w:trPr>
          <w:tblCellSpacing w:w="15" w:type="dxa"/>
        </w:trPr>
        <w:tc>
          <w:tcPr>
            <w:tcW w:w="0" w:type="auto"/>
            <w:vAlign w:val="center"/>
            <w:hideMark/>
          </w:tcPr>
          <w:p w14:paraId="4BE90A2B" w14:textId="77777777" w:rsidR="00B64B28" w:rsidRDefault="00B64B28" w:rsidP="00466496">
            <w:pPr>
              <w:rPr>
                <w:sz w:val="24"/>
              </w:rPr>
            </w:pPr>
            <w:r>
              <w:rPr>
                <w:b/>
                <w:bCs/>
              </w:rPr>
              <w:t>Attributes:</w:t>
            </w:r>
          </w:p>
        </w:tc>
        <w:tc>
          <w:tcPr>
            <w:tcW w:w="0" w:type="auto"/>
            <w:vAlign w:val="center"/>
            <w:hideMark/>
          </w:tcPr>
          <w:p w14:paraId="46380357" w14:textId="77777777" w:rsidR="00B64B28" w:rsidRDefault="00B64B28" w:rsidP="00466496">
            <w:pPr>
              <w:rPr>
                <w:sz w:val="24"/>
              </w:rPr>
            </w:pPr>
            <w:r>
              <w:t>none</w:t>
            </w:r>
          </w:p>
        </w:tc>
      </w:tr>
      <w:tr w:rsidR="00B64B28" w14:paraId="676C47A5" w14:textId="77777777" w:rsidTr="00B64B28">
        <w:trPr>
          <w:tblCellSpacing w:w="15" w:type="dxa"/>
        </w:trPr>
        <w:tc>
          <w:tcPr>
            <w:tcW w:w="0" w:type="auto"/>
            <w:vAlign w:val="center"/>
            <w:hideMark/>
          </w:tcPr>
          <w:p w14:paraId="0368E49A"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84"/>
              <w:gridCol w:w="1135"/>
              <w:gridCol w:w="1180"/>
              <w:gridCol w:w="4100"/>
            </w:tblGrid>
            <w:tr w:rsidR="00B64B28" w14:paraId="245306E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168A2F"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DC02DA6"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0A42DD1"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57E9626" w14:textId="77777777" w:rsidR="00B64B28" w:rsidRDefault="00B64B28" w:rsidP="00466496">
                  <w:pPr>
                    <w:jc w:val="center"/>
                    <w:rPr>
                      <w:b/>
                      <w:bCs/>
                      <w:sz w:val="24"/>
                    </w:rPr>
                  </w:pPr>
                  <w:r>
                    <w:rPr>
                      <w:b/>
                      <w:bCs/>
                    </w:rPr>
                    <w:t>Definition</w:t>
                  </w:r>
                </w:p>
              </w:tc>
            </w:tr>
            <w:tr w:rsidR="00B64B28" w14:paraId="75AF633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3B7567" w14:textId="77777777" w:rsidR="00B64B28" w:rsidRDefault="004E159A" w:rsidP="00466496">
                  <w:pPr>
                    <w:rPr>
                      <w:sz w:val="24"/>
                    </w:rPr>
                  </w:pPr>
                  <w:hyperlink w:anchor="SpectrumIdentification" w:history="1">
                    <w:r w:rsidR="00B64B28">
                      <w:rPr>
                        <w:rStyle w:val="Hyperlink"/>
                      </w:rPr>
                      <w:t>SpectrumIdent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413A27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04CBC5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AE170C1" w14:textId="77777777" w:rsidR="00B64B28" w:rsidRDefault="00B64B28" w:rsidP="00466496">
                  <w:pPr>
                    <w:rPr>
                      <w:sz w:val="24"/>
                    </w:rPr>
                  </w:pPr>
                  <w:r>
                    <w:t xml:space="preserve">An Analysis which tries to identify peptides in input spectra, referencing the database searched, the input spectra, the output results and the protocol that is run. </w:t>
                  </w:r>
                </w:p>
              </w:tc>
            </w:tr>
            <w:tr w:rsidR="00B64B28" w14:paraId="1766014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7E43A4" w14:textId="77777777" w:rsidR="00B64B28" w:rsidRDefault="004E159A" w:rsidP="00466496">
                  <w:pPr>
                    <w:rPr>
                      <w:sz w:val="24"/>
                    </w:rPr>
                  </w:pPr>
                  <w:hyperlink w:anchor="ProteinDetection" w:history="1">
                    <w:r w:rsidR="00B64B28">
                      <w:rPr>
                        <w:rStyle w:val="Hyperlink"/>
                      </w:rPr>
                      <w:t>ProteinDet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AF5E4C9"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656D6A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C7674A6" w14:textId="77777777" w:rsidR="00B64B28" w:rsidRDefault="00B64B28" w:rsidP="00466496">
                  <w:pPr>
                    <w:rPr>
                      <w:sz w:val="24"/>
                    </w:rPr>
                  </w:pPr>
                  <w:r>
                    <w:t xml:space="preserve">An Analysis which assembles a set of peptides (e.g. from a spectra search analysis) to proteins. </w:t>
                  </w:r>
                </w:p>
              </w:tc>
            </w:tr>
          </w:tbl>
          <w:p w14:paraId="3F4C2676" w14:textId="77777777" w:rsidR="00B64B28" w:rsidRDefault="00B64B28" w:rsidP="00466496">
            <w:pPr>
              <w:rPr>
                <w:sz w:val="24"/>
              </w:rPr>
            </w:pPr>
          </w:p>
        </w:tc>
      </w:tr>
      <w:tr w:rsidR="00B64B28" w14:paraId="3856B1F2" w14:textId="77777777" w:rsidTr="00B64B28">
        <w:trPr>
          <w:tblCellSpacing w:w="15" w:type="dxa"/>
        </w:trPr>
        <w:tc>
          <w:tcPr>
            <w:tcW w:w="0" w:type="auto"/>
            <w:vAlign w:val="center"/>
            <w:hideMark/>
          </w:tcPr>
          <w:p w14:paraId="4005696C" w14:textId="77777777" w:rsidR="00B64B28" w:rsidRDefault="00B64B28" w:rsidP="00466496">
            <w:pPr>
              <w:rPr>
                <w:sz w:val="24"/>
              </w:rPr>
            </w:pPr>
            <w:r>
              <w:rPr>
                <w:b/>
                <w:bCs/>
              </w:rPr>
              <w:t>Example Context:</w:t>
            </w:r>
          </w:p>
        </w:tc>
        <w:tc>
          <w:tcPr>
            <w:tcW w:w="0" w:type="auto"/>
            <w:vAlign w:val="center"/>
            <w:hideMark/>
          </w:tcPr>
          <w:p w14:paraId="2AAA1DF7" w14:textId="77777777" w:rsidR="00B64B28" w:rsidRPr="00B61B52" w:rsidRDefault="00B64B28" w:rsidP="00466496">
            <w:pPr>
              <w:pStyle w:val="HTMLPreformatted"/>
              <w:rPr>
                <w:rFonts w:cs="Helvetica"/>
                <w:lang w:val="en-GB" w:eastAsia="en-GB"/>
              </w:rPr>
            </w:pPr>
            <w:r w:rsidRPr="00B61B52">
              <w:rPr>
                <w:rFonts w:cs="Helvetica"/>
                <w:lang w:val="en-GB" w:eastAsia="en-GB"/>
              </w:rPr>
              <w:t>&lt;AnalysisCollection&gt;</w:t>
            </w:r>
          </w:p>
          <w:p w14:paraId="5B4C5C6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 id="SI" spectrumIdentificationProtocol_ref="SIP"</w:t>
            </w:r>
          </w:p>
          <w:p w14:paraId="1B80D24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spectrumIdentificationList_ref="SIL_1" activityDate="2011-03-24T11:37:37"&gt;</w:t>
            </w:r>
          </w:p>
          <w:p w14:paraId="38109E6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InputSpectra spectraData_ref="SD_1"/&gt;</w:t>
            </w:r>
          </w:p>
          <w:p w14:paraId="7098B0D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DatabaseRef searchDatabase_ref="SDB_NeoProt_tripledecoy"/&gt;</w:t>
            </w:r>
          </w:p>
          <w:p w14:paraId="2CC65FB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gt;</w:t>
            </w:r>
          </w:p>
          <w:p w14:paraId="515296F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roteinDetection id="PD_1" proteinDetectionProtocol_ref="PDP_MascotParser_1"</w:t>
            </w:r>
          </w:p>
          <w:p w14:paraId="6876775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23CE31BC" w14:textId="77777777" w:rsidR="00B64B28" w:rsidRPr="00B61B52" w:rsidRDefault="00B64B28" w:rsidP="00466496">
            <w:pPr>
              <w:pStyle w:val="HTMLPreformatted"/>
              <w:rPr>
                <w:rFonts w:cs="Helvetica"/>
                <w:lang w:val="en-GB" w:eastAsia="en-GB"/>
              </w:rPr>
            </w:pPr>
            <w:r w:rsidRPr="00B61B52">
              <w:rPr>
                <w:rFonts w:cs="Helvetica"/>
                <w:lang w:val="en-GB" w:eastAsia="en-GB"/>
              </w:rPr>
              <w:t>&lt;/AnalysisCollection&gt;</w:t>
            </w:r>
          </w:p>
        </w:tc>
      </w:tr>
    </w:tbl>
    <w:p w14:paraId="70F550AD" w14:textId="77777777" w:rsidR="00B64B28" w:rsidRDefault="00B64B28" w:rsidP="00466496"/>
    <w:p w14:paraId="0E24ECCB" w14:textId="77777777" w:rsidR="00B64B28" w:rsidRDefault="00B64B28" w:rsidP="00466496">
      <w:pPr>
        <w:pStyle w:val="Heading2"/>
      </w:pPr>
      <w:bookmarkStart w:id="89" w:name="_Toc453235347"/>
      <w:r>
        <w:t>Element &lt;</w:t>
      </w:r>
      <w:bookmarkStart w:id="90" w:name="AnalysisData"/>
      <w:r>
        <w:t>AnalysisData</w:t>
      </w:r>
      <w:bookmarkEnd w:id="90"/>
      <w:r>
        <w:t>&gt;</w:t>
      </w:r>
      <w:bookmarkEnd w:id="8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4"/>
        <w:gridCol w:w="8558"/>
      </w:tblGrid>
      <w:tr w:rsidR="00B64B28" w14:paraId="412C2CA3" w14:textId="77777777" w:rsidTr="00B64B28">
        <w:trPr>
          <w:tblCellSpacing w:w="15" w:type="dxa"/>
        </w:trPr>
        <w:tc>
          <w:tcPr>
            <w:tcW w:w="0" w:type="auto"/>
            <w:vAlign w:val="center"/>
            <w:hideMark/>
          </w:tcPr>
          <w:p w14:paraId="399CE99C" w14:textId="77777777" w:rsidR="00B64B28" w:rsidRDefault="00B64B28" w:rsidP="00466496">
            <w:pPr>
              <w:rPr>
                <w:sz w:val="24"/>
              </w:rPr>
            </w:pPr>
            <w:r>
              <w:rPr>
                <w:b/>
                <w:bCs/>
              </w:rPr>
              <w:t>Definition:</w:t>
            </w:r>
          </w:p>
        </w:tc>
        <w:tc>
          <w:tcPr>
            <w:tcW w:w="0" w:type="auto"/>
            <w:vAlign w:val="center"/>
            <w:hideMark/>
          </w:tcPr>
          <w:p w14:paraId="53BAD28C" w14:textId="77777777" w:rsidR="00B64B28" w:rsidRDefault="00B64B28" w:rsidP="00466496">
            <w:pPr>
              <w:rPr>
                <w:sz w:val="24"/>
              </w:rPr>
            </w:pPr>
            <w:r>
              <w:t xml:space="preserve">Data sets generated by the analyses, including peptide and protein lists. </w:t>
            </w:r>
          </w:p>
        </w:tc>
      </w:tr>
      <w:tr w:rsidR="00B64B28" w14:paraId="2B00F2D0" w14:textId="77777777" w:rsidTr="00B64B28">
        <w:trPr>
          <w:tblCellSpacing w:w="15" w:type="dxa"/>
        </w:trPr>
        <w:tc>
          <w:tcPr>
            <w:tcW w:w="0" w:type="auto"/>
            <w:vAlign w:val="center"/>
            <w:hideMark/>
          </w:tcPr>
          <w:p w14:paraId="56B932A5" w14:textId="77777777" w:rsidR="00B64B28" w:rsidRDefault="00B64B28" w:rsidP="00466496">
            <w:pPr>
              <w:rPr>
                <w:sz w:val="24"/>
              </w:rPr>
            </w:pPr>
            <w:r>
              <w:rPr>
                <w:b/>
                <w:bCs/>
              </w:rPr>
              <w:t>Type:</w:t>
            </w:r>
          </w:p>
        </w:tc>
        <w:tc>
          <w:tcPr>
            <w:tcW w:w="0" w:type="auto"/>
            <w:vAlign w:val="center"/>
            <w:hideMark/>
          </w:tcPr>
          <w:p w14:paraId="19D8BE15" w14:textId="77777777" w:rsidR="00B64B28" w:rsidRDefault="00B64B28" w:rsidP="00466496">
            <w:pPr>
              <w:rPr>
                <w:sz w:val="24"/>
              </w:rPr>
            </w:pPr>
            <w:r>
              <w:t xml:space="preserve">AnalysisDataType </w:t>
            </w:r>
          </w:p>
        </w:tc>
      </w:tr>
      <w:tr w:rsidR="00B64B28" w14:paraId="66261474" w14:textId="77777777" w:rsidTr="00B64B28">
        <w:trPr>
          <w:tblCellSpacing w:w="15" w:type="dxa"/>
        </w:trPr>
        <w:tc>
          <w:tcPr>
            <w:tcW w:w="0" w:type="auto"/>
            <w:vAlign w:val="center"/>
            <w:hideMark/>
          </w:tcPr>
          <w:p w14:paraId="5E6FDE77" w14:textId="77777777" w:rsidR="00B64B28" w:rsidRDefault="00B64B28" w:rsidP="00466496">
            <w:pPr>
              <w:rPr>
                <w:sz w:val="24"/>
              </w:rPr>
            </w:pPr>
            <w:r>
              <w:rPr>
                <w:b/>
                <w:bCs/>
              </w:rPr>
              <w:t>Attributes:</w:t>
            </w:r>
          </w:p>
        </w:tc>
        <w:tc>
          <w:tcPr>
            <w:tcW w:w="0" w:type="auto"/>
            <w:vAlign w:val="center"/>
            <w:hideMark/>
          </w:tcPr>
          <w:p w14:paraId="04B67152" w14:textId="77777777" w:rsidR="00B64B28" w:rsidRDefault="00B64B28" w:rsidP="00466496">
            <w:pPr>
              <w:rPr>
                <w:sz w:val="24"/>
              </w:rPr>
            </w:pPr>
            <w:r>
              <w:t>none</w:t>
            </w:r>
          </w:p>
        </w:tc>
      </w:tr>
      <w:tr w:rsidR="00B64B28" w14:paraId="0BBC741A" w14:textId="77777777" w:rsidTr="00B64B28">
        <w:trPr>
          <w:tblCellSpacing w:w="15" w:type="dxa"/>
        </w:trPr>
        <w:tc>
          <w:tcPr>
            <w:tcW w:w="0" w:type="auto"/>
            <w:vAlign w:val="center"/>
            <w:hideMark/>
          </w:tcPr>
          <w:p w14:paraId="5DEB92C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96"/>
              <w:gridCol w:w="1135"/>
              <w:gridCol w:w="1180"/>
              <w:gridCol w:w="3756"/>
            </w:tblGrid>
            <w:tr w:rsidR="00B64B28" w14:paraId="763E3DC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16B1165"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3872A80"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3767666"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2A8F150" w14:textId="77777777" w:rsidR="00B64B28" w:rsidRDefault="00B64B28" w:rsidP="00466496">
                  <w:pPr>
                    <w:jc w:val="center"/>
                    <w:rPr>
                      <w:b/>
                      <w:bCs/>
                      <w:sz w:val="24"/>
                    </w:rPr>
                  </w:pPr>
                  <w:r>
                    <w:rPr>
                      <w:b/>
                      <w:bCs/>
                    </w:rPr>
                    <w:t>Definition</w:t>
                  </w:r>
                </w:p>
              </w:tc>
            </w:tr>
            <w:tr w:rsidR="00B64B28" w14:paraId="44775EB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D4486B" w14:textId="77777777" w:rsidR="00B64B28" w:rsidRDefault="004E159A" w:rsidP="00466496">
                  <w:pPr>
                    <w:rPr>
                      <w:sz w:val="24"/>
                    </w:rPr>
                  </w:pPr>
                  <w:hyperlink w:anchor="SpectrumIdentificationList" w:history="1">
                    <w:r w:rsidR="00B64B28">
                      <w:rPr>
                        <w:rStyle w:val="Hyperlink"/>
                      </w:rPr>
                      <w:t>SpectrumIdentification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6EAFDFA"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01E0FC7"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C50025D" w14:textId="77777777" w:rsidR="00B64B28" w:rsidRDefault="00B64B28" w:rsidP="00466496">
                  <w:pPr>
                    <w:rPr>
                      <w:sz w:val="24"/>
                    </w:rPr>
                  </w:pPr>
                  <w:r>
                    <w:t>Represents the set of all search results from SpectrumIdentification.</w:t>
                  </w:r>
                </w:p>
              </w:tc>
            </w:tr>
            <w:tr w:rsidR="00B64B28" w14:paraId="271CFE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7850F1" w14:textId="77777777" w:rsidR="00B64B28" w:rsidRDefault="004E159A" w:rsidP="00466496">
                  <w:pPr>
                    <w:rPr>
                      <w:sz w:val="24"/>
                    </w:rPr>
                  </w:pPr>
                  <w:hyperlink w:anchor="ProteinDetectionList" w:history="1">
                    <w:r w:rsidR="00B64B28">
                      <w:rPr>
                        <w:rStyle w:val="Hyperlink"/>
                      </w:rPr>
                      <w:t>ProteinDetection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CC60092"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310C4C4"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5598A58" w14:textId="77777777" w:rsidR="00B64B28" w:rsidRDefault="00B64B28" w:rsidP="00466496">
                  <w:pPr>
                    <w:rPr>
                      <w:sz w:val="24"/>
                    </w:rPr>
                  </w:pPr>
                  <w:r>
                    <w:t>The protein list resulting from a protein detection process.</w:t>
                  </w:r>
                </w:p>
              </w:tc>
            </w:tr>
          </w:tbl>
          <w:p w14:paraId="1E4D04C3" w14:textId="77777777" w:rsidR="00B64B28" w:rsidRDefault="00B64B28" w:rsidP="00466496">
            <w:pPr>
              <w:rPr>
                <w:sz w:val="24"/>
              </w:rPr>
            </w:pPr>
          </w:p>
        </w:tc>
      </w:tr>
      <w:tr w:rsidR="00B64B28" w14:paraId="57EBF7B5" w14:textId="77777777" w:rsidTr="00B64B28">
        <w:trPr>
          <w:tblCellSpacing w:w="15" w:type="dxa"/>
        </w:trPr>
        <w:tc>
          <w:tcPr>
            <w:tcW w:w="0" w:type="auto"/>
            <w:vAlign w:val="center"/>
            <w:hideMark/>
          </w:tcPr>
          <w:p w14:paraId="57BEB2F4" w14:textId="77777777" w:rsidR="00B64B28" w:rsidRDefault="00B64B28" w:rsidP="00466496">
            <w:pPr>
              <w:rPr>
                <w:sz w:val="24"/>
              </w:rPr>
            </w:pPr>
            <w:r>
              <w:rPr>
                <w:b/>
                <w:bCs/>
              </w:rPr>
              <w:t>Example Context:</w:t>
            </w:r>
          </w:p>
        </w:tc>
        <w:tc>
          <w:tcPr>
            <w:tcW w:w="0" w:type="auto"/>
            <w:vAlign w:val="center"/>
            <w:hideMark/>
          </w:tcPr>
          <w:p w14:paraId="49E42C9B" w14:textId="77777777" w:rsidR="00B64B28" w:rsidRPr="00B61B52" w:rsidRDefault="00B64B28" w:rsidP="00466496">
            <w:pPr>
              <w:pStyle w:val="HTMLPreformatted"/>
              <w:rPr>
                <w:rFonts w:cs="Helvetica"/>
                <w:lang w:val="en-GB" w:eastAsia="en-GB"/>
              </w:rPr>
            </w:pPr>
            <w:r w:rsidRPr="00B61B52">
              <w:rPr>
                <w:rFonts w:cs="Helvetica"/>
                <w:lang w:val="en-GB" w:eastAsia="en-GB"/>
              </w:rPr>
              <w:t>&lt;AnalysisData&gt;</w:t>
            </w:r>
          </w:p>
          <w:p w14:paraId="51901AB6"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List id="SII_LIST_1" xmlns="http://psidev.info/psi/pi/mzIdentML/1.1"&gt;</w:t>
            </w:r>
          </w:p>
          <w:p w14:paraId="205DA13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ragmentationTable&gt;</w:t>
            </w:r>
          </w:p>
          <w:p w14:paraId="42FF9B4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 id="Measure_MZ"&gt;</w:t>
            </w:r>
          </w:p>
          <w:p w14:paraId="62F568E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25" cvRef="PSI-MS" unitCvRef="PSI-MS" unitName="m/z" unitAccession="MS:1000040" name="product ion m/z"/&gt;</w:t>
            </w:r>
          </w:p>
          <w:p w14:paraId="7BC766B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gt;</w:t>
            </w:r>
          </w:p>
          <w:p w14:paraId="2BBDA9F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 id="Measure_Int"&gt;</w:t>
            </w:r>
          </w:p>
          <w:p w14:paraId="262F51D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062588E"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lt;/AnalysisData&gt;</w:t>
            </w:r>
          </w:p>
        </w:tc>
      </w:tr>
    </w:tbl>
    <w:p w14:paraId="128AB678" w14:textId="77777777" w:rsidR="00B64B28" w:rsidRDefault="00B64B28" w:rsidP="00466496"/>
    <w:p w14:paraId="6E86E80B" w14:textId="77777777" w:rsidR="00B64B28" w:rsidRDefault="00B64B28" w:rsidP="00466496">
      <w:pPr>
        <w:pStyle w:val="Heading2"/>
      </w:pPr>
      <w:bookmarkStart w:id="91" w:name="_Toc453235348"/>
      <w:r>
        <w:t>Element &lt;</w:t>
      </w:r>
      <w:bookmarkStart w:id="92" w:name="AnalysisParams"/>
      <w:r>
        <w:t>AnalysisParams</w:t>
      </w:r>
      <w:bookmarkEnd w:id="92"/>
      <w:r>
        <w:t>&gt;</w:t>
      </w:r>
      <w:bookmarkEnd w:id="9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51"/>
        <w:gridCol w:w="8111"/>
      </w:tblGrid>
      <w:tr w:rsidR="00B64B28" w14:paraId="5031D5B0" w14:textId="77777777" w:rsidTr="00B64B28">
        <w:trPr>
          <w:tblCellSpacing w:w="15" w:type="dxa"/>
        </w:trPr>
        <w:tc>
          <w:tcPr>
            <w:tcW w:w="0" w:type="auto"/>
            <w:vAlign w:val="center"/>
            <w:hideMark/>
          </w:tcPr>
          <w:p w14:paraId="4880CEA7" w14:textId="77777777" w:rsidR="00B64B28" w:rsidRDefault="00B64B28" w:rsidP="00466496">
            <w:pPr>
              <w:rPr>
                <w:sz w:val="24"/>
              </w:rPr>
            </w:pPr>
            <w:r>
              <w:rPr>
                <w:b/>
                <w:bCs/>
              </w:rPr>
              <w:t>Definition:</w:t>
            </w:r>
          </w:p>
        </w:tc>
        <w:tc>
          <w:tcPr>
            <w:tcW w:w="0" w:type="auto"/>
            <w:vAlign w:val="center"/>
            <w:hideMark/>
          </w:tcPr>
          <w:p w14:paraId="1084C2CC" w14:textId="77777777" w:rsidR="00B64B28" w:rsidRDefault="00B64B28" w:rsidP="00466496">
            <w:pPr>
              <w:rPr>
                <w:sz w:val="24"/>
              </w:rPr>
            </w:pPr>
            <w:r>
              <w:t xml:space="preserve">The parameters and settings for the protein detection given as CV terms. </w:t>
            </w:r>
          </w:p>
        </w:tc>
      </w:tr>
      <w:tr w:rsidR="00B64B28" w14:paraId="0265955A" w14:textId="77777777" w:rsidTr="00B64B28">
        <w:trPr>
          <w:tblCellSpacing w:w="15" w:type="dxa"/>
        </w:trPr>
        <w:tc>
          <w:tcPr>
            <w:tcW w:w="0" w:type="auto"/>
            <w:vAlign w:val="center"/>
            <w:hideMark/>
          </w:tcPr>
          <w:p w14:paraId="22DFA904" w14:textId="77777777" w:rsidR="00B64B28" w:rsidRDefault="00B64B28" w:rsidP="00466496">
            <w:pPr>
              <w:rPr>
                <w:sz w:val="24"/>
              </w:rPr>
            </w:pPr>
            <w:r>
              <w:rPr>
                <w:b/>
                <w:bCs/>
              </w:rPr>
              <w:t>Type:</w:t>
            </w:r>
          </w:p>
        </w:tc>
        <w:tc>
          <w:tcPr>
            <w:tcW w:w="0" w:type="auto"/>
            <w:vAlign w:val="center"/>
            <w:hideMark/>
          </w:tcPr>
          <w:p w14:paraId="7963BD64" w14:textId="77777777" w:rsidR="00B64B28" w:rsidRDefault="00B64B28" w:rsidP="00466496">
            <w:pPr>
              <w:rPr>
                <w:sz w:val="24"/>
              </w:rPr>
            </w:pPr>
            <w:r>
              <w:t xml:space="preserve">ParamListType </w:t>
            </w:r>
          </w:p>
        </w:tc>
      </w:tr>
      <w:tr w:rsidR="00B64B28" w14:paraId="40768C5A" w14:textId="77777777" w:rsidTr="00B64B28">
        <w:trPr>
          <w:tblCellSpacing w:w="15" w:type="dxa"/>
        </w:trPr>
        <w:tc>
          <w:tcPr>
            <w:tcW w:w="0" w:type="auto"/>
            <w:vAlign w:val="center"/>
            <w:hideMark/>
          </w:tcPr>
          <w:p w14:paraId="0E1F4017" w14:textId="77777777" w:rsidR="00B64B28" w:rsidRDefault="00B64B28" w:rsidP="00466496">
            <w:pPr>
              <w:rPr>
                <w:sz w:val="24"/>
              </w:rPr>
            </w:pPr>
            <w:r>
              <w:rPr>
                <w:b/>
                <w:bCs/>
              </w:rPr>
              <w:t>Attributes:</w:t>
            </w:r>
          </w:p>
        </w:tc>
        <w:tc>
          <w:tcPr>
            <w:tcW w:w="0" w:type="auto"/>
            <w:vAlign w:val="center"/>
            <w:hideMark/>
          </w:tcPr>
          <w:p w14:paraId="5FEA7425" w14:textId="77777777" w:rsidR="00B64B28" w:rsidRDefault="00B64B28" w:rsidP="00466496">
            <w:pPr>
              <w:rPr>
                <w:sz w:val="24"/>
              </w:rPr>
            </w:pPr>
            <w:r>
              <w:t>none</w:t>
            </w:r>
          </w:p>
        </w:tc>
      </w:tr>
      <w:tr w:rsidR="00B64B28" w14:paraId="71D9D2C7" w14:textId="77777777" w:rsidTr="00B64B28">
        <w:trPr>
          <w:tblCellSpacing w:w="15" w:type="dxa"/>
        </w:trPr>
        <w:tc>
          <w:tcPr>
            <w:tcW w:w="0" w:type="auto"/>
            <w:vAlign w:val="center"/>
            <w:hideMark/>
          </w:tcPr>
          <w:p w14:paraId="1EF33B87"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62"/>
              <w:gridCol w:w="1135"/>
              <w:gridCol w:w="1180"/>
              <w:gridCol w:w="4043"/>
            </w:tblGrid>
            <w:tr w:rsidR="00B64B28" w14:paraId="1DF2208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3F73EB"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14F0252"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F18D8B0"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73D83B2" w14:textId="77777777" w:rsidR="00B64B28" w:rsidRDefault="00B64B28" w:rsidP="00466496">
                  <w:pPr>
                    <w:jc w:val="center"/>
                    <w:rPr>
                      <w:b/>
                      <w:bCs/>
                      <w:sz w:val="24"/>
                    </w:rPr>
                  </w:pPr>
                  <w:r>
                    <w:rPr>
                      <w:b/>
                      <w:bCs/>
                    </w:rPr>
                    <w:t>Definition</w:t>
                  </w:r>
                </w:p>
              </w:tc>
            </w:tr>
            <w:tr w:rsidR="00B64B28" w14:paraId="711ADF9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D5AA5C" w14:textId="77777777" w:rsidR="00B64B28" w:rsidRDefault="004E159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BF57FC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4341F4D"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EA1D2A6" w14:textId="77777777" w:rsidR="00B64B28" w:rsidRDefault="00B64B28" w:rsidP="00466496">
                  <w:pPr>
                    <w:rPr>
                      <w:sz w:val="24"/>
                    </w:rPr>
                  </w:pPr>
                  <w:r>
                    <w:t>A single entry from an ontology or a controlled vocabulary.</w:t>
                  </w:r>
                </w:p>
              </w:tc>
            </w:tr>
            <w:tr w:rsidR="00B64B28" w14:paraId="24390D5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00103A" w14:textId="77777777" w:rsidR="00B64B28" w:rsidRDefault="004E159A"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07B446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3FD151E"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F1FDB9E" w14:textId="77777777" w:rsidR="00B64B28" w:rsidRDefault="00B64B28" w:rsidP="00466496">
                  <w:pPr>
                    <w:rPr>
                      <w:sz w:val="24"/>
                    </w:rPr>
                  </w:pPr>
                  <w:r>
                    <w:t>A single user-defined parameter.</w:t>
                  </w:r>
                </w:p>
              </w:tc>
            </w:tr>
          </w:tbl>
          <w:p w14:paraId="3BC0E339" w14:textId="77777777" w:rsidR="00B64B28" w:rsidRDefault="00B64B28" w:rsidP="00466496">
            <w:pPr>
              <w:rPr>
                <w:sz w:val="24"/>
              </w:rPr>
            </w:pPr>
          </w:p>
        </w:tc>
      </w:tr>
      <w:tr w:rsidR="00B64B28" w14:paraId="3AE7F21F" w14:textId="77777777" w:rsidTr="00B64B28">
        <w:trPr>
          <w:tblCellSpacing w:w="15" w:type="dxa"/>
        </w:trPr>
        <w:tc>
          <w:tcPr>
            <w:tcW w:w="0" w:type="auto"/>
            <w:vAlign w:val="center"/>
            <w:hideMark/>
          </w:tcPr>
          <w:p w14:paraId="4C780AA9" w14:textId="77777777" w:rsidR="00B64B28" w:rsidRDefault="00B64B28" w:rsidP="00466496">
            <w:pPr>
              <w:rPr>
                <w:sz w:val="24"/>
              </w:rPr>
            </w:pPr>
            <w:r>
              <w:rPr>
                <w:b/>
                <w:bCs/>
              </w:rPr>
              <w:t>Example Context:</w:t>
            </w:r>
          </w:p>
        </w:tc>
        <w:tc>
          <w:tcPr>
            <w:tcW w:w="0" w:type="auto"/>
            <w:vAlign w:val="center"/>
            <w:hideMark/>
          </w:tcPr>
          <w:p w14:paraId="343DE4AA" w14:textId="77777777" w:rsidR="00B64B28" w:rsidRPr="00B61B52" w:rsidRDefault="00B64B28" w:rsidP="00466496">
            <w:pPr>
              <w:pStyle w:val="HTMLPreformatted"/>
              <w:rPr>
                <w:rFonts w:cs="Helvetica"/>
                <w:lang w:val="en-GB" w:eastAsia="en-GB"/>
              </w:rPr>
            </w:pPr>
            <w:r w:rsidRPr="00B61B52">
              <w:rPr>
                <w:rFonts w:cs="Helvetica"/>
                <w:lang w:val="en-GB" w:eastAsia="en-GB"/>
              </w:rPr>
              <w:t>&lt;AnalysisParams&gt;</w:t>
            </w:r>
          </w:p>
          <w:p w14:paraId="457A1D7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6" name="mascot:SigThreshold" cvRef="PSI-MS" value="0.05"/&gt;</w:t>
            </w:r>
          </w:p>
          <w:p w14:paraId="78C9DBB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7" name="mascot:MaxProteinHits" cvRef="PSI-MS" value="Auto"/&gt;</w:t>
            </w:r>
          </w:p>
          <w:p w14:paraId="72FEC1C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8" name="mascot:ProteinScoringMethod" cvRef="PSI-MS"</w:t>
            </w:r>
          </w:p>
          <w:p w14:paraId="325C3E5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alue="MudPIT"/&gt;</w:t>
            </w:r>
          </w:p>
          <w:p w14:paraId="17D15E9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9" name="mascot:MinMSMSThreshold" cvRef="PSI-MS" value="0"/&gt;</w:t>
            </w:r>
          </w:p>
          <w:p w14:paraId="562764E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20" name="mascot:ShowHomologousProteinsWithSamePeptides"</w:t>
            </w:r>
          </w:p>
          <w:p w14:paraId="4057EBA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7F77248" w14:textId="77777777" w:rsidR="00B64B28" w:rsidRPr="00B61B52" w:rsidRDefault="00B64B28" w:rsidP="00466496">
            <w:pPr>
              <w:pStyle w:val="HTMLPreformatted"/>
              <w:rPr>
                <w:rFonts w:cs="Helvetica"/>
                <w:lang w:val="en-GB" w:eastAsia="en-GB"/>
              </w:rPr>
            </w:pPr>
            <w:r w:rsidRPr="00B61B52">
              <w:rPr>
                <w:rFonts w:cs="Helvetica"/>
                <w:lang w:val="en-GB" w:eastAsia="en-GB"/>
              </w:rPr>
              <w:t>&lt;/AnalysisParams&gt;</w:t>
            </w:r>
          </w:p>
        </w:tc>
      </w:tr>
      <w:tr w:rsidR="00B64B28" w14:paraId="4A2F7A9E" w14:textId="77777777" w:rsidTr="00B64B28">
        <w:trPr>
          <w:tblCellSpacing w:w="15" w:type="dxa"/>
        </w:trPr>
        <w:tc>
          <w:tcPr>
            <w:tcW w:w="0" w:type="auto"/>
            <w:vAlign w:val="center"/>
            <w:hideMark/>
          </w:tcPr>
          <w:p w14:paraId="6F40716A" w14:textId="77777777" w:rsidR="00B64B28" w:rsidRDefault="00B64B28" w:rsidP="00466496">
            <w:pPr>
              <w:rPr>
                <w:sz w:val="24"/>
              </w:rPr>
            </w:pPr>
            <w:r>
              <w:rPr>
                <w:b/>
                <w:bCs/>
              </w:rPr>
              <w:t>cvParam Mapping Rules:</w:t>
            </w:r>
          </w:p>
        </w:tc>
        <w:tc>
          <w:tcPr>
            <w:tcW w:w="0" w:type="auto"/>
            <w:vAlign w:val="center"/>
            <w:hideMark/>
          </w:tcPr>
          <w:p w14:paraId="164BEDC4"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ProteinDetectionProtocol/AnalysisParams</w:t>
            </w:r>
          </w:p>
          <w:p w14:paraId="79ED2E39"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302 (</w:t>
            </w:r>
            <w:r w:rsidRPr="00B61B52">
              <w:rPr>
                <w:rStyle w:val="popup"/>
                <w:rFonts w:cs="Helvetica"/>
                <w:lang w:val="en-GB" w:eastAsia="en-GB"/>
              </w:rPr>
              <w:t>search engine specific input parameter</w:t>
            </w:r>
            <w:r w:rsidRPr="00B61B52">
              <w:rPr>
                <w:rFonts w:cs="Helvetica"/>
                <w:lang w:val="en-GB" w:eastAsia="en-GB"/>
              </w:rPr>
              <w:t>) one or more times</w:t>
            </w:r>
          </w:p>
          <w:p w14:paraId="1B133F7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5 (</w:t>
            </w:r>
            <w:r w:rsidRPr="00B61B52">
              <w:rPr>
                <w:rStyle w:val="popup"/>
                <w:rFonts w:cs="Helvetica"/>
                <w:lang w:val="en-GB" w:eastAsia="en-GB"/>
              </w:rPr>
              <w:t>Sequest:CleavesAt</w:t>
            </w:r>
            <w:r w:rsidRPr="00B61B52">
              <w:rPr>
                <w:rFonts w:cs="Helvetica"/>
                <w:lang w:val="en-GB" w:eastAsia="en-GB"/>
              </w:rPr>
              <w:t xml:space="preserve">) </w:t>
            </w:r>
          </w:p>
          <w:p w14:paraId="4C775EC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7 (</w:t>
            </w:r>
            <w:r w:rsidRPr="00B61B52">
              <w:rPr>
                <w:rStyle w:val="popup"/>
                <w:rFonts w:cs="Helvetica"/>
                <w:lang w:val="en-GB" w:eastAsia="en-GB"/>
              </w:rPr>
              <w:t>Sequest:OutputLines</w:t>
            </w:r>
            <w:r w:rsidRPr="00B61B52">
              <w:rPr>
                <w:rFonts w:cs="Helvetica"/>
                <w:lang w:val="en-GB" w:eastAsia="en-GB"/>
              </w:rPr>
              <w:t xml:space="preserve">) </w:t>
            </w:r>
          </w:p>
          <w:p w14:paraId="1A7BACE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9 (</w:t>
            </w:r>
            <w:r w:rsidRPr="00B61B52">
              <w:rPr>
                <w:rStyle w:val="popup"/>
                <w:rFonts w:cs="Helvetica"/>
                <w:lang w:val="en-GB" w:eastAsia="en-GB"/>
              </w:rPr>
              <w:t>Sequest:DescriptionLines</w:t>
            </w:r>
            <w:r w:rsidRPr="00B61B52">
              <w:rPr>
                <w:rFonts w:cs="Helvetica"/>
                <w:lang w:val="en-GB" w:eastAsia="en-GB"/>
              </w:rPr>
              <w:t xml:space="preserve">) </w:t>
            </w:r>
          </w:p>
          <w:p w14:paraId="15A4944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6 (</w:t>
            </w:r>
            <w:r w:rsidRPr="00B61B52">
              <w:rPr>
                <w:rStyle w:val="popup"/>
                <w:rFonts w:cs="Helvetica"/>
                <w:lang w:val="en-GB" w:eastAsia="en-GB"/>
              </w:rPr>
              <w:t>Sequest:NormalizeXCorrValues</w:t>
            </w:r>
            <w:r w:rsidRPr="00B61B52">
              <w:rPr>
                <w:rFonts w:cs="Helvetica"/>
                <w:lang w:val="en-GB" w:eastAsia="en-GB"/>
              </w:rPr>
              <w:t xml:space="preserve">) </w:t>
            </w:r>
          </w:p>
          <w:p w14:paraId="65DA0FE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8 (</w:t>
            </w:r>
            <w:r w:rsidRPr="00B61B52">
              <w:rPr>
                <w:rStyle w:val="popup"/>
                <w:rFonts w:cs="Helvetica"/>
                <w:lang w:val="en-GB" w:eastAsia="en-GB"/>
              </w:rPr>
              <w:t>Sequest:SequenceHeaderFilter</w:t>
            </w:r>
            <w:r w:rsidRPr="00B61B52">
              <w:rPr>
                <w:rFonts w:cs="Helvetica"/>
                <w:lang w:val="en-GB" w:eastAsia="en-GB"/>
              </w:rPr>
              <w:t xml:space="preserve">) </w:t>
            </w:r>
          </w:p>
          <w:p w14:paraId="79A1317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2 (</w:t>
            </w:r>
            <w:r w:rsidRPr="00B61B52">
              <w:rPr>
                <w:rStyle w:val="popup"/>
                <w:rFonts w:cs="Helvetica"/>
                <w:lang w:val="en-GB" w:eastAsia="en-GB"/>
              </w:rPr>
              <w:t>Sequest:SequencePartialFilter</w:t>
            </w:r>
            <w:r w:rsidRPr="00B61B52">
              <w:rPr>
                <w:rFonts w:cs="Helvetica"/>
                <w:lang w:val="en-GB" w:eastAsia="en-GB"/>
              </w:rPr>
              <w:t xml:space="preserve">) </w:t>
            </w:r>
          </w:p>
          <w:p w14:paraId="37F46C1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7 (</w:t>
            </w:r>
            <w:r w:rsidRPr="00B61B52">
              <w:rPr>
                <w:rStyle w:val="popup"/>
                <w:rFonts w:cs="Helvetica"/>
                <w:lang w:val="en-GB" w:eastAsia="en-GB"/>
              </w:rPr>
              <w:t>Sequest:ShowFragmentIons</w:t>
            </w:r>
            <w:r w:rsidRPr="00B61B52">
              <w:rPr>
                <w:rFonts w:cs="Helvetica"/>
                <w:lang w:val="en-GB" w:eastAsia="en-GB"/>
              </w:rPr>
              <w:t xml:space="preserve">) </w:t>
            </w:r>
          </w:p>
          <w:p w14:paraId="36E2922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8 (</w:t>
            </w:r>
            <w:r w:rsidRPr="00B61B52">
              <w:rPr>
                <w:rStyle w:val="popup"/>
                <w:rFonts w:cs="Helvetica"/>
                <w:lang w:val="en-GB" w:eastAsia="en-GB"/>
              </w:rPr>
              <w:t>Sequest:Consensus</w:t>
            </w:r>
            <w:r w:rsidRPr="00B61B52">
              <w:rPr>
                <w:rFonts w:cs="Helvetica"/>
                <w:lang w:val="en-GB" w:eastAsia="en-GB"/>
              </w:rPr>
              <w:t xml:space="preserve">) </w:t>
            </w:r>
          </w:p>
          <w:p w14:paraId="2D0CE08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2 (</w:t>
            </w:r>
            <w:r w:rsidRPr="00B61B52">
              <w:rPr>
                <w:rStyle w:val="popup"/>
                <w:rFonts w:cs="Helvetica"/>
                <w:lang w:val="en-GB" w:eastAsia="en-GB"/>
              </w:rPr>
              <w:t>Sequest:LimitTo</w:t>
            </w:r>
            <w:r w:rsidRPr="00B61B52">
              <w:rPr>
                <w:rFonts w:cs="Helvetica"/>
                <w:lang w:val="en-GB" w:eastAsia="en-GB"/>
              </w:rPr>
              <w:t xml:space="preserve">) </w:t>
            </w:r>
          </w:p>
          <w:p w14:paraId="620F053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6 (</w:t>
            </w:r>
            <w:r w:rsidRPr="00B61B52">
              <w:rPr>
                <w:rStyle w:val="popup"/>
                <w:rFonts w:cs="Helvetica"/>
                <w:lang w:val="en-GB" w:eastAsia="en-GB"/>
              </w:rPr>
              <w:t>Sequest:sort_by_dCn</w:t>
            </w:r>
            <w:r w:rsidRPr="00B61B52">
              <w:rPr>
                <w:rFonts w:cs="Helvetica"/>
                <w:lang w:val="en-GB" w:eastAsia="en-GB"/>
              </w:rPr>
              <w:t xml:space="preserve">) </w:t>
            </w:r>
          </w:p>
          <w:p w14:paraId="75471AB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p w14:paraId="43D7D5BD"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194 (</w:t>
            </w:r>
            <w:r w:rsidRPr="00B61B52">
              <w:rPr>
                <w:rStyle w:val="popup"/>
                <w:rFonts w:cs="Helvetica"/>
                <w:lang w:val="en-GB" w:eastAsia="en-GB"/>
              </w:rPr>
              <w:t>quality estimation with decoy database</w:t>
            </w:r>
            <w:r w:rsidRPr="00B61B52">
              <w:rPr>
                <w:rFonts w:cs="Helvetica"/>
                <w:lang w:val="en-GB" w:eastAsia="en-GB"/>
              </w:rPr>
              <w:t>) one or more times</w:t>
            </w:r>
          </w:p>
        </w:tc>
      </w:tr>
      <w:tr w:rsidR="00B64B28" w14:paraId="298CA37C" w14:textId="77777777" w:rsidTr="00B64B28">
        <w:trPr>
          <w:tblCellSpacing w:w="15" w:type="dxa"/>
        </w:trPr>
        <w:tc>
          <w:tcPr>
            <w:tcW w:w="0" w:type="auto"/>
            <w:vAlign w:val="center"/>
            <w:hideMark/>
          </w:tcPr>
          <w:p w14:paraId="1A7FD9C4" w14:textId="77777777" w:rsidR="00B64B28" w:rsidRDefault="00B64B28" w:rsidP="00466496">
            <w:pPr>
              <w:rPr>
                <w:sz w:val="24"/>
              </w:rPr>
            </w:pPr>
            <w:r>
              <w:rPr>
                <w:b/>
                <w:bCs/>
              </w:rPr>
              <w:t>Example cvParams:</w:t>
            </w:r>
          </w:p>
        </w:tc>
        <w:tc>
          <w:tcPr>
            <w:tcW w:w="0" w:type="auto"/>
            <w:vAlign w:val="center"/>
            <w:hideMark/>
          </w:tcPr>
          <w:p w14:paraId="35D1E9ED"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16" name="mascot:SigThreshold" cvRef="PSI-MS" value="0.05"/&gt;</w:t>
            </w:r>
          </w:p>
          <w:p w14:paraId="51080C01"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17" name="mascot:MaxProteinHits" cvRef="PSI-MS" value="Auto"/&gt;</w:t>
            </w:r>
          </w:p>
          <w:p w14:paraId="3CC15336"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18" name="mascot:ProteinScoringMethod" cvRef="PSI-MS"</w:t>
            </w:r>
          </w:p>
          <w:p w14:paraId="5FA21814"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19" name="mascot:MinMSMSThreshold" cvRef="PSI-MS" value="0"/&gt;</w:t>
            </w:r>
          </w:p>
          <w:p w14:paraId="6882B2D2"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0" name="mascot:ShowHomologousProteinsWithSamePeptides"</w:t>
            </w:r>
          </w:p>
          <w:p w14:paraId="79131048"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1" name="mascot:ShowHomologousProteinsWithSubsetOfPeptides"</w:t>
            </w:r>
          </w:p>
          <w:p w14:paraId="6B648CDF"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2" name="mascot:RequireBoldRed" cvRef="PSI-MS" value="0"/&gt;</w:t>
            </w:r>
          </w:p>
          <w:p w14:paraId="0B7D2473"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3" name="mascot:UseUnigeneClustering" cvRef="PSI-MS"</w:t>
            </w:r>
          </w:p>
          <w:p w14:paraId="5AEC16BC"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4" name="mascot:IncludeErrorTolerantMatches" cvRef="PSI-MS"</w:t>
            </w:r>
          </w:p>
          <w:p w14:paraId="2E3104A9"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5" name="mascot:ShowDecoyMatches" cvRef="PSI-MS" value="0"/&gt;</w:t>
            </w:r>
          </w:p>
        </w:tc>
      </w:tr>
    </w:tbl>
    <w:p w14:paraId="13688898" w14:textId="77777777" w:rsidR="00B64B28" w:rsidRDefault="00B64B28" w:rsidP="00466496"/>
    <w:p w14:paraId="2C4CD9B4" w14:textId="77777777" w:rsidR="00B64B28" w:rsidRDefault="00B64B28" w:rsidP="00466496">
      <w:pPr>
        <w:pStyle w:val="Heading2"/>
      </w:pPr>
      <w:bookmarkStart w:id="93" w:name="_Toc453235349"/>
      <w:r>
        <w:t>Element &lt;</w:t>
      </w:r>
      <w:bookmarkStart w:id="94" w:name="AnalysisProtocolCollection"/>
      <w:r>
        <w:t>AnalysisProtocolCollection</w:t>
      </w:r>
      <w:bookmarkEnd w:id="94"/>
      <w:r>
        <w:t>&gt;</w:t>
      </w:r>
      <w:bookmarkEnd w:id="9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0"/>
        <w:gridCol w:w="8552"/>
      </w:tblGrid>
      <w:tr w:rsidR="00B64B28" w14:paraId="69B920BE" w14:textId="77777777" w:rsidTr="00B64B28">
        <w:trPr>
          <w:tblCellSpacing w:w="15" w:type="dxa"/>
        </w:trPr>
        <w:tc>
          <w:tcPr>
            <w:tcW w:w="0" w:type="auto"/>
            <w:vAlign w:val="center"/>
            <w:hideMark/>
          </w:tcPr>
          <w:p w14:paraId="1B48A7DC" w14:textId="77777777" w:rsidR="00B64B28" w:rsidRDefault="00B64B28" w:rsidP="00466496">
            <w:pPr>
              <w:rPr>
                <w:sz w:val="24"/>
              </w:rPr>
            </w:pPr>
            <w:r>
              <w:rPr>
                <w:b/>
                <w:bCs/>
              </w:rPr>
              <w:t>Definition:</w:t>
            </w:r>
          </w:p>
        </w:tc>
        <w:tc>
          <w:tcPr>
            <w:tcW w:w="0" w:type="auto"/>
            <w:vAlign w:val="center"/>
            <w:hideMark/>
          </w:tcPr>
          <w:p w14:paraId="4D5C51C0" w14:textId="77777777" w:rsidR="00B64B28" w:rsidRDefault="00B64B28" w:rsidP="00466496">
            <w:pPr>
              <w:rPr>
                <w:sz w:val="24"/>
              </w:rPr>
            </w:pPr>
            <w:r>
              <w:t xml:space="preserve">The collection of protocols which include the parameters and settings of the performed analyses. </w:t>
            </w:r>
          </w:p>
        </w:tc>
      </w:tr>
      <w:tr w:rsidR="00B64B28" w14:paraId="6445B93E" w14:textId="77777777" w:rsidTr="00B64B28">
        <w:trPr>
          <w:tblCellSpacing w:w="15" w:type="dxa"/>
        </w:trPr>
        <w:tc>
          <w:tcPr>
            <w:tcW w:w="0" w:type="auto"/>
            <w:vAlign w:val="center"/>
            <w:hideMark/>
          </w:tcPr>
          <w:p w14:paraId="7E2A0BBC" w14:textId="77777777" w:rsidR="00B64B28" w:rsidRDefault="00B64B28" w:rsidP="00466496">
            <w:pPr>
              <w:rPr>
                <w:sz w:val="24"/>
              </w:rPr>
            </w:pPr>
            <w:r>
              <w:rPr>
                <w:b/>
                <w:bCs/>
              </w:rPr>
              <w:t>Type:</w:t>
            </w:r>
          </w:p>
        </w:tc>
        <w:tc>
          <w:tcPr>
            <w:tcW w:w="0" w:type="auto"/>
            <w:vAlign w:val="center"/>
            <w:hideMark/>
          </w:tcPr>
          <w:p w14:paraId="2E112F06" w14:textId="77777777" w:rsidR="00B64B28" w:rsidRDefault="00B64B28" w:rsidP="00466496">
            <w:pPr>
              <w:rPr>
                <w:sz w:val="24"/>
              </w:rPr>
            </w:pPr>
            <w:r>
              <w:t xml:space="preserve">AnalysisProtocolCollectionType </w:t>
            </w:r>
          </w:p>
        </w:tc>
      </w:tr>
      <w:tr w:rsidR="00B64B28" w14:paraId="12F97CF3" w14:textId="77777777" w:rsidTr="00B64B28">
        <w:trPr>
          <w:tblCellSpacing w:w="15" w:type="dxa"/>
        </w:trPr>
        <w:tc>
          <w:tcPr>
            <w:tcW w:w="0" w:type="auto"/>
            <w:vAlign w:val="center"/>
            <w:hideMark/>
          </w:tcPr>
          <w:p w14:paraId="61E064F9" w14:textId="77777777" w:rsidR="00B64B28" w:rsidRDefault="00B64B28" w:rsidP="00466496">
            <w:pPr>
              <w:rPr>
                <w:sz w:val="24"/>
              </w:rPr>
            </w:pPr>
            <w:r>
              <w:rPr>
                <w:b/>
                <w:bCs/>
              </w:rPr>
              <w:t>Attributes:</w:t>
            </w:r>
          </w:p>
        </w:tc>
        <w:tc>
          <w:tcPr>
            <w:tcW w:w="0" w:type="auto"/>
            <w:vAlign w:val="center"/>
            <w:hideMark/>
          </w:tcPr>
          <w:p w14:paraId="788EA269" w14:textId="77777777" w:rsidR="00B64B28" w:rsidRDefault="00B64B28" w:rsidP="00466496">
            <w:pPr>
              <w:rPr>
                <w:sz w:val="24"/>
              </w:rPr>
            </w:pPr>
            <w:r>
              <w:t>none</w:t>
            </w:r>
          </w:p>
        </w:tc>
      </w:tr>
      <w:tr w:rsidR="00B64B28" w14:paraId="51DE38EC" w14:textId="77777777" w:rsidTr="00B64B28">
        <w:trPr>
          <w:tblCellSpacing w:w="15" w:type="dxa"/>
        </w:trPr>
        <w:tc>
          <w:tcPr>
            <w:tcW w:w="0" w:type="auto"/>
            <w:vAlign w:val="center"/>
            <w:hideMark/>
          </w:tcPr>
          <w:p w14:paraId="083B31D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28"/>
            </w:tblGrid>
            <w:tr w:rsidR="00B64B28" w14:paraId="5C1D929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1F414D1"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BCF7E9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238AA46"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2E8E81E" w14:textId="77777777" w:rsidR="00B64B28" w:rsidRDefault="00B64B28" w:rsidP="00466496">
                  <w:pPr>
                    <w:jc w:val="center"/>
                    <w:rPr>
                      <w:b/>
                      <w:bCs/>
                      <w:sz w:val="24"/>
                    </w:rPr>
                  </w:pPr>
                  <w:r>
                    <w:rPr>
                      <w:b/>
                      <w:bCs/>
                    </w:rPr>
                    <w:t>Definition</w:t>
                  </w:r>
                </w:p>
              </w:tc>
            </w:tr>
            <w:tr w:rsidR="00B64B28" w14:paraId="30CB2A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58CFCC6" w14:textId="77777777" w:rsidR="00B64B28" w:rsidRDefault="004E159A" w:rsidP="00466496">
                  <w:pPr>
                    <w:rPr>
                      <w:sz w:val="24"/>
                    </w:rPr>
                  </w:pPr>
                  <w:hyperlink w:anchor="SpectrumIdentificationProtocol" w:history="1">
                    <w:r w:rsidR="00B64B28">
                      <w:rPr>
                        <w:rStyle w:val="Hyperlink"/>
                      </w:rPr>
                      <w:t>SpectrumIdentificationProtocol</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CCA1CE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0C4D0F8"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9919343" w14:textId="77777777" w:rsidR="00B64B28" w:rsidRDefault="00B64B28" w:rsidP="00466496">
                  <w:pPr>
                    <w:rPr>
                      <w:sz w:val="24"/>
                    </w:rPr>
                  </w:pPr>
                  <w:r>
                    <w:t>The parameters and settings of a SpectrumIdentification analysis.</w:t>
                  </w:r>
                </w:p>
              </w:tc>
            </w:tr>
            <w:tr w:rsidR="00B64B28" w14:paraId="4CF3531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306D82" w14:textId="77777777" w:rsidR="00B64B28" w:rsidRDefault="004E159A" w:rsidP="00466496">
                  <w:pPr>
                    <w:rPr>
                      <w:sz w:val="24"/>
                    </w:rPr>
                  </w:pPr>
                  <w:hyperlink w:anchor="ProteinDetectionProtocol" w:history="1">
                    <w:r w:rsidR="00B64B28">
                      <w:rPr>
                        <w:rStyle w:val="Hyperlink"/>
                      </w:rPr>
                      <w:t>ProteinDetectionProtocol</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5E60571"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46BAB9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1A1F2FA" w14:textId="77777777" w:rsidR="00B64B28" w:rsidRDefault="00B64B28" w:rsidP="00466496">
                  <w:pPr>
                    <w:rPr>
                      <w:sz w:val="24"/>
                    </w:rPr>
                  </w:pPr>
                  <w:r>
                    <w:t>The parameters and settings of a ProteinDetection process.</w:t>
                  </w:r>
                </w:p>
              </w:tc>
            </w:tr>
          </w:tbl>
          <w:p w14:paraId="2DC74CE8" w14:textId="77777777" w:rsidR="00B64B28" w:rsidRDefault="00B64B28" w:rsidP="00466496">
            <w:pPr>
              <w:rPr>
                <w:sz w:val="24"/>
              </w:rPr>
            </w:pPr>
          </w:p>
        </w:tc>
      </w:tr>
      <w:tr w:rsidR="00B64B28" w14:paraId="5342EBA5" w14:textId="77777777" w:rsidTr="00B64B28">
        <w:trPr>
          <w:tblCellSpacing w:w="15" w:type="dxa"/>
        </w:trPr>
        <w:tc>
          <w:tcPr>
            <w:tcW w:w="0" w:type="auto"/>
            <w:vAlign w:val="center"/>
            <w:hideMark/>
          </w:tcPr>
          <w:p w14:paraId="553A8B00" w14:textId="77777777" w:rsidR="00B64B28" w:rsidRDefault="00B64B28" w:rsidP="00466496">
            <w:pPr>
              <w:rPr>
                <w:sz w:val="24"/>
              </w:rPr>
            </w:pPr>
            <w:r>
              <w:rPr>
                <w:b/>
                <w:bCs/>
              </w:rPr>
              <w:t>Example Context:</w:t>
            </w:r>
          </w:p>
        </w:tc>
        <w:tc>
          <w:tcPr>
            <w:tcW w:w="0" w:type="auto"/>
            <w:vAlign w:val="center"/>
            <w:hideMark/>
          </w:tcPr>
          <w:p w14:paraId="41F373F7" w14:textId="77777777" w:rsidR="00B64B28" w:rsidRPr="00B61B52" w:rsidRDefault="00B64B28" w:rsidP="00466496">
            <w:pPr>
              <w:pStyle w:val="HTMLPreformatted"/>
              <w:rPr>
                <w:rFonts w:cs="Helvetica"/>
                <w:lang w:val="en-GB" w:eastAsia="en-GB"/>
              </w:rPr>
            </w:pPr>
            <w:r w:rsidRPr="00B61B52">
              <w:rPr>
                <w:rFonts w:cs="Helvetica"/>
                <w:lang w:val="en-GB" w:eastAsia="en-GB"/>
              </w:rPr>
              <w:t>&lt;AnalysisProtocolCollection xmlns="http://psidev.info/psi/pi/mzIdentML/1.1"&gt;</w:t>
            </w:r>
          </w:p>
          <w:p w14:paraId="33B492F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Protocol analysisSoftware_ref="ID_software" id="SearchProtocol_1"&gt;</w:t>
            </w:r>
          </w:p>
          <w:p w14:paraId="3176C51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Type&gt;</w:t>
            </w:r>
          </w:p>
          <w:p w14:paraId="3474593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83" cvRef="PSI-MS" name="ms-ms search"/&gt;</w:t>
            </w:r>
          </w:p>
          <w:p w14:paraId="6E8EE2C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Type&gt;</w:t>
            </w:r>
          </w:p>
          <w:p w14:paraId="7A9FB42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AdditionalSearchParams&gt;</w:t>
            </w:r>
          </w:p>
          <w:p w14:paraId="5BD01D2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11" cvRef="PSI-MS" name="parent mass type mono"/&gt;</w:t>
            </w:r>
          </w:p>
          <w:p w14:paraId="59FB564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1A29DE54"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lt;/AnalysisProtocolCollection&gt;</w:t>
            </w:r>
          </w:p>
        </w:tc>
      </w:tr>
    </w:tbl>
    <w:p w14:paraId="4956FC72" w14:textId="77777777" w:rsidR="00B64B28" w:rsidRDefault="00B64B28" w:rsidP="00466496"/>
    <w:p w14:paraId="291F83A6" w14:textId="77777777" w:rsidR="00B64B28" w:rsidRDefault="00B64B28" w:rsidP="00466496">
      <w:pPr>
        <w:pStyle w:val="Heading2"/>
      </w:pPr>
      <w:bookmarkStart w:id="95" w:name="_Toc453235350"/>
      <w:r>
        <w:t>Element &lt;</w:t>
      </w:r>
      <w:bookmarkStart w:id="96" w:name="AnalysisSampleCollection"/>
      <w:r>
        <w:t>AnalysisSampleCollection</w:t>
      </w:r>
      <w:bookmarkEnd w:id="96"/>
      <w:r>
        <w:t>&gt;</w:t>
      </w:r>
      <w:bookmarkEnd w:id="9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9"/>
        <w:gridCol w:w="8623"/>
      </w:tblGrid>
      <w:tr w:rsidR="00B64B28" w14:paraId="500B8294" w14:textId="77777777" w:rsidTr="00B64B28">
        <w:trPr>
          <w:tblCellSpacing w:w="15" w:type="dxa"/>
        </w:trPr>
        <w:tc>
          <w:tcPr>
            <w:tcW w:w="0" w:type="auto"/>
            <w:vAlign w:val="center"/>
            <w:hideMark/>
          </w:tcPr>
          <w:p w14:paraId="390A2FCD" w14:textId="77777777" w:rsidR="00B64B28" w:rsidRDefault="00B64B28" w:rsidP="00466496">
            <w:pPr>
              <w:rPr>
                <w:sz w:val="24"/>
              </w:rPr>
            </w:pPr>
            <w:r>
              <w:rPr>
                <w:b/>
                <w:bCs/>
              </w:rPr>
              <w:t>Definition:</w:t>
            </w:r>
          </w:p>
        </w:tc>
        <w:tc>
          <w:tcPr>
            <w:tcW w:w="0" w:type="auto"/>
            <w:vAlign w:val="center"/>
            <w:hideMark/>
          </w:tcPr>
          <w:p w14:paraId="56D8A3AA" w14:textId="77777777" w:rsidR="00B64B28" w:rsidRDefault="00B64B28" w:rsidP="00466496">
            <w:pPr>
              <w:rPr>
                <w:sz w:val="24"/>
              </w:rPr>
            </w:pPr>
            <w:r>
              <w:t xml:space="preserve">The samples analysed can optionally be recorded using CV terms for descriptions. If a composite sample has been analysed, the subsample association can be used to build a hierarchical description. </w:t>
            </w:r>
          </w:p>
        </w:tc>
      </w:tr>
      <w:tr w:rsidR="00B64B28" w14:paraId="71E3F2E4" w14:textId="77777777" w:rsidTr="00B64B28">
        <w:trPr>
          <w:tblCellSpacing w:w="15" w:type="dxa"/>
        </w:trPr>
        <w:tc>
          <w:tcPr>
            <w:tcW w:w="0" w:type="auto"/>
            <w:vAlign w:val="center"/>
            <w:hideMark/>
          </w:tcPr>
          <w:p w14:paraId="649D4F17" w14:textId="77777777" w:rsidR="00B64B28" w:rsidRDefault="00B64B28" w:rsidP="00466496">
            <w:pPr>
              <w:rPr>
                <w:sz w:val="24"/>
              </w:rPr>
            </w:pPr>
            <w:r>
              <w:rPr>
                <w:b/>
                <w:bCs/>
              </w:rPr>
              <w:t>Type:</w:t>
            </w:r>
          </w:p>
        </w:tc>
        <w:tc>
          <w:tcPr>
            <w:tcW w:w="0" w:type="auto"/>
            <w:vAlign w:val="center"/>
            <w:hideMark/>
          </w:tcPr>
          <w:p w14:paraId="01F011B5" w14:textId="77777777" w:rsidR="00B64B28" w:rsidRDefault="00B64B28" w:rsidP="00466496">
            <w:pPr>
              <w:rPr>
                <w:sz w:val="24"/>
              </w:rPr>
            </w:pPr>
            <w:r>
              <w:t xml:space="preserve">AnalysisSampleCollectionType </w:t>
            </w:r>
          </w:p>
        </w:tc>
      </w:tr>
      <w:tr w:rsidR="00B64B28" w14:paraId="5CD5E8D4" w14:textId="77777777" w:rsidTr="00B64B28">
        <w:trPr>
          <w:tblCellSpacing w:w="15" w:type="dxa"/>
        </w:trPr>
        <w:tc>
          <w:tcPr>
            <w:tcW w:w="0" w:type="auto"/>
            <w:vAlign w:val="center"/>
            <w:hideMark/>
          </w:tcPr>
          <w:p w14:paraId="50EA0021" w14:textId="77777777" w:rsidR="00B64B28" w:rsidRDefault="00B64B28" w:rsidP="00466496">
            <w:pPr>
              <w:rPr>
                <w:sz w:val="24"/>
              </w:rPr>
            </w:pPr>
            <w:r>
              <w:rPr>
                <w:b/>
                <w:bCs/>
              </w:rPr>
              <w:t>Attributes:</w:t>
            </w:r>
          </w:p>
        </w:tc>
        <w:tc>
          <w:tcPr>
            <w:tcW w:w="0" w:type="auto"/>
            <w:vAlign w:val="center"/>
            <w:hideMark/>
          </w:tcPr>
          <w:p w14:paraId="3C13C0BD" w14:textId="77777777" w:rsidR="00B64B28" w:rsidRDefault="00B64B28" w:rsidP="00466496">
            <w:pPr>
              <w:rPr>
                <w:sz w:val="24"/>
              </w:rPr>
            </w:pPr>
            <w:r>
              <w:t>none</w:t>
            </w:r>
          </w:p>
        </w:tc>
      </w:tr>
      <w:tr w:rsidR="00B64B28" w14:paraId="031E62C7" w14:textId="77777777" w:rsidTr="00B64B28">
        <w:trPr>
          <w:tblCellSpacing w:w="15" w:type="dxa"/>
        </w:trPr>
        <w:tc>
          <w:tcPr>
            <w:tcW w:w="0" w:type="auto"/>
            <w:vAlign w:val="center"/>
            <w:hideMark/>
          </w:tcPr>
          <w:p w14:paraId="1551E283"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11"/>
              <w:gridCol w:w="1135"/>
              <w:gridCol w:w="1180"/>
              <w:gridCol w:w="4906"/>
            </w:tblGrid>
            <w:tr w:rsidR="00B64B28" w14:paraId="5E1F955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6B78BC"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03802B"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858AA1F"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C832497" w14:textId="77777777" w:rsidR="00B64B28" w:rsidRDefault="00B64B28" w:rsidP="00466496">
                  <w:pPr>
                    <w:jc w:val="center"/>
                    <w:rPr>
                      <w:b/>
                      <w:bCs/>
                      <w:sz w:val="24"/>
                    </w:rPr>
                  </w:pPr>
                  <w:r>
                    <w:rPr>
                      <w:b/>
                      <w:bCs/>
                    </w:rPr>
                    <w:t>Definition</w:t>
                  </w:r>
                </w:p>
              </w:tc>
            </w:tr>
            <w:tr w:rsidR="00B64B28" w14:paraId="4EA9E75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B078DA" w14:textId="77777777" w:rsidR="00B64B28" w:rsidRDefault="004E159A" w:rsidP="00466496">
                  <w:pPr>
                    <w:rPr>
                      <w:sz w:val="24"/>
                    </w:rPr>
                  </w:pPr>
                  <w:hyperlink w:anchor="Sample" w:history="1">
                    <w:r w:rsidR="00B64B28">
                      <w:rPr>
                        <w:rStyle w:val="Hyperlink"/>
                      </w:rPr>
                      <w:t>Samp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9192C06"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5BA9A2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2B897F2" w14:textId="77777777" w:rsidR="00B64B28" w:rsidRDefault="00B64B28" w:rsidP="00466496">
                  <w:pPr>
                    <w:rPr>
                      <w:sz w:val="24"/>
                    </w:rPr>
                  </w:pPr>
                  <w:r>
                    <w:t xml:space="preserve">A description of the sample analysed by mass spectrometry using CVParams or UserParams. If a composite sample has been analysed, a parent sample should be defined, which references subsamples. This represents any kind of substance used in an experimental workflow, such as whole organisms, cells, DNA, solutions, compounds and experimental substances (gels, arrays etc.). </w:t>
                  </w:r>
                </w:p>
              </w:tc>
            </w:tr>
          </w:tbl>
          <w:p w14:paraId="671DF3C9" w14:textId="77777777" w:rsidR="00B64B28" w:rsidRDefault="00B64B28" w:rsidP="00466496">
            <w:pPr>
              <w:rPr>
                <w:sz w:val="24"/>
              </w:rPr>
            </w:pPr>
          </w:p>
        </w:tc>
      </w:tr>
      <w:tr w:rsidR="00B64B28" w14:paraId="7AE67063" w14:textId="77777777" w:rsidTr="00B64B28">
        <w:trPr>
          <w:tblCellSpacing w:w="15" w:type="dxa"/>
        </w:trPr>
        <w:tc>
          <w:tcPr>
            <w:tcW w:w="0" w:type="auto"/>
            <w:vAlign w:val="center"/>
            <w:hideMark/>
          </w:tcPr>
          <w:p w14:paraId="3FC03054" w14:textId="77777777" w:rsidR="00B64B28" w:rsidRDefault="00B64B28" w:rsidP="00466496">
            <w:pPr>
              <w:rPr>
                <w:sz w:val="24"/>
              </w:rPr>
            </w:pPr>
            <w:r>
              <w:rPr>
                <w:b/>
                <w:bCs/>
              </w:rPr>
              <w:t>Example Context:</w:t>
            </w:r>
          </w:p>
        </w:tc>
        <w:tc>
          <w:tcPr>
            <w:tcW w:w="0" w:type="auto"/>
            <w:vAlign w:val="center"/>
            <w:hideMark/>
          </w:tcPr>
          <w:p w14:paraId="4B0ADDA9" w14:textId="77777777" w:rsidR="00B64B28" w:rsidRDefault="00B64B28" w:rsidP="00466496">
            <w:pPr>
              <w:rPr>
                <w:sz w:val="24"/>
              </w:rPr>
            </w:pPr>
          </w:p>
        </w:tc>
      </w:tr>
    </w:tbl>
    <w:p w14:paraId="7572778E" w14:textId="77777777" w:rsidR="00B64B28" w:rsidRDefault="00B64B28" w:rsidP="00466496"/>
    <w:p w14:paraId="43616A83" w14:textId="77777777" w:rsidR="00B64B28" w:rsidRDefault="00B64B28" w:rsidP="00466496">
      <w:pPr>
        <w:pStyle w:val="Heading2"/>
      </w:pPr>
      <w:bookmarkStart w:id="97" w:name="_Toc453235351"/>
      <w:r>
        <w:t>Element &lt;</w:t>
      </w:r>
      <w:bookmarkStart w:id="98" w:name="AnalysisSoftware"/>
      <w:r>
        <w:t>AnalysisSoftware</w:t>
      </w:r>
      <w:bookmarkEnd w:id="98"/>
      <w:r>
        <w:t>&gt;</w:t>
      </w:r>
      <w:bookmarkEnd w:id="9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B64B28" w14:paraId="5B7181BD" w14:textId="77777777" w:rsidTr="00B64B28">
        <w:trPr>
          <w:tblCellSpacing w:w="15" w:type="dxa"/>
        </w:trPr>
        <w:tc>
          <w:tcPr>
            <w:tcW w:w="0" w:type="auto"/>
            <w:vAlign w:val="center"/>
            <w:hideMark/>
          </w:tcPr>
          <w:p w14:paraId="0B3FFB09" w14:textId="77777777" w:rsidR="00B64B28" w:rsidRDefault="00B64B28" w:rsidP="00466496">
            <w:pPr>
              <w:rPr>
                <w:sz w:val="24"/>
              </w:rPr>
            </w:pPr>
            <w:r>
              <w:rPr>
                <w:b/>
                <w:bCs/>
              </w:rPr>
              <w:t>Definition:</w:t>
            </w:r>
          </w:p>
        </w:tc>
        <w:tc>
          <w:tcPr>
            <w:tcW w:w="0" w:type="auto"/>
            <w:vAlign w:val="center"/>
            <w:hideMark/>
          </w:tcPr>
          <w:p w14:paraId="308E3AC6" w14:textId="77777777" w:rsidR="00B64B28" w:rsidRDefault="00B64B28" w:rsidP="00466496">
            <w:pPr>
              <w:rPr>
                <w:sz w:val="24"/>
              </w:rPr>
            </w:pPr>
            <w:r>
              <w:t xml:space="preserve">The software used for performing the analyses. </w:t>
            </w:r>
          </w:p>
        </w:tc>
      </w:tr>
      <w:tr w:rsidR="00B64B28" w14:paraId="67B1FED5" w14:textId="77777777" w:rsidTr="00B64B28">
        <w:trPr>
          <w:tblCellSpacing w:w="15" w:type="dxa"/>
        </w:trPr>
        <w:tc>
          <w:tcPr>
            <w:tcW w:w="0" w:type="auto"/>
            <w:vAlign w:val="center"/>
            <w:hideMark/>
          </w:tcPr>
          <w:p w14:paraId="2C8B1843" w14:textId="77777777" w:rsidR="00B64B28" w:rsidRDefault="00B64B28" w:rsidP="00466496">
            <w:pPr>
              <w:rPr>
                <w:sz w:val="24"/>
              </w:rPr>
            </w:pPr>
            <w:r>
              <w:rPr>
                <w:b/>
                <w:bCs/>
              </w:rPr>
              <w:t>Type:</w:t>
            </w:r>
          </w:p>
        </w:tc>
        <w:tc>
          <w:tcPr>
            <w:tcW w:w="0" w:type="auto"/>
            <w:vAlign w:val="center"/>
            <w:hideMark/>
          </w:tcPr>
          <w:p w14:paraId="6F2E8BB1" w14:textId="77777777" w:rsidR="00B64B28" w:rsidRDefault="00B64B28" w:rsidP="00466496">
            <w:pPr>
              <w:rPr>
                <w:sz w:val="24"/>
              </w:rPr>
            </w:pPr>
            <w:r>
              <w:t xml:space="preserve">AnalysisSoftwareType </w:t>
            </w:r>
          </w:p>
        </w:tc>
      </w:tr>
      <w:tr w:rsidR="00B64B28" w14:paraId="5F4FD6F3" w14:textId="77777777" w:rsidTr="00B64B28">
        <w:trPr>
          <w:tblCellSpacing w:w="15" w:type="dxa"/>
        </w:trPr>
        <w:tc>
          <w:tcPr>
            <w:tcW w:w="0" w:type="auto"/>
            <w:vAlign w:val="center"/>
            <w:hideMark/>
          </w:tcPr>
          <w:p w14:paraId="328A2332"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3"/>
              <w:gridCol w:w="1124"/>
              <w:gridCol w:w="824"/>
              <w:gridCol w:w="5369"/>
            </w:tblGrid>
            <w:tr w:rsidR="00B64B28" w14:paraId="4D8F83C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750BA1"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4C10DB"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A2F74A8"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99B155D" w14:textId="77777777" w:rsidR="00B64B28" w:rsidRDefault="00B64B28" w:rsidP="00466496">
                  <w:pPr>
                    <w:jc w:val="center"/>
                    <w:rPr>
                      <w:b/>
                      <w:bCs/>
                      <w:sz w:val="24"/>
                    </w:rPr>
                  </w:pPr>
                  <w:r>
                    <w:rPr>
                      <w:b/>
                      <w:bCs/>
                    </w:rPr>
                    <w:t>Definition</w:t>
                  </w:r>
                </w:p>
              </w:tc>
            </w:tr>
            <w:tr w:rsidR="00B64B28" w14:paraId="2307D31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C0226C"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6F53FA3"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996FEC0"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0B7B783"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74983AF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38E8AC"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8430E5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F8A584D"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96A785C" w14:textId="77777777" w:rsidR="00B64B28" w:rsidRDefault="00B64B28" w:rsidP="00466496">
                  <w:pPr>
                    <w:rPr>
                      <w:sz w:val="24"/>
                    </w:rPr>
                  </w:pPr>
                  <w:r>
                    <w:t xml:space="preserve">The potentially ambiguous common identifier, such as a human-readable name for the instance. </w:t>
                  </w:r>
                </w:p>
              </w:tc>
            </w:tr>
            <w:tr w:rsidR="00B64B28" w14:paraId="49599AE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1ACB88" w14:textId="77777777" w:rsidR="00B64B28" w:rsidRDefault="00B64B28" w:rsidP="00466496">
                  <w:pPr>
                    <w:rPr>
                      <w:sz w:val="24"/>
                    </w:rPr>
                  </w:pPr>
                  <w:r>
                    <w:t>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11FEE412" w14:textId="77777777" w:rsidR="00B64B28" w:rsidRDefault="00B64B28" w:rsidP="00466496">
                  <w:pPr>
                    <w:rPr>
                      <w:sz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7A803AD6"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45E1BB4" w14:textId="77777777" w:rsidR="00B64B28" w:rsidRDefault="00B64B28" w:rsidP="00466496">
                  <w:pPr>
                    <w:rPr>
                      <w:sz w:val="24"/>
                    </w:rPr>
                  </w:pPr>
                  <w:r>
                    <w:t>URI of the analysis software e.g. manufacturer's website</w:t>
                  </w:r>
                </w:p>
              </w:tc>
            </w:tr>
            <w:tr w:rsidR="00B64B28" w14:paraId="206EDCC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97CFC8" w14:textId="77777777" w:rsidR="00B64B28" w:rsidRDefault="00B64B28" w:rsidP="00466496">
                  <w:pPr>
                    <w:rPr>
                      <w:sz w:val="24"/>
                    </w:rPr>
                  </w:pPr>
                  <w: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40AF2E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315CAE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6150BB4" w14:textId="77777777" w:rsidR="00B64B28" w:rsidRDefault="00B64B28" w:rsidP="00466496">
                  <w:pPr>
                    <w:rPr>
                      <w:sz w:val="24"/>
                    </w:rPr>
                  </w:pPr>
                  <w:r>
                    <w:t>The version of Software used.</w:t>
                  </w:r>
                </w:p>
              </w:tc>
            </w:tr>
          </w:tbl>
          <w:p w14:paraId="581957F2" w14:textId="77777777" w:rsidR="00B64B28" w:rsidRDefault="00B64B28" w:rsidP="00466496">
            <w:pPr>
              <w:rPr>
                <w:sz w:val="24"/>
              </w:rPr>
            </w:pPr>
          </w:p>
        </w:tc>
      </w:tr>
      <w:tr w:rsidR="00B64B28" w14:paraId="210C76D0" w14:textId="77777777" w:rsidTr="00B64B28">
        <w:trPr>
          <w:tblCellSpacing w:w="15" w:type="dxa"/>
        </w:trPr>
        <w:tc>
          <w:tcPr>
            <w:tcW w:w="0" w:type="auto"/>
            <w:vAlign w:val="center"/>
            <w:hideMark/>
          </w:tcPr>
          <w:p w14:paraId="14F601AB"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84"/>
              <w:gridCol w:w="1135"/>
              <w:gridCol w:w="1180"/>
              <w:gridCol w:w="4571"/>
            </w:tblGrid>
            <w:tr w:rsidR="00B64B28" w14:paraId="4AAE211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CAACB59"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F47E115"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392D4F9"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3010F21" w14:textId="77777777" w:rsidR="00B64B28" w:rsidRDefault="00B64B28" w:rsidP="00466496">
                  <w:pPr>
                    <w:jc w:val="center"/>
                    <w:rPr>
                      <w:b/>
                      <w:bCs/>
                      <w:sz w:val="24"/>
                    </w:rPr>
                  </w:pPr>
                  <w:r>
                    <w:rPr>
                      <w:b/>
                      <w:bCs/>
                    </w:rPr>
                    <w:t>Definition</w:t>
                  </w:r>
                </w:p>
              </w:tc>
            </w:tr>
            <w:tr w:rsidR="00B64B28" w14:paraId="38520D6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37F008" w14:textId="77777777" w:rsidR="00B64B28" w:rsidRDefault="004E159A" w:rsidP="00466496">
                  <w:pPr>
                    <w:rPr>
                      <w:sz w:val="24"/>
                    </w:rPr>
                  </w:pPr>
                  <w:hyperlink w:anchor="ContactRole" w:history="1">
                    <w:r w:rsidR="00B64B28">
                      <w:rPr>
                        <w:rStyle w:val="Hyperlink"/>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E002EBC"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80DB53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0EEE84A" w14:textId="77777777" w:rsidR="00B64B28" w:rsidRDefault="00B64B28" w:rsidP="00466496">
                  <w:pPr>
                    <w:rPr>
                      <w:sz w:val="24"/>
                    </w:rPr>
                  </w:pPr>
                  <w:r>
                    <w:t>The Contact that provided the document instance.</w:t>
                  </w:r>
                </w:p>
              </w:tc>
            </w:tr>
            <w:tr w:rsidR="00B64B28" w14:paraId="72FD445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ED96DA1" w14:textId="77777777" w:rsidR="00B64B28" w:rsidRDefault="004E159A" w:rsidP="00466496">
                  <w:pPr>
                    <w:rPr>
                      <w:sz w:val="24"/>
                    </w:rPr>
                  </w:pPr>
                  <w:hyperlink w:anchor="SoftwareName" w:history="1">
                    <w:r w:rsidR="00B64B28">
                      <w:rPr>
                        <w:rStyle w:val="Hyperlink"/>
                      </w:rPr>
                      <w:t>Softwar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64F965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646CA04"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4C0C975" w14:textId="77777777" w:rsidR="00B64B28" w:rsidRDefault="00B64B28" w:rsidP="00466496">
                  <w:pPr>
                    <w:rPr>
                      <w:sz w:val="24"/>
                    </w:rPr>
                  </w:pPr>
                  <w:r>
                    <w:t xml:space="preserve">The name of the analysis software package, sourced from a CV if available. </w:t>
                  </w:r>
                </w:p>
              </w:tc>
            </w:tr>
            <w:tr w:rsidR="00B64B28" w14:paraId="5EAFEE4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9340908" w14:textId="77777777" w:rsidR="00B64B28" w:rsidRDefault="004E159A" w:rsidP="00466496">
                  <w:pPr>
                    <w:rPr>
                      <w:sz w:val="24"/>
                    </w:rPr>
                  </w:pPr>
                  <w:hyperlink w:anchor="Customizations" w:history="1">
                    <w:r w:rsidR="00B64B28">
                      <w:rPr>
                        <w:rStyle w:val="Hyperlink"/>
                      </w:rPr>
                      <w:t>Customization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C4B7E1A"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7319192"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3AA7DFC" w14:textId="77777777" w:rsidR="00B64B28" w:rsidRDefault="00B64B28" w:rsidP="00466496">
                  <w:pPr>
                    <w:rPr>
                      <w:sz w:val="24"/>
                    </w:rPr>
                  </w:pPr>
                  <w:r>
                    <w:t xml:space="preserve">Any customizations to the software, such as alternative scoring mechanisms implemented, should be documented here as free text. </w:t>
                  </w:r>
                </w:p>
              </w:tc>
            </w:tr>
          </w:tbl>
          <w:p w14:paraId="1E543F48" w14:textId="77777777" w:rsidR="00B64B28" w:rsidRDefault="00B64B28" w:rsidP="00466496">
            <w:pPr>
              <w:rPr>
                <w:sz w:val="24"/>
              </w:rPr>
            </w:pPr>
          </w:p>
        </w:tc>
      </w:tr>
      <w:tr w:rsidR="00B64B28" w14:paraId="11FCE88C" w14:textId="77777777" w:rsidTr="00B64B28">
        <w:trPr>
          <w:tblCellSpacing w:w="15" w:type="dxa"/>
        </w:trPr>
        <w:tc>
          <w:tcPr>
            <w:tcW w:w="0" w:type="auto"/>
            <w:vAlign w:val="center"/>
            <w:hideMark/>
          </w:tcPr>
          <w:p w14:paraId="7636D23D" w14:textId="77777777" w:rsidR="00B64B28" w:rsidRDefault="00B64B28" w:rsidP="00466496">
            <w:pPr>
              <w:rPr>
                <w:sz w:val="24"/>
              </w:rPr>
            </w:pPr>
            <w:r>
              <w:rPr>
                <w:b/>
                <w:bCs/>
              </w:rPr>
              <w:t>Example Context:</w:t>
            </w:r>
          </w:p>
        </w:tc>
        <w:tc>
          <w:tcPr>
            <w:tcW w:w="0" w:type="auto"/>
            <w:vAlign w:val="center"/>
            <w:hideMark/>
          </w:tcPr>
          <w:p w14:paraId="302C75B5" w14:textId="77777777" w:rsidR="00B64B28" w:rsidRPr="00B61B52" w:rsidRDefault="00B64B28" w:rsidP="00466496">
            <w:pPr>
              <w:pStyle w:val="HTMLPreformatted"/>
              <w:rPr>
                <w:rFonts w:cs="Helvetica"/>
                <w:lang w:val="en-GB" w:eastAsia="en-GB"/>
              </w:rPr>
            </w:pPr>
            <w:r w:rsidRPr="00B61B52">
              <w:rPr>
                <w:rFonts w:cs="Helvetica"/>
                <w:lang w:val="en-GB" w:eastAsia="en-GB"/>
              </w:rPr>
              <w:t>&lt;AnalysisSoftware id="AS_mascot_server" name="Mascot Server" version="2.3.02"</w:t>
            </w:r>
          </w:p>
          <w:p w14:paraId="34AC6AD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uri="http://www.matrixscience.com/search_form_select.html"&gt;</w:t>
            </w:r>
          </w:p>
          <w:p w14:paraId="558C460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ontactRole contact_ref="ORG_MSL"&gt;</w:t>
            </w:r>
          </w:p>
          <w:p w14:paraId="0168292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140095F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67" name="software vendor" cvRef="PSI-MS"/&gt;</w:t>
            </w:r>
          </w:p>
          <w:p w14:paraId="7586E14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527E3CD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ontactRole&gt;</w:t>
            </w:r>
          </w:p>
          <w:p w14:paraId="4FF21CD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1649382E" w14:textId="77777777" w:rsidR="00B64B28" w:rsidRPr="00B61B52" w:rsidRDefault="00B64B28" w:rsidP="00466496">
            <w:pPr>
              <w:pStyle w:val="HTMLPreformatted"/>
              <w:rPr>
                <w:rFonts w:cs="Helvetica"/>
                <w:lang w:val="en-GB" w:eastAsia="en-GB"/>
              </w:rPr>
            </w:pPr>
            <w:r w:rsidRPr="00B61B52">
              <w:rPr>
                <w:rFonts w:cs="Helvetica"/>
                <w:lang w:val="en-GB" w:eastAsia="en-GB"/>
              </w:rPr>
              <w:t>&lt;/AnalysisSoftware&gt;</w:t>
            </w:r>
          </w:p>
        </w:tc>
      </w:tr>
    </w:tbl>
    <w:p w14:paraId="2E72004D" w14:textId="77777777" w:rsidR="00B64B28" w:rsidRDefault="00B64B28" w:rsidP="00466496"/>
    <w:p w14:paraId="668261B6" w14:textId="77777777" w:rsidR="00B64B28" w:rsidRDefault="00B64B28" w:rsidP="00466496">
      <w:pPr>
        <w:pStyle w:val="Heading2"/>
      </w:pPr>
      <w:bookmarkStart w:id="99" w:name="_Toc453235352"/>
      <w:r>
        <w:lastRenderedPageBreak/>
        <w:t>Element &lt;</w:t>
      </w:r>
      <w:bookmarkStart w:id="100" w:name="AnalysisSoftwareList"/>
      <w:r>
        <w:t>AnalysisSoftwareList</w:t>
      </w:r>
      <w:bookmarkEnd w:id="100"/>
      <w:r>
        <w:t>&gt;</w:t>
      </w:r>
      <w:bookmarkEnd w:id="9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42"/>
        <w:gridCol w:w="8320"/>
      </w:tblGrid>
      <w:tr w:rsidR="00B64B28" w14:paraId="5CCAE8FC" w14:textId="77777777" w:rsidTr="00B64B28">
        <w:trPr>
          <w:tblCellSpacing w:w="15" w:type="dxa"/>
        </w:trPr>
        <w:tc>
          <w:tcPr>
            <w:tcW w:w="0" w:type="auto"/>
            <w:vAlign w:val="center"/>
            <w:hideMark/>
          </w:tcPr>
          <w:p w14:paraId="32EB77DB" w14:textId="77777777" w:rsidR="00B64B28" w:rsidRDefault="00B64B28" w:rsidP="00466496">
            <w:pPr>
              <w:rPr>
                <w:sz w:val="24"/>
              </w:rPr>
            </w:pPr>
            <w:r>
              <w:rPr>
                <w:b/>
                <w:bCs/>
              </w:rPr>
              <w:t>Definition:</w:t>
            </w:r>
          </w:p>
        </w:tc>
        <w:tc>
          <w:tcPr>
            <w:tcW w:w="0" w:type="auto"/>
            <w:vAlign w:val="center"/>
            <w:hideMark/>
          </w:tcPr>
          <w:p w14:paraId="0E61E640" w14:textId="77777777" w:rsidR="00B64B28" w:rsidRDefault="00B64B28" w:rsidP="00466496">
            <w:pPr>
              <w:rPr>
                <w:sz w:val="24"/>
              </w:rPr>
            </w:pPr>
            <w:r>
              <w:t xml:space="preserve">The software packages used to perform the analyses. </w:t>
            </w:r>
          </w:p>
        </w:tc>
      </w:tr>
      <w:tr w:rsidR="00B64B28" w14:paraId="4472C362" w14:textId="77777777" w:rsidTr="00B64B28">
        <w:trPr>
          <w:tblCellSpacing w:w="15" w:type="dxa"/>
        </w:trPr>
        <w:tc>
          <w:tcPr>
            <w:tcW w:w="0" w:type="auto"/>
            <w:vAlign w:val="center"/>
            <w:hideMark/>
          </w:tcPr>
          <w:p w14:paraId="6F58ED2D" w14:textId="77777777" w:rsidR="00B64B28" w:rsidRDefault="00B64B28" w:rsidP="00466496">
            <w:pPr>
              <w:rPr>
                <w:sz w:val="24"/>
              </w:rPr>
            </w:pPr>
            <w:r>
              <w:rPr>
                <w:b/>
                <w:bCs/>
              </w:rPr>
              <w:t>Type:</w:t>
            </w:r>
          </w:p>
        </w:tc>
        <w:tc>
          <w:tcPr>
            <w:tcW w:w="0" w:type="auto"/>
            <w:vAlign w:val="center"/>
            <w:hideMark/>
          </w:tcPr>
          <w:p w14:paraId="418FCB30" w14:textId="77777777" w:rsidR="00B64B28" w:rsidRDefault="00B64B28" w:rsidP="00466496">
            <w:pPr>
              <w:rPr>
                <w:sz w:val="24"/>
              </w:rPr>
            </w:pPr>
            <w:r>
              <w:t xml:space="preserve">AnalysisSoftwareListType </w:t>
            </w:r>
          </w:p>
        </w:tc>
      </w:tr>
      <w:tr w:rsidR="00B64B28" w14:paraId="378AD456" w14:textId="77777777" w:rsidTr="00B64B28">
        <w:trPr>
          <w:tblCellSpacing w:w="15" w:type="dxa"/>
        </w:trPr>
        <w:tc>
          <w:tcPr>
            <w:tcW w:w="0" w:type="auto"/>
            <w:vAlign w:val="center"/>
            <w:hideMark/>
          </w:tcPr>
          <w:p w14:paraId="01BE635E" w14:textId="77777777" w:rsidR="00B64B28" w:rsidRDefault="00B64B28" w:rsidP="00466496">
            <w:pPr>
              <w:rPr>
                <w:sz w:val="24"/>
              </w:rPr>
            </w:pPr>
            <w:r>
              <w:rPr>
                <w:b/>
                <w:bCs/>
              </w:rPr>
              <w:t>Attributes:</w:t>
            </w:r>
          </w:p>
        </w:tc>
        <w:tc>
          <w:tcPr>
            <w:tcW w:w="0" w:type="auto"/>
            <w:vAlign w:val="center"/>
            <w:hideMark/>
          </w:tcPr>
          <w:p w14:paraId="7FF6BBAD" w14:textId="77777777" w:rsidR="00B64B28" w:rsidRDefault="00B64B28" w:rsidP="00466496">
            <w:pPr>
              <w:rPr>
                <w:sz w:val="24"/>
              </w:rPr>
            </w:pPr>
            <w:r>
              <w:t>none</w:t>
            </w:r>
          </w:p>
        </w:tc>
      </w:tr>
      <w:tr w:rsidR="00B64B28" w14:paraId="2C5C0706" w14:textId="77777777" w:rsidTr="00B64B28">
        <w:trPr>
          <w:tblCellSpacing w:w="15" w:type="dxa"/>
        </w:trPr>
        <w:tc>
          <w:tcPr>
            <w:tcW w:w="0" w:type="auto"/>
            <w:vAlign w:val="center"/>
            <w:hideMark/>
          </w:tcPr>
          <w:p w14:paraId="6400B4CB"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27"/>
              <w:gridCol w:w="1135"/>
              <w:gridCol w:w="1180"/>
              <w:gridCol w:w="4087"/>
            </w:tblGrid>
            <w:tr w:rsidR="00B64B28" w14:paraId="2F9D44C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24A984"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87D14B"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47507C1"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8B76B53" w14:textId="77777777" w:rsidR="00B64B28" w:rsidRDefault="00B64B28" w:rsidP="00466496">
                  <w:pPr>
                    <w:jc w:val="center"/>
                    <w:rPr>
                      <w:b/>
                      <w:bCs/>
                      <w:sz w:val="24"/>
                    </w:rPr>
                  </w:pPr>
                  <w:r>
                    <w:rPr>
                      <w:b/>
                      <w:bCs/>
                    </w:rPr>
                    <w:t>Definition</w:t>
                  </w:r>
                </w:p>
              </w:tc>
            </w:tr>
            <w:tr w:rsidR="00B64B28" w14:paraId="300E152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64DA1E" w14:textId="77777777" w:rsidR="00B64B28" w:rsidRDefault="004E159A" w:rsidP="00466496">
                  <w:pPr>
                    <w:rPr>
                      <w:sz w:val="24"/>
                    </w:rPr>
                  </w:pPr>
                  <w:hyperlink w:anchor="AnalysisSoftware" w:history="1">
                    <w:r w:rsidR="00B64B28">
                      <w:rPr>
                        <w:rStyle w:val="Hyperlink"/>
                      </w:rPr>
                      <w:t>AnalysisSoftwar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B10777C"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1C48791"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B91B65E" w14:textId="77777777" w:rsidR="00B64B28" w:rsidRDefault="00B64B28" w:rsidP="00466496">
                  <w:pPr>
                    <w:rPr>
                      <w:sz w:val="24"/>
                    </w:rPr>
                  </w:pPr>
                  <w:r>
                    <w:t>The software used for performing the analyses.</w:t>
                  </w:r>
                </w:p>
              </w:tc>
            </w:tr>
          </w:tbl>
          <w:p w14:paraId="274F682B" w14:textId="77777777" w:rsidR="00B64B28" w:rsidRDefault="00B64B28" w:rsidP="00466496">
            <w:pPr>
              <w:rPr>
                <w:sz w:val="24"/>
              </w:rPr>
            </w:pPr>
          </w:p>
        </w:tc>
      </w:tr>
      <w:tr w:rsidR="00B64B28" w14:paraId="25F42105" w14:textId="77777777" w:rsidTr="00B64B28">
        <w:trPr>
          <w:tblCellSpacing w:w="15" w:type="dxa"/>
        </w:trPr>
        <w:tc>
          <w:tcPr>
            <w:tcW w:w="0" w:type="auto"/>
            <w:vAlign w:val="center"/>
            <w:hideMark/>
          </w:tcPr>
          <w:p w14:paraId="61863D01" w14:textId="77777777" w:rsidR="00B64B28" w:rsidRDefault="00B64B28" w:rsidP="00466496">
            <w:pPr>
              <w:rPr>
                <w:sz w:val="24"/>
              </w:rPr>
            </w:pPr>
            <w:r>
              <w:rPr>
                <w:b/>
                <w:bCs/>
              </w:rPr>
              <w:t>Example Context:</w:t>
            </w:r>
          </w:p>
        </w:tc>
        <w:tc>
          <w:tcPr>
            <w:tcW w:w="0" w:type="auto"/>
            <w:vAlign w:val="center"/>
            <w:hideMark/>
          </w:tcPr>
          <w:p w14:paraId="75DF48AB" w14:textId="77777777" w:rsidR="00B64B28" w:rsidRPr="00B61B52" w:rsidRDefault="00B64B28" w:rsidP="00466496">
            <w:pPr>
              <w:pStyle w:val="HTMLPreformatted"/>
              <w:rPr>
                <w:rFonts w:cs="Helvetica"/>
                <w:lang w:val="en-GB" w:eastAsia="en-GB"/>
              </w:rPr>
            </w:pPr>
            <w:r w:rsidRPr="00B61B52">
              <w:rPr>
                <w:rFonts w:cs="Helvetica"/>
                <w:lang w:val="en-GB" w:eastAsia="en-GB"/>
              </w:rPr>
              <w:t>&lt;AnalysisSoftwareList&gt;</w:t>
            </w:r>
          </w:p>
          <w:p w14:paraId="11F3CB4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AnalysisSoftware id="AS_mascot_server" name="Mascot Server" version="2.3.02"</w:t>
            </w:r>
          </w:p>
          <w:p w14:paraId="50C904E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uri="http://www.matrixscience.com/search_form_select.html"&gt;</w:t>
            </w:r>
          </w:p>
          <w:p w14:paraId="4ACEFE8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ontactRole contact_ref="ORG_MSL"&gt;</w:t>
            </w:r>
          </w:p>
          <w:p w14:paraId="020708E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62EDAF4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67" name="software vendor" cvRef="PSI-MS"/&gt;</w:t>
            </w:r>
          </w:p>
          <w:p w14:paraId="53693DE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0779EB3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6B4089D2" w14:textId="77777777" w:rsidR="00B64B28" w:rsidRPr="00B61B52" w:rsidRDefault="00B64B28" w:rsidP="00466496">
            <w:pPr>
              <w:pStyle w:val="HTMLPreformatted"/>
              <w:rPr>
                <w:rFonts w:cs="Helvetica"/>
                <w:lang w:val="en-GB" w:eastAsia="en-GB"/>
              </w:rPr>
            </w:pPr>
            <w:r w:rsidRPr="00B61B52">
              <w:rPr>
                <w:rFonts w:cs="Helvetica"/>
                <w:lang w:val="en-GB" w:eastAsia="en-GB"/>
              </w:rPr>
              <w:t>&lt;/AnalysisSoftwareList&gt;</w:t>
            </w:r>
          </w:p>
        </w:tc>
      </w:tr>
    </w:tbl>
    <w:p w14:paraId="21A38DAB" w14:textId="77777777" w:rsidR="00B64B28" w:rsidRDefault="00B64B28" w:rsidP="00466496"/>
    <w:p w14:paraId="1A7E8C3A" w14:textId="77777777" w:rsidR="00B64B28" w:rsidRDefault="00B64B28" w:rsidP="00466496">
      <w:pPr>
        <w:pStyle w:val="Heading2"/>
      </w:pPr>
      <w:bookmarkStart w:id="101" w:name="_Toc453235353"/>
      <w:r>
        <w:t>Element &lt;</w:t>
      </w:r>
      <w:bookmarkStart w:id="102" w:name="AuditCollection"/>
      <w:r>
        <w:t>AuditCollection</w:t>
      </w:r>
      <w:bookmarkEnd w:id="102"/>
      <w:r>
        <w:t>&gt;</w:t>
      </w:r>
      <w:bookmarkEnd w:id="10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66"/>
        <w:gridCol w:w="8596"/>
      </w:tblGrid>
      <w:tr w:rsidR="00B64B28" w14:paraId="361AF193" w14:textId="77777777" w:rsidTr="00B64B28">
        <w:trPr>
          <w:tblCellSpacing w:w="15" w:type="dxa"/>
        </w:trPr>
        <w:tc>
          <w:tcPr>
            <w:tcW w:w="0" w:type="auto"/>
            <w:vAlign w:val="center"/>
            <w:hideMark/>
          </w:tcPr>
          <w:p w14:paraId="03D63BE8" w14:textId="77777777" w:rsidR="00B64B28" w:rsidRDefault="00B64B28" w:rsidP="00466496">
            <w:pPr>
              <w:rPr>
                <w:sz w:val="24"/>
              </w:rPr>
            </w:pPr>
            <w:r>
              <w:rPr>
                <w:b/>
                <w:bCs/>
              </w:rPr>
              <w:t>Definition:</w:t>
            </w:r>
          </w:p>
        </w:tc>
        <w:tc>
          <w:tcPr>
            <w:tcW w:w="0" w:type="auto"/>
            <w:vAlign w:val="center"/>
            <w:hideMark/>
          </w:tcPr>
          <w:p w14:paraId="4CC4D48D" w14:textId="77777777" w:rsidR="00B64B28" w:rsidRDefault="00B64B28" w:rsidP="00466496">
            <w:pPr>
              <w:rPr>
                <w:sz w:val="24"/>
              </w:rPr>
            </w:pPr>
            <w:r>
              <w:t xml:space="preserve">The complete set of Contacts (people and organisations) for this file. </w:t>
            </w:r>
          </w:p>
        </w:tc>
      </w:tr>
      <w:tr w:rsidR="00B64B28" w14:paraId="2480526B" w14:textId="77777777" w:rsidTr="00B64B28">
        <w:trPr>
          <w:tblCellSpacing w:w="15" w:type="dxa"/>
        </w:trPr>
        <w:tc>
          <w:tcPr>
            <w:tcW w:w="0" w:type="auto"/>
            <w:vAlign w:val="center"/>
            <w:hideMark/>
          </w:tcPr>
          <w:p w14:paraId="42B271C3" w14:textId="77777777" w:rsidR="00B64B28" w:rsidRDefault="00B64B28" w:rsidP="00466496">
            <w:pPr>
              <w:rPr>
                <w:sz w:val="24"/>
              </w:rPr>
            </w:pPr>
            <w:r>
              <w:rPr>
                <w:b/>
                <w:bCs/>
              </w:rPr>
              <w:t>Type:</w:t>
            </w:r>
          </w:p>
        </w:tc>
        <w:tc>
          <w:tcPr>
            <w:tcW w:w="0" w:type="auto"/>
            <w:vAlign w:val="center"/>
            <w:hideMark/>
          </w:tcPr>
          <w:p w14:paraId="52C32C1E" w14:textId="77777777" w:rsidR="00B64B28" w:rsidRDefault="00B64B28" w:rsidP="00466496">
            <w:pPr>
              <w:rPr>
                <w:sz w:val="24"/>
              </w:rPr>
            </w:pPr>
            <w:r>
              <w:t xml:space="preserve">AuditCollectionType </w:t>
            </w:r>
          </w:p>
        </w:tc>
      </w:tr>
      <w:tr w:rsidR="00B64B28" w14:paraId="1C6BD502" w14:textId="77777777" w:rsidTr="00B64B28">
        <w:trPr>
          <w:tblCellSpacing w:w="15" w:type="dxa"/>
        </w:trPr>
        <w:tc>
          <w:tcPr>
            <w:tcW w:w="0" w:type="auto"/>
            <w:vAlign w:val="center"/>
            <w:hideMark/>
          </w:tcPr>
          <w:p w14:paraId="69E68C57" w14:textId="77777777" w:rsidR="00B64B28" w:rsidRDefault="00B64B28" w:rsidP="00466496">
            <w:pPr>
              <w:rPr>
                <w:sz w:val="24"/>
              </w:rPr>
            </w:pPr>
            <w:r>
              <w:rPr>
                <w:b/>
                <w:bCs/>
              </w:rPr>
              <w:t>Attributes:</w:t>
            </w:r>
          </w:p>
        </w:tc>
        <w:tc>
          <w:tcPr>
            <w:tcW w:w="0" w:type="auto"/>
            <w:vAlign w:val="center"/>
            <w:hideMark/>
          </w:tcPr>
          <w:p w14:paraId="4CA2CBA8" w14:textId="77777777" w:rsidR="00B64B28" w:rsidRDefault="00B64B28" w:rsidP="00466496">
            <w:pPr>
              <w:rPr>
                <w:sz w:val="24"/>
              </w:rPr>
            </w:pPr>
            <w:r>
              <w:t>none</w:t>
            </w:r>
          </w:p>
        </w:tc>
      </w:tr>
      <w:tr w:rsidR="00B64B28" w14:paraId="51BC3A89" w14:textId="77777777" w:rsidTr="00B64B28">
        <w:trPr>
          <w:tblCellSpacing w:w="15" w:type="dxa"/>
        </w:trPr>
        <w:tc>
          <w:tcPr>
            <w:tcW w:w="0" w:type="auto"/>
            <w:vAlign w:val="center"/>
            <w:hideMark/>
          </w:tcPr>
          <w:p w14:paraId="6FD7738F"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64"/>
              <w:gridCol w:w="1135"/>
              <w:gridCol w:w="1180"/>
              <w:gridCol w:w="4826"/>
            </w:tblGrid>
            <w:tr w:rsidR="00B64B28" w14:paraId="25A57A8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7919E1"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E299FD"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F3A6329"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DFB1D71" w14:textId="77777777" w:rsidR="00B64B28" w:rsidRDefault="00B64B28" w:rsidP="00466496">
                  <w:pPr>
                    <w:jc w:val="center"/>
                    <w:rPr>
                      <w:b/>
                      <w:bCs/>
                      <w:sz w:val="24"/>
                    </w:rPr>
                  </w:pPr>
                  <w:r>
                    <w:rPr>
                      <w:b/>
                      <w:bCs/>
                    </w:rPr>
                    <w:t>Definition</w:t>
                  </w:r>
                </w:p>
              </w:tc>
            </w:tr>
            <w:tr w:rsidR="00B64B28" w14:paraId="7BA9939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59637B" w14:textId="77777777" w:rsidR="00B64B28" w:rsidRDefault="004E159A" w:rsidP="00466496">
                  <w:pPr>
                    <w:rPr>
                      <w:sz w:val="24"/>
                    </w:rPr>
                  </w:pPr>
                  <w:hyperlink w:anchor="Person" w:history="1">
                    <w:r w:rsidR="00B64B28">
                      <w:rPr>
                        <w:rStyle w:val="Hyperlink"/>
                      </w:rPr>
                      <w:t>Pers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84A3D7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3262CD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A93301C" w14:textId="77777777" w:rsidR="00B64B28" w:rsidRDefault="00B64B28" w:rsidP="00466496">
                  <w:pPr>
                    <w:rPr>
                      <w:sz w:val="24"/>
                    </w:rPr>
                  </w:pPr>
                  <w:r>
                    <w:t>A person's name and contact details. Any additional information such as the address, contact email etc. should be supplied using CV parameters or user parameters.</w:t>
                  </w:r>
                </w:p>
              </w:tc>
            </w:tr>
            <w:tr w:rsidR="00B64B28" w14:paraId="03C24A5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390C82D" w14:textId="77777777" w:rsidR="00B64B28" w:rsidRDefault="004E159A" w:rsidP="00466496">
                  <w:pPr>
                    <w:rPr>
                      <w:sz w:val="24"/>
                    </w:rPr>
                  </w:pPr>
                  <w:hyperlink w:anchor="Organization" w:history="1">
                    <w:r w:rsidR="00B64B28">
                      <w:rPr>
                        <w:rStyle w:val="Hyperlink"/>
                      </w:rPr>
                      <w:t>Organiz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45C2D9B"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F4E632E"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D3FCDAE" w14:textId="77777777" w:rsidR="00B64B28" w:rsidRDefault="00B64B28" w:rsidP="00466496">
                  <w:pPr>
                    <w:rPr>
                      <w:sz w:val="24"/>
                    </w:rPr>
                  </w:pPr>
                  <w:r>
                    <w:t xml:space="preserve">Organizations are entities like companies, universities, government agencies. Any additional information such as the address, email etc. should be supplied either as CV parameters or as user parameters. </w:t>
                  </w:r>
                </w:p>
              </w:tc>
            </w:tr>
          </w:tbl>
          <w:p w14:paraId="4FAA423F" w14:textId="77777777" w:rsidR="00B64B28" w:rsidRDefault="00B64B28" w:rsidP="00466496">
            <w:pPr>
              <w:rPr>
                <w:sz w:val="24"/>
              </w:rPr>
            </w:pPr>
          </w:p>
        </w:tc>
      </w:tr>
      <w:tr w:rsidR="00B64B28" w14:paraId="054BACAE" w14:textId="77777777" w:rsidTr="00B64B28">
        <w:trPr>
          <w:tblCellSpacing w:w="15" w:type="dxa"/>
        </w:trPr>
        <w:tc>
          <w:tcPr>
            <w:tcW w:w="0" w:type="auto"/>
            <w:vAlign w:val="center"/>
            <w:hideMark/>
          </w:tcPr>
          <w:p w14:paraId="3D1E76D5" w14:textId="77777777" w:rsidR="00B64B28" w:rsidRDefault="00B64B28" w:rsidP="00466496">
            <w:pPr>
              <w:rPr>
                <w:sz w:val="24"/>
              </w:rPr>
            </w:pPr>
            <w:r>
              <w:rPr>
                <w:b/>
                <w:bCs/>
              </w:rPr>
              <w:t>Example Context:</w:t>
            </w:r>
          </w:p>
        </w:tc>
        <w:tc>
          <w:tcPr>
            <w:tcW w:w="0" w:type="auto"/>
            <w:vAlign w:val="center"/>
            <w:hideMark/>
          </w:tcPr>
          <w:p w14:paraId="54C193C8" w14:textId="77777777" w:rsidR="00B64B28" w:rsidRPr="00B61B52" w:rsidRDefault="00B64B28" w:rsidP="00466496">
            <w:pPr>
              <w:pStyle w:val="HTMLPreformatted"/>
              <w:rPr>
                <w:rFonts w:cs="Helvetica"/>
                <w:lang w:val="en-GB" w:eastAsia="en-GB"/>
              </w:rPr>
            </w:pPr>
            <w:r w:rsidRPr="00B61B52">
              <w:rPr>
                <w:rFonts w:cs="Helvetica"/>
                <w:lang w:val="en-GB" w:eastAsia="en-GB"/>
              </w:rPr>
              <w:t>&lt;AuditCollection xmlns="http://psidev.info/psi/pi/mzIdentML/1.1"&gt;</w:t>
            </w:r>
          </w:p>
          <w:p w14:paraId="214F47A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rson firstName="firstname" lastName="secondName" id="PERSON_DOC_OWNER"&gt;</w:t>
            </w:r>
          </w:p>
          <w:p w14:paraId="797CD65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Affiliation organization_ref="ORG_DOC_OWNER"/&gt;</w:t>
            </w:r>
          </w:p>
          <w:p w14:paraId="4538A1E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rson&gt;</w:t>
            </w:r>
          </w:p>
          <w:p w14:paraId="28A8C98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Organization name="myworkplace" id="ORG_DOC_OWNER"/&gt;</w:t>
            </w:r>
          </w:p>
          <w:p w14:paraId="6E4918DC" w14:textId="77777777" w:rsidR="00B64B28" w:rsidRPr="00B61B52" w:rsidRDefault="00B64B28" w:rsidP="00466496">
            <w:pPr>
              <w:pStyle w:val="HTMLPreformatted"/>
              <w:rPr>
                <w:rFonts w:cs="Helvetica"/>
                <w:lang w:val="en-GB" w:eastAsia="en-GB"/>
              </w:rPr>
            </w:pPr>
            <w:r w:rsidRPr="00B61B52">
              <w:rPr>
                <w:rFonts w:cs="Helvetica"/>
                <w:lang w:val="en-GB" w:eastAsia="en-GB"/>
              </w:rPr>
              <w:t>&lt;/AuditCollection&gt;</w:t>
            </w:r>
          </w:p>
        </w:tc>
      </w:tr>
    </w:tbl>
    <w:p w14:paraId="432C5352" w14:textId="77777777" w:rsidR="00B64B28" w:rsidRDefault="00B64B28" w:rsidP="00466496"/>
    <w:p w14:paraId="16854EE7" w14:textId="77777777" w:rsidR="00B64B28" w:rsidRDefault="00B64B28" w:rsidP="00466496">
      <w:pPr>
        <w:pStyle w:val="Heading2"/>
      </w:pPr>
      <w:bookmarkStart w:id="103" w:name="_Toc453235354"/>
      <w:r>
        <w:t>Element &lt;</w:t>
      </w:r>
      <w:bookmarkStart w:id="104" w:name="BibliographicReference"/>
      <w:r>
        <w:t>BibliographicReference</w:t>
      </w:r>
      <w:bookmarkEnd w:id="104"/>
      <w:r>
        <w:t>&gt;</w:t>
      </w:r>
      <w:bookmarkEnd w:id="10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6"/>
        <w:gridCol w:w="8556"/>
      </w:tblGrid>
      <w:tr w:rsidR="00B64B28" w14:paraId="33C6544E" w14:textId="77777777" w:rsidTr="00B64B28">
        <w:trPr>
          <w:tblCellSpacing w:w="15" w:type="dxa"/>
        </w:trPr>
        <w:tc>
          <w:tcPr>
            <w:tcW w:w="0" w:type="auto"/>
            <w:vAlign w:val="center"/>
            <w:hideMark/>
          </w:tcPr>
          <w:p w14:paraId="1330ACCB" w14:textId="77777777" w:rsidR="00B64B28" w:rsidRDefault="00B64B28" w:rsidP="00466496">
            <w:pPr>
              <w:rPr>
                <w:sz w:val="24"/>
              </w:rPr>
            </w:pPr>
            <w:r>
              <w:rPr>
                <w:b/>
                <w:bCs/>
              </w:rPr>
              <w:t>Definition:</w:t>
            </w:r>
          </w:p>
        </w:tc>
        <w:tc>
          <w:tcPr>
            <w:tcW w:w="0" w:type="auto"/>
            <w:vAlign w:val="center"/>
            <w:hideMark/>
          </w:tcPr>
          <w:p w14:paraId="4D61960D" w14:textId="77777777" w:rsidR="00B64B28" w:rsidRDefault="00B64B28" w:rsidP="00466496">
            <w:pPr>
              <w:rPr>
                <w:sz w:val="24"/>
              </w:rPr>
            </w:pPr>
            <w:r>
              <w:t xml:space="preserve">Any bibliographic references associated with the file </w:t>
            </w:r>
          </w:p>
        </w:tc>
      </w:tr>
      <w:tr w:rsidR="00B64B28" w14:paraId="24BDEAC6" w14:textId="77777777" w:rsidTr="00B64B28">
        <w:trPr>
          <w:tblCellSpacing w:w="15" w:type="dxa"/>
        </w:trPr>
        <w:tc>
          <w:tcPr>
            <w:tcW w:w="0" w:type="auto"/>
            <w:vAlign w:val="center"/>
            <w:hideMark/>
          </w:tcPr>
          <w:p w14:paraId="5A9CF72C" w14:textId="77777777" w:rsidR="00B64B28" w:rsidRDefault="00B64B28" w:rsidP="00466496">
            <w:pPr>
              <w:rPr>
                <w:sz w:val="24"/>
              </w:rPr>
            </w:pPr>
            <w:r>
              <w:rPr>
                <w:b/>
                <w:bCs/>
              </w:rPr>
              <w:t>Type:</w:t>
            </w:r>
          </w:p>
        </w:tc>
        <w:tc>
          <w:tcPr>
            <w:tcW w:w="0" w:type="auto"/>
            <w:vAlign w:val="center"/>
            <w:hideMark/>
          </w:tcPr>
          <w:p w14:paraId="52C32DB9" w14:textId="77777777" w:rsidR="00B64B28" w:rsidRDefault="00B64B28" w:rsidP="00466496">
            <w:pPr>
              <w:rPr>
                <w:sz w:val="24"/>
              </w:rPr>
            </w:pPr>
            <w:r>
              <w:t xml:space="preserve">BibliographicReferenceType </w:t>
            </w:r>
          </w:p>
        </w:tc>
      </w:tr>
      <w:tr w:rsidR="00B64B28" w14:paraId="261A90FE" w14:textId="77777777" w:rsidTr="00B64B28">
        <w:trPr>
          <w:tblCellSpacing w:w="15" w:type="dxa"/>
        </w:trPr>
        <w:tc>
          <w:tcPr>
            <w:tcW w:w="0" w:type="auto"/>
            <w:vAlign w:val="center"/>
            <w:hideMark/>
          </w:tcPr>
          <w:p w14:paraId="24E47C3B"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12"/>
              <w:gridCol w:w="977"/>
              <w:gridCol w:w="824"/>
              <w:gridCol w:w="5452"/>
            </w:tblGrid>
            <w:tr w:rsidR="00B64B28" w14:paraId="064A7CB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7EB627"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41EE463"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02C8B4C"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7E8BA94" w14:textId="77777777" w:rsidR="00B64B28" w:rsidRDefault="00B64B28" w:rsidP="00466496">
                  <w:pPr>
                    <w:jc w:val="center"/>
                    <w:rPr>
                      <w:b/>
                      <w:bCs/>
                      <w:sz w:val="24"/>
                    </w:rPr>
                  </w:pPr>
                  <w:r>
                    <w:rPr>
                      <w:b/>
                      <w:bCs/>
                    </w:rPr>
                    <w:t>Definition</w:t>
                  </w:r>
                </w:p>
              </w:tc>
            </w:tr>
            <w:tr w:rsidR="00B64B28" w14:paraId="7FA9858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9E12E6" w14:textId="77777777" w:rsidR="00B64B28" w:rsidRDefault="00B64B28" w:rsidP="00466496">
                  <w:pPr>
                    <w:rPr>
                      <w:sz w:val="24"/>
                    </w:rPr>
                  </w:pPr>
                  <w:r>
                    <w:t>autho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547ECC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3536570"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16736AE" w14:textId="77777777" w:rsidR="00B64B28" w:rsidRDefault="00B64B28" w:rsidP="00466496">
                  <w:pPr>
                    <w:rPr>
                      <w:sz w:val="24"/>
                    </w:rPr>
                  </w:pPr>
                  <w:r>
                    <w:t>The names of the authors of the reference.</w:t>
                  </w:r>
                </w:p>
              </w:tc>
            </w:tr>
            <w:tr w:rsidR="00B64B28" w14:paraId="71B5E4F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5738CF7" w14:textId="77777777" w:rsidR="00B64B28" w:rsidRDefault="00B64B28" w:rsidP="00466496">
                  <w:pPr>
                    <w:rPr>
                      <w:sz w:val="24"/>
                    </w:rPr>
                  </w:pPr>
                  <w:r>
                    <w:t>doi</w:t>
                  </w:r>
                </w:p>
              </w:tc>
              <w:tc>
                <w:tcPr>
                  <w:tcW w:w="0" w:type="auto"/>
                  <w:tcBorders>
                    <w:top w:val="outset" w:sz="6" w:space="0" w:color="auto"/>
                    <w:left w:val="outset" w:sz="6" w:space="0" w:color="auto"/>
                    <w:bottom w:val="outset" w:sz="6" w:space="0" w:color="auto"/>
                    <w:right w:val="outset" w:sz="6" w:space="0" w:color="auto"/>
                  </w:tcBorders>
                  <w:vAlign w:val="center"/>
                  <w:hideMark/>
                </w:tcPr>
                <w:p w14:paraId="5CF3B72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CC6EBDA"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652CE01" w14:textId="77777777" w:rsidR="00B64B28" w:rsidRDefault="00B64B28" w:rsidP="00466496">
                  <w:pPr>
                    <w:rPr>
                      <w:sz w:val="24"/>
                    </w:rPr>
                  </w:pPr>
                  <w:r>
                    <w:t>The DOI of the referenced publication.</w:t>
                  </w:r>
                </w:p>
              </w:tc>
            </w:tr>
            <w:tr w:rsidR="00B64B28" w14:paraId="31573FE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1DA115" w14:textId="77777777" w:rsidR="00B64B28" w:rsidRDefault="00B64B28" w:rsidP="00466496">
                  <w:pPr>
                    <w:rPr>
                      <w:sz w:val="24"/>
                    </w:rPr>
                  </w:pPr>
                  <w:r>
                    <w:t>editor</w:t>
                  </w:r>
                </w:p>
              </w:tc>
              <w:tc>
                <w:tcPr>
                  <w:tcW w:w="0" w:type="auto"/>
                  <w:tcBorders>
                    <w:top w:val="outset" w:sz="6" w:space="0" w:color="auto"/>
                    <w:left w:val="outset" w:sz="6" w:space="0" w:color="auto"/>
                    <w:bottom w:val="outset" w:sz="6" w:space="0" w:color="auto"/>
                    <w:right w:val="outset" w:sz="6" w:space="0" w:color="auto"/>
                  </w:tcBorders>
                  <w:vAlign w:val="center"/>
                  <w:hideMark/>
                </w:tcPr>
                <w:p w14:paraId="0DB99C3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4ABA26F"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78340BB" w14:textId="77777777" w:rsidR="00B64B28" w:rsidRDefault="00B64B28" w:rsidP="00466496">
                  <w:pPr>
                    <w:rPr>
                      <w:sz w:val="24"/>
                    </w:rPr>
                  </w:pPr>
                  <w:r>
                    <w:t>The editor(s) of the reference.</w:t>
                  </w:r>
                </w:p>
              </w:tc>
            </w:tr>
            <w:tr w:rsidR="00B64B28" w14:paraId="14D8B9F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B3BE91E"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46B206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CC7F19A"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D8C9262"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01E49DE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62A553" w14:textId="77777777" w:rsidR="00B64B28" w:rsidRDefault="00B64B28" w:rsidP="00466496">
                  <w:pPr>
                    <w:rPr>
                      <w:sz w:val="24"/>
                    </w:rPr>
                  </w:pPr>
                  <w:r>
                    <w:t>issue</w:t>
                  </w:r>
                </w:p>
              </w:tc>
              <w:tc>
                <w:tcPr>
                  <w:tcW w:w="0" w:type="auto"/>
                  <w:tcBorders>
                    <w:top w:val="outset" w:sz="6" w:space="0" w:color="auto"/>
                    <w:left w:val="outset" w:sz="6" w:space="0" w:color="auto"/>
                    <w:bottom w:val="outset" w:sz="6" w:space="0" w:color="auto"/>
                    <w:right w:val="outset" w:sz="6" w:space="0" w:color="auto"/>
                  </w:tcBorders>
                  <w:vAlign w:val="center"/>
                  <w:hideMark/>
                </w:tcPr>
                <w:p w14:paraId="386D394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13AD6E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953E0D1" w14:textId="77777777" w:rsidR="00B64B28" w:rsidRDefault="00B64B28" w:rsidP="00466496">
                  <w:pPr>
                    <w:rPr>
                      <w:sz w:val="24"/>
                    </w:rPr>
                  </w:pPr>
                  <w:r>
                    <w:t>The issue name or number.</w:t>
                  </w:r>
                </w:p>
              </w:tc>
            </w:tr>
            <w:tr w:rsidR="00B64B28" w14:paraId="66E9853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8A5094" w14:textId="77777777" w:rsidR="00B64B28" w:rsidRDefault="00B64B28" w:rsidP="00466496">
                  <w:pPr>
                    <w:rPr>
                      <w:sz w:val="24"/>
                    </w:rPr>
                  </w:pPr>
                  <w:r>
                    <w:lastRenderedPageBreak/>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742174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D84FE80"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224554F" w14:textId="77777777" w:rsidR="00B64B28" w:rsidRDefault="00B64B28" w:rsidP="00466496">
                  <w:pPr>
                    <w:rPr>
                      <w:sz w:val="24"/>
                    </w:rPr>
                  </w:pPr>
                  <w:r>
                    <w:t xml:space="preserve">The potentially ambiguous common identifier, such as a human-readable name for the instance. </w:t>
                  </w:r>
                </w:p>
              </w:tc>
            </w:tr>
            <w:tr w:rsidR="00B64B28" w14:paraId="3EC22D1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A9C204" w14:textId="77777777" w:rsidR="00B64B28" w:rsidRDefault="00B64B28" w:rsidP="00466496">
                  <w:pPr>
                    <w:rPr>
                      <w:sz w:val="24"/>
                    </w:rPr>
                  </w:pPr>
                  <w:r>
                    <w:t>pages</w:t>
                  </w:r>
                </w:p>
              </w:tc>
              <w:tc>
                <w:tcPr>
                  <w:tcW w:w="0" w:type="auto"/>
                  <w:tcBorders>
                    <w:top w:val="outset" w:sz="6" w:space="0" w:color="auto"/>
                    <w:left w:val="outset" w:sz="6" w:space="0" w:color="auto"/>
                    <w:bottom w:val="outset" w:sz="6" w:space="0" w:color="auto"/>
                    <w:right w:val="outset" w:sz="6" w:space="0" w:color="auto"/>
                  </w:tcBorders>
                  <w:vAlign w:val="center"/>
                  <w:hideMark/>
                </w:tcPr>
                <w:p w14:paraId="3684DE2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24B820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5C8ADD9" w14:textId="77777777" w:rsidR="00B64B28" w:rsidRDefault="00B64B28" w:rsidP="00466496">
                  <w:pPr>
                    <w:rPr>
                      <w:sz w:val="24"/>
                    </w:rPr>
                  </w:pPr>
                  <w:r>
                    <w:t>The page numbers.</w:t>
                  </w:r>
                </w:p>
              </w:tc>
            </w:tr>
            <w:tr w:rsidR="00B64B28" w14:paraId="3AA0F59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494564" w14:textId="77777777" w:rsidR="00B64B28" w:rsidRDefault="00B64B28" w:rsidP="00466496">
                  <w:pPr>
                    <w:rPr>
                      <w:sz w:val="24"/>
                    </w:rPr>
                  </w:pPr>
                  <w:r>
                    <w:t>publi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27F7EC5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D32855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6335717" w14:textId="77777777" w:rsidR="00B64B28" w:rsidRDefault="00B64B28" w:rsidP="00466496">
                  <w:pPr>
                    <w:rPr>
                      <w:sz w:val="24"/>
                    </w:rPr>
                  </w:pPr>
                  <w:r>
                    <w:t>The name of the journal, book etc.</w:t>
                  </w:r>
                </w:p>
              </w:tc>
            </w:tr>
            <w:tr w:rsidR="00B64B28" w14:paraId="70C8E45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FA2201" w14:textId="77777777" w:rsidR="00B64B28" w:rsidRDefault="00B64B28" w:rsidP="00466496">
                  <w:pPr>
                    <w:rPr>
                      <w:sz w:val="24"/>
                    </w:rPr>
                  </w:pPr>
                  <w:r>
                    <w:t>publisher</w:t>
                  </w:r>
                </w:p>
              </w:tc>
              <w:tc>
                <w:tcPr>
                  <w:tcW w:w="0" w:type="auto"/>
                  <w:tcBorders>
                    <w:top w:val="outset" w:sz="6" w:space="0" w:color="auto"/>
                    <w:left w:val="outset" w:sz="6" w:space="0" w:color="auto"/>
                    <w:bottom w:val="outset" w:sz="6" w:space="0" w:color="auto"/>
                    <w:right w:val="outset" w:sz="6" w:space="0" w:color="auto"/>
                  </w:tcBorders>
                  <w:vAlign w:val="center"/>
                  <w:hideMark/>
                </w:tcPr>
                <w:p w14:paraId="55F76823"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F62F68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297B35D" w14:textId="77777777" w:rsidR="00B64B28" w:rsidRDefault="00B64B28" w:rsidP="00466496">
                  <w:pPr>
                    <w:rPr>
                      <w:sz w:val="24"/>
                    </w:rPr>
                  </w:pPr>
                  <w:r>
                    <w:t>The publisher of the publication.</w:t>
                  </w:r>
                </w:p>
              </w:tc>
            </w:tr>
            <w:tr w:rsidR="00B64B28" w14:paraId="1195A5B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EC59C8" w14:textId="77777777" w:rsidR="00B64B28" w:rsidRDefault="00B64B28" w:rsidP="00466496">
                  <w:pPr>
                    <w:rPr>
                      <w:sz w:val="24"/>
                    </w:rPr>
                  </w:pPr>
                  <w:r>
                    <w:t>title</w:t>
                  </w:r>
                </w:p>
              </w:tc>
              <w:tc>
                <w:tcPr>
                  <w:tcW w:w="0" w:type="auto"/>
                  <w:tcBorders>
                    <w:top w:val="outset" w:sz="6" w:space="0" w:color="auto"/>
                    <w:left w:val="outset" w:sz="6" w:space="0" w:color="auto"/>
                    <w:bottom w:val="outset" w:sz="6" w:space="0" w:color="auto"/>
                    <w:right w:val="outset" w:sz="6" w:space="0" w:color="auto"/>
                  </w:tcBorders>
                  <w:vAlign w:val="center"/>
                  <w:hideMark/>
                </w:tcPr>
                <w:p w14:paraId="373D43D2"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45F93EC"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1BAAD43" w14:textId="77777777" w:rsidR="00B64B28" w:rsidRDefault="00B64B28" w:rsidP="00466496">
                  <w:pPr>
                    <w:rPr>
                      <w:sz w:val="24"/>
                    </w:rPr>
                  </w:pPr>
                  <w:r>
                    <w:t>The title of the BibliographicReference.</w:t>
                  </w:r>
                </w:p>
              </w:tc>
            </w:tr>
            <w:tr w:rsidR="00B64B28" w14:paraId="5A2612E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03A7DD" w14:textId="77777777" w:rsidR="00B64B28" w:rsidRDefault="00B64B28" w:rsidP="00466496">
                  <w:pPr>
                    <w:rPr>
                      <w:sz w:val="24"/>
                    </w:rPr>
                  </w:pPr>
                  <w:r>
                    <w:t>volu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84B9436"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681CE09"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CC9F0C2" w14:textId="77777777" w:rsidR="00B64B28" w:rsidRDefault="00B64B28" w:rsidP="00466496">
                  <w:pPr>
                    <w:rPr>
                      <w:sz w:val="24"/>
                    </w:rPr>
                  </w:pPr>
                  <w:r>
                    <w:t>The volume name or number.</w:t>
                  </w:r>
                </w:p>
              </w:tc>
            </w:tr>
            <w:tr w:rsidR="00B64B28" w14:paraId="009B321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AEF166" w14:textId="77777777" w:rsidR="00B64B28" w:rsidRDefault="00B64B28" w:rsidP="00466496">
                  <w:pPr>
                    <w:rPr>
                      <w:sz w:val="24"/>
                    </w:rPr>
                  </w:pPr>
                  <w:r>
                    <w:t>year</w:t>
                  </w:r>
                </w:p>
              </w:tc>
              <w:tc>
                <w:tcPr>
                  <w:tcW w:w="0" w:type="auto"/>
                  <w:tcBorders>
                    <w:top w:val="outset" w:sz="6" w:space="0" w:color="auto"/>
                    <w:left w:val="outset" w:sz="6" w:space="0" w:color="auto"/>
                    <w:bottom w:val="outset" w:sz="6" w:space="0" w:color="auto"/>
                    <w:right w:val="outset" w:sz="6" w:space="0" w:color="auto"/>
                  </w:tcBorders>
                  <w:vAlign w:val="center"/>
                  <w:hideMark/>
                </w:tcPr>
                <w:p w14:paraId="2F6F7740"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23E97A2"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64C1A57" w14:textId="77777777" w:rsidR="00B64B28" w:rsidRDefault="00B64B28" w:rsidP="00466496">
                  <w:pPr>
                    <w:rPr>
                      <w:sz w:val="24"/>
                    </w:rPr>
                  </w:pPr>
                  <w:r>
                    <w:t>The year of publication.</w:t>
                  </w:r>
                </w:p>
              </w:tc>
            </w:tr>
          </w:tbl>
          <w:p w14:paraId="5CDD0520" w14:textId="77777777" w:rsidR="00B64B28" w:rsidRDefault="00B64B28" w:rsidP="00466496">
            <w:pPr>
              <w:rPr>
                <w:sz w:val="24"/>
              </w:rPr>
            </w:pPr>
          </w:p>
        </w:tc>
      </w:tr>
      <w:tr w:rsidR="00B64B28" w14:paraId="70EFB4F9" w14:textId="77777777" w:rsidTr="00B64B28">
        <w:trPr>
          <w:tblCellSpacing w:w="15" w:type="dxa"/>
        </w:trPr>
        <w:tc>
          <w:tcPr>
            <w:tcW w:w="0" w:type="auto"/>
            <w:vAlign w:val="center"/>
            <w:hideMark/>
          </w:tcPr>
          <w:p w14:paraId="64392295" w14:textId="77777777" w:rsidR="00B64B28" w:rsidRDefault="00B64B28" w:rsidP="00466496">
            <w:pPr>
              <w:rPr>
                <w:sz w:val="24"/>
              </w:rPr>
            </w:pPr>
            <w:r>
              <w:rPr>
                <w:b/>
                <w:bCs/>
              </w:rPr>
              <w:lastRenderedPageBreak/>
              <w:t>Subelements:</w:t>
            </w:r>
          </w:p>
        </w:tc>
        <w:tc>
          <w:tcPr>
            <w:tcW w:w="0" w:type="auto"/>
            <w:vAlign w:val="center"/>
            <w:hideMark/>
          </w:tcPr>
          <w:p w14:paraId="7EF0A4D0" w14:textId="77777777" w:rsidR="00B64B28" w:rsidRDefault="00B64B28" w:rsidP="00466496">
            <w:pPr>
              <w:rPr>
                <w:sz w:val="24"/>
              </w:rPr>
            </w:pPr>
            <w:r>
              <w:t>none</w:t>
            </w:r>
          </w:p>
        </w:tc>
      </w:tr>
      <w:tr w:rsidR="00B64B28" w14:paraId="1E163E7A" w14:textId="77777777" w:rsidTr="00B64B28">
        <w:trPr>
          <w:tblCellSpacing w:w="15" w:type="dxa"/>
        </w:trPr>
        <w:tc>
          <w:tcPr>
            <w:tcW w:w="0" w:type="auto"/>
            <w:vAlign w:val="center"/>
            <w:hideMark/>
          </w:tcPr>
          <w:p w14:paraId="36FEA693" w14:textId="77777777" w:rsidR="00B64B28" w:rsidRDefault="00B64B28" w:rsidP="00466496">
            <w:pPr>
              <w:rPr>
                <w:sz w:val="24"/>
              </w:rPr>
            </w:pPr>
            <w:r>
              <w:rPr>
                <w:b/>
                <w:bCs/>
              </w:rPr>
              <w:t>Example Context:</w:t>
            </w:r>
          </w:p>
        </w:tc>
        <w:tc>
          <w:tcPr>
            <w:tcW w:w="0" w:type="auto"/>
            <w:vAlign w:val="center"/>
            <w:hideMark/>
          </w:tcPr>
          <w:p w14:paraId="62492174" w14:textId="77777777" w:rsidR="00B64B28" w:rsidRPr="00B61B52" w:rsidRDefault="00B64B28" w:rsidP="00466496">
            <w:pPr>
              <w:pStyle w:val="HTMLPreformatted"/>
              <w:rPr>
                <w:rFonts w:cs="Helvetica"/>
                <w:lang w:val="en-GB" w:eastAsia="en-GB"/>
              </w:rPr>
            </w:pPr>
            <w:r w:rsidRPr="00B61B52">
              <w:rPr>
                <w:rFonts w:cs="Helvetica"/>
                <w:lang w:val="en-GB" w:eastAsia="en-GB"/>
              </w:rPr>
              <w:t>&lt;BibliographicReference</w:t>
            </w:r>
          </w:p>
          <w:p w14:paraId="2A9546F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authors="David N. Perkins, Darryl J. C. Pappin, David M. Creasy, John S. Cottrell" editor=""</w:t>
            </w:r>
          </w:p>
          <w:p w14:paraId="3BD14EA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id="10.1002/(SICI)1522-2683(19991201)20:18&lt;3551::AID-ELPS3551&gt;3.0.CO;2-2"</w:t>
            </w:r>
          </w:p>
          <w:p w14:paraId="67C3F28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name="Probability-based protein identification by searching sequence databases using mass spectrometry data"</w:t>
            </w:r>
          </w:p>
          <w:p w14:paraId="633B066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issue="18" pages="3551-3567" publication="Electrophoresis" volume="20" year="1999"</w:t>
            </w:r>
          </w:p>
          <w:p w14:paraId="6A72229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ublisher="Wiley VCH"</w:t>
            </w:r>
          </w:p>
          <w:p w14:paraId="37A6E8E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title="Probability-based protein identification by searching sequence databases using mass spectrometry data"</w:t>
            </w:r>
          </w:p>
          <w:p w14:paraId="1940E5A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69B69F9D" w14:textId="77777777" w:rsidR="00B64B28" w:rsidRPr="00B61B52" w:rsidRDefault="00B64B28" w:rsidP="00466496">
            <w:pPr>
              <w:pStyle w:val="HTMLPreformatted"/>
              <w:rPr>
                <w:rFonts w:cs="Helvetica"/>
                <w:lang w:val="en-GB" w:eastAsia="en-GB"/>
              </w:rPr>
            </w:pPr>
            <w:r w:rsidRPr="00B61B52">
              <w:rPr>
                <w:rFonts w:cs="Helvetica"/>
                <w:lang w:val="en-GB" w:eastAsia="en-GB"/>
              </w:rPr>
              <w:t>&lt;/BibliographicReference&gt;</w:t>
            </w:r>
          </w:p>
        </w:tc>
      </w:tr>
    </w:tbl>
    <w:p w14:paraId="56678C23" w14:textId="77777777" w:rsidR="00B64B28" w:rsidRDefault="00B64B28" w:rsidP="00466496"/>
    <w:p w14:paraId="5D77EEEF" w14:textId="77777777" w:rsidR="00B64B28" w:rsidRDefault="00B64B28" w:rsidP="00466496">
      <w:pPr>
        <w:pStyle w:val="Heading2"/>
      </w:pPr>
      <w:bookmarkStart w:id="105" w:name="_Toc453235355"/>
      <w:r>
        <w:t>Element &lt;</w:t>
      </w:r>
      <w:bookmarkStart w:id="106" w:name="ContactRole"/>
      <w:r>
        <w:t>ContactRole</w:t>
      </w:r>
      <w:bookmarkEnd w:id="106"/>
      <w:r>
        <w:t>&gt;</w:t>
      </w:r>
      <w:bookmarkEnd w:id="10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16"/>
        <w:gridCol w:w="8446"/>
      </w:tblGrid>
      <w:tr w:rsidR="00B64B28" w14:paraId="2242732B" w14:textId="77777777" w:rsidTr="00B64B28">
        <w:trPr>
          <w:tblCellSpacing w:w="15" w:type="dxa"/>
        </w:trPr>
        <w:tc>
          <w:tcPr>
            <w:tcW w:w="0" w:type="auto"/>
            <w:vAlign w:val="center"/>
            <w:hideMark/>
          </w:tcPr>
          <w:p w14:paraId="5D1626F5" w14:textId="77777777" w:rsidR="00B64B28" w:rsidRDefault="00B64B28" w:rsidP="00466496">
            <w:pPr>
              <w:rPr>
                <w:sz w:val="24"/>
              </w:rPr>
            </w:pPr>
            <w:r>
              <w:rPr>
                <w:b/>
                <w:bCs/>
              </w:rPr>
              <w:t>Definition:</w:t>
            </w:r>
          </w:p>
        </w:tc>
        <w:tc>
          <w:tcPr>
            <w:tcW w:w="0" w:type="auto"/>
            <w:vAlign w:val="center"/>
            <w:hideMark/>
          </w:tcPr>
          <w:p w14:paraId="35E16091" w14:textId="77777777" w:rsidR="00B64B28" w:rsidRDefault="00B64B28" w:rsidP="00466496">
            <w:pPr>
              <w:rPr>
                <w:sz w:val="24"/>
              </w:rPr>
            </w:pPr>
            <w:r>
              <w:t xml:space="preserve">The Contact that provided the document instance. </w:t>
            </w:r>
          </w:p>
        </w:tc>
      </w:tr>
      <w:tr w:rsidR="00B64B28" w14:paraId="69EEFE87" w14:textId="77777777" w:rsidTr="00B64B28">
        <w:trPr>
          <w:tblCellSpacing w:w="15" w:type="dxa"/>
        </w:trPr>
        <w:tc>
          <w:tcPr>
            <w:tcW w:w="0" w:type="auto"/>
            <w:vAlign w:val="center"/>
            <w:hideMark/>
          </w:tcPr>
          <w:p w14:paraId="6A48FFF3" w14:textId="77777777" w:rsidR="00B64B28" w:rsidRDefault="00B64B28" w:rsidP="00466496">
            <w:pPr>
              <w:rPr>
                <w:sz w:val="24"/>
              </w:rPr>
            </w:pPr>
            <w:r>
              <w:rPr>
                <w:b/>
                <w:bCs/>
              </w:rPr>
              <w:t>Type:</w:t>
            </w:r>
          </w:p>
        </w:tc>
        <w:tc>
          <w:tcPr>
            <w:tcW w:w="0" w:type="auto"/>
            <w:vAlign w:val="center"/>
            <w:hideMark/>
          </w:tcPr>
          <w:p w14:paraId="0D900A7C" w14:textId="77777777" w:rsidR="00B64B28" w:rsidRDefault="00B64B28" w:rsidP="00466496">
            <w:pPr>
              <w:rPr>
                <w:sz w:val="24"/>
              </w:rPr>
            </w:pPr>
            <w:r>
              <w:t xml:space="preserve">ContactRoleType </w:t>
            </w:r>
          </w:p>
        </w:tc>
      </w:tr>
      <w:tr w:rsidR="00B64B28" w14:paraId="59B9493B" w14:textId="77777777" w:rsidTr="00B64B28">
        <w:trPr>
          <w:tblCellSpacing w:w="15" w:type="dxa"/>
        </w:trPr>
        <w:tc>
          <w:tcPr>
            <w:tcW w:w="0" w:type="auto"/>
            <w:vAlign w:val="center"/>
            <w:hideMark/>
          </w:tcPr>
          <w:p w14:paraId="10A765D3"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77"/>
              <w:gridCol w:w="1010"/>
              <w:gridCol w:w="824"/>
              <w:gridCol w:w="5144"/>
            </w:tblGrid>
            <w:tr w:rsidR="00B64B28" w14:paraId="22B074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FA0EE5"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41A265C"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A3E4F9E"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814E94" w14:textId="77777777" w:rsidR="00B64B28" w:rsidRDefault="00B64B28" w:rsidP="00466496">
                  <w:pPr>
                    <w:jc w:val="center"/>
                    <w:rPr>
                      <w:b/>
                      <w:bCs/>
                      <w:sz w:val="24"/>
                    </w:rPr>
                  </w:pPr>
                  <w:r>
                    <w:rPr>
                      <w:b/>
                      <w:bCs/>
                    </w:rPr>
                    <w:t>Definition</w:t>
                  </w:r>
                </w:p>
              </w:tc>
            </w:tr>
            <w:tr w:rsidR="00B64B28" w14:paraId="5D29339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67C0D04" w14:textId="77777777" w:rsidR="00B64B28" w:rsidRDefault="00B64B28" w:rsidP="00466496">
                  <w:pPr>
                    <w:rPr>
                      <w:sz w:val="24"/>
                    </w:rPr>
                  </w:pPr>
                  <w:r>
                    <w:t>contac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00C4ACA"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29DF64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0FE0C42" w14:textId="77777777" w:rsidR="00B64B28" w:rsidRDefault="00B64B28" w:rsidP="00466496">
                  <w:pPr>
                    <w:rPr>
                      <w:sz w:val="24"/>
                    </w:rPr>
                  </w:pPr>
                  <w:r>
                    <w:t xml:space="preserve">When a ContactRole is used, it specifies which Contact the role is associated with. </w:t>
                  </w:r>
                </w:p>
              </w:tc>
            </w:tr>
          </w:tbl>
          <w:p w14:paraId="10AD0C30" w14:textId="77777777" w:rsidR="00B64B28" w:rsidRDefault="00B64B28" w:rsidP="00466496">
            <w:pPr>
              <w:rPr>
                <w:sz w:val="24"/>
              </w:rPr>
            </w:pPr>
          </w:p>
        </w:tc>
      </w:tr>
      <w:tr w:rsidR="00B64B28" w14:paraId="351874D0" w14:textId="77777777" w:rsidTr="00B64B28">
        <w:trPr>
          <w:tblCellSpacing w:w="15" w:type="dxa"/>
        </w:trPr>
        <w:tc>
          <w:tcPr>
            <w:tcW w:w="0" w:type="auto"/>
            <w:vAlign w:val="center"/>
            <w:hideMark/>
          </w:tcPr>
          <w:p w14:paraId="343B3453"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58"/>
              <w:gridCol w:w="1135"/>
              <w:gridCol w:w="1180"/>
              <w:gridCol w:w="4382"/>
            </w:tblGrid>
            <w:tr w:rsidR="00B64B28" w14:paraId="0339D03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E533076"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87716AE"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BADD5B2"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6EBE840" w14:textId="77777777" w:rsidR="00B64B28" w:rsidRDefault="00B64B28" w:rsidP="00466496">
                  <w:pPr>
                    <w:jc w:val="center"/>
                    <w:rPr>
                      <w:b/>
                      <w:bCs/>
                      <w:sz w:val="24"/>
                    </w:rPr>
                  </w:pPr>
                  <w:r>
                    <w:rPr>
                      <w:b/>
                      <w:bCs/>
                    </w:rPr>
                    <w:t>Definition</w:t>
                  </w:r>
                </w:p>
              </w:tc>
            </w:tr>
            <w:tr w:rsidR="00B64B28" w14:paraId="043AF1D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F6B110" w14:textId="77777777" w:rsidR="00B64B28" w:rsidRDefault="004E159A" w:rsidP="00466496">
                  <w:pPr>
                    <w:rPr>
                      <w:sz w:val="24"/>
                    </w:rPr>
                  </w:pPr>
                  <w:hyperlink w:anchor="Role" w:history="1">
                    <w:r w:rsidR="00B64B28">
                      <w:rPr>
                        <w:rStyle w:val="Hyperlink"/>
                      </w:rPr>
                      <w: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1F3AB27"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BF9B6B6"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5E318CA" w14:textId="77777777" w:rsidR="00B64B28" w:rsidRDefault="00B64B28" w:rsidP="00466496">
                  <w:pPr>
                    <w:rPr>
                      <w:sz w:val="24"/>
                    </w:rPr>
                  </w:pPr>
                  <w:r>
                    <w:t xml:space="preserve">The roles (lab equipment sales, contractor, etc.) the Contact fills. </w:t>
                  </w:r>
                </w:p>
              </w:tc>
            </w:tr>
          </w:tbl>
          <w:p w14:paraId="645BE977" w14:textId="77777777" w:rsidR="00B64B28" w:rsidRDefault="00B64B28" w:rsidP="00466496">
            <w:pPr>
              <w:rPr>
                <w:sz w:val="24"/>
              </w:rPr>
            </w:pPr>
          </w:p>
        </w:tc>
      </w:tr>
      <w:tr w:rsidR="00B64B28" w14:paraId="43A2D047" w14:textId="77777777" w:rsidTr="00B64B28">
        <w:trPr>
          <w:tblCellSpacing w:w="15" w:type="dxa"/>
        </w:trPr>
        <w:tc>
          <w:tcPr>
            <w:tcW w:w="0" w:type="auto"/>
            <w:vAlign w:val="center"/>
            <w:hideMark/>
          </w:tcPr>
          <w:p w14:paraId="06462FB3" w14:textId="77777777" w:rsidR="00B64B28" w:rsidRDefault="00B64B28" w:rsidP="00466496">
            <w:pPr>
              <w:rPr>
                <w:sz w:val="24"/>
              </w:rPr>
            </w:pPr>
            <w:r>
              <w:rPr>
                <w:b/>
                <w:bCs/>
              </w:rPr>
              <w:t>Example Context:</w:t>
            </w:r>
          </w:p>
        </w:tc>
        <w:tc>
          <w:tcPr>
            <w:tcW w:w="0" w:type="auto"/>
            <w:vAlign w:val="center"/>
            <w:hideMark/>
          </w:tcPr>
          <w:p w14:paraId="4DA09B3A" w14:textId="77777777" w:rsidR="00B64B28" w:rsidRPr="00B61B52" w:rsidRDefault="00B64B28" w:rsidP="00466496">
            <w:pPr>
              <w:pStyle w:val="HTMLPreformatted"/>
              <w:rPr>
                <w:rFonts w:cs="Helvetica"/>
                <w:lang w:val="en-GB" w:eastAsia="en-GB"/>
              </w:rPr>
            </w:pPr>
            <w:r w:rsidRPr="00B61B52">
              <w:rPr>
                <w:rFonts w:cs="Helvetica"/>
                <w:lang w:val="en-GB" w:eastAsia="en-GB"/>
              </w:rPr>
              <w:t>&lt;ContactRole contact_ref="PERSON_DOC_OWNER"&gt;</w:t>
            </w:r>
          </w:p>
          <w:p w14:paraId="256FD89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4ED3D3A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71" name="researcher" cvRef="PSI-MS"/&gt;</w:t>
            </w:r>
          </w:p>
          <w:p w14:paraId="2F6B37C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3F47E180" w14:textId="77777777" w:rsidR="00B64B28" w:rsidRPr="00B61B52" w:rsidRDefault="00B64B28" w:rsidP="00466496">
            <w:pPr>
              <w:pStyle w:val="HTMLPreformatted"/>
              <w:rPr>
                <w:rFonts w:cs="Helvetica"/>
                <w:lang w:val="en-GB" w:eastAsia="en-GB"/>
              </w:rPr>
            </w:pPr>
            <w:r w:rsidRPr="00B61B52">
              <w:rPr>
                <w:rFonts w:cs="Helvetica"/>
                <w:lang w:val="en-GB" w:eastAsia="en-GB"/>
              </w:rPr>
              <w:t>&lt;/ContactRole&gt;</w:t>
            </w:r>
          </w:p>
        </w:tc>
      </w:tr>
    </w:tbl>
    <w:p w14:paraId="581D1965" w14:textId="77777777" w:rsidR="00B64B28" w:rsidRDefault="00B64B28" w:rsidP="00466496"/>
    <w:p w14:paraId="6F641D37" w14:textId="77777777" w:rsidR="00B64B28" w:rsidRDefault="00B64B28" w:rsidP="00466496">
      <w:pPr>
        <w:pStyle w:val="Heading2"/>
      </w:pPr>
      <w:bookmarkStart w:id="107" w:name="_Toc453235356"/>
      <w:r>
        <w:t>Element &lt;</w:t>
      </w:r>
      <w:bookmarkStart w:id="108" w:name="Customizations"/>
      <w:r>
        <w:t>Customizations</w:t>
      </w:r>
      <w:bookmarkEnd w:id="108"/>
      <w:r>
        <w:t>&gt;</w:t>
      </w:r>
      <w:bookmarkEnd w:id="10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43"/>
        <w:gridCol w:w="8419"/>
      </w:tblGrid>
      <w:tr w:rsidR="00B64B28" w14:paraId="067272B5" w14:textId="77777777" w:rsidTr="00B64B28">
        <w:trPr>
          <w:tblCellSpacing w:w="15" w:type="dxa"/>
        </w:trPr>
        <w:tc>
          <w:tcPr>
            <w:tcW w:w="0" w:type="auto"/>
            <w:vAlign w:val="center"/>
            <w:hideMark/>
          </w:tcPr>
          <w:p w14:paraId="6EC1CBE7" w14:textId="77777777" w:rsidR="00B64B28" w:rsidRDefault="00B64B28" w:rsidP="00466496">
            <w:pPr>
              <w:rPr>
                <w:sz w:val="24"/>
              </w:rPr>
            </w:pPr>
            <w:r>
              <w:rPr>
                <w:b/>
                <w:bCs/>
              </w:rPr>
              <w:t>Definition:</w:t>
            </w:r>
          </w:p>
        </w:tc>
        <w:tc>
          <w:tcPr>
            <w:tcW w:w="0" w:type="auto"/>
            <w:vAlign w:val="center"/>
            <w:hideMark/>
          </w:tcPr>
          <w:p w14:paraId="1BB83FC0" w14:textId="77777777" w:rsidR="00B64B28" w:rsidRDefault="00B64B28" w:rsidP="00466496">
            <w:pPr>
              <w:rPr>
                <w:sz w:val="24"/>
              </w:rPr>
            </w:pPr>
            <w:r>
              <w:t xml:space="preserve">Any customizations to the software, such as alternative scoring mechanisms implemented, should be documented here as free text. </w:t>
            </w:r>
          </w:p>
        </w:tc>
      </w:tr>
      <w:tr w:rsidR="00B64B28" w14:paraId="67B255A3" w14:textId="77777777" w:rsidTr="00B64B28">
        <w:trPr>
          <w:tblCellSpacing w:w="15" w:type="dxa"/>
        </w:trPr>
        <w:tc>
          <w:tcPr>
            <w:tcW w:w="0" w:type="auto"/>
            <w:vAlign w:val="center"/>
            <w:hideMark/>
          </w:tcPr>
          <w:p w14:paraId="6FA747F1" w14:textId="77777777" w:rsidR="00B64B28" w:rsidRDefault="00B64B28" w:rsidP="00466496">
            <w:pPr>
              <w:rPr>
                <w:sz w:val="24"/>
              </w:rPr>
            </w:pPr>
            <w:r>
              <w:rPr>
                <w:b/>
                <w:bCs/>
              </w:rPr>
              <w:t>Type:</w:t>
            </w:r>
          </w:p>
        </w:tc>
        <w:tc>
          <w:tcPr>
            <w:tcW w:w="0" w:type="auto"/>
            <w:vAlign w:val="center"/>
            <w:hideMark/>
          </w:tcPr>
          <w:p w14:paraId="7F7FDF9C" w14:textId="77777777" w:rsidR="00B64B28" w:rsidRDefault="00B64B28" w:rsidP="00466496">
            <w:pPr>
              <w:rPr>
                <w:sz w:val="24"/>
              </w:rPr>
            </w:pPr>
            <w:r>
              <w:t xml:space="preserve">xsd:string </w:t>
            </w:r>
          </w:p>
        </w:tc>
      </w:tr>
      <w:tr w:rsidR="00B64B28" w14:paraId="07F31258" w14:textId="77777777" w:rsidTr="00B64B28">
        <w:trPr>
          <w:tblCellSpacing w:w="15" w:type="dxa"/>
        </w:trPr>
        <w:tc>
          <w:tcPr>
            <w:tcW w:w="0" w:type="auto"/>
            <w:vAlign w:val="center"/>
            <w:hideMark/>
          </w:tcPr>
          <w:p w14:paraId="3F8C32B2" w14:textId="77777777" w:rsidR="00B64B28" w:rsidRDefault="00B64B28" w:rsidP="00466496">
            <w:pPr>
              <w:rPr>
                <w:sz w:val="24"/>
              </w:rPr>
            </w:pPr>
            <w:r>
              <w:rPr>
                <w:b/>
                <w:bCs/>
              </w:rPr>
              <w:t>Attributes:</w:t>
            </w:r>
          </w:p>
        </w:tc>
        <w:tc>
          <w:tcPr>
            <w:tcW w:w="0" w:type="auto"/>
            <w:vAlign w:val="center"/>
            <w:hideMark/>
          </w:tcPr>
          <w:p w14:paraId="0081A066" w14:textId="77777777" w:rsidR="00B64B28" w:rsidRDefault="00B64B28" w:rsidP="00466496">
            <w:pPr>
              <w:rPr>
                <w:sz w:val="24"/>
              </w:rPr>
            </w:pPr>
            <w:r>
              <w:t>none</w:t>
            </w:r>
          </w:p>
        </w:tc>
      </w:tr>
      <w:tr w:rsidR="00B64B28" w14:paraId="117DAAD5" w14:textId="77777777" w:rsidTr="00B64B28">
        <w:trPr>
          <w:tblCellSpacing w:w="15" w:type="dxa"/>
        </w:trPr>
        <w:tc>
          <w:tcPr>
            <w:tcW w:w="0" w:type="auto"/>
            <w:vAlign w:val="center"/>
            <w:hideMark/>
          </w:tcPr>
          <w:p w14:paraId="131370AC" w14:textId="77777777" w:rsidR="00B64B28" w:rsidRDefault="00B64B28" w:rsidP="00466496">
            <w:pPr>
              <w:rPr>
                <w:sz w:val="24"/>
              </w:rPr>
            </w:pPr>
            <w:r>
              <w:rPr>
                <w:b/>
                <w:bCs/>
              </w:rPr>
              <w:t>Subelements:</w:t>
            </w:r>
          </w:p>
        </w:tc>
        <w:tc>
          <w:tcPr>
            <w:tcW w:w="0" w:type="auto"/>
            <w:vAlign w:val="center"/>
            <w:hideMark/>
          </w:tcPr>
          <w:p w14:paraId="6BD62606" w14:textId="77777777" w:rsidR="00B64B28" w:rsidRDefault="00B64B28" w:rsidP="00466496">
            <w:pPr>
              <w:rPr>
                <w:sz w:val="24"/>
              </w:rPr>
            </w:pPr>
            <w:r>
              <w:t>none</w:t>
            </w:r>
          </w:p>
        </w:tc>
      </w:tr>
      <w:tr w:rsidR="00B64B28" w14:paraId="79F5949B" w14:textId="77777777" w:rsidTr="00B64B28">
        <w:trPr>
          <w:tblCellSpacing w:w="15" w:type="dxa"/>
        </w:trPr>
        <w:tc>
          <w:tcPr>
            <w:tcW w:w="0" w:type="auto"/>
            <w:vAlign w:val="center"/>
            <w:hideMark/>
          </w:tcPr>
          <w:p w14:paraId="1D0F65CD" w14:textId="77777777" w:rsidR="00B64B28" w:rsidRDefault="00B64B28" w:rsidP="00466496">
            <w:pPr>
              <w:rPr>
                <w:sz w:val="24"/>
              </w:rPr>
            </w:pPr>
            <w:r>
              <w:rPr>
                <w:b/>
                <w:bCs/>
              </w:rPr>
              <w:t>Example Context:</w:t>
            </w:r>
          </w:p>
        </w:tc>
        <w:tc>
          <w:tcPr>
            <w:tcW w:w="0" w:type="auto"/>
            <w:vAlign w:val="center"/>
            <w:hideMark/>
          </w:tcPr>
          <w:p w14:paraId="72C13AB1" w14:textId="77777777" w:rsidR="00B64B28" w:rsidRPr="00B61B52" w:rsidRDefault="00B64B28" w:rsidP="00466496">
            <w:pPr>
              <w:pStyle w:val="HTMLPreformatted"/>
              <w:rPr>
                <w:rFonts w:cs="Helvetica"/>
                <w:lang w:val="en-GB" w:eastAsia="en-GB"/>
              </w:rPr>
            </w:pPr>
            <w:r w:rsidRPr="00B61B52">
              <w:rPr>
                <w:rFonts w:cs="Helvetica"/>
                <w:lang w:val="en-GB" w:eastAsia="en-GB"/>
              </w:rPr>
              <w:t>&lt;Customizations&gt; No customisations &lt;/Customizations&gt;</w:t>
            </w:r>
          </w:p>
        </w:tc>
      </w:tr>
    </w:tbl>
    <w:p w14:paraId="5D52E555" w14:textId="77777777" w:rsidR="00B64B28" w:rsidRDefault="00B64B28" w:rsidP="00466496"/>
    <w:p w14:paraId="5034E4CA" w14:textId="77777777" w:rsidR="00B64B28" w:rsidRDefault="00B64B28" w:rsidP="00466496">
      <w:pPr>
        <w:pStyle w:val="Heading2"/>
      </w:pPr>
      <w:bookmarkStart w:id="109" w:name="_Toc453235357"/>
      <w:r>
        <w:t>Element &lt;</w:t>
      </w:r>
      <w:bookmarkStart w:id="110" w:name="DBSequence"/>
      <w:r>
        <w:t>DBSequence</w:t>
      </w:r>
      <w:bookmarkEnd w:id="110"/>
      <w:r>
        <w:t>&gt;</w:t>
      </w:r>
      <w:bookmarkEnd w:id="10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1"/>
        <w:gridCol w:w="8671"/>
      </w:tblGrid>
      <w:tr w:rsidR="00B64B28" w14:paraId="5F8E70DE" w14:textId="77777777" w:rsidTr="00B64B28">
        <w:trPr>
          <w:tblCellSpacing w:w="15" w:type="dxa"/>
        </w:trPr>
        <w:tc>
          <w:tcPr>
            <w:tcW w:w="0" w:type="auto"/>
            <w:vAlign w:val="center"/>
            <w:hideMark/>
          </w:tcPr>
          <w:p w14:paraId="1839FD57" w14:textId="77777777" w:rsidR="00B64B28" w:rsidRDefault="00B64B28" w:rsidP="00466496">
            <w:pPr>
              <w:rPr>
                <w:sz w:val="24"/>
              </w:rPr>
            </w:pPr>
            <w:r>
              <w:rPr>
                <w:b/>
                <w:bCs/>
              </w:rPr>
              <w:t>Definition:</w:t>
            </w:r>
          </w:p>
        </w:tc>
        <w:tc>
          <w:tcPr>
            <w:tcW w:w="0" w:type="auto"/>
            <w:vAlign w:val="center"/>
            <w:hideMark/>
          </w:tcPr>
          <w:p w14:paraId="03B8B1ED" w14:textId="77777777" w:rsidR="00B64B28" w:rsidRDefault="00B64B28" w:rsidP="00466496">
            <w:pPr>
              <w:rPr>
                <w:sz w:val="24"/>
              </w:rPr>
            </w:pPr>
            <w:r>
              <w:t xml:space="preserve">A database sequence from the specified SearchDatabase (nucleic acid or amino acid). If the sequence is nucleic acid, the source nucleic acid sequence should be given in the seq attribute rather than a translated sequence. </w:t>
            </w:r>
          </w:p>
        </w:tc>
      </w:tr>
      <w:tr w:rsidR="00B64B28" w14:paraId="514B454B" w14:textId="77777777" w:rsidTr="00B64B28">
        <w:trPr>
          <w:tblCellSpacing w:w="15" w:type="dxa"/>
        </w:trPr>
        <w:tc>
          <w:tcPr>
            <w:tcW w:w="0" w:type="auto"/>
            <w:vAlign w:val="center"/>
            <w:hideMark/>
          </w:tcPr>
          <w:p w14:paraId="768CCF15" w14:textId="77777777" w:rsidR="00B64B28" w:rsidRDefault="00B64B28" w:rsidP="00466496">
            <w:pPr>
              <w:rPr>
                <w:sz w:val="24"/>
              </w:rPr>
            </w:pPr>
            <w:r>
              <w:rPr>
                <w:b/>
                <w:bCs/>
              </w:rPr>
              <w:t>Type:</w:t>
            </w:r>
          </w:p>
        </w:tc>
        <w:tc>
          <w:tcPr>
            <w:tcW w:w="0" w:type="auto"/>
            <w:vAlign w:val="center"/>
            <w:hideMark/>
          </w:tcPr>
          <w:p w14:paraId="12F1620D" w14:textId="77777777" w:rsidR="00B64B28" w:rsidRDefault="00B64B28" w:rsidP="00466496">
            <w:pPr>
              <w:rPr>
                <w:sz w:val="24"/>
              </w:rPr>
            </w:pPr>
            <w:r>
              <w:t xml:space="preserve">DBSequenceType </w:t>
            </w:r>
          </w:p>
        </w:tc>
      </w:tr>
      <w:tr w:rsidR="00B64B28" w14:paraId="6AF14FB5" w14:textId="77777777" w:rsidTr="00B64B28">
        <w:trPr>
          <w:tblCellSpacing w:w="15" w:type="dxa"/>
        </w:trPr>
        <w:tc>
          <w:tcPr>
            <w:tcW w:w="0" w:type="auto"/>
            <w:vAlign w:val="center"/>
            <w:hideMark/>
          </w:tcPr>
          <w:p w14:paraId="4FAE2D68"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978"/>
              <w:gridCol w:w="824"/>
              <w:gridCol w:w="4871"/>
            </w:tblGrid>
            <w:tr w:rsidR="00B64B28" w14:paraId="7057C7E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810BC7B"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51BA262" w14:textId="77777777" w:rsidR="00B64B28" w:rsidRDefault="00B64B28" w:rsidP="00466496">
                  <w:pPr>
                    <w:jc w:val="center"/>
                    <w:rPr>
                      <w:b/>
                      <w:bCs/>
                      <w:sz w:val="24"/>
                    </w:rPr>
                  </w:pPr>
                  <w:r>
                    <w:rPr>
                      <w:b/>
                      <w:bCs/>
                    </w:rPr>
                    <w:t xml:space="preserve">Data </w:t>
                  </w:r>
                  <w:r>
                    <w:rPr>
                      <w:b/>
                      <w:bCs/>
                    </w:rPr>
                    <w:lastRenderedPageBreak/>
                    <w:t>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7031726C" w14:textId="77777777" w:rsidR="00B64B28" w:rsidRDefault="00B64B28" w:rsidP="00466496">
                  <w:pPr>
                    <w:jc w:val="center"/>
                    <w:rPr>
                      <w:b/>
                      <w:bCs/>
                      <w:sz w:val="24"/>
                    </w:rPr>
                  </w:pPr>
                  <w:r>
                    <w:rPr>
                      <w:b/>
                      <w:bCs/>
                    </w:rPr>
                    <w:lastRenderedPageBreak/>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3FF9DDC" w14:textId="77777777" w:rsidR="00B64B28" w:rsidRDefault="00B64B28" w:rsidP="00466496">
                  <w:pPr>
                    <w:jc w:val="center"/>
                    <w:rPr>
                      <w:b/>
                      <w:bCs/>
                      <w:sz w:val="24"/>
                    </w:rPr>
                  </w:pPr>
                  <w:r>
                    <w:rPr>
                      <w:b/>
                      <w:bCs/>
                    </w:rPr>
                    <w:t>Definition</w:t>
                  </w:r>
                </w:p>
              </w:tc>
            </w:tr>
            <w:tr w:rsidR="00B64B28" w14:paraId="4717DD6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9BDD19" w14:textId="77777777" w:rsidR="00B64B28" w:rsidRDefault="00B64B28" w:rsidP="00466496">
                  <w:pPr>
                    <w:rPr>
                      <w:sz w:val="24"/>
                    </w:rPr>
                  </w:pPr>
                  <w:r>
                    <w: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607E0AA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E6CA620"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92E0F91" w14:textId="77777777" w:rsidR="00B64B28" w:rsidRDefault="00B64B28" w:rsidP="00466496">
                  <w:pPr>
                    <w:rPr>
                      <w:sz w:val="24"/>
                    </w:rPr>
                  </w:pPr>
                  <w:r>
                    <w:t>The unique accession of this sequence.</w:t>
                  </w:r>
                </w:p>
              </w:tc>
            </w:tr>
            <w:tr w:rsidR="00B64B28" w14:paraId="71A2428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995AD4E"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E2670F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3C86F4D"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B62A008"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4FFE6DB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DFE76C" w14:textId="77777777" w:rsidR="00B64B28" w:rsidRDefault="00B64B28" w:rsidP="00466496">
                  <w:pPr>
                    <w:rPr>
                      <w:sz w:val="24"/>
                    </w:rPr>
                  </w:pPr>
                  <w:r>
                    <w:t>length</w:t>
                  </w:r>
                </w:p>
              </w:tc>
              <w:tc>
                <w:tcPr>
                  <w:tcW w:w="0" w:type="auto"/>
                  <w:tcBorders>
                    <w:top w:val="outset" w:sz="6" w:space="0" w:color="auto"/>
                    <w:left w:val="outset" w:sz="6" w:space="0" w:color="auto"/>
                    <w:bottom w:val="outset" w:sz="6" w:space="0" w:color="auto"/>
                    <w:right w:val="outset" w:sz="6" w:space="0" w:color="auto"/>
                  </w:tcBorders>
                  <w:vAlign w:val="center"/>
                  <w:hideMark/>
                </w:tcPr>
                <w:p w14:paraId="40BE1019"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67C5E48"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C39C9C4" w14:textId="77777777" w:rsidR="00B64B28" w:rsidRDefault="00B64B28" w:rsidP="00466496">
                  <w:pPr>
                    <w:rPr>
                      <w:sz w:val="24"/>
                    </w:rPr>
                  </w:pPr>
                  <w:r>
                    <w:t xml:space="preserve">The length of the sequence as a number of bases or residues. </w:t>
                  </w:r>
                </w:p>
              </w:tc>
            </w:tr>
            <w:tr w:rsidR="00B64B28" w14:paraId="59015CD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EC32B7D"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06854D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D8BB4D0"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3A4814F" w14:textId="77777777" w:rsidR="00B64B28" w:rsidRDefault="00B64B28" w:rsidP="00466496">
                  <w:pPr>
                    <w:rPr>
                      <w:sz w:val="24"/>
                    </w:rPr>
                  </w:pPr>
                  <w:r>
                    <w:t xml:space="preserve">The potentially ambiguous common identifier, such as a human-readable name for the instance. </w:t>
                  </w:r>
                </w:p>
              </w:tc>
            </w:tr>
            <w:tr w:rsidR="00B64B28" w14:paraId="51E3749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4534CDE" w14:textId="77777777" w:rsidR="00B64B28" w:rsidRDefault="00B64B28" w:rsidP="00466496">
                  <w:pPr>
                    <w:rPr>
                      <w:sz w:val="24"/>
                    </w:rPr>
                  </w:pPr>
                  <w:r>
                    <w:t>searchDatabas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2AB8B34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AC32B80"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C688C83" w14:textId="77777777" w:rsidR="00B64B28" w:rsidRDefault="00B64B28" w:rsidP="00466496">
                  <w:pPr>
                    <w:rPr>
                      <w:sz w:val="24"/>
                    </w:rPr>
                  </w:pPr>
                  <w:r>
                    <w:t>The source database of this sequence.</w:t>
                  </w:r>
                </w:p>
              </w:tc>
            </w:tr>
          </w:tbl>
          <w:p w14:paraId="1DFC1654" w14:textId="77777777" w:rsidR="00B64B28" w:rsidRDefault="00B64B28" w:rsidP="00466496">
            <w:pPr>
              <w:rPr>
                <w:sz w:val="24"/>
              </w:rPr>
            </w:pPr>
          </w:p>
        </w:tc>
      </w:tr>
      <w:tr w:rsidR="00B64B28" w14:paraId="23679D8F" w14:textId="77777777" w:rsidTr="00B64B28">
        <w:trPr>
          <w:tblCellSpacing w:w="15" w:type="dxa"/>
        </w:trPr>
        <w:tc>
          <w:tcPr>
            <w:tcW w:w="0" w:type="auto"/>
            <w:vAlign w:val="center"/>
            <w:hideMark/>
          </w:tcPr>
          <w:p w14:paraId="468BBFA0"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00"/>
              <w:gridCol w:w="1135"/>
              <w:gridCol w:w="1180"/>
              <w:gridCol w:w="4465"/>
            </w:tblGrid>
            <w:tr w:rsidR="00B64B28" w14:paraId="02D4774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43341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F333850"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B0457F6"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0AF5ECC" w14:textId="77777777" w:rsidR="00B64B28" w:rsidRDefault="00B64B28" w:rsidP="00466496">
                  <w:pPr>
                    <w:jc w:val="center"/>
                    <w:rPr>
                      <w:b/>
                      <w:bCs/>
                      <w:sz w:val="24"/>
                    </w:rPr>
                  </w:pPr>
                  <w:r>
                    <w:rPr>
                      <w:b/>
                      <w:bCs/>
                    </w:rPr>
                    <w:t>Definition</w:t>
                  </w:r>
                </w:p>
              </w:tc>
            </w:tr>
            <w:tr w:rsidR="00B64B28" w14:paraId="0DBB78B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F096FE" w14:textId="77777777" w:rsidR="00B64B28" w:rsidRDefault="004E159A" w:rsidP="00466496">
                  <w:pPr>
                    <w:rPr>
                      <w:sz w:val="24"/>
                    </w:rPr>
                  </w:pPr>
                  <w:hyperlink w:anchor="Seq" w:history="1">
                    <w:r w:rsidR="00B64B28">
                      <w:rPr>
                        <w:rStyle w:val="Hyperlink"/>
                      </w:rPr>
                      <w:t>Seq</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7DD4A98"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F837C2B"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23F3405" w14:textId="77777777" w:rsidR="00B64B28" w:rsidRDefault="00B64B28" w:rsidP="00466496">
                  <w:pPr>
                    <w:rPr>
                      <w:sz w:val="24"/>
                    </w:rPr>
                  </w:pPr>
                  <w:r>
                    <w:t>The actual sequence of amino acids or nucleic acid.</w:t>
                  </w:r>
                </w:p>
              </w:tc>
            </w:tr>
            <w:tr w:rsidR="00B64B28" w14:paraId="184FD39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12B03C" w14:textId="77777777" w:rsidR="00B64B28" w:rsidRDefault="004E159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3FFF10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CCD429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97FD65F" w14:textId="77777777" w:rsidR="00B64B28" w:rsidRDefault="00B64B28" w:rsidP="00466496">
                  <w:pPr>
                    <w:rPr>
                      <w:sz w:val="24"/>
                    </w:rPr>
                  </w:pPr>
                  <w:r>
                    <w:t>A choice of either a cvParam or userParam.</w:t>
                  </w:r>
                </w:p>
              </w:tc>
            </w:tr>
            <w:tr w:rsidR="00B64B28" w14:paraId="5A63074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7593A9" w14:textId="77777777" w:rsidR="00B64B28" w:rsidRDefault="004E159A"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EAE96A2"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AD58F54"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DE8787B" w14:textId="77777777" w:rsidR="00B64B28" w:rsidRDefault="00B64B28" w:rsidP="00466496">
                  <w:pPr>
                    <w:rPr>
                      <w:sz w:val="24"/>
                    </w:rPr>
                  </w:pPr>
                  <w:r>
                    <w:t>A choice of either a cvParam or userParam.</w:t>
                  </w:r>
                </w:p>
              </w:tc>
            </w:tr>
          </w:tbl>
          <w:p w14:paraId="241A637E" w14:textId="77777777" w:rsidR="00B64B28" w:rsidRDefault="00B64B28" w:rsidP="00466496">
            <w:pPr>
              <w:rPr>
                <w:sz w:val="24"/>
              </w:rPr>
            </w:pPr>
          </w:p>
        </w:tc>
      </w:tr>
      <w:tr w:rsidR="00B64B28" w14:paraId="7FB9A605" w14:textId="77777777" w:rsidTr="00B64B28">
        <w:trPr>
          <w:tblCellSpacing w:w="15" w:type="dxa"/>
        </w:trPr>
        <w:tc>
          <w:tcPr>
            <w:tcW w:w="0" w:type="auto"/>
            <w:vAlign w:val="center"/>
            <w:hideMark/>
          </w:tcPr>
          <w:p w14:paraId="5914470C" w14:textId="77777777" w:rsidR="00B64B28" w:rsidRDefault="00B64B28" w:rsidP="00466496">
            <w:pPr>
              <w:rPr>
                <w:sz w:val="24"/>
              </w:rPr>
            </w:pPr>
            <w:r>
              <w:rPr>
                <w:b/>
                <w:bCs/>
              </w:rPr>
              <w:t>Example Context:</w:t>
            </w:r>
          </w:p>
        </w:tc>
        <w:tc>
          <w:tcPr>
            <w:tcW w:w="0" w:type="auto"/>
            <w:vAlign w:val="center"/>
            <w:hideMark/>
          </w:tcPr>
          <w:p w14:paraId="79F677DD" w14:textId="77777777" w:rsidR="00B64B28" w:rsidRPr="00B61B52" w:rsidRDefault="00B64B28" w:rsidP="00466496">
            <w:pPr>
              <w:pStyle w:val="HTMLPreformatted"/>
              <w:rPr>
                <w:rFonts w:cs="Helvetica"/>
                <w:lang w:val="en-GB" w:eastAsia="en-GB"/>
              </w:rPr>
            </w:pPr>
            <w:r w:rsidRPr="00B61B52">
              <w:rPr>
                <w:rFonts w:cs="Helvetica"/>
                <w:lang w:val="en-GB" w:eastAsia="en-GB"/>
              </w:rPr>
              <w:t>&lt;DBSequence id="DBSeq_1_Rnd2psu|NC_LIV_080090" length="16207"</w:t>
            </w:r>
          </w:p>
          <w:p w14:paraId="7F6157B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searchDatabase_ref="SDB_NeoProt_tripledecoy" accession="Rnd2psu|NC_LIV_080090"&gt;</w:t>
            </w:r>
          </w:p>
          <w:p w14:paraId="546DE543" w14:textId="77777777" w:rsidR="00C40AA3" w:rsidRPr="00B61B52" w:rsidRDefault="00B64B28" w:rsidP="00466496">
            <w:pPr>
              <w:pStyle w:val="HTMLPreformatted"/>
              <w:rPr>
                <w:rFonts w:cs="Helvetica"/>
                <w:lang w:val="en-GB" w:eastAsia="en-GB"/>
              </w:rPr>
            </w:pPr>
            <w:r w:rsidRPr="00B61B52">
              <w:rPr>
                <w:rFonts w:cs="Helvetica"/>
                <w:lang w:val="en-GB" w:eastAsia="en-GB"/>
              </w:rPr>
              <w:t xml:space="preserve">  &lt;Seq&gt;DPARMTSRLSEAAPAEESMSAEATFHWYSPMLEYARAAPLWLPSRMLIEHAKPGKREGDSGHLESEATAGPPSPPAPPPEATSLPSYRGLLAFS</w:t>
            </w:r>
          </w:p>
          <w:p w14:paraId="17010B97" w14:textId="77777777" w:rsidR="00C40AA3" w:rsidRPr="00B61B52" w:rsidRDefault="00B64B28" w:rsidP="00466496">
            <w:pPr>
              <w:pStyle w:val="HTMLPreformatted"/>
              <w:rPr>
                <w:rFonts w:cs="Helvetica"/>
                <w:lang w:val="en-GB" w:eastAsia="en-GB"/>
              </w:rPr>
            </w:pPr>
            <w:r w:rsidRPr="00B61B52">
              <w:rPr>
                <w:rFonts w:cs="Helvetica"/>
                <w:lang w:val="en-GB" w:eastAsia="en-GB"/>
              </w:rPr>
              <w:t>QASPPLCPVQLYPPRRRAHFELPLVSSDESQESRCLATCLRGVGLSWDYISPAGTSLVVAEPHGFSGPDLIQGPSADTARAELVPFFSAWSLEERVQSVSW</w:t>
            </w:r>
          </w:p>
          <w:p w14:paraId="1E2667F0" w14:textId="77777777" w:rsidR="00C40AA3" w:rsidRPr="00B61B52" w:rsidRDefault="005B4092" w:rsidP="00466496">
            <w:pPr>
              <w:pStyle w:val="HTMLPreformatted"/>
              <w:rPr>
                <w:rFonts w:cs="Helvetica"/>
                <w:lang w:val="en-GB" w:eastAsia="en-GB"/>
              </w:rPr>
            </w:pPr>
            <w:r w:rsidRPr="00B61B52">
              <w:rPr>
                <w:rFonts w:cs="Helvetica"/>
                <w:lang w:val="en-GB" w:eastAsia="en-GB"/>
              </w:rPr>
              <w:t>...</w:t>
            </w:r>
          </w:p>
          <w:p w14:paraId="426E31FC" w14:textId="77777777" w:rsidR="00B64B28" w:rsidRPr="00B61B52" w:rsidRDefault="00B64B28" w:rsidP="00466496">
            <w:pPr>
              <w:pStyle w:val="HTMLPreformatted"/>
              <w:rPr>
                <w:rFonts w:cs="Helvetica"/>
                <w:lang w:val="en-GB" w:eastAsia="en-GB"/>
              </w:rPr>
            </w:pPr>
            <w:r w:rsidRPr="00B61B52">
              <w:rPr>
                <w:rFonts w:cs="Helvetica"/>
                <w:lang w:val="en-GB" w:eastAsia="en-GB"/>
              </w:rPr>
              <w:t>AVIRTHQADALVHEDSRTALGWLASIYXGRSPSVGSDVSDSKFPKFAMKNSTRKKLKGDDSAITSAYVASAGGSSMGILSG&lt;/Seq&gt;</w:t>
            </w:r>
          </w:p>
          <w:p w14:paraId="18807B8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88" name="protein description" cvRef="PSI-MS"</w:t>
            </w:r>
          </w:p>
          <w:p w14:paraId="14106C0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alue="Rnd2psu|NC_LIV_080090 Decoy sequence, was | organism=Neospora_caninum | product=hypothetical protein | location=Neo_chrVIIa:229175-282694(-) | length=16207"</w:t>
            </w:r>
          </w:p>
          <w:p w14:paraId="550CE49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gt;</w:t>
            </w:r>
          </w:p>
          <w:p w14:paraId="6AA965F7" w14:textId="77777777" w:rsidR="00B64B28" w:rsidRPr="00B61B52" w:rsidRDefault="00B64B28" w:rsidP="00466496">
            <w:pPr>
              <w:pStyle w:val="HTMLPreformatted"/>
              <w:rPr>
                <w:rFonts w:cs="Helvetica"/>
                <w:lang w:val="en-GB" w:eastAsia="en-GB"/>
              </w:rPr>
            </w:pPr>
            <w:r w:rsidRPr="00B61B52">
              <w:rPr>
                <w:rFonts w:cs="Helvetica"/>
                <w:lang w:val="en-GB" w:eastAsia="en-GB"/>
              </w:rPr>
              <w:t>&lt;/DBSequence&gt;</w:t>
            </w:r>
          </w:p>
        </w:tc>
      </w:tr>
      <w:tr w:rsidR="00B64B28" w14:paraId="2ED603CA" w14:textId="77777777" w:rsidTr="00B64B28">
        <w:trPr>
          <w:tblCellSpacing w:w="15" w:type="dxa"/>
        </w:trPr>
        <w:tc>
          <w:tcPr>
            <w:tcW w:w="0" w:type="auto"/>
            <w:vAlign w:val="center"/>
            <w:hideMark/>
          </w:tcPr>
          <w:p w14:paraId="1023003C" w14:textId="77777777" w:rsidR="00B64B28" w:rsidRDefault="00B64B28" w:rsidP="00466496">
            <w:pPr>
              <w:rPr>
                <w:sz w:val="24"/>
              </w:rPr>
            </w:pPr>
            <w:r>
              <w:rPr>
                <w:b/>
                <w:bCs/>
              </w:rPr>
              <w:t>Example cvParams:</w:t>
            </w:r>
          </w:p>
        </w:tc>
        <w:tc>
          <w:tcPr>
            <w:tcW w:w="0" w:type="auto"/>
            <w:vAlign w:val="center"/>
            <w:hideMark/>
          </w:tcPr>
          <w:p w14:paraId="29CCBF5C"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88" cvRef="PSI-MS" value="Rnd3psu|NC_LIV_083320 Rnd3psu|NC_LIV_083320 Decoy sequence, was | organism=Neospora_caninum | product=zinc finger (CCCH type) protein, putative | location=Neo_chrVIIa:3989308-3992771(+) | length=661" name="protein description"/&gt;</w:t>
            </w:r>
          </w:p>
        </w:tc>
      </w:tr>
    </w:tbl>
    <w:p w14:paraId="635C2E47" w14:textId="77777777" w:rsidR="00B64B28" w:rsidRDefault="00B64B28" w:rsidP="00466496"/>
    <w:p w14:paraId="62684816" w14:textId="77777777" w:rsidR="00B64B28" w:rsidRDefault="00B64B28" w:rsidP="00466496">
      <w:pPr>
        <w:pStyle w:val="Heading2"/>
      </w:pPr>
      <w:bookmarkStart w:id="111" w:name="_Toc453235358"/>
      <w:r>
        <w:t>Element &lt;</w:t>
      </w:r>
      <w:bookmarkStart w:id="112" w:name="DataCollection"/>
      <w:r>
        <w:t>DataCollection</w:t>
      </w:r>
      <w:bookmarkEnd w:id="112"/>
      <w:r>
        <w:t>&gt;</w:t>
      </w:r>
      <w:bookmarkEnd w:id="11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4"/>
        <w:gridCol w:w="8668"/>
      </w:tblGrid>
      <w:tr w:rsidR="00B64B28" w14:paraId="5574551E" w14:textId="77777777" w:rsidTr="00B64B28">
        <w:trPr>
          <w:tblCellSpacing w:w="15" w:type="dxa"/>
        </w:trPr>
        <w:tc>
          <w:tcPr>
            <w:tcW w:w="0" w:type="auto"/>
            <w:vAlign w:val="center"/>
            <w:hideMark/>
          </w:tcPr>
          <w:p w14:paraId="55A25C37" w14:textId="77777777" w:rsidR="00B64B28" w:rsidRDefault="00B64B28" w:rsidP="00466496">
            <w:pPr>
              <w:rPr>
                <w:sz w:val="24"/>
              </w:rPr>
            </w:pPr>
            <w:r>
              <w:rPr>
                <w:b/>
                <w:bCs/>
              </w:rPr>
              <w:t>Definition:</w:t>
            </w:r>
          </w:p>
        </w:tc>
        <w:tc>
          <w:tcPr>
            <w:tcW w:w="0" w:type="auto"/>
            <w:vAlign w:val="center"/>
            <w:hideMark/>
          </w:tcPr>
          <w:p w14:paraId="50B89D38" w14:textId="77777777" w:rsidR="00B64B28" w:rsidRDefault="00B64B28" w:rsidP="00466496">
            <w:pPr>
              <w:rPr>
                <w:sz w:val="24"/>
              </w:rPr>
            </w:pPr>
            <w:r>
              <w:t xml:space="preserve">The collection of input and output data sets of the analyses. </w:t>
            </w:r>
          </w:p>
        </w:tc>
      </w:tr>
      <w:tr w:rsidR="00B64B28" w14:paraId="1E3E9D4F" w14:textId="77777777" w:rsidTr="00B64B28">
        <w:trPr>
          <w:tblCellSpacing w:w="15" w:type="dxa"/>
        </w:trPr>
        <w:tc>
          <w:tcPr>
            <w:tcW w:w="0" w:type="auto"/>
            <w:vAlign w:val="center"/>
            <w:hideMark/>
          </w:tcPr>
          <w:p w14:paraId="6AF24FB0" w14:textId="77777777" w:rsidR="00B64B28" w:rsidRDefault="00B64B28" w:rsidP="00466496">
            <w:pPr>
              <w:rPr>
                <w:sz w:val="24"/>
              </w:rPr>
            </w:pPr>
            <w:r>
              <w:rPr>
                <w:b/>
                <w:bCs/>
              </w:rPr>
              <w:t>Type:</w:t>
            </w:r>
          </w:p>
        </w:tc>
        <w:tc>
          <w:tcPr>
            <w:tcW w:w="0" w:type="auto"/>
            <w:vAlign w:val="center"/>
            <w:hideMark/>
          </w:tcPr>
          <w:p w14:paraId="6CE81370" w14:textId="77777777" w:rsidR="00B64B28" w:rsidRDefault="00B64B28" w:rsidP="00466496">
            <w:pPr>
              <w:rPr>
                <w:sz w:val="24"/>
              </w:rPr>
            </w:pPr>
            <w:r>
              <w:t xml:space="preserve">DataCollectionType </w:t>
            </w:r>
          </w:p>
        </w:tc>
      </w:tr>
      <w:tr w:rsidR="00B64B28" w14:paraId="4C1582A8" w14:textId="77777777" w:rsidTr="00B64B28">
        <w:trPr>
          <w:tblCellSpacing w:w="15" w:type="dxa"/>
        </w:trPr>
        <w:tc>
          <w:tcPr>
            <w:tcW w:w="0" w:type="auto"/>
            <w:vAlign w:val="center"/>
            <w:hideMark/>
          </w:tcPr>
          <w:p w14:paraId="6325AFA5" w14:textId="77777777" w:rsidR="00B64B28" w:rsidRDefault="00B64B28" w:rsidP="00466496">
            <w:pPr>
              <w:rPr>
                <w:sz w:val="24"/>
              </w:rPr>
            </w:pPr>
            <w:r>
              <w:rPr>
                <w:b/>
                <w:bCs/>
              </w:rPr>
              <w:t>Attributes:</w:t>
            </w:r>
          </w:p>
        </w:tc>
        <w:tc>
          <w:tcPr>
            <w:tcW w:w="0" w:type="auto"/>
            <w:vAlign w:val="center"/>
            <w:hideMark/>
          </w:tcPr>
          <w:p w14:paraId="37D045E0" w14:textId="77777777" w:rsidR="00B64B28" w:rsidRDefault="00B64B28" w:rsidP="00466496">
            <w:pPr>
              <w:rPr>
                <w:sz w:val="24"/>
              </w:rPr>
            </w:pPr>
            <w:r>
              <w:t>none</w:t>
            </w:r>
          </w:p>
        </w:tc>
      </w:tr>
      <w:tr w:rsidR="00B64B28" w14:paraId="1AA4737C" w14:textId="77777777" w:rsidTr="00B64B28">
        <w:trPr>
          <w:tblCellSpacing w:w="15" w:type="dxa"/>
        </w:trPr>
        <w:tc>
          <w:tcPr>
            <w:tcW w:w="0" w:type="auto"/>
            <w:vAlign w:val="center"/>
            <w:hideMark/>
          </w:tcPr>
          <w:p w14:paraId="70425087"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81"/>
              <w:gridCol w:w="1135"/>
              <w:gridCol w:w="1180"/>
              <w:gridCol w:w="4781"/>
            </w:tblGrid>
            <w:tr w:rsidR="00B64B28" w14:paraId="47B0B7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1841A8"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C9B9230"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7441234"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97B3BC5" w14:textId="77777777" w:rsidR="00B64B28" w:rsidRDefault="00B64B28" w:rsidP="00466496">
                  <w:pPr>
                    <w:jc w:val="center"/>
                    <w:rPr>
                      <w:b/>
                      <w:bCs/>
                      <w:sz w:val="24"/>
                    </w:rPr>
                  </w:pPr>
                  <w:r>
                    <w:rPr>
                      <w:b/>
                      <w:bCs/>
                    </w:rPr>
                    <w:t>Definition</w:t>
                  </w:r>
                </w:p>
              </w:tc>
            </w:tr>
            <w:tr w:rsidR="00B64B28" w14:paraId="5214236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16D45AC" w14:textId="77777777" w:rsidR="00B64B28" w:rsidRDefault="004E159A" w:rsidP="00466496">
                  <w:pPr>
                    <w:rPr>
                      <w:sz w:val="24"/>
                    </w:rPr>
                  </w:pPr>
                  <w:hyperlink w:anchor="Inputs" w:history="1">
                    <w:r w:rsidR="00B64B28">
                      <w:rPr>
                        <w:rStyle w:val="Hyperlink"/>
                      </w:rPr>
                      <w:t>Input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816C08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BE51492"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E5305D8" w14:textId="77777777" w:rsidR="00B64B28" w:rsidRDefault="00B64B28" w:rsidP="00466496">
                  <w:pPr>
                    <w:rPr>
                      <w:sz w:val="24"/>
                    </w:rPr>
                  </w:pPr>
                  <w:r>
                    <w:t xml:space="preserve">The inputs to the analyses including the databases searched, the spectral data and the source file converted to mzIdentML. </w:t>
                  </w:r>
                </w:p>
              </w:tc>
            </w:tr>
            <w:tr w:rsidR="00B64B28" w14:paraId="651741D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99E4070" w14:textId="77777777" w:rsidR="00B64B28" w:rsidRDefault="004E159A" w:rsidP="00466496">
                  <w:pPr>
                    <w:rPr>
                      <w:sz w:val="24"/>
                    </w:rPr>
                  </w:pPr>
                  <w:hyperlink w:anchor="AnalysisData" w:history="1">
                    <w:r w:rsidR="00B64B28">
                      <w:rPr>
                        <w:rStyle w:val="Hyperlink"/>
                      </w:rPr>
                      <w:t>AnalysisDat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71B00B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1F7929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1BFC5E1" w14:textId="77777777" w:rsidR="00B64B28" w:rsidRDefault="00B64B28" w:rsidP="00466496">
                  <w:pPr>
                    <w:rPr>
                      <w:sz w:val="24"/>
                    </w:rPr>
                  </w:pPr>
                  <w:r>
                    <w:t xml:space="preserve">Data sets generated by the analyses, including peptide and protein lists. </w:t>
                  </w:r>
                </w:p>
              </w:tc>
            </w:tr>
          </w:tbl>
          <w:p w14:paraId="48450382" w14:textId="77777777" w:rsidR="00B64B28" w:rsidRDefault="00B64B28" w:rsidP="00466496">
            <w:pPr>
              <w:rPr>
                <w:sz w:val="24"/>
              </w:rPr>
            </w:pPr>
          </w:p>
        </w:tc>
      </w:tr>
      <w:tr w:rsidR="00B64B28" w14:paraId="7456A401" w14:textId="77777777" w:rsidTr="00B64B28">
        <w:trPr>
          <w:tblCellSpacing w:w="15" w:type="dxa"/>
        </w:trPr>
        <w:tc>
          <w:tcPr>
            <w:tcW w:w="0" w:type="auto"/>
            <w:vAlign w:val="center"/>
            <w:hideMark/>
          </w:tcPr>
          <w:p w14:paraId="31EF2D0C" w14:textId="77777777" w:rsidR="00B64B28" w:rsidRDefault="00B64B28" w:rsidP="00466496">
            <w:pPr>
              <w:rPr>
                <w:sz w:val="24"/>
              </w:rPr>
            </w:pPr>
            <w:r>
              <w:rPr>
                <w:b/>
                <w:bCs/>
              </w:rPr>
              <w:lastRenderedPageBreak/>
              <w:t>Graphical Context:</w:t>
            </w:r>
          </w:p>
        </w:tc>
        <w:tc>
          <w:tcPr>
            <w:tcW w:w="0" w:type="auto"/>
            <w:vAlign w:val="center"/>
            <w:hideMark/>
          </w:tcPr>
          <w:p w14:paraId="3F9FE666" w14:textId="77777777" w:rsidR="00B64B28" w:rsidRDefault="004C4F18" w:rsidP="00466496">
            <w:pPr>
              <w:rPr>
                <w:sz w:val="24"/>
              </w:rPr>
            </w:pPr>
            <w:r>
              <w:pict w14:anchorId="79DB537B">
                <v:shape id="_x0000_i1032" type="#_x0000_t75" style="width:424.8pt;height:489.6pt">
                  <v:imagedata r:id="rId28" o:title="DataCollection"/>
                </v:shape>
              </w:pict>
            </w:r>
          </w:p>
        </w:tc>
      </w:tr>
      <w:tr w:rsidR="00B64B28" w14:paraId="7AC9E132" w14:textId="77777777" w:rsidTr="00B64B28">
        <w:trPr>
          <w:tblCellSpacing w:w="15" w:type="dxa"/>
        </w:trPr>
        <w:tc>
          <w:tcPr>
            <w:tcW w:w="0" w:type="auto"/>
            <w:vAlign w:val="center"/>
            <w:hideMark/>
          </w:tcPr>
          <w:p w14:paraId="3ADEA91C" w14:textId="77777777" w:rsidR="00B64B28" w:rsidRDefault="00B64B28" w:rsidP="00466496">
            <w:pPr>
              <w:rPr>
                <w:sz w:val="24"/>
              </w:rPr>
            </w:pPr>
            <w:r>
              <w:rPr>
                <w:b/>
                <w:bCs/>
              </w:rPr>
              <w:t>Example Context:</w:t>
            </w:r>
          </w:p>
        </w:tc>
        <w:tc>
          <w:tcPr>
            <w:tcW w:w="0" w:type="auto"/>
            <w:vAlign w:val="center"/>
            <w:hideMark/>
          </w:tcPr>
          <w:p w14:paraId="0B0A5CA2" w14:textId="77777777" w:rsidR="00B64B28" w:rsidRPr="00B61B52" w:rsidRDefault="00B64B28" w:rsidP="00466496">
            <w:pPr>
              <w:pStyle w:val="HTMLPreformatted"/>
              <w:rPr>
                <w:rFonts w:cs="Helvetica"/>
                <w:lang w:val="en-GB" w:eastAsia="en-GB"/>
              </w:rPr>
            </w:pPr>
            <w:r w:rsidRPr="00B61B52">
              <w:rPr>
                <w:rFonts w:cs="Helvetica"/>
                <w:lang w:val="en-GB" w:eastAsia="en-GB"/>
              </w:rPr>
              <w:t>&lt;DataCollection&gt;</w:t>
            </w:r>
          </w:p>
          <w:p w14:paraId="279074F1" w14:textId="77777777" w:rsidR="00B64B28" w:rsidRPr="00B61B52" w:rsidRDefault="00B64B28" w:rsidP="00466496">
            <w:pPr>
              <w:pStyle w:val="HTMLPreformatted"/>
              <w:rPr>
                <w:rFonts w:cs="Helvetica"/>
                <w:lang w:val="en-GB" w:eastAsia="en-GB"/>
              </w:rPr>
            </w:pPr>
            <w:r w:rsidRPr="00B61B52">
              <w:rPr>
                <w:rFonts w:cs="Helvetica"/>
                <w:lang w:val="en-GB" w:eastAsia="en-GB"/>
              </w:rPr>
              <w:t>&lt;Inputs xmlns="http://psidev.info/psi/pi/mzIdentML/1.1"&gt;</w:t>
            </w:r>
          </w:p>
          <w:p w14:paraId="6BE2FCF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ourceFile location="build/classes/resources/55merge_omssa.omx" id="SourceFile_1"&gt;</w:t>
            </w:r>
          </w:p>
          <w:p w14:paraId="7E0F918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364DF2C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400" cvRef="PSI-MS" name="OMSSA xml file"/&gt;</w:t>
            </w:r>
          </w:p>
          <w:p w14:paraId="6767B24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1030376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ourceFile&gt;</w:t>
            </w:r>
          </w:p>
          <w:p w14:paraId="24CA0E7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76998680" w14:textId="77777777" w:rsidR="00B64B28" w:rsidRPr="00B61B52" w:rsidRDefault="00B64B28" w:rsidP="00466496">
            <w:pPr>
              <w:pStyle w:val="HTMLPreformatted"/>
              <w:rPr>
                <w:rFonts w:cs="Helvetica"/>
                <w:lang w:val="en-GB" w:eastAsia="en-GB"/>
              </w:rPr>
            </w:pPr>
            <w:r w:rsidRPr="00B61B52">
              <w:rPr>
                <w:rFonts w:cs="Helvetica"/>
                <w:lang w:val="en-GB" w:eastAsia="en-GB"/>
              </w:rPr>
              <w:t>&lt;/DataCollection&gt;</w:t>
            </w:r>
          </w:p>
        </w:tc>
      </w:tr>
    </w:tbl>
    <w:p w14:paraId="2DD12F61" w14:textId="77777777" w:rsidR="00B64B28" w:rsidRDefault="00B64B28" w:rsidP="00466496"/>
    <w:p w14:paraId="4D136B96" w14:textId="77777777" w:rsidR="00B64B28" w:rsidRDefault="00B64B28" w:rsidP="00466496">
      <w:pPr>
        <w:pStyle w:val="Heading2"/>
      </w:pPr>
      <w:bookmarkStart w:id="113" w:name="_Toc453235359"/>
      <w:r>
        <w:t>Element &lt;</w:t>
      </w:r>
      <w:bookmarkStart w:id="114" w:name="DatabaseFilters"/>
      <w:r>
        <w:t>DatabaseFilters</w:t>
      </w:r>
      <w:bookmarkEnd w:id="114"/>
      <w:r>
        <w:t>&gt;</w:t>
      </w:r>
      <w:bookmarkEnd w:id="11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2"/>
        <w:gridCol w:w="8570"/>
      </w:tblGrid>
      <w:tr w:rsidR="00B64B28" w14:paraId="008E4DAF" w14:textId="77777777" w:rsidTr="00B64B28">
        <w:trPr>
          <w:tblCellSpacing w:w="15" w:type="dxa"/>
        </w:trPr>
        <w:tc>
          <w:tcPr>
            <w:tcW w:w="0" w:type="auto"/>
            <w:vAlign w:val="center"/>
            <w:hideMark/>
          </w:tcPr>
          <w:p w14:paraId="7D13410A" w14:textId="77777777" w:rsidR="00B64B28" w:rsidRDefault="00B64B28" w:rsidP="00466496">
            <w:pPr>
              <w:rPr>
                <w:sz w:val="24"/>
              </w:rPr>
            </w:pPr>
            <w:r>
              <w:rPr>
                <w:b/>
                <w:bCs/>
              </w:rPr>
              <w:t>Definition:</w:t>
            </w:r>
          </w:p>
        </w:tc>
        <w:tc>
          <w:tcPr>
            <w:tcW w:w="0" w:type="auto"/>
            <w:vAlign w:val="center"/>
            <w:hideMark/>
          </w:tcPr>
          <w:p w14:paraId="66B31DE2" w14:textId="77777777" w:rsidR="00B64B28" w:rsidRDefault="00B64B28" w:rsidP="00466496">
            <w:pPr>
              <w:rPr>
                <w:sz w:val="24"/>
              </w:rPr>
            </w:pPr>
            <w:r>
              <w:t xml:space="preserve">The specification of filters applied to the database searched. </w:t>
            </w:r>
          </w:p>
        </w:tc>
      </w:tr>
      <w:tr w:rsidR="00B64B28" w14:paraId="7F011663" w14:textId="77777777" w:rsidTr="00B64B28">
        <w:trPr>
          <w:tblCellSpacing w:w="15" w:type="dxa"/>
        </w:trPr>
        <w:tc>
          <w:tcPr>
            <w:tcW w:w="0" w:type="auto"/>
            <w:vAlign w:val="center"/>
            <w:hideMark/>
          </w:tcPr>
          <w:p w14:paraId="6E46D93C" w14:textId="77777777" w:rsidR="00B64B28" w:rsidRDefault="00B64B28" w:rsidP="00466496">
            <w:pPr>
              <w:rPr>
                <w:sz w:val="24"/>
              </w:rPr>
            </w:pPr>
            <w:r>
              <w:rPr>
                <w:b/>
                <w:bCs/>
              </w:rPr>
              <w:t>Type:</w:t>
            </w:r>
          </w:p>
        </w:tc>
        <w:tc>
          <w:tcPr>
            <w:tcW w:w="0" w:type="auto"/>
            <w:vAlign w:val="center"/>
            <w:hideMark/>
          </w:tcPr>
          <w:p w14:paraId="2F08C883" w14:textId="77777777" w:rsidR="00B64B28" w:rsidRDefault="00B64B28" w:rsidP="00466496">
            <w:pPr>
              <w:rPr>
                <w:sz w:val="24"/>
              </w:rPr>
            </w:pPr>
            <w:r>
              <w:t xml:space="preserve">DatabaseFiltersType </w:t>
            </w:r>
          </w:p>
        </w:tc>
      </w:tr>
      <w:tr w:rsidR="00B64B28" w14:paraId="52AC5977" w14:textId="77777777" w:rsidTr="00B64B28">
        <w:trPr>
          <w:tblCellSpacing w:w="15" w:type="dxa"/>
        </w:trPr>
        <w:tc>
          <w:tcPr>
            <w:tcW w:w="0" w:type="auto"/>
            <w:vAlign w:val="center"/>
            <w:hideMark/>
          </w:tcPr>
          <w:p w14:paraId="67C4DB22" w14:textId="77777777" w:rsidR="00B64B28" w:rsidRDefault="00B64B28" w:rsidP="00466496">
            <w:pPr>
              <w:rPr>
                <w:sz w:val="24"/>
              </w:rPr>
            </w:pPr>
            <w:r>
              <w:rPr>
                <w:b/>
                <w:bCs/>
              </w:rPr>
              <w:t>Attributes:</w:t>
            </w:r>
          </w:p>
        </w:tc>
        <w:tc>
          <w:tcPr>
            <w:tcW w:w="0" w:type="auto"/>
            <w:vAlign w:val="center"/>
            <w:hideMark/>
          </w:tcPr>
          <w:p w14:paraId="06179B45" w14:textId="77777777" w:rsidR="00B64B28" w:rsidRDefault="00B64B28" w:rsidP="00466496">
            <w:pPr>
              <w:rPr>
                <w:sz w:val="24"/>
              </w:rPr>
            </w:pPr>
            <w:r>
              <w:t>none</w:t>
            </w:r>
          </w:p>
        </w:tc>
      </w:tr>
      <w:tr w:rsidR="00B64B28" w14:paraId="1BA57672" w14:textId="77777777" w:rsidTr="00B64B28">
        <w:trPr>
          <w:tblCellSpacing w:w="15" w:type="dxa"/>
        </w:trPr>
        <w:tc>
          <w:tcPr>
            <w:tcW w:w="0" w:type="auto"/>
            <w:vAlign w:val="center"/>
            <w:hideMark/>
          </w:tcPr>
          <w:p w14:paraId="38F11B4C"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6"/>
              <w:gridCol w:w="1135"/>
              <w:gridCol w:w="1180"/>
              <w:gridCol w:w="4758"/>
            </w:tblGrid>
            <w:tr w:rsidR="00B64B28" w14:paraId="158AF6B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B1101F"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7C4431C"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F4F7ECF"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7C0ABC8" w14:textId="77777777" w:rsidR="00B64B28" w:rsidRDefault="00B64B28" w:rsidP="00466496">
                  <w:pPr>
                    <w:jc w:val="center"/>
                    <w:rPr>
                      <w:b/>
                      <w:bCs/>
                      <w:sz w:val="24"/>
                    </w:rPr>
                  </w:pPr>
                  <w:r>
                    <w:rPr>
                      <w:b/>
                      <w:bCs/>
                    </w:rPr>
                    <w:t>Definition</w:t>
                  </w:r>
                </w:p>
              </w:tc>
            </w:tr>
            <w:tr w:rsidR="00B64B28" w14:paraId="079F170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289DC2" w14:textId="77777777" w:rsidR="00B64B28" w:rsidRDefault="004E159A" w:rsidP="00466496">
                  <w:pPr>
                    <w:rPr>
                      <w:sz w:val="24"/>
                    </w:rPr>
                  </w:pPr>
                  <w:hyperlink w:anchor="Filter" w:history="1">
                    <w:r w:rsidR="00B64B28">
                      <w:rPr>
                        <w:rStyle w:val="Hyperlink"/>
                      </w:rPr>
                      <w:t>Filter</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438E0F0"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51A194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5487436" w14:textId="77777777" w:rsidR="00B64B28" w:rsidRDefault="00B64B28" w:rsidP="00466496">
                  <w:pPr>
                    <w:rPr>
                      <w:sz w:val="24"/>
                    </w:rPr>
                  </w:pPr>
                  <w:r>
                    <w:t xml:space="preserve">Filters applied to the search database. The filter MUST include at least one of Include and Exclude. If both are used, it is assumed that inclusion is performed first. </w:t>
                  </w:r>
                </w:p>
              </w:tc>
            </w:tr>
          </w:tbl>
          <w:p w14:paraId="7D435875" w14:textId="77777777" w:rsidR="00B64B28" w:rsidRDefault="00B64B28" w:rsidP="00466496">
            <w:pPr>
              <w:rPr>
                <w:sz w:val="24"/>
              </w:rPr>
            </w:pPr>
          </w:p>
        </w:tc>
      </w:tr>
      <w:tr w:rsidR="00B64B28" w14:paraId="4EFA0385" w14:textId="77777777" w:rsidTr="00B64B28">
        <w:trPr>
          <w:tblCellSpacing w:w="15" w:type="dxa"/>
        </w:trPr>
        <w:tc>
          <w:tcPr>
            <w:tcW w:w="0" w:type="auto"/>
            <w:vAlign w:val="center"/>
            <w:hideMark/>
          </w:tcPr>
          <w:p w14:paraId="35BDA34B" w14:textId="77777777" w:rsidR="00B64B28" w:rsidRDefault="00B64B28" w:rsidP="00466496">
            <w:pPr>
              <w:rPr>
                <w:sz w:val="24"/>
              </w:rPr>
            </w:pPr>
            <w:r>
              <w:rPr>
                <w:b/>
                <w:bCs/>
              </w:rPr>
              <w:lastRenderedPageBreak/>
              <w:t>Example Context:</w:t>
            </w:r>
          </w:p>
        </w:tc>
        <w:tc>
          <w:tcPr>
            <w:tcW w:w="0" w:type="auto"/>
            <w:vAlign w:val="center"/>
            <w:hideMark/>
          </w:tcPr>
          <w:p w14:paraId="472E50B5" w14:textId="77777777" w:rsidR="00B64B28" w:rsidRPr="00B61B52" w:rsidRDefault="00B64B28" w:rsidP="00466496">
            <w:pPr>
              <w:pStyle w:val="HTMLPreformatted"/>
              <w:rPr>
                <w:rFonts w:cs="Helvetica"/>
                <w:lang w:val="en-GB" w:eastAsia="en-GB"/>
              </w:rPr>
            </w:pPr>
            <w:r w:rsidRPr="00B61B52">
              <w:rPr>
                <w:rFonts w:cs="Helvetica"/>
                <w:lang w:val="en-GB" w:eastAsia="en-GB"/>
              </w:rPr>
              <w:t>&lt;DatabaseFilters&gt;</w:t>
            </w:r>
          </w:p>
          <w:p w14:paraId="56DB0F2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ter&gt;</w:t>
            </w:r>
          </w:p>
          <w:p w14:paraId="2CE0945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terType&gt;</w:t>
            </w:r>
          </w:p>
          <w:p w14:paraId="3EA6E92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20" name="DB filter taxonomy" cvRef="PSI-MS"/&gt;</w:t>
            </w:r>
          </w:p>
          <w:p w14:paraId="244A5A9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terType&gt;</w:t>
            </w:r>
          </w:p>
          <w:p w14:paraId="53818D1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ter&gt;</w:t>
            </w:r>
          </w:p>
          <w:p w14:paraId="2C0ECDCD" w14:textId="77777777" w:rsidR="00B64B28" w:rsidRPr="00B61B52" w:rsidRDefault="00B64B28" w:rsidP="00466496">
            <w:pPr>
              <w:pStyle w:val="HTMLPreformatted"/>
              <w:rPr>
                <w:rFonts w:cs="Helvetica"/>
                <w:lang w:val="en-GB" w:eastAsia="en-GB"/>
              </w:rPr>
            </w:pPr>
            <w:r w:rsidRPr="00B61B52">
              <w:rPr>
                <w:rFonts w:cs="Helvetica"/>
                <w:lang w:val="en-GB" w:eastAsia="en-GB"/>
              </w:rPr>
              <w:t>&lt;/DatabaseFilters&gt;</w:t>
            </w:r>
          </w:p>
        </w:tc>
      </w:tr>
    </w:tbl>
    <w:p w14:paraId="6865DB2F" w14:textId="77777777" w:rsidR="00B64B28" w:rsidRDefault="00B64B28" w:rsidP="00466496"/>
    <w:p w14:paraId="26967A0F" w14:textId="77777777" w:rsidR="00B64B28" w:rsidRDefault="00B64B28" w:rsidP="00466496">
      <w:pPr>
        <w:pStyle w:val="Heading2"/>
      </w:pPr>
      <w:bookmarkStart w:id="115" w:name="_Toc453235360"/>
      <w:r>
        <w:t>Element &lt;</w:t>
      </w:r>
      <w:bookmarkStart w:id="116" w:name="DatabaseName"/>
      <w:r>
        <w:t>DatabaseName</w:t>
      </w:r>
      <w:bookmarkEnd w:id="116"/>
      <w:r>
        <w:t>&gt;</w:t>
      </w:r>
      <w:bookmarkEnd w:id="11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91"/>
        <w:gridCol w:w="8371"/>
      </w:tblGrid>
      <w:tr w:rsidR="00B64B28" w14:paraId="31FBFFE0" w14:textId="77777777" w:rsidTr="00B64B28">
        <w:trPr>
          <w:tblCellSpacing w:w="15" w:type="dxa"/>
        </w:trPr>
        <w:tc>
          <w:tcPr>
            <w:tcW w:w="0" w:type="auto"/>
            <w:vAlign w:val="center"/>
            <w:hideMark/>
          </w:tcPr>
          <w:p w14:paraId="75D55F12" w14:textId="77777777" w:rsidR="00B64B28" w:rsidRDefault="00B64B28" w:rsidP="00466496">
            <w:pPr>
              <w:rPr>
                <w:sz w:val="24"/>
              </w:rPr>
            </w:pPr>
            <w:r>
              <w:rPr>
                <w:b/>
                <w:bCs/>
              </w:rPr>
              <w:t>Definition:</w:t>
            </w:r>
          </w:p>
        </w:tc>
        <w:tc>
          <w:tcPr>
            <w:tcW w:w="0" w:type="auto"/>
            <w:vAlign w:val="center"/>
            <w:hideMark/>
          </w:tcPr>
          <w:p w14:paraId="15AD3CA3" w14:textId="77777777" w:rsidR="00B64B28" w:rsidRDefault="00B64B28" w:rsidP="00466496">
            <w:pPr>
              <w:rPr>
                <w:sz w:val="24"/>
              </w:rPr>
            </w:pPr>
            <w:r>
              <w:t xml:space="preserve">The database name may be given as a cvParam if it maps exactly to one of the release databases listed in the CV, otherwise a userParam should be used. </w:t>
            </w:r>
          </w:p>
        </w:tc>
      </w:tr>
      <w:tr w:rsidR="00B64B28" w14:paraId="4F3656F7" w14:textId="77777777" w:rsidTr="00B64B28">
        <w:trPr>
          <w:tblCellSpacing w:w="15" w:type="dxa"/>
        </w:trPr>
        <w:tc>
          <w:tcPr>
            <w:tcW w:w="0" w:type="auto"/>
            <w:vAlign w:val="center"/>
            <w:hideMark/>
          </w:tcPr>
          <w:p w14:paraId="2B93F2DE" w14:textId="77777777" w:rsidR="00B64B28" w:rsidRDefault="00B64B28" w:rsidP="00466496">
            <w:pPr>
              <w:rPr>
                <w:sz w:val="24"/>
              </w:rPr>
            </w:pPr>
            <w:r>
              <w:rPr>
                <w:b/>
                <w:bCs/>
              </w:rPr>
              <w:t>Type:</w:t>
            </w:r>
          </w:p>
        </w:tc>
        <w:tc>
          <w:tcPr>
            <w:tcW w:w="0" w:type="auto"/>
            <w:vAlign w:val="center"/>
            <w:hideMark/>
          </w:tcPr>
          <w:p w14:paraId="65D8F4DB" w14:textId="77777777" w:rsidR="00B64B28" w:rsidRDefault="00B64B28" w:rsidP="00466496">
            <w:pPr>
              <w:rPr>
                <w:sz w:val="24"/>
              </w:rPr>
            </w:pPr>
            <w:r>
              <w:t xml:space="preserve">ParamType </w:t>
            </w:r>
          </w:p>
        </w:tc>
      </w:tr>
      <w:tr w:rsidR="00B64B28" w14:paraId="56721D38" w14:textId="77777777" w:rsidTr="00B64B28">
        <w:trPr>
          <w:tblCellSpacing w:w="15" w:type="dxa"/>
        </w:trPr>
        <w:tc>
          <w:tcPr>
            <w:tcW w:w="0" w:type="auto"/>
            <w:vAlign w:val="center"/>
            <w:hideMark/>
          </w:tcPr>
          <w:p w14:paraId="72B320A9" w14:textId="77777777" w:rsidR="00B64B28" w:rsidRDefault="00B64B28" w:rsidP="00466496">
            <w:pPr>
              <w:rPr>
                <w:sz w:val="24"/>
              </w:rPr>
            </w:pPr>
            <w:r>
              <w:rPr>
                <w:b/>
                <w:bCs/>
              </w:rPr>
              <w:t>Attributes:</w:t>
            </w:r>
          </w:p>
        </w:tc>
        <w:tc>
          <w:tcPr>
            <w:tcW w:w="0" w:type="auto"/>
            <w:vAlign w:val="center"/>
            <w:hideMark/>
          </w:tcPr>
          <w:p w14:paraId="5CF8F8EA" w14:textId="77777777" w:rsidR="00B64B28" w:rsidRDefault="00B64B28" w:rsidP="00466496">
            <w:pPr>
              <w:rPr>
                <w:sz w:val="24"/>
              </w:rPr>
            </w:pPr>
            <w:r>
              <w:t>none</w:t>
            </w:r>
          </w:p>
        </w:tc>
      </w:tr>
      <w:tr w:rsidR="00B64B28" w14:paraId="568864C9" w14:textId="77777777" w:rsidTr="00B64B28">
        <w:trPr>
          <w:tblCellSpacing w:w="15" w:type="dxa"/>
        </w:trPr>
        <w:tc>
          <w:tcPr>
            <w:tcW w:w="0" w:type="auto"/>
            <w:vAlign w:val="center"/>
            <w:hideMark/>
          </w:tcPr>
          <w:p w14:paraId="72D7E2FA"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5"/>
              <w:gridCol w:w="1135"/>
              <w:gridCol w:w="1180"/>
              <w:gridCol w:w="4270"/>
            </w:tblGrid>
            <w:tr w:rsidR="00B64B28" w14:paraId="65D7260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2B97C4"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66A194A"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F58F29D"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2605CDC" w14:textId="77777777" w:rsidR="00B64B28" w:rsidRDefault="00B64B28" w:rsidP="00466496">
                  <w:pPr>
                    <w:jc w:val="center"/>
                    <w:rPr>
                      <w:b/>
                      <w:bCs/>
                      <w:sz w:val="24"/>
                    </w:rPr>
                  </w:pPr>
                  <w:r>
                    <w:rPr>
                      <w:b/>
                      <w:bCs/>
                    </w:rPr>
                    <w:t>Definition</w:t>
                  </w:r>
                </w:p>
              </w:tc>
            </w:tr>
            <w:tr w:rsidR="00B64B28" w14:paraId="0DE47D5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D9FC83" w14:textId="77777777" w:rsidR="00B64B28" w:rsidRDefault="004E159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AB8E2A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1DB7821"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B9C7FEE" w14:textId="77777777" w:rsidR="00B64B28" w:rsidRDefault="00B64B28" w:rsidP="00466496">
                  <w:pPr>
                    <w:rPr>
                      <w:sz w:val="24"/>
                    </w:rPr>
                  </w:pPr>
                  <w:r>
                    <w:t>A single entry from an ontology or a controlled vocabulary.</w:t>
                  </w:r>
                </w:p>
              </w:tc>
            </w:tr>
            <w:tr w:rsidR="00B64B28" w14:paraId="088B07B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1A94F12" w14:textId="77777777" w:rsidR="00B64B28" w:rsidRDefault="004E159A"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74B1E90"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7E0368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F99C0ED" w14:textId="77777777" w:rsidR="00B64B28" w:rsidRDefault="00B64B28" w:rsidP="00466496">
                  <w:pPr>
                    <w:rPr>
                      <w:sz w:val="24"/>
                    </w:rPr>
                  </w:pPr>
                  <w:r>
                    <w:t>A single user-defined parameter.</w:t>
                  </w:r>
                </w:p>
              </w:tc>
            </w:tr>
          </w:tbl>
          <w:p w14:paraId="58B29845" w14:textId="77777777" w:rsidR="00B64B28" w:rsidRDefault="00B64B28" w:rsidP="00466496">
            <w:pPr>
              <w:rPr>
                <w:sz w:val="24"/>
              </w:rPr>
            </w:pPr>
          </w:p>
        </w:tc>
      </w:tr>
      <w:tr w:rsidR="00B64B28" w14:paraId="4E6713EE" w14:textId="77777777" w:rsidTr="00B64B28">
        <w:trPr>
          <w:tblCellSpacing w:w="15" w:type="dxa"/>
        </w:trPr>
        <w:tc>
          <w:tcPr>
            <w:tcW w:w="0" w:type="auto"/>
            <w:vAlign w:val="center"/>
            <w:hideMark/>
          </w:tcPr>
          <w:p w14:paraId="498F4511" w14:textId="77777777" w:rsidR="00B64B28" w:rsidRDefault="00B64B28" w:rsidP="00466496">
            <w:pPr>
              <w:rPr>
                <w:sz w:val="24"/>
              </w:rPr>
            </w:pPr>
            <w:r>
              <w:rPr>
                <w:b/>
                <w:bCs/>
              </w:rPr>
              <w:t>Example Context:</w:t>
            </w:r>
          </w:p>
        </w:tc>
        <w:tc>
          <w:tcPr>
            <w:tcW w:w="0" w:type="auto"/>
            <w:vAlign w:val="center"/>
            <w:hideMark/>
          </w:tcPr>
          <w:p w14:paraId="1859730C" w14:textId="77777777" w:rsidR="00B64B28" w:rsidRPr="00B61B52" w:rsidRDefault="00B64B28" w:rsidP="00466496">
            <w:pPr>
              <w:pStyle w:val="HTMLPreformatted"/>
              <w:rPr>
                <w:rFonts w:cs="Helvetica"/>
                <w:lang w:val="en-GB" w:eastAsia="en-GB"/>
              </w:rPr>
            </w:pPr>
            <w:r w:rsidRPr="00B61B52">
              <w:rPr>
                <w:rFonts w:cs="Helvetica"/>
                <w:lang w:val="en-GB" w:eastAsia="en-GB"/>
              </w:rPr>
              <w:t>&lt;DatabaseName&gt;</w:t>
            </w:r>
          </w:p>
          <w:p w14:paraId="3A9F4CF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userParam name="</w:t>
            </w:r>
            <w:r w:rsidR="004E06CE" w:rsidRPr="00B61B52" w:rsidDel="004E06CE">
              <w:rPr>
                <w:rFonts w:cs="Helvetica"/>
                <w:lang w:val="en-GB" w:eastAsia="en-GB"/>
              </w:rPr>
              <w:t xml:space="preserve"> </w:t>
            </w:r>
            <w:r w:rsidRPr="00B61B52">
              <w:rPr>
                <w:rFonts w:cs="Helvetica"/>
                <w:lang w:val="en-GB" w:eastAsia="en-GB"/>
              </w:rPr>
              <w:t>Neo_rndTryp_3times.fasta"/&gt;</w:t>
            </w:r>
          </w:p>
          <w:p w14:paraId="0C5906D0" w14:textId="77777777" w:rsidR="00B64B28" w:rsidRPr="00B61B52" w:rsidRDefault="00B64B28" w:rsidP="00466496">
            <w:pPr>
              <w:pStyle w:val="HTMLPreformatted"/>
              <w:rPr>
                <w:rFonts w:cs="Helvetica"/>
                <w:lang w:val="en-GB" w:eastAsia="en-GB"/>
              </w:rPr>
            </w:pPr>
            <w:r w:rsidRPr="00B61B52">
              <w:rPr>
                <w:rFonts w:cs="Helvetica"/>
                <w:lang w:val="en-GB" w:eastAsia="en-GB"/>
              </w:rPr>
              <w:t>&lt;/DatabaseName&gt;</w:t>
            </w:r>
          </w:p>
        </w:tc>
      </w:tr>
      <w:tr w:rsidR="00B64B28" w14:paraId="2758178A" w14:textId="77777777" w:rsidTr="00B64B28">
        <w:trPr>
          <w:tblCellSpacing w:w="15" w:type="dxa"/>
        </w:trPr>
        <w:tc>
          <w:tcPr>
            <w:tcW w:w="0" w:type="auto"/>
            <w:vAlign w:val="center"/>
            <w:hideMark/>
          </w:tcPr>
          <w:p w14:paraId="63747E68" w14:textId="77777777" w:rsidR="00B64B28" w:rsidRDefault="00B64B28" w:rsidP="00466496">
            <w:pPr>
              <w:rPr>
                <w:sz w:val="24"/>
              </w:rPr>
            </w:pPr>
            <w:r>
              <w:rPr>
                <w:b/>
                <w:bCs/>
              </w:rPr>
              <w:t>cvParam Mapping Rules:</w:t>
            </w:r>
          </w:p>
        </w:tc>
        <w:tc>
          <w:tcPr>
            <w:tcW w:w="0" w:type="auto"/>
            <w:vAlign w:val="center"/>
            <w:hideMark/>
          </w:tcPr>
          <w:p w14:paraId="072239AC"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Inputs/SearchDatabase/DatabaseName</w:t>
            </w:r>
          </w:p>
          <w:p w14:paraId="470B1F73"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013 (</w:t>
            </w:r>
            <w:r w:rsidRPr="00B61B52">
              <w:rPr>
                <w:rStyle w:val="popup"/>
                <w:rFonts w:cs="Helvetica"/>
                <w:lang w:val="en-GB" w:eastAsia="en-GB"/>
              </w:rPr>
              <w:t>database name</w:t>
            </w:r>
            <w:r w:rsidRPr="00B61B52">
              <w:rPr>
                <w:rFonts w:cs="Helvetica"/>
                <w:lang w:val="en-GB" w:eastAsia="en-GB"/>
              </w:rPr>
              <w:t>) one or more times</w:t>
            </w:r>
          </w:p>
          <w:p w14:paraId="10C25FD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84 (</w:t>
            </w:r>
            <w:r w:rsidRPr="00B61B52">
              <w:rPr>
                <w:rStyle w:val="popup"/>
                <w:rFonts w:cs="Helvetica"/>
                <w:lang w:val="en-GB" w:eastAsia="en-GB"/>
              </w:rPr>
              <w:t>database nr</w:t>
            </w:r>
            <w:r w:rsidRPr="00B61B52">
              <w:rPr>
                <w:rFonts w:cs="Helvetica"/>
                <w:lang w:val="en-GB" w:eastAsia="en-GB"/>
              </w:rPr>
              <w:t xml:space="preserve">) </w:t>
            </w:r>
          </w:p>
          <w:p w14:paraId="0BE26AA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04 (</w:t>
            </w:r>
            <w:r w:rsidRPr="00B61B52">
              <w:rPr>
                <w:rStyle w:val="popup"/>
                <w:rFonts w:cs="Helvetica"/>
                <w:lang w:val="en-GB" w:eastAsia="en-GB"/>
              </w:rPr>
              <w:t>database SwissProt</w:t>
            </w:r>
            <w:r w:rsidRPr="00B61B52">
              <w:rPr>
                <w:rFonts w:cs="Helvetica"/>
                <w:lang w:val="en-GB" w:eastAsia="en-GB"/>
              </w:rPr>
              <w:t xml:space="preserve">) </w:t>
            </w:r>
          </w:p>
          <w:p w14:paraId="08227C7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42 (</w:t>
            </w:r>
            <w:r w:rsidRPr="00B61B52">
              <w:rPr>
                <w:rStyle w:val="popup"/>
                <w:rFonts w:cs="Helvetica"/>
                <w:lang w:val="en-GB" w:eastAsia="en-GB"/>
              </w:rPr>
              <w:t>database IPI_human</w:t>
            </w:r>
            <w:r w:rsidRPr="00B61B52">
              <w:rPr>
                <w:rFonts w:cs="Helvetica"/>
                <w:lang w:val="en-GB" w:eastAsia="en-GB"/>
              </w:rPr>
              <w:t xml:space="preserve">) </w:t>
            </w:r>
          </w:p>
          <w:p w14:paraId="2E0C7A2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85 (</w:t>
            </w:r>
            <w:r w:rsidRPr="00B61B52">
              <w:rPr>
                <w:rStyle w:val="popup"/>
                <w:rFonts w:cs="Helvetica"/>
                <w:lang w:val="en-GB" w:eastAsia="en-GB"/>
              </w:rPr>
              <w:t>database IPI_mouse</w:t>
            </w:r>
            <w:r w:rsidRPr="00B61B52">
              <w:rPr>
                <w:rFonts w:cs="Helvetica"/>
                <w:lang w:val="en-GB" w:eastAsia="en-GB"/>
              </w:rPr>
              <w:t xml:space="preserve">) </w:t>
            </w:r>
          </w:p>
          <w:p w14:paraId="2FB6FD1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86 (</w:t>
            </w:r>
            <w:r w:rsidRPr="00B61B52">
              <w:rPr>
                <w:rStyle w:val="popup"/>
                <w:rFonts w:cs="Helvetica"/>
                <w:lang w:val="en-GB" w:eastAsia="en-GB"/>
              </w:rPr>
              <w:t>database IPI_rat</w:t>
            </w:r>
            <w:r w:rsidRPr="00B61B52">
              <w:rPr>
                <w:rFonts w:cs="Helvetica"/>
                <w:lang w:val="en-GB" w:eastAsia="en-GB"/>
              </w:rPr>
              <w:t xml:space="preserve">) </w:t>
            </w:r>
          </w:p>
          <w:p w14:paraId="1A191E4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87 (</w:t>
            </w:r>
            <w:r w:rsidRPr="00B61B52">
              <w:rPr>
                <w:rStyle w:val="popup"/>
                <w:rFonts w:cs="Helvetica"/>
                <w:lang w:val="en-GB" w:eastAsia="en-GB"/>
              </w:rPr>
              <w:t>database IPI_zebrafish</w:t>
            </w:r>
            <w:r w:rsidRPr="00B61B52">
              <w:rPr>
                <w:rFonts w:cs="Helvetica"/>
                <w:lang w:val="en-GB" w:eastAsia="en-GB"/>
              </w:rPr>
              <w:t xml:space="preserve">) </w:t>
            </w:r>
          </w:p>
          <w:p w14:paraId="50AC1E8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88 (</w:t>
            </w:r>
            <w:r w:rsidRPr="00B61B52">
              <w:rPr>
                <w:rStyle w:val="popup"/>
                <w:rFonts w:cs="Helvetica"/>
                <w:lang w:val="en-GB" w:eastAsia="en-GB"/>
              </w:rPr>
              <w:t>database IPI_chicken</w:t>
            </w:r>
            <w:r w:rsidRPr="00B61B52">
              <w:rPr>
                <w:rFonts w:cs="Helvetica"/>
                <w:lang w:val="en-GB" w:eastAsia="en-GB"/>
              </w:rPr>
              <w:t xml:space="preserve">) </w:t>
            </w:r>
          </w:p>
          <w:p w14:paraId="761B0CF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89 (</w:t>
            </w:r>
            <w:r w:rsidRPr="00B61B52">
              <w:rPr>
                <w:rStyle w:val="popup"/>
                <w:rFonts w:cs="Helvetica"/>
                <w:lang w:val="en-GB" w:eastAsia="en-GB"/>
              </w:rPr>
              <w:t>database IPI_cow</w:t>
            </w:r>
            <w:r w:rsidRPr="00B61B52">
              <w:rPr>
                <w:rFonts w:cs="Helvetica"/>
                <w:lang w:val="en-GB" w:eastAsia="en-GB"/>
              </w:rPr>
              <w:t xml:space="preserve">) </w:t>
            </w:r>
          </w:p>
          <w:p w14:paraId="06CDFC6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90 (</w:t>
            </w:r>
            <w:r w:rsidRPr="00B61B52">
              <w:rPr>
                <w:rStyle w:val="popup"/>
                <w:rFonts w:cs="Helvetica"/>
                <w:lang w:val="en-GB" w:eastAsia="en-GB"/>
              </w:rPr>
              <w:t>database IPI_arabidopsis</w:t>
            </w:r>
            <w:r w:rsidRPr="00B61B52">
              <w:rPr>
                <w:rFonts w:cs="Helvetica"/>
                <w:lang w:val="en-GB" w:eastAsia="en-GB"/>
              </w:rPr>
              <w:t xml:space="preserve">) </w:t>
            </w:r>
          </w:p>
        </w:tc>
      </w:tr>
      <w:tr w:rsidR="00B64B28" w14:paraId="4021B48F" w14:textId="77777777" w:rsidTr="00B64B28">
        <w:trPr>
          <w:tblCellSpacing w:w="15" w:type="dxa"/>
        </w:trPr>
        <w:tc>
          <w:tcPr>
            <w:tcW w:w="0" w:type="auto"/>
            <w:vAlign w:val="center"/>
            <w:hideMark/>
          </w:tcPr>
          <w:p w14:paraId="798BDE19" w14:textId="77777777" w:rsidR="00B64B28" w:rsidRDefault="00B64B28" w:rsidP="00466496">
            <w:pPr>
              <w:rPr>
                <w:sz w:val="24"/>
              </w:rPr>
            </w:pPr>
            <w:r>
              <w:rPr>
                <w:b/>
                <w:bCs/>
              </w:rPr>
              <w:t>Example cvParams:</w:t>
            </w:r>
          </w:p>
        </w:tc>
        <w:tc>
          <w:tcPr>
            <w:tcW w:w="0" w:type="auto"/>
            <w:vAlign w:val="center"/>
            <w:hideMark/>
          </w:tcPr>
          <w:p w14:paraId="05D4648A" w14:textId="77777777" w:rsidR="00B64B28" w:rsidRPr="00B61B52" w:rsidRDefault="00B64B28" w:rsidP="003D3720">
            <w:pPr>
              <w:pStyle w:val="HTMLPreformatted"/>
              <w:rPr>
                <w:rFonts w:cs="Helvetica"/>
                <w:lang w:val="en-GB" w:eastAsia="en-GB"/>
              </w:rPr>
            </w:pPr>
            <w:r w:rsidRPr="00B61B52">
              <w:rPr>
                <w:rFonts w:cs="Helvetica"/>
                <w:lang w:val="en-GB" w:eastAsia="en-GB"/>
              </w:rPr>
              <w:t>&lt;cvParam accession="</w:t>
            </w:r>
            <w:r w:rsidR="004E06CE" w:rsidRPr="00B61B52">
              <w:rPr>
                <w:rFonts w:cs="Helvetica"/>
                <w:lang w:val="en-GB" w:eastAsia="en-GB"/>
              </w:rPr>
              <w:t>MS:1001104</w:t>
            </w:r>
            <w:r w:rsidRPr="00B61B52">
              <w:rPr>
                <w:rFonts w:cs="Helvetica"/>
                <w:lang w:val="en-GB" w:eastAsia="en-GB"/>
              </w:rPr>
              <w:t>" name="</w:t>
            </w:r>
            <w:r w:rsidR="009629C2" w:rsidRPr="009629C2">
              <w:rPr>
                <w:rStyle w:val="popup"/>
                <w:rFonts w:cs="Helvetica"/>
                <w:lang w:val="en-GB" w:eastAsia="en-GB"/>
              </w:rPr>
              <w:t>database UniProtKB/Swiss-Prot</w:t>
            </w:r>
            <w:r w:rsidRPr="00B61B52">
              <w:rPr>
                <w:rFonts w:cs="Helvetica"/>
                <w:lang w:val="en-GB" w:eastAsia="en-GB"/>
              </w:rPr>
              <w:t>" cvRef="PSI-MS"/&gt;</w:t>
            </w:r>
          </w:p>
        </w:tc>
      </w:tr>
      <w:tr w:rsidR="00B64B28" w14:paraId="509F8FE4" w14:textId="77777777" w:rsidTr="00B64B28">
        <w:trPr>
          <w:tblCellSpacing w:w="15" w:type="dxa"/>
        </w:trPr>
        <w:tc>
          <w:tcPr>
            <w:tcW w:w="0" w:type="auto"/>
            <w:vAlign w:val="center"/>
            <w:hideMark/>
          </w:tcPr>
          <w:p w14:paraId="6818B527" w14:textId="77777777" w:rsidR="00B64B28" w:rsidRDefault="00B64B28" w:rsidP="00466496">
            <w:pPr>
              <w:rPr>
                <w:sz w:val="24"/>
              </w:rPr>
            </w:pPr>
            <w:r>
              <w:rPr>
                <w:b/>
                <w:bCs/>
              </w:rPr>
              <w:t>Example userParams:</w:t>
            </w:r>
          </w:p>
        </w:tc>
        <w:tc>
          <w:tcPr>
            <w:tcW w:w="0" w:type="auto"/>
            <w:vAlign w:val="center"/>
            <w:hideMark/>
          </w:tcPr>
          <w:p w14:paraId="16EA85E4" w14:textId="77777777" w:rsidR="00B64B28" w:rsidRPr="00B61B52" w:rsidRDefault="00B64B28" w:rsidP="00466496">
            <w:pPr>
              <w:pStyle w:val="HTMLPreformatted"/>
              <w:rPr>
                <w:rFonts w:cs="Helvetica"/>
                <w:lang w:val="en-GB" w:eastAsia="en-GB"/>
              </w:rPr>
            </w:pPr>
            <w:r w:rsidRPr="00B61B52">
              <w:rPr>
                <w:rFonts w:cs="Helvetica"/>
                <w:lang w:val="en-GB" w:eastAsia="en-GB"/>
              </w:rPr>
              <w:t>&lt;userParam name="Neo_rndTryp_3times.fasta"/&gt;</w:t>
            </w:r>
          </w:p>
          <w:p w14:paraId="3E1F44CF" w14:textId="77777777" w:rsidR="00B64B28" w:rsidRPr="00B61B52" w:rsidRDefault="00B64B28" w:rsidP="00466496">
            <w:pPr>
              <w:pStyle w:val="HTMLPreformatted"/>
              <w:rPr>
                <w:rFonts w:cs="Helvetica"/>
                <w:lang w:val="en-GB" w:eastAsia="en-GB"/>
              </w:rPr>
            </w:pPr>
            <w:r w:rsidRPr="00B61B52">
              <w:rPr>
                <w:rFonts w:cs="Helvetica"/>
                <w:lang w:val="en-GB" w:eastAsia="en-GB"/>
              </w:rPr>
              <w:t>&lt;userParam name="D:/Software/Databases/Neospora_3rndTryp/Neo_rndTryp_3times.fasta"/&gt;</w:t>
            </w:r>
          </w:p>
        </w:tc>
      </w:tr>
    </w:tbl>
    <w:p w14:paraId="145FFDBD" w14:textId="77777777" w:rsidR="00B64B28" w:rsidRDefault="00B64B28" w:rsidP="00466496"/>
    <w:p w14:paraId="41960251" w14:textId="77777777" w:rsidR="00B64B28" w:rsidRDefault="00B64B28" w:rsidP="00466496">
      <w:pPr>
        <w:pStyle w:val="Heading2"/>
      </w:pPr>
      <w:bookmarkStart w:id="117" w:name="_Toc453235361"/>
      <w:r>
        <w:t>Element &lt;</w:t>
      </w:r>
      <w:bookmarkStart w:id="118" w:name="DatabaseTranslation"/>
      <w:r>
        <w:t>DatabaseTranslation</w:t>
      </w:r>
      <w:bookmarkEnd w:id="118"/>
      <w:r>
        <w:t>&gt;</w:t>
      </w:r>
      <w:bookmarkEnd w:id="11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49"/>
        <w:gridCol w:w="8513"/>
      </w:tblGrid>
      <w:tr w:rsidR="00B64B28" w14:paraId="4B177331" w14:textId="77777777" w:rsidTr="00B64B28">
        <w:trPr>
          <w:tblCellSpacing w:w="15" w:type="dxa"/>
        </w:trPr>
        <w:tc>
          <w:tcPr>
            <w:tcW w:w="0" w:type="auto"/>
            <w:vAlign w:val="center"/>
            <w:hideMark/>
          </w:tcPr>
          <w:p w14:paraId="32E3C248" w14:textId="77777777" w:rsidR="00B64B28" w:rsidRDefault="00B64B28" w:rsidP="00466496">
            <w:pPr>
              <w:rPr>
                <w:sz w:val="24"/>
              </w:rPr>
            </w:pPr>
            <w:r>
              <w:rPr>
                <w:b/>
                <w:bCs/>
              </w:rPr>
              <w:t>Definition:</w:t>
            </w:r>
          </w:p>
        </w:tc>
        <w:tc>
          <w:tcPr>
            <w:tcW w:w="0" w:type="auto"/>
            <w:vAlign w:val="center"/>
            <w:hideMark/>
          </w:tcPr>
          <w:p w14:paraId="66A10A5D" w14:textId="77777777" w:rsidR="00B64B28" w:rsidRDefault="00B64B28" w:rsidP="00466496">
            <w:pPr>
              <w:rPr>
                <w:sz w:val="24"/>
              </w:rPr>
            </w:pPr>
            <w:r>
              <w:t xml:space="preserve">A specification of how a nucleic acid sequence database was translated for searching. </w:t>
            </w:r>
          </w:p>
        </w:tc>
      </w:tr>
      <w:tr w:rsidR="00B64B28" w14:paraId="1BB2FA35" w14:textId="77777777" w:rsidTr="00B64B28">
        <w:trPr>
          <w:tblCellSpacing w:w="15" w:type="dxa"/>
        </w:trPr>
        <w:tc>
          <w:tcPr>
            <w:tcW w:w="0" w:type="auto"/>
            <w:vAlign w:val="center"/>
            <w:hideMark/>
          </w:tcPr>
          <w:p w14:paraId="5DAAFDBC" w14:textId="77777777" w:rsidR="00B64B28" w:rsidRDefault="00B64B28" w:rsidP="00466496">
            <w:pPr>
              <w:rPr>
                <w:sz w:val="24"/>
              </w:rPr>
            </w:pPr>
            <w:r>
              <w:rPr>
                <w:b/>
                <w:bCs/>
              </w:rPr>
              <w:t>Type:</w:t>
            </w:r>
          </w:p>
        </w:tc>
        <w:tc>
          <w:tcPr>
            <w:tcW w:w="0" w:type="auto"/>
            <w:vAlign w:val="center"/>
            <w:hideMark/>
          </w:tcPr>
          <w:p w14:paraId="03D4F476" w14:textId="77777777" w:rsidR="00B64B28" w:rsidRDefault="00B64B28" w:rsidP="00466496">
            <w:pPr>
              <w:rPr>
                <w:sz w:val="24"/>
              </w:rPr>
            </w:pPr>
            <w:r>
              <w:t xml:space="preserve">DatabaseTranslationType </w:t>
            </w:r>
          </w:p>
        </w:tc>
      </w:tr>
      <w:tr w:rsidR="00B64B28" w14:paraId="639748BE" w14:textId="77777777" w:rsidTr="00B64B28">
        <w:trPr>
          <w:tblCellSpacing w:w="15" w:type="dxa"/>
        </w:trPr>
        <w:tc>
          <w:tcPr>
            <w:tcW w:w="0" w:type="auto"/>
            <w:vAlign w:val="center"/>
            <w:hideMark/>
          </w:tcPr>
          <w:p w14:paraId="3C358498"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23"/>
              <w:gridCol w:w="1924"/>
              <w:gridCol w:w="791"/>
              <w:gridCol w:w="4484"/>
            </w:tblGrid>
            <w:tr w:rsidR="00B64B28" w14:paraId="3A99789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2C7DAE"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1DE5A7A"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A419AEA"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1E0DD5F" w14:textId="77777777" w:rsidR="00B64B28" w:rsidRDefault="00B64B28" w:rsidP="00466496">
                  <w:pPr>
                    <w:jc w:val="center"/>
                    <w:rPr>
                      <w:b/>
                      <w:bCs/>
                      <w:sz w:val="24"/>
                    </w:rPr>
                  </w:pPr>
                  <w:r>
                    <w:rPr>
                      <w:b/>
                      <w:bCs/>
                    </w:rPr>
                    <w:t>Definition</w:t>
                  </w:r>
                </w:p>
              </w:tc>
            </w:tr>
            <w:tr w:rsidR="00B64B28" w14:paraId="372966C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B485C9" w14:textId="77777777" w:rsidR="00B64B28" w:rsidRDefault="00B64B28" w:rsidP="00466496">
                  <w:pPr>
                    <w:rPr>
                      <w:sz w:val="24"/>
                    </w:rPr>
                  </w:pPr>
                  <w:r>
                    <w:t>frames</w:t>
                  </w:r>
                </w:p>
              </w:tc>
              <w:tc>
                <w:tcPr>
                  <w:tcW w:w="0" w:type="auto"/>
                  <w:tcBorders>
                    <w:top w:val="outset" w:sz="6" w:space="0" w:color="auto"/>
                    <w:left w:val="outset" w:sz="6" w:space="0" w:color="auto"/>
                    <w:bottom w:val="outset" w:sz="6" w:space="0" w:color="auto"/>
                    <w:right w:val="outset" w:sz="6" w:space="0" w:color="auto"/>
                  </w:tcBorders>
                  <w:vAlign w:val="center"/>
                  <w:hideMark/>
                </w:tcPr>
                <w:p w14:paraId="247D41B2" w14:textId="77777777" w:rsidR="00B64B28" w:rsidRDefault="00B64B28" w:rsidP="00466496">
                  <w:pPr>
                    <w:rPr>
                      <w:sz w:val="24"/>
                    </w:rPr>
                  </w:pPr>
                  <w:r>
                    <w:t>listOfAllowedFrames</w:t>
                  </w:r>
                </w:p>
              </w:tc>
              <w:tc>
                <w:tcPr>
                  <w:tcW w:w="0" w:type="auto"/>
                  <w:tcBorders>
                    <w:top w:val="outset" w:sz="6" w:space="0" w:color="auto"/>
                    <w:left w:val="outset" w:sz="6" w:space="0" w:color="auto"/>
                    <w:bottom w:val="outset" w:sz="6" w:space="0" w:color="auto"/>
                    <w:right w:val="outset" w:sz="6" w:space="0" w:color="auto"/>
                  </w:tcBorders>
                  <w:vAlign w:val="center"/>
                  <w:hideMark/>
                </w:tcPr>
                <w:p w14:paraId="744DFCB0"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EE3E086" w14:textId="77777777" w:rsidR="00B64B28" w:rsidRDefault="00B64B28" w:rsidP="00466496">
                  <w:pPr>
                    <w:rPr>
                      <w:sz w:val="24"/>
                    </w:rPr>
                  </w:pPr>
                  <w:r>
                    <w:t xml:space="preserve">The frames in which the nucleic acid sequence has been translated as a space separated list </w:t>
                  </w:r>
                </w:p>
              </w:tc>
            </w:tr>
          </w:tbl>
          <w:p w14:paraId="4A596C29" w14:textId="77777777" w:rsidR="00B64B28" w:rsidRDefault="00B64B28" w:rsidP="00466496">
            <w:pPr>
              <w:rPr>
                <w:sz w:val="24"/>
              </w:rPr>
            </w:pPr>
          </w:p>
        </w:tc>
      </w:tr>
      <w:tr w:rsidR="00B64B28" w14:paraId="7EA02615" w14:textId="77777777" w:rsidTr="00B64B28">
        <w:trPr>
          <w:tblCellSpacing w:w="15" w:type="dxa"/>
        </w:trPr>
        <w:tc>
          <w:tcPr>
            <w:tcW w:w="0" w:type="auto"/>
            <w:vAlign w:val="center"/>
            <w:hideMark/>
          </w:tcPr>
          <w:p w14:paraId="3DCE97C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9"/>
              <w:gridCol w:w="1135"/>
              <w:gridCol w:w="1180"/>
              <w:gridCol w:w="4408"/>
            </w:tblGrid>
            <w:tr w:rsidR="00B64B28" w14:paraId="0124E19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A1D00A"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FB6D731"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46A382E"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9FA448F" w14:textId="77777777" w:rsidR="00B64B28" w:rsidRDefault="00B64B28" w:rsidP="00466496">
                  <w:pPr>
                    <w:jc w:val="center"/>
                    <w:rPr>
                      <w:b/>
                      <w:bCs/>
                      <w:sz w:val="24"/>
                    </w:rPr>
                  </w:pPr>
                  <w:r>
                    <w:rPr>
                      <w:b/>
                      <w:bCs/>
                    </w:rPr>
                    <w:t>Definition</w:t>
                  </w:r>
                </w:p>
              </w:tc>
            </w:tr>
            <w:tr w:rsidR="00B64B28" w14:paraId="4BA00AD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EE3351" w14:textId="77777777" w:rsidR="00B64B28" w:rsidRDefault="004E159A" w:rsidP="00466496">
                  <w:pPr>
                    <w:rPr>
                      <w:sz w:val="24"/>
                    </w:rPr>
                  </w:pPr>
                  <w:hyperlink w:anchor="TranslationTable" w:history="1">
                    <w:r w:rsidR="00B64B28">
                      <w:rPr>
                        <w:rStyle w:val="Hyperlink"/>
                      </w:rPr>
                      <w:t>Translation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3339AB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DC45B31"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0EB3D6B" w14:textId="77777777" w:rsidR="00B64B28" w:rsidRDefault="00B64B28" w:rsidP="00466496">
                  <w:pPr>
                    <w:rPr>
                      <w:sz w:val="24"/>
                    </w:rPr>
                  </w:pPr>
                  <w:r>
                    <w:t xml:space="preserve">The table used to translate codons into nucleic acids e.g. by reference to the NCBI translation table. </w:t>
                  </w:r>
                </w:p>
              </w:tc>
            </w:tr>
          </w:tbl>
          <w:p w14:paraId="55CB9857" w14:textId="77777777" w:rsidR="00B64B28" w:rsidRDefault="00B64B28" w:rsidP="00466496">
            <w:pPr>
              <w:rPr>
                <w:sz w:val="24"/>
              </w:rPr>
            </w:pPr>
          </w:p>
        </w:tc>
      </w:tr>
      <w:tr w:rsidR="00B64B28" w14:paraId="3009519F" w14:textId="77777777" w:rsidTr="00B64B28">
        <w:trPr>
          <w:tblCellSpacing w:w="15" w:type="dxa"/>
        </w:trPr>
        <w:tc>
          <w:tcPr>
            <w:tcW w:w="0" w:type="auto"/>
            <w:vAlign w:val="center"/>
            <w:hideMark/>
          </w:tcPr>
          <w:p w14:paraId="60E1E3B8" w14:textId="77777777" w:rsidR="00B64B28" w:rsidRDefault="00B64B28" w:rsidP="00466496">
            <w:pPr>
              <w:rPr>
                <w:sz w:val="24"/>
              </w:rPr>
            </w:pPr>
            <w:r>
              <w:rPr>
                <w:b/>
                <w:bCs/>
              </w:rPr>
              <w:t>Example Context:</w:t>
            </w:r>
          </w:p>
        </w:tc>
        <w:tc>
          <w:tcPr>
            <w:tcW w:w="0" w:type="auto"/>
            <w:vAlign w:val="center"/>
            <w:hideMark/>
          </w:tcPr>
          <w:p w14:paraId="54E9FFDB" w14:textId="77777777" w:rsidR="00B64B28" w:rsidRDefault="00B64B28" w:rsidP="00466496">
            <w:pPr>
              <w:rPr>
                <w:sz w:val="24"/>
              </w:rPr>
            </w:pPr>
          </w:p>
        </w:tc>
      </w:tr>
    </w:tbl>
    <w:p w14:paraId="708D0B2A" w14:textId="77777777" w:rsidR="00B64B28" w:rsidRDefault="00B64B28" w:rsidP="00466496"/>
    <w:p w14:paraId="6DF23241" w14:textId="77777777" w:rsidR="00B64B28" w:rsidRDefault="00B64B28" w:rsidP="00466496">
      <w:pPr>
        <w:pStyle w:val="Heading2"/>
      </w:pPr>
      <w:bookmarkStart w:id="119" w:name="_Toc453235362"/>
      <w:r>
        <w:lastRenderedPageBreak/>
        <w:t>Element &lt;</w:t>
      </w:r>
      <w:bookmarkStart w:id="120" w:name="Enzyme"/>
      <w:r>
        <w:t>Enzyme</w:t>
      </w:r>
      <w:bookmarkEnd w:id="120"/>
      <w:r>
        <w:t>&gt;</w:t>
      </w:r>
      <w:bookmarkEnd w:id="11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8"/>
        <w:gridCol w:w="8614"/>
      </w:tblGrid>
      <w:tr w:rsidR="00B64B28" w14:paraId="04108E5C" w14:textId="77777777" w:rsidTr="00B64B28">
        <w:trPr>
          <w:tblCellSpacing w:w="15" w:type="dxa"/>
        </w:trPr>
        <w:tc>
          <w:tcPr>
            <w:tcW w:w="0" w:type="auto"/>
            <w:vAlign w:val="center"/>
            <w:hideMark/>
          </w:tcPr>
          <w:p w14:paraId="7F7EEC4F" w14:textId="77777777" w:rsidR="00B64B28" w:rsidRDefault="00B64B28" w:rsidP="00466496">
            <w:pPr>
              <w:rPr>
                <w:sz w:val="24"/>
              </w:rPr>
            </w:pPr>
            <w:r>
              <w:rPr>
                <w:b/>
                <w:bCs/>
              </w:rPr>
              <w:t>Definition:</w:t>
            </w:r>
          </w:p>
        </w:tc>
        <w:tc>
          <w:tcPr>
            <w:tcW w:w="0" w:type="auto"/>
            <w:vAlign w:val="center"/>
            <w:hideMark/>
          </w:tcPr>
          <w:p w14:paraId="433C86EA" w14:textId="77777777" w:rsidR="00B64B28" w:rsidRDefault="00B64B28" w:rsidP="00466496">
            <w:pPr>
              <w:rPr>
                <w:sz w:val="24"/>
              </w:rPr>
            </w:pPr>
            <w:r>
              <w:t xml:space="preserve">The details of an individual cleavage enzyme should be provided by giving a regular expression or a CV term if a "standard" enzyme cleavage has been performed. </w:t>
            </w:r>
          </w:p>
        </w:tc>
      </w:tr>
      <w:tr w:rsidR="00B64B28" w14:paraId="3B08E374" w14:textId="77777777" w:rsidTr="00B64B28">
        <w:trPr>
          <w:tblCellSpacing w:w="15" w:type="dxa"/>
        </w:trPr>
        <w:tc>
          <w:tcPr>
            <w:tcW w:w="0" w:type="auto"/>
            <w:vAlign w:val="center"/>
            <w:hideMark/>
          </w:tcPr>
          <w:p w14:paraId="0A32209D" w14:textId="77777777" w:rsidR="00B64B28" w:rsidRDefault="00B64B28" w:rsidP="00466496">
            <w:pPr>
              <w:rPr>
                <w:sz w:val="24"/>
              </w:rPr>
            </w:pPr>
            <w:r>
              <w:rPr>
                <w:b/>
                <w:bCs/>
              </w:rPr>
              <w:t>Type:</w:t>
            </w:r>
          </w:p>
        </w:tc>
        <w:tc>
          <w:tcPr>
            <w:tcW w:w="0" w:type="auto"/>
            <w:vAlign w:val="center"/>
            <w:hideMark/>
          </w:tcPr>
          <w:p w14:paraId="4019DB8F" w14:textId="77777777" w:rsidR="00B64B28" w:rsidRDefault="00B64B28" w:rsidP="00466496">
            <w:pPr>
              <w:rPr>
                <w:sz w:val="24"/>
              </w:rPr>
            </w:pPr>
            <w:r>
              <w:t xml:space="preserve">EnzymeType </w:t>
            </w:r>
          </w:p>
        </w:tc>
      </w:tr>
      <w:tr w:rsidR="00B64B28" w14:paraId="69790427" w14:textId="77777777" w:rsidTr="00B64B28">
        <w:trPr>
          <w:tblCellSpacing w:w="15" w:type="dxa"/>
        </w:trPr>
        <w:tc>
          <w:tcPr>
            <w:tcW w:w="0" w:type="auto"/>
            <w:vAlign w:val="center"/>
            <w:hideMark/>
          </w:tcPr>
          <w:p w14:paraId="5F0A9F32"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4"/>
              <w:gridCol w:w="1347"/>
              <w:gridCol w:w="824"/>
              <w:gridCol w:w="4668"/>
            </w:tblGrid>
            <w:tr w:rsidR="00B64B28" w14:paraId="6DD8FC2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8A3B00"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062FD1"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651CF8"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5155134" w14:textId="77777777" w:rsidR="00B64B28" w:rsidRDefault="00B64B28" w:rsidP="00466496">
                  <w:pPr>
                    <w:jc w:val="center"/>
                    <w:rPr>
                      <w:b/>
                      <w:bCs/>
                      <w:sz w:val="24"/>
                    </w:rPr>
                  </w:pPr>
                  <w:r>
                    <w:rPr>
                      <w:b/>
                      <w:bCs/>
                    </w:rPr>
                    <w:t>Definition</w:t>
                  </w:r>
                </w:p>
              </w:tc>
            </w:tr>
            <w:tr w:rsidR="00B64B28" w14:paraId="147E35C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4E29DA" w14:textId="77777777" w:rsidR="00B64B28" w:rsidRDefault="00B64B28" w:rsidP="00466496">
                  <w:pPr>
                    <w:rPr>
                      <w:sz w:val="24"/>
                    </w:rPr>
                  </w:pPr>
                  <w:r>
                    <w:t>cTermGain</w:t>
                  </w:r>
                </w:p>
              </w:tc>
              <w:tc>
                <w:tcPr>
                  <w:tcW w:w="0" w:type="auto"/>
                  <w:tcBorders>
                    <w:top w:val="outset" w:sz="6" w:space="0" w:color="auto"/>
                    <w:left w:val="outset" w:sz="6" w:space="0" w:color="auto"/>
                    <w:bottom w:val="outset" w:sz="6" w:space="0" w:color="auto"/>
                    <w:right w:val="outset" w:sz="6" w:space="0" w:color="auto"/>
                  </w:tcBorders>
                  <w:vAlign w:val="center"/>
                  <w:hideMark/>
                </w:tcPr>
                <w:p w14:paraId="29A86757" w14:textId="77777777" w:rsidR="00B64B28" w:rsidRDefault="00B64B28" w:rsidP="00466496">
                  <w:r>
                    <w:t>xsd:string with restriction</w:t>
                  </w:r>
                </w:p>
                <w:p w14:paraId="3C913199" w14:textId="77777777" w:rsidR="00B64B28" w:rsidRPr="00B61B52" w:rsidRDefault="00B64B28" w:rsidP="00466496">
                  <w:pPr>
                    <w:pStyle w:val="HTMLPreformatted"/>
                    <w:rPr>
                      <w:rFonts w:cs="Helvetica"/>
                      <w:lang w:val="en-GB" w:eastAsia="en-GB"/>
                    </w:rPr>
                  </w:pPr>
                  <w:r w:rsidRPr="00B61B52">
                    <w:rPr>
                      <w:rFonts w:cs="Helvetica"/>
                      <w:lang w:val="en-GB" w:eastAsia="en-GB"/>
                    </w:rPr>
                    <w:t>[A-Za-z0-9 ]+</w:t>
                  </w:r>
                </w:p>
              </w:tc>
              <w:tc>
                <w:tcPr>
                  <w:tcW w:w="0" w:type="auto"/>
                  <w:tcBorders>
                    <w:top w:val="outset" w:sz="6" w:space="0" w:color="auto"/>
                    <w:left w:val="outset" w:sz="6" w:space="0" w:color="auto"/>
                    <w:bottom w:val="outset" w:sz="6" w:space="0" w:color="auto"/>
                    <w:right w:val="outset" w:sz="6" w:space="0" w:color="auto"/>
                  </w:tcBorders>
                  <w:vAlign w:val="center"/>
                  <w:hideMark/>
                </w:tcPr>
                <w:p w14:paraId="29288EE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3FE0E7B" w14:textId="77777777" w:rsidR="00B64B28" w:rsidRDefault="00B64B28" w:rsidP="00466496">
                  <w:pPr>
                    <w:rPr>
                      <w:sz w:val="24"/>
                    </w:rPr>
                  </w:pPr>
                  <w:r>
                    <w:t>Element formula gained at CTerm.</w:t>
                  </w:r>
                </w:p>
              </w:tc>
            </w:tr>
            <w:tr w:rsidR="00B64B28" w14:paraId="0F89B1F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E152B4"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72EAD91"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4C555EA"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17DBB5D"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54A41E7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7CCF4F" w14:textId="77777777" w:rsidR="00B64B28" w:rsidRDefault="00B64B28" w:rsidP="00466496">
                  <w:pPr>
                    <w:rPr>
                      <w:sz w:val="24"/>
                    </w:rPr>
                  </w:pPr>
                  <w:r>
                    <w:t>minDistance</w:t>
                  </w:r>
                </w:p>
              </w:tc>
              <w:tc>
                <w:tcPr>
                  <w:tcW w:w="0" w:type="auto"/>
                  <w:tcBorders>
                    <w:top w:val="outset" w:sz="6" w:space="0" w:color="auto"/>
                    <w:left w:val="outset" w:sz="6" w:space="0" w:color="auto"/>
                    <w:bottom w:val="outset" w:sz="6" w:space="0" w:color="auto"/>
                    <w:right w:val="outset" w:sz="6" w:space="0" w:color="auto"/>
                  </w:tcBorders>
                  <w:vAlign w:val="center"/>
                  <w:hideMark/>
                </w:tcPr>
                <w:p w14:paraId="3F29D23B"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272F4A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F21897B" w14:textId="77777777" w:rsidR="00B64B28" w:rsidRDefault="00B64B28" w:rsidP="00466496">
                  <w:pPr>
                    <w:rPr>
                      <w:sz w:val="24"/>
                    </w:rPr>
                  </w:pPr>
                  <w:r>
                    <w:t>Minimal distance for another cleavage (minimum: 1).</w:t>
                  </w:r>
                </w:p>
              </w:tc>
            </w:tr>
            <w:tr w:rsidR="00B64B28" w14:paraId="548BB2B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314220" w14:textId="77777777" w:rsidR="00B64B28" w:rsidRDefault="00B64B28" w:rsidP="00466496">
                  <w:pPr>
                    <w:rPr>
                      <w:sz w:val="24"/>
                    </w:rPr>
                  </w:pPr>
                  <w:r>
                    <w:t>missedCleavages</w:t>
                  </w:r>
                </w:p>
              </w:tc>
              <w:tc>
                <w:tcPr>
                  <w:tcW w:w="0" w:type="auto"/>
                  <w:tcBorders>
                    <w:top w:val="outset" w:sz="6" w:space="0" w:color="auto"/>
                    <w:left w:val="outset" w:sz="6" w:space="0" w:color="auto"/>
                    <w:bottom w:val="outset" w:sz="6" w:space="0" w:color="auto"/>
                    <w:right w:val="outset" w:sz="6" w:space="0" w:color="auto"/>
                  </w:tcBorders>
                  <w:vAlign w:val="center"/>
                  <w:hideMark/>
                </w:tcPr>
                <w:p w14:paraId="77C2945F"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EC2FD0A"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97264A4" w14:textId="77777777" w:rsidR="00B64B28" w:rsidRDefault="00B64B28" w:rsidP="00466496">
                  <w:pPr>
                    <w:rPr>
                      <w:sz w:val="24"/>
                    </w:rPr>
                  </w:pPr>
                  <w:r>
                    <w:t>The number of missed cleavage sites allowed by the search. The attribute MUST be provided if an enzyme has been used.</w:t>
                  </w:r>
                </w:p>
              </w:tc>
            </w:tr>
            <w:tr w:rsidR="00B64B28" w14:paraId="7F53BD6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5490E5" w14:textId="77777777" w:rsidR="00B64B28" w:rsidRDefault="00B64B28" w:rsidP="00466496">
                  <w:pPr>
                    <w:rPr>
                      <w:sz w:val="24"/>
                    </w:rPr>
                  </w:pPr>
                  <w:r>
                    <w:t>nTermGain</w:t>
                  </w:r>
                </w:p>
              </w:tc>
              <w:tc>
                <w:tcPr>
                  <w:tcW w:w="0" w:type="auto"/>
                  <w:tcBorders>
                    <w:top w:val="outset" w:sz="6" w:space="0" w:color="auto"/>
                    <w:left w:val="outset" w:sz="6" w:space="0" w:color="auto"/>
                    <w:bottom w:val="outset" w:sz="6" w:space="0" w:color="auto"/>
                    <w:right w:val="outset" w:sz="6" w:space="0" w:color="auto"/>
                  </w:tcBorders>
                  <w:vAlign w:val="center"/>
                  <w:hideMark/>
                </w:tcPr>
                <w:p w14:paraId="5D475650" w14:textId="77777777" w:rsidR="00B64B28" w:rsidRDefault="00B64B28" w:rsidP="00466496">
                  <w:r>
                    <w:t>xsd:string with restriction</w:t>
                  </w:r>
                </w:p>
                <w:p w14:paraId="14C732F3" w14:textId="77777777" w:rsidR="00B64B28" w:rsidRPr="00B61B52" w:rsidRDefault="00B64B28" w:rsidP="00466496">
                  <w:pPr>
                    <w:pStyle w:val="HTMLPreformatted"/>
                    <w:rPr>
                      <w:rFonts w:cs="Helvetica"/>
                      <w:lang w:val="en-GB" w:eastAsia="en-GB"/>
                    </w:rPr>
                  </w:pPr>
                  <w:r w:rsidRPr="00B61B52">
                    <w:rPr>
                      <w:rFonts w:cs="Helvetica"/>
                      <w:lang w:val="en-GB" w:eastAsia="en-GB"/>
                    </w:rPr>
                    <w:t>[A-Za-z0-9 ]+</w:t>
                  </w:r>
                </w:p>
              </w:tc>
              <w:tc>
                <w:tcPr>
                  <w:tcW w:w="0" w:type="auto"/>
                  <w:tcBorders>
                    <w:top w:val="outset" w:sz="6" w:space="0" w:color="auto"/>
                    <w:left w:val="outset" w:sz="6" w:space="0" w:color="auto"/>
                    <w:bottom w:val="outset" w:sz="6" w:space="0" w:color="auto"/>
                    <w:right w:val="outset" w:sz="6" w:space="0" w:color="auto"/>
                  </w:tcBorders>
                  <w:vAlign w:val="center"/>
                  <w:hideMark/>
                </w:tcPr>
                <w:p w14:paraId="38FA5FB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8375F66" w14:textId="77777777" w:rsidR="00B64B28" w:rsidRDefault="00B64B28" w:rsidP="00466496">
                  <w:pPr>
                    <w:rPr>
                      <w:sz w:val="24"/>
                    </w:rPr>
                  </w:pPr>
                  <w:r>
                    <w:t>Element formula gained at NTerm.</w:t>
                  </w:r>
                </w:p>
              </w:tc>
            </w:tr>
            <w:tr w:rsidR="00B64B28" w14:paraId="69A1EE3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96AB54"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137A04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E0D0A8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558C59C" w14:textId="77777777" w:rsidR="00B64B28" w:rsidRDefault="00B64B28" w:rsidP="00466496">
                  <w:pPr>
                    <w:rPr>
                      <w:sz w:val="24"/>
                    </w:rPr>
                  </w:pPr>
                  <w:r>
                    <w:t xml:space="preserve">The potentially ambiguous common identifier, such as a human-readable name for the instance. </w:t>
                  </w:r>
                </w:p>
              </w:tc>
            </w:tr>
            <w:tr w:rsidR="00B64B28" w14:paraId="0DD841B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43C168A" w14:textId="77777777" w:rsidR="00B64B28" w:rsidRDefault="00B64B28" w:rsidP="00466496">
                  <w:pPr>
                    <w:rPr>
                      <w:sz w:val="24"/>
                    </w:rPr>
                  </w:pPr>
                  <w:r>
                    <w:t>semiSpecific</w:t>
                  </w:r>
                </w:p>
              </w:tc>
              <w:tc>
                <w:tcPr>
                  <w:tcW w:w="0" w:type="auto"/>
                  <w:tcBorders>
                    <w:top w:val="outset" w:sz="6" w:space="0" w:color="auto"/>
                    <w:left w:val="outset" w:sz="6" w:space="0" w:color="auto"/>
                    <w:bottom w:val="outset" w:sz="6" w:space="0" w:color="auto"/>
                    <w:right w:val="outset" w:sz="6" w:space="0" w:color="auto"/>
                  </w:tcBorders>
                  <w:vAlign w:val="center"/>
                  <w:hideMark/>
                </w:tcPr>
                <w:p w14:paraId="103950DA" w14:textId="77777777" w:rsidR="00B64B28" w:rsidRDefault="00B64B28" w:rsidP="00466496">
                  <w:pPr>
                    <w:rPr>
                      <w:sz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01DF6ED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3AB4DE5" w14:textId="77777777" w:rsidR="00B64B28" w:rsidRDefault="00B64B28" w:rsidP="00466496">
                  <w:pPr>
                    <w:rPr>
                      <w:sz w:val="24"/>
                    </w:rPr>
                  </w:pPr>
                  <w:r>
                    <w:t xml:space="preserve">Set to true if the enzyme cleaves semi-specifically (i.e. one terminus MUST cleave according to the rules, the other can cleave at any residue), false if the enzyme cleavage is assumed to be specific to both termini (accepting for any missed cleavages). </w:t>
                  </w:r>
                </w:p>
              </w:tc>
            </w:tr>
          </w:tbl>
          <w:p w14:paraId="3C5D7C5E" w14:textId="77777777" w:rsidR="00B64B28" w:rsidRDefault="00B64B28" w:rsidP="00466496">
            <w:pPr>
              <w:rPr>
                <w:sz w:val="24"/>
              </w:rPr>
            </w:pPr>
          </w:p>
        </w:tc>
      </w:tr>
      <w:tr w:rsidR="00B64B28" w14:paraId="517DA06A" w14:textId="77777777" w:rsidTr="00B64B28">
        <w:trPr>
          <w:tblCellSpacing w:w="15" w:type="dxa"/>
        </w:trPr>
        <w:tc>
          <w:tcPr>
            <w:tcW w:w="0" w:type="auto"/>
            <w:vAlign w:val="center"/>
            <w:hideMark/>
          </w:tcPr>
          <w:p w14:paraId="62A13C7C"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4"/>
              <w:gridCol w:w="1135"/>
              <w:gridCol w:w="1180"/>
              <w:gridCol w:w="4474"/>
            </w:tblGrid>
            <w:tr w:rsidR="00B64B28" w14:paraId="33A804D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E9A4599"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F6CF5A4"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2188677"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1EB8708" w14:textId="77777777" w:rsidR="00B64B28" w:rsidRDefault="00B64B28" w:rsidP="00466496">
                  <w:pPr>
                    <w:jc w:val="center"/>
                    <w:rPr>
                      <w:b/>
                      <w:bCs/>
                      <w:sz w:val="24"/>
                    </w:rPr>
                  </w:pPr>
                  <w:r>
                    <w:rPr>
                      <w:b/>
                      <w:bCs/>
                    </w:rPr>
                    <w:t>Definition</w:t>
                  </w:r>
                </w:p>
              </w:tc>
            </w:tr>
            <w:tr w:rsidR="00B64B28" w14:paraId="7F92587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CF6CA6" w14:textId="77777777" w:rsidR="00B64B28" w:rsidRDefault="004E159A" w:rsidP="00466496">
                  <w:pPr>
                    <w:rPr>
                      <w:sz w:val="24"/>
                    </w:rPr>
                  </w:pPr>
                  <w:hyperlink w:anchor="SiteRegexp" w:history="1">
                    <w:r w:rsidR="00B64B28">
                      <w:rPr>
                        <w:rStyle w:val="Hyperlink"/>
                      </w:rPr>
                      <w:t>SiteRegexp</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387F864"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250F73B"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72989A5" w14:textId="77777777" w:rsidR="00B64B28" w:rsidRDefault="00B64B28" w:rsidP="00466496">
                  <w:pPr>
                    <w:rPr>
                      <w:sz w:val="24"/>
                    </w:rPr>
                  </w:pPr>
                  <w:r>
                    <w:t>Regular expression for specifying the enzyme cleavage site.</w:t>
                  </w:r>
                </w:p>
              </w:tc>
            </w:tr>
            <w:tr w:rsidR="00B64B28" w14:paraId="76005AA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5942D9" w14:textId="77777777" w:rsidR="00B64B28" w:rsidRDefault="004E159A" w:rsidP="00466496">
                  <w:pPr>
                    <w:rPr>
                      <w:sz w:val="24"/>
                    </w:rPr>
                  </w:pPr>
                  <w:hyperlink w:anchor="EnzymeName" w:history="1">
                    <w:r w:rsidR="00B64B28">
                      <w:rPr>
                        <w:rStyle w:val="Hyperlink"/>
                      </w:rPr>
                      <w:t>Enzym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766427D"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911B670"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790B870" w14:textId="77777777" w:rsidR="00B64B28" w:rsidRDefault="00B64B28" w:rsidP="00466496">
                  <w:pPr>
                    <w:rPr>
                      <w:sz w:val="24"/>
                    </w:rPr>
                  </w:pPr>
                  <w:r>
                    <w:t>The name of the enzyme from a CV.</w:t>
                  </w:r>
                </w:p>
              </w:tc>
            </w:tr>
          </w:tbl>
          <w:p w14:paraId="06A3B5AF" w14:textId="77777777" w:rsidR="00B64B28" w:rsidRDefault="00B64B28" w:rsidP="00466496">
            <w:pPr>
              <w:rPr>
                <w:sz w:val="24"/>
              </w:rPr>
            </w:pPr>
          </w:p>
        </w:tc>
      </w:tr>
      <w:tr w:rsidR="00B64B28" w14:paraId="7FDC4BB0" w14:textId="77777777" w:rsidTr="00B64B28">
        <w:trPr>
          <w:tblCellSpacing w:w="15" w:type="dxa"/>
        </w:trPr>
        <w:tc>
          <w:tcPr>
            <w:tcW w:w="0" w:type="auto"/>
            <w:vAlign w:val="center"/>
            <w:hideMark/>
          </w:tcPr>
          <w:p w14:paraId="5B7FD1EE" w14:textId="77777777" w:rsidR="00B64B28" w:rsidRDefault="00B64B28" w:rsidP="00466496">
            <w:pPr>
              <w:rPr>
                <w:sz w:val="24"/>
              </w:rPr>
            </w:pPr>
            <w:r>
              <w:rPr>
                <w:b/>
                <w:bCs/>
              </w:rPr>
              <w:t>Example Context:</w:t>
            </w:r>
          </w:p>
        </w:tc>
        <w:tc>
          <w:tcPr>
            <w:tcW w:w="0" w:type="auto"/>
            <w:vAlign w:val="center"/>
            <w:hideMark/>
          </w:tcPr>
          <w:p w14:paraId="51A585FB" w14:textId="77777777" w:rsidR="00B64B28" w:rsidRPr="00B61B52" w:rsidRDefault="00B64B28" w:rsidP="00466496">
            <w:pPr>
              <w:pStyle w:val="HTMLPreformatted"/>
              <w:rPr>
                <w:rFonts w:cs="Helvetica"/>
                <w:lang w:val="en-GB" w:eastAsia="en-GB"/>
              </w:rPr>
            </w:pPr>
            <w:r w:rsidRPr="00B61B52">
              <w:rPr>
                <w:rFonts w:cs="Helvetica"/>
                <w:lang w:val="en-GB" w:eastAsia="en-GB"/>
              </w:rPr>
              <w:t>&lt;Enzyme id="ENZ_0" cTermGain="OH" nTermGain="H" semiSpecific="0"&gt;</w:t>
            </w:r>
          </w:p>
          <w:p w14:paraId="5611C4F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iteRegexp&gt;&lt;![CDATA[(?&lt;=[KR])(?!P)]]&gt;&lt;/SiteRegexp&gt;</w:t>
            </w:r>
          </w:p>
          <w:p w14:paraId="02BD852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EnzymeName&gt;</w:t>
            </w:r>
          </w:p>
          <w:p w14:paraId="3BAA121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51" name="Trypsin" cvRef="PSI-MS"/&gt;</w:t>
            </w:r>
          </w:p>
          <w:p w14:paraId="0683FB6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EnzymeName&gt;</w:t>
            </w:r>
          </w:p>
          <w:p w14:paraId="10509E79" w14:textId="77777777" w:rsidR="00B64B28" w:rsidRPr="00B61B52" w:rsidRDefault="00B64B28" w:rsidP="00466496">
            <w:pPr>
              <w:pStyle w:val="HTMLPreformatted"/>
              <w:rPr>
                <w:rFonts w:cs="Helvetica"/>
                <w:lang w:val="en-GB" w:eastAsia="en-GB"/>
              </w:rPr>
            </w:pPr>
            <w:r w:rsidRPr="00B61B52">
              <w:rPr>
                <w:rFonts w:cs="Helvetica"/>
                <w:lang w:val="en-GB" w:eastAsia="en-GB"/>
              </w:rPr>
              <w:t>&lt;/Enzyme&gt;</w:t>
            </w:r>
          </w:p>
        </w:tc>
      </w:tr>
    </w:tbl>
    <w:p w14:paraId="4150A6EF" w14:textId="77777777" w:rsidR="00B64B28" w:rsidRDefault="00B64B28" w:rsidP="00466496"/>
    <w:p w14:paraId="4E20EC60" w14:textId="77777777" w:rsidR="00B64B28" w:rsidRDefault="00B64B28" w:rsidP="00466496">
      <w:pPr>
        <w:pStyle w:val="Heading2"/>
      </w:pPr>
      <w:bookmarkStart w:id="121" w:name="_Toc453235363"/>
      <w:r>
        <w:t>Element &lt;</w:t>
      </w:r>
      <w:bookmarkStart w:id="122" w:name="EnzymeName"/>
      <w:r>
        <w:t>EnzymeName</w:t>
      </w:r>
      <w:bookmarkEnd w:id="122"/>
      <w:r>
        <w:t>&gt;</w:t>
      </w:r>
      <w:bookmarkEnd w:id="12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5"/>
        <w:gridCol w:w="8387"/>
      </w:tblGrid>
      <w:tr w:rsidR="00B64B28" w14:paraId="6E5185AA" w14:textId="77777777" w:rsidTr="00B64B28">
        <w:trPr>
          <w:tblCellSpacing w:w="15" w:type="dxa"/>
        </w:trPr>
        <w:tc>
          <w:tcPr>
            <w:tcW w:w="0" w:type="auto"/>
            <w:vAlign w:val="center"/>
            <w:hideMark/>
          </w:tcPr>
          <w:p w14:paraId="6018F8A3" w14:textId="77777777" w:rsidR="00B64B28" w:rsidRDefault="00B64B28" w:rsidP="00466496">
            <w:pPr>
              <w:rPr>
                <w:sz w:val="24"/>
              </w:rPr>
            </w:pPr>
            <w:r>
              <w:rPr>
                <w:b/>
                <w:bCs/>
              </w:rPr>
              <w:t>Definition:</w:t>
            </w:r>
          </w:p>
        </w:tc>
        <w:tc>
          <w:tcPr>
            <w:tcW w:w="0" w:type="auto"/>
            <w:vAlign w:val="center"/>
            <w:hideMark/>
          </w:tcPr>
          <w:p w14:paraId="39077648" w14:textId="77777777" w:rsidR="00B64B28" w:rsidRDefault="00B64B28" w:rsidP="00466496">
            <w:pPr>
              <w:rPr>
                <w:sz w:val="24"/>
              </w:rPr>
            </w:pPr>
            <w:r>
              <w:t xml:space="preserve">The name of the enzyme from a CV. </w:t>
            </w:r>
          </w:p>
        </w:tc>
      </w:tr>
      <w:tr w:rsidR="00B64B28" w14:paraId="661F3763" w14:textId="77777777" w:rsidTr="00B64B28">
        <w:trPr>
          <w:tblCellSpacing w:w="15" w:type="dxa"/>
        </w:trPr>
        <w:tc>
          <w:tcPr>
            <w:tcW w:w="0" w:type="auto"/>
            <w:vAlign w:val="center"/>
            <w:hideMark/>
          </w:tcPr>
          <w:p w14:paraId="4881BEF9" w14:textId="77777777" w:rsidR="00B64B28" w:rsidRDefault="00B64B28" w:rsidP="00466496">
            <w:pPr>
              <w:rPr>
                <w:sz w:val="24"/>
              </w:rPr>
            </w:pPr>
            <w:r>
              <w:rPr>
                <w:b/>
                <w:bCs/>
              </w:rPr>
              <w:t>Type:</w:t>
            </w:r>
          </w:p>
        </w:tc>
        <w:tc>
          <w:tcPr>
            <w:tcW w:w="0" w:type="auto"/>
            <w:vAlign w:val="center"/>
            <w:hideMark/>
          </w:tcPr>
          <w:p w14:paraId="348825CF" w14:textId="77777777" w:rsidR="00B64B28" w:rsidRDefault="00B64B28" w:rsidP="00466496">
            <w:pPr>
              <w:rPr>
                <w:sz w:val="24"/>
              </w:rPr>
            </w:pPr>
            <w:r>
              <w:t xml:space="preserve">ParamListType </w:t>
            </w:r>
          </w:p>
        </w:tc>
      </w:tr>
      <w:tr w:rsidR="00B64B28" w14:paraId="7E7C8915" w14:textId="77777777" w:rsidTr="00B64B28">
        <w:trPr>
          <w:tblCellSpacing w:w="15" w:type="dxa"/>
        </w:trPr>
        <w:tc>
          <w:tcPr>
            <w:tcW w:w="0" w:type="auto"/>
            <w:vAlign w:val="center"/>
            <w:hideMark/>
          </w:tcPr>
          <w:p w14:paraId="569CABDA" w14:textId="77777777" w:rsidR="00B64B28" w:rsidRDefault="00B64B28" w:rsidP="00466496">
            <w:pPr>
              <w:rPr>
                <w:sz w:val="24"/>
              </w:rPr>
            </w:pPr>
            <w:r>
              <w:rPr>
                <w:b/>
                <w:bCs/>
              </w:rPr>
              <w:t>Attributes:</w:t>
            </w:r>
          </w:p>
        </w:tc>
        <w:tc>
          <w:tcPr>
            <w:tcW w:w="0" w:type="auto"/>
            <w:vAlign w:val="center"/>
            <w:hideMark/>
          </w:tcPr>
          <w:p w14:paraId="5379B0B2" w14:textId="77777777" w:rsidR="00B64B28" w:rsidRDefault="0009539F" w:rsidP="00466496">
            <w:pPr>
              <w:rPr>
                <w:sz w:val="24"/>
              </w:rPr>
            </w:pPr>
            <w:r>
              <w:t>N</w:t>
            </w:r>
            <w:r w:rsidR="00B64B28">
              <w:t>one</w:t>
            </w:r>
          </w:p>
        </w:tc>
      </w:tr>
      <w:tr w:rsidR="00B64B28" w14:paraId="243C78F3" w14:textId="77777777" w:rsidTr="00B64B28">
        <w:trPr>
          <w:tblCellSpacing w:w="15" w:type="dxa"/>
        </w:trPr>
        <w:tc>
          <w:tcPr>
            <w:tcW w:w="0" w:type="auto"/>
            <w:vAlign w:val="center"/>
            <w:hideMark/>
          </w:tcPr>
          <w:p w14:paraId="0AA3E477"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7"/>
              <w:gridCol w:w="1135"/>
              <w:gridCol w:w="1180"/>
              <w:gridCol w:w="4284"/>
            </w:tblGrid>
            <w:tr w:rsidR="00B64B28" w14:paraId="4CA71F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806A31"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576C625"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89C6C4E"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3F3D7B5" w14:textId="77777777" w:rsidR="00B64B28" w:rsidRDefault="00B64B28" w:rsidP="00466496">
                  <w:pPr>
                    <w:jc w:val="center"/>
                    <w:rPr>
                      <w:b/>
                      <w:bCs/>
                      <w:sz w:val="24"/>
                    </w:rPr>
                  </w:pPr>
                  <w:r>
                    <w:rPr>
                      <w:b/>
                      <w:bCs/>
                    </w:rPr>
                    <w:t>Definition</w:t>
                  </w:r>
                </w:p>
              </w:tc>
            </w:tr>
            <w:tr w:rsidR="00B64B28" w14:paraId="41FE96C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7A299F" w14:textId="77777777" w:rsidR="00B64B28" w:rsidRDefault="004E159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39B91E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23A10C8"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8A2A0C5" w14:textId="77777777" w:rsidR="00B64B28" w:rsidRDefault="00B64B28" w:rsidP="00466496">
                  <w:pPr>
                    <w:rPr>
                      <w:sz w:val="24"/>
                    </w:rPr>
                  </w:pPr>
                  <w:r>
                    <w:t>A single entry from an ontology or a controlled vocabulary.</w:t>
                  </w:r>
                </w:p>
              </w:tc>
            </w:tr>
            <w:tr w:rsidR="00B64B28" w14:paraId="18D9D31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EEB621A" w14:textId="77777777" w:rsidR="00B64B28" w:rsidRDefault="004E159A"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71F6B6C"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B68B7E5"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B63A5BB" w14:textId="77777777" w:rsidR="00B64B28" w:rsidRDefault="00B64B28" w:rsidP="00466496">
                  <w:pPr>
                    <w:rPr>
                      <w:sz w:val="24"/>
                    </w:rPr>
                  </w:pPr>
                  <w:r>
                    <w:t>A single user-defined parameter.</w:t>
                  </w:r>
                </w:p>
              </w:tc>
            </w:tr>
          </w:tbl>
          <w:p w14:paraId="77842997" w14:textId="77777777" w:rsidR="00B64B28" w:rsidRDefault="00B64B28" w:rsidP="00466496">
            <w:pPr>
              <w:rPr>
                <w:sz w:val="24"/>
              </w:rPr>
            </w:pPr>
          </w:p>
        </w:tc>
      </w:tr>
      <w:tr w:rsidR="00B64B28" w14:paraId="4B215844" w14:textId="77777777" w:rsidTr="00B64B28">
        <w:trPr>
          <w:tblCellSpacing w:w="15" w:type="dxa"/>
        </w:trPr>
        <w:tc>
          <w:tcPr>
            <w:tcW w:w="0" w:type="auto"/>
            <w:vAlign w:val="center"/>
            <w:hideMark/>
          </w:tcPr>
          <w:p w14:paraId="3EF8B5C1" w14:textId="77777777" w:rsidR="00B64B28" w:rsidRDefault="00B64B28" w:rsidP="00466496">
            <w:pPr>
              <w:rPr>
                <w:sz w:val="24"/>
              </w:rPr>
            </w:pPr>
            <w:r>
              <w:rPr>
                <w:b/>
                <w:bCs/>
              </w:rPr>
              <w:t>Example Context:</w:t>
            </w:r>
          </w:p>
        </w:tc>
        <w:tc>
          <w:tcPr>
            <w:tcW w:w="0" w:type="auto"/>
            <w:vAlign w:val="center"/>
            <w:hideMark/>
          </w:tcPr>
          <w:p w14:paraId="66617EC8" w14:textId="77777777" w:rsidR="00B64B28" w:rsidRPr="00B61B52" w:rsidRDefault="00B64B28" w:rsidP="00466496">
            <w:pPr>
              <w:pStyle w:val="HTMLPreformatted"/>
              <w:rPr>
                <w:rFonts w:cs="Helvetica"/>
                <w:lang w:val="en-GB" w:eastAsia="en-GB"/>
              </w:rPr>
            </w:pPr>
            <w:r w:rsidRPr="00B61B52">
              <w:rPr>
                <w:rFonts w:cs="Helvetica"/>
                <w:lang w:val="en-GB" w:eastAsia="en-GB"/>
              </w:rPr>
              <w:t>&lt;EnzymeName&gt;</w:t>
            </w:r>
          </w:p>
          <w:p w14:paraId="4549BE6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51" cvRef="PSI-MS" name="Trypsin"/&gt;</w:t>
            </w:r>
          </w:p>
          <w:p w14:paraId="391A905F" w14:textId="77777777" w:rsidR="00B64B28" w:rsidRPr="00B61B52" w:rsidRDefault="00B64B28" w:rsidP="00466496">
            <w:pPr>
              <w:pStyle w:val="HTMLPreformatted"/>
              <w:rPr>
                <w:rFonts w:cs="Helvetica"/>
                <w:lang w:val="en-GB" w:eastAsia="en-GB"/>
              </w:rPr>
            </w:pPr>
            <w:r w:rsidRPr="00B61B52">
              <w:rPr>
                <w:rFonts w:cs="Helvetica"/>
                <w:lang w:val="en-GB" w:eastAsia="en-GB"/>
              </w:rPr>
              <w:t>&lt;/EnzymeName&gt;</w:t>
            </w:r>
          </w:p>
        </w:tc>
      </w:tr>
      <w:tr w:rsidR="00B64B28" w14:paraId="31322D89" w14:textId="77777777" w:rsidTr="00B64B28">
        <w:trPr>
          <w:tblCellSpacing w:w="15" w:type="dxa"/>
        </w:trPr>
        <w:tc>
          <w:tcPr>
            <w:tcW w:w="0" w:type="auto"/>
            <w:vAlign w:val="center"/>
            <w:hideMark/>
          </w:tcPr>
          <w:p w14:paraId="5943F4AE" w14:textId="77777777" w:rsidR="00B64B28" w:rsidRDefault="00B64B28" w:rsidP="00466496">
            <w:pPr>
              <w:rPr>
                <w:sz w:val="24"/>
              </w:rPr>
            </w:pPr>
            <w:r>
              <w:rPr>
                <w:b/>
                <w:bCs/>
              </w:rPr>
              <w:lastRenderedPageBreak/>
              <w:t>cvParam Mapping Rules:</w:t>
            </w:r>
          </w:p>
        </w:tc>
        <w:tc>
          <w:tcPr>
            <w:tcW w:w="0" w:type="auto"/>
            <w:vAlign w:val="center"/>
            <w:hideMark/>
          </w:tcPr>
          <w:p w14:paraId="1F0E9818"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Enzymes/Enzyme/EnzymeName</w:t>
            </w:r>
          </w:p>
          <w:p w14:paraId="0DEDA53E"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045 (</w:t>
            </w:r>
            <w:r w:rsidRPr="00B61B52">
              <w:rPr>
                <w:rStyle w:val="popup"/>
                <w:rFonts w:cs="Helvetica"/>
                <w:lang w:val="en-GB" w:eastAsia="en-GB"/>
              </w:rPr>
              <w:t>cleavage agent name</w:t>
            </w:r>
            <w:r w:rsidRPr="00B61B52">
              <w:rPr>
                <w:rFonts w:cs="Helvetica"/>
                <w:lang w:val="en-GB" w:eastAsia="en-GB"/>
              </w:rPr>
              <w:t>) only once</w:t>
            </w:r>
          </w:p>
          <w:p w14:paraId="70E8EAC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1 (</w:t>
            </w:r>
            <w:r w:rsidRPr="00B61B52">
              <w:rPr>
                <w:rStyle w:val="popup"/>
                <w:rFonts w:cs="Helvetica"/>
                <w:lang w:val="en-GB" w:eastAsia="en-GB"/>
              </w:rPr>
              <w:t>NoEnzyme</w:t>
            </w:r>
            <w:r w:rsidRPr="00B61B52">
              <w:rPr>
                <w:rFonts w:cs="Helvetica"/>
                <w:lang w:val="en-GB" w:eastAsia="en-GB"/>
              </w:rPr>
              <w:t xml:space="preserve">) </w:t>
            </w:r>
          </w:p>
          <w:p w14:paraId="3284ABE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51 (</w:t>
            </w:r>
            <w:r w:rsidRPr="00B61B52">
              <w:rPr>
                <w:rStyle w:val="popup"/>
                <w:rFonts w:cs="Helvetica"/>
                <w:lang w:val="en-GB" w:eastAsia="en-GB"/>
              </w:rPr>
              <w:t>Trypsin</w:t>
            </w:r>
            <w:r w:rsidRPr="00B61B52">
              <w:rPr>
                <w:rFonts w:cs="Helvetica"/>
                <w:lang w:val="en-GB" w:eastAsia="en-GB"/>
              </w:rPr>
              <w:t xml:space="preserve">) </w:t>
            </w:r>
          </w:p>
          <w:p w14:paraId="26C40A2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03 (</w:t>
            </w:r>
            <w:r w:rsidRPr="00B61B52">
              <w:rPr>
                <w:rStyle w:val="popup"/>
                <w:rFonts w:cs="Helvetica"/>
                <w:lang w:val="en-GB" w:eastAsia="en-GB"/>
              </w:rPr>
              <w:t>Arg-C</w:t>
            </w:r>
            <w:r w:rsidRPr="00B61B52">
              <w:rPr>
                <w:rFonts w:cs="Helvetica"/>
                <w:lang w:val="en-GB" w:eastAsia="en-GB"/>
              </w:rPr>
              <w:t xml:space="preserve">) </w:t>
            </w:r>
          </w:p>
          <w:p w14:paraId="49C61AF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04 (</w:t>
            </w:r>
            <w:r w:rsidRPr="00B61B52">
              <w:rPr>
                <w:rStyle w:val="popup"/>
                <w:rFonts w:cs="Helvetica"/>
                <w:lang w:val="en-GB" w:eastAsia="en-GB"/>
              </w:rPr>
              <w:t>Asp-N</w:t>
            </w:r>
            <w:r w:rsidRPr="00B61B52">
              <w:rPr>
                <w:rFonts w:cs="Helvetica"/>
                <w:lang w:val="en-GB" w:eastAsia="en-GB"/>
              </w:rPr>
              <w:t xml:space="preserve">) </w:t>
            </w:r>
          </w:p>
          <w:p w14:paraId="500624D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05 (</w:t>
            </w:r>
            <w:r w:rsidRPr="00B61B52">
              <w:rPr>
                <w:rStyle w:val="popup"/>
                <w:rFonts w:cs="Helvetica"/>
                <w:lang w:val="en-GB" w:eastAsia="en-GB"/>
              </w:rPr>
              <w:t>Asp-N_ambic</w:t>
            </w:r>
            <w:r w:rsidRPr="00B61B52">
              <w:rPr>
                <w:rFonts w:cs="Helvetica"/>
                <w:lang w:val="en-GB" w:eastAsia="en-GB"/>
              </w:rPr>
              <w:t xml:space="preserve">) </w:t>
            </w:r>
          </w:p>
          <w:p w14:paraId="16BF35A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06 (</w:t>
            </w:r>
            <w:r w:rsidRPr="00B61B52">
              <w:rPr>
                <w:rStyle w:val="popup"/>
                <w:rFonts w:cs="Helvetica"/>
                <w:lang w:val="en-GB" w:eastAsia="en-GB"/>
              </w:rPr>
              <w:t>Chymotrypsin</w:t>
            </w:r>
            <w:r w:rsidRPr="00B61B52">
              <w:rPr>
                <w:rFonts w:cs="Helvetica"/>
                <w:lang w:val="en-GB" w:eastAsia="en-GB"/>
              </w:rPr>
              <w:t xml:space="preserve">) </w:t>
            </w:r>
          </w:p>
          <w:p w14:paraId="407A055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07 (</w:t>
            </w:r>
            <w:r w:rsidRPr="00B61B52">
              <w:rPr>
                <w:rStyle w:val="popup"/>
                <w:rFonts w:cs="Helvetica"/>
                <w:lang w:val="en-GB" w:eastAsia="en-GB"/>
              </w:rPr>
              <w:t>CNBr</w:t>
            </w:r>
            <w:r w:rsidRPr="00B61B52">
              <w:rPr>
                <w:rFonts w:cs="Helvetica"/>
                <w:lang w:val="en-GB" w:eastAsia="en-GB"/>
              </w:rPr>
              <w:t xml:space="preserve">) </w:t>
            </w:r>
          </w:p>
          <w:p w14:paraId="242B7A8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08 (</w:t>
            </w:r>
            <w:r w:rsidRPr="00B61B52">
              <w:rPr>
                <w:rStyle w:val="popup"/>
                <w:rFonts w:cs="Helvetica"/>
                <w:lang w:val="en-GB" w:eastAsia="en-GB"/>
              </w:rPr>
              <w:t>Formic_acid</w:t>
            </w:r>
            <w:r w:rsidRPr="00B61B52">
              <w:rPr>
                <w:rFonts w:cs="Helvetica"/>
                <w:lang w:val="en-GB" w:eastAsia="en-GB"/>
              </w:rPr>
              <w:t xml:space="preserve">) </w:t>
            </w:r>
          </w:p>
          <w:p w14:paraId="33084F0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09 (</w:t>
            </w:r>
            <w:r w:rsidRPr="00B61B52">
              <w:rPr>
                <w:rStyle w:val="popup"/>
                <w:rFonts w:cs="Helvetica"/>
                <w:lang w:val="en-GB" w:eastAsia="en-GB"/>
              </w:rPr>
              <w:t>Lys-C</w:t>
            </w:r>
            <w:r w:rsidRPr="00B61B52">
              <w:rPr>
                <w:rFonts w:cs="Helvetica"/>
                <w:lang w:val="en-GB" w:eastAsia="en-GB"/>
              </w:rPr>
              <w:t xml:space="preserve">) </w:t>
            </w:r>
          </w:p>
          <w:p w14:paraId="60CDA6E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10 (</w:t>
            </w:r>
            <w:r w:rsidRPr="00B61B52">
              <w:rPr>
                <w:rStyle w:val="popup"/>
                <w:rFonts w:cs="Helvetica"/>
                <w:lang w:val="en-GB" w:eastAsia="en-GB"/>
              </w:rPr>
              <w:t>Lys-C/P</w:t>
            </w:r>
            <w:r w:rsidRPr="00B61B52">
              <w:rPr>
                <w:rFonts w:cs="Helvetica"/>
                <w:lang w:val="en-GB" w:eastAsia="en-GB"/>
              </w:rPr>
              <w:t xml:space="preserve">) </w:t>
            </w:r>
          </w:p>
          <w:p w14:paraId="4C88A51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r w:rsidR="00B64B28" w14:paraId="22E00333" w14:textId="77777777" w:rsidTr="00B64B28">
        <w:trPr>
          <w:tblCellSpacing w:w="15" w:type="dxa"/>
        </w:trPr>
        <w:tc>
          <w:tcPr>
            <w:tcW w:w="0" w:type="auto"/>
            <w:vAlign w:val="center"/>
            <w:hideMark/>
          </w:tcPr>
          <w:p w14:paraId="6D09B3DD" w14:textId="77777777" w:rsidR="00B64B28" w:rsidRDefault="00B64B28" w:rsidP="00466496">
            <w:pPr>
              <w:rPr>
                <w:sz w:val="24"/>
              </w:rPr>
            </w:pPr>
            <w:r>
              <w:rPr>
                <w:b/>
                <w:bCs/>
              </w:rPr>
              <w:t>Example cvParams:</w:t>
            </w:r>
          </w:p>
        </w:tc>
        <w:tc>
          <w:tcPr>
            <w:tcW w:w="0" w:type="auto"/>
            <w:vAlign w:val="center"/>
            <w:hideMark/>
          </w:tcPr>
          <w:p w14:paraId="28460FFC"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251" name="Trypsin" cvRef="PSI-MS"/&gt;</w:t>
            </w:r>
          </w:p>
        </w:tc>
      </w:tr>
    </w:tbl>
    <w:p w14:paraId="06E78E67" w14:textId="77777777" w:rsidR="00B64B28" w:rsidRDefault="00B64B28" w:rsidP="00466496"/>
    <w:p w14:paraId="7C4EB4D8" w14:textId="77777777" w:rsidR="00B64B28" w:rsidRDefault="00B64B28" w:rsidP="00466496">
      <w:pPr>
        <w:pStyle w:val="Heading2"/>
      </w:pPr>
      <w:bookmarkStart w:id="123" w:name="_Toc453235364"/>
      <w:r>
        <w:t>Element &lt;</w:t>
      </w:r>
      <w:bookmarkStart w:id="124" w:name="Enzymes"/>
      <w:r>
        <w:t>Enzymes</w:t>
      </w:r>
      <w:bookmarkEnd w:id="124"/>
      <w:r>
        <w:t>&gt;</w:t>
      </w:r>
      <w:bookmarkEnd w:id="12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1"/>
        <w:gridCol w:w="8571"/>
      </w:tblGrid>
      <w:tr w:rsidR="00B64B28" w14:paraId="32CFD533" w14:textId="77777777" w:rsidTr="00B64B28">
        <w:trPr>
          <w:tblCellSpacing w:w="15" w:type="dxa"/>
        </w:trPr>
        <w:tc>
          <w:tcPr>
            <w:tcW w:w="0" w:type="auto"/>
            <w:vAlign w:val="center"/>
            <w:hideMark/>
          </w:tcPr>
          <w:p w14:paraId="727CC1D8" w14:textId="77777777" w:rsidR="00B64B28" w:rsidRDefault="00B64B28" w:rsidP="00466496">
            <w:pPr>
              <w:rPr>
                <w:sz w:val="24"/>
              </w:rPr>
            </w:pPr>
            <w:r>
              <w:rPr>
                <w:b/>
                <w:bCs/>
              </w:rPr>
              <w:t>Definition:</w:t>
            </w:r>
          </w:p>
        </w:tc>
        <w:tc>
          <w:tcPr>
            <w:tcW w:w="0" w:type="auto"/>
            <w:vAlign w:val="center"/>
            <w:hideMark/>
          </w:tcPr>
          <w:p w14:paraId="37257394" w14:textId="77777777" w:rsidR="00B64B28" w:rsidRDefault="00B64B28" w:rsidP="00466496">
            <w:pPr>
              <w:rPr>
                <w:sz w:val="24"/>
              </w:rPr>
            </w:pPr>
            <w:r>
              <w:t xml:space="preserve">The list of enzymes used in experiment </w:t>
            </w:r>
          </w:p>
        </w:tc>
      </w:tr>
      <w:tr w:rsidR="00B64B28" w14:paraId="5DA1EE78" w14:textId="77777777" w:rsidTr="00B64B28">
        <w:trPr>
          <w:tblCellSpacing w:w="15" w:type="dxa"/>
        </w:trPr>
        <w:tc>
          <w:tcPr>
            <w:tcW w:w="0" w:type="auto"/>
            <w:vAlign w:val="center"/>
            <w:hideMark/>
          </w:tcPr>
          <w:p w14:paraId="6A32D699" w14:textId="77777777" w:rsidR="00B64B28" w:rsidRDefault="00B64B28" w:rsidP="00466496">
            <w:pPr>
              <w:rPr>
                <w:sz w:val="24"/>
              </w:rPr>
            </w:pPr>
            <w:r>
              <w:rPr>
                <w:b/>
                <w:bCs/>
              </w:rPr>
              <w:t>Type:</w:t>
            </w:r>
          </w:p>
        </w:tc>
        <w:tc>
          <w:tcPr>
            <w:tcW w:w="0" w:type="auto"/>
            <w:vAlign w:val="center"/>
            <w:hideMark/>
          </w:tcPr>
          <w:p w14:paraId="3B5F99F4" w14:textId="77777777" w:rsidR="00B64B28" w:rsidRDefault="00B64B28" w:rsidP="00466496">
            <w:pPr>
              <w:rPr>
                <w:sz w:val="24"/>
              </w:rPr>
            </w:pPr>
            <w:r>
              <w:t xml:space="preserve">EnzymesType </w:t>
            </w:r>
          </w:p>
        </w:tc>
      </w:tr>
      <w:tr w:rsidR="00B64B28" w14:paraId="14211C5D" w14:textId="77777777" w:rsidTr="00B64B28">
        <w:trPr>
          <w:tblCellSpacing w:w="15" w:type="dxa"/>
        </w:trPr>
        <w:tc>
          <w:tcPr>
            <w:tcW w:w="0" w:type="auto"/>
            <w:vAlign w:val="center"/>
            <w:hideMark/>
          </w:tcPr>
          <w:p w14:paraId="284660B7"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32"/>
              <w:gridCol w:w="1169"/>
              <w:gridCol w:w="791"/>
              <w:gridCol w:w="5188"/>
            </w:tblGrid>
            <w:tr w:rsidR="00B64B28" w14:paraId="0BB9883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F90E45"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3A532FA"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A1665B"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1E07A1D" w14:textId="77777777" w:rsidR="00B64B28" w:rsidRDefault="00B64B28" w:rsidP="00466496">
                  <w:pPr>
                    <w:jc w:val="center"/>
                    <w:rPr>
                      <w:b/>
                      <w:bCs/>
                      <w:sz w:val="24"/>
                    </w:rPr>
                  </w:pPr>
                  <w:r>
                    <w:rPr>
                      <w:b/>
                      <w:bCs/>
                    </w:rPr>
                    <w:t>Definition</w:t>
                  </w:r>
                </w:p>
              </w:tc>
            </w:tr>
            <w:tr w:rsidR="00B64B28" w14:paraId="3AF1561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AAC1F3" w14:textId="77777777" w:rsidR="00B64B28" w:rsidRDefault="00B64B28" w:rsidP="00466496">
                  <w:pPr>
                    <w:rPr>
                      <w:sz w:val="24"/>
                    </w:rPr>
                  </w:pPr>
                  <w:r>
                    <w:t>independ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CDF74AD" w14:textId="77777777" w:rsidR="00B64B28" w:rsidRDefault="00B64B28" w:rsidP="00466496">
                  <w:pPr>
                    <w:rPr>
                      <w:sz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438BCBD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516E8E4" w14:textId="77777777" w:rsidR="00B64B28" w:rsidRDefault="00B64B28" w:rsidP="00466496">
                  <w:pPr>
                    <w:rPr>
                      <w:sz w:val="24"/>
                    </w:rPr>
                  </w:pPr>
                  <w:r>
                    <w:t xml:space="preserve">If there are multiple enzymes specified, this attribute is set to true if cleavage with different enzymes is performed independently. </w:t>
                  </w:r>
                </w:p>
              </w:tc>
            </w:tr>
          </w:tbl>
          <w:p w14:paraId="57813D7F" w14:textId="77777777" w:rsidR="00B64B28" w:rsidRDefault="00B64B28" w:rsidP="00466496">
            <w:pPr>
              <w:rPr>
                <w:sz w:val="24"/>
              </w:rPr>
            </w:pPr>
          </w:p>
        </w:tc>
      </w:tr>
      <w:tr w:rsidR="00B64B28" w14:paraId="44A9E847" w14:textId="77777777" w:rsidTr="00B64B28">
        <w:trPr>
          <w:tblCellSpacing w:w="15" w:type="dxa"/>
        </w:trPr>
        <w:tc>
          <w:tcPr>
            <w:tcW w:w="0" w:type="auto"/>
            <w:vAlign w:val="center"/>
            <w:hideMark/>
          </w:tcPr>
          <w:p w14:paraId="5549CC7D"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3"/>
              <w:gridCol w:w="1135"/>
              <w:gridCol w:w="1180"/>
              <w:gridCol w:w="4762"/>
            </w:tblGrid>
            <w:tr w:rsidR="00B64B28" w14:paraId="72A85E7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36B3C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C9C7186"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8BC0868"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09B58BE" w14:textId="77777777" w:rsidR="00B64B28" w:rsidRDefault="00B64B28" w:rsidP="00466496">
                  <w:pPr>
                    <w:jc w:val="center"/>
                    <w:rPr>
                      <w:b/>
                      <w:bCs/>
                      <w:sz w:val="24"/>
                    </w:rPr>
                  </w:pPr>
                  <w:r>
                    <w:rPr>
                      <w:b/>
                      <w:bCs/>
                    </w:rPr>
                    <w:t>Definition</w:t>
                  </w:r>
                </w:p>
              </w:tc>
            </w:tr>
            <w:tr w:rsidR="00B64B28" w14:paraId="3202092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3DF013" w14:textId="77777777" w:rsidR="00B64B28" w:rsidRDefault="004E159A" w:rsidP="00466496">
                  <w:pPr>
                    <w:rPr>
                      <w:sz w:val="24"/>
                    </w:rPr>
                  </w:pPr>
                  <w:hyperlink w:anchor="Enzyme" w:history="1">
                    <w:r w:rsidR="00B64B28">
                      <w:rPr>
                        <w:rStyle w:val="Hyperlink"/>
                      </w:rPr>
                      <w:t>Enzy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32FDCC0"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E346F0A"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C94C2CD" w14:textId="77777777" w:rsidR="00B64B28" w:rsidRDefault="00B64B28" w:rsidP="00466496">
                  <w:pPr>
                    <w:rPr>
                      <w:sz w:val="24"/>
                    </w:rPr>
                  </w:pPr>
                  <w:r>
                    <w:t xml:space="preserve">The details of an individual cleavage enzyme should be provided by giving a regular expression or a CV term if a "standard" enzyme cleavage has been performed. </w:t>
                  </w:r>
                </w:p>
              </w:tc>
            </w:tr>
          </w:tbl>
          <w:p w14:paraId="1326702B" w14:textId="77777777" w:rsidR="00B64B28" w:rsidRDefault="00B64B28" w:rsidP="00466496">
            <w:pPr>
              <w:rPr>
                <w:sz w:val="24"/>
              </w:rPr>
            </w:pPr>
          </w:p>
        </w:tc>
      </w:tr>
      <w:tr w:rsidR="00B64B28" w14:paraId="638DFC7D" w14:textId="77777777" w:rsidTr="00B64B28">
        <w:trPr>
          <w:tblCellSpacing w:w="15" w:type="dxa"/>
        </w:trPr>
        <w:tc>
          <w:tcPr>
            <w:tcW w:w="0" w:type="auto"/>
            <w:vAlign w:val="center"/>
            <w:hideMark/>
          </w:tcPr>
          <w:p w14:paraId="4540D0A5" w14:textId="77777777" w:rsidR="00B64B28" w:rsidRDefault="00B64B28" w:rsidP="00466496">
            <w:pPr>
              <w:rPr>
                <w:sz w:val="24"/>
              </w:rPr>
            </w:pPr>
            <w:r>
              <w:rPr>
                <w:b/>
                <w:bCs/>
              </w:rPr>
              <w:t>Example Context:</w:t>
            </w:r>
          </w:p>
        </w:tc>
        <w:tc>
          <w:tcPr>
            <w:tcW w:w="0" w:type="auto"/>
            <w:vAlign w:val="center"/>
            <w:hideMark/>
          </w:tcPr>
          <w:p w14:paraId="62913683" w14:textId="77777777" w:rsidR="00B64B28" w:rsidRPr="00B61B52" w:rsidRDefault="00B64B28" w:rsidP="00466496">
            <w:pPr>
              <w:pStyle w:val="HTMLPreformatted"/>
              <w:rPr>
                <w:rFonts w:cs="Helvetica"/>
                <w:lang w:val="en-GB" w:eastAsia="en-GB"/>
              </w:rPr>
            </w:pPr>
            <w:r w:rsidRPr="00B61B52">
              <w:rPr>
                <w:rFonts w:cs="Helvetica"/>
                <w:lang w:val="en-GB" w:eastAsia="en-GB"/>
              </w:rPr>
              <w:t>&lt;Enzymes&gt;</w:t>
            </w:r>
          </w:p>
          <w:p w14:paraId="77E520F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Enzyme id="ENZ_0" cTermGain="OH" nTermGain="H" semiSpecific="0"&gt;</w:t>
            </w:r>
          </w:p>
          <w:p w14:paraId="2C2FB59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iteRegexp&gt;&lt;![CDATA[(?&lt;=[KR])(?!P)]]&gt;&lt;/SiteRegexp&gt;</w:t>
            </w:r>
          </w:p>
          <w:p w14:paraId="3D55814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EnzymeName&gt;</w:t>
            </w:r>
          </w:p>
          <w:p w14:paraId="144D2F1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51" name="Trypsin" cvRef="PSI-MS"/&gt;</w:t>
            </w:r>
          </w:p>
          <w:p w14:paraId="7014B5A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EnzymeName&gt;</w:t>
            </w:r>
          </w:p>
          <w:p w14:paraId="6589FD9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Enzyme&gt;</w:t>
            </w:r>
          </w:p>
          <w:p w14:paraId="79D28AF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1D29B192" w14:textId="77777777" w:rsidR="00B64B28" w:rsidRPr="00B61B52" w:rsidRDefault="00B64B28" w:rsidP="00466496">
            <w:pPr>
              <w:pStyle w:val="HTMLPreformatted"/>
              <w:rPr>
                <w:rFonts w:cs="Helvetica"/>
                <w:lang w:val="en-GB" w:eastAsia="en-GB"/>
              </w:rPr>
            </w:pPr>
            <w:r w:rsidRPr="00B61B52">
              <w:rPr>
                <w:rFonts w:cs="Helvetica"/>
                <w:lang w:val="en-GB" w:eastAsia="en-GB"/>
              </w:rPr>
              <w:t>&lt;/Enzymes&gt;</w:t>
            </w:r>
          </w:p>
        </w:tc>
      </w:tr>
    </w:tbl>
    <w:p w14:paraId="591C2811" w14:textId="77777777" w:rsidR="00B64B28" w:rsidRDefault="00B64B28" w:rsidP="00466496"/>
    <w:p w14:paraId="2839FA28" w14:textId="77777777" w:rsidR="00B64B28" w:rsidRDefault="00B64B28" w:rsidP="00466496">
      <w:pPr>
        <w:pStyle w:val="Heading2"/>
      </w:pPr>
      <w:bookmarkStart w:id="125" w:name="_Toc453235365"/>
      <w:r>
        <w:t>Element &lt;</w:t>
      </w:r>
      <w:bookmarkStart w:id="126" w:name="Exclude"/>
      <w:r>
        <w:t>Exclude</w:t>
      </w:r>
      <w:bookmarkEnd w:id="126"/>
      <w:r>
        <w:t>&gt;</w:t>
      </w:r>
      <w:bookmarkEnd w:id="12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5"/>
        <w:gridCol w:w="8537"/>
      </w:tblGrid>
      <w:tr w:rsidR="00B64B28" w14:paraId="54D8C287" w14:textId="77777777" w:rsidTr="00B64B28">
        <w:trPr>
          <w:tblCellSpacing w:w="15" w:type="dxa"/>
        </w:trPr>
        <w:tc>
          <w:tcPr>
            <w:tcW w:w="0" w:type="auto"/>
            <w:vAlign w:val="center"/>
            <w:hideMark/>
          </w:tcPr>
          <w:p w14:paraId="533E8C2C" w14:textId="77777777" w:rsidR="00B64B28" w:rsidRDefault="00B64B28" w:rsidP="00466496">
            <w:pPr>
              <w:rPr>
                <w:sz w:val="24"/>
              </w:rPr>
            </w:pPr>
            <w:r>
              <w:rPr>
                <w:b/>
                <w:bCs/>
              </w:rPr>
              <w:t>Definition:</w:t>
            </w:r>
          </w:p>
        </w:tc>
        <w:tc>
          <w:tcPr>
            <w:tcW w:w="0" w:type="auto"/>
            <w:vAlign w:val="center"/>
            <w:hideMark/>
          </w:tcPr>
          <w:p w14:paraId="2194644E" w14:textId="77777777" w:rsidR="00B64B28" w:rsidRDefault="00B64B28" w:rsidP="00466496">
            <w:pPr>
              <w:rPr>
                <w:sz w:val="24"/>
              </w:rPr>
            </w:pPr>
            <w:r>
              <w:t xml:space="preserve">All sequences fulfilling the specifed criteria are excluded. </w:t>
            </w:r>
          </w:p>
        </w:tc>
      </w:tr>
      <w:tr w:rsidR="00B64B28" w14:paraId="66141FA8" w14:textId="77777777" w:rsidTr="00B64B28">
        <w:trPr>
          <w:tblCellSpacing w:w="15" w:type="dxa"/>
        </w:trPr>
        <w:tc>
          <w:tcPr>
            <w:tcW w:w="0" w:type="auto"/>
            <w:vAlign w:val="center"/>
            <w:hideMark/>
          </w:tcPr>
          <w:p w14:paraId="1AAB85BE" w14:textId="77777777" w:rsidR="00B64B28" w:rsidRDefault="00B64B28" w:rsidP="00466496">
            <w:pPr>
              <w:rPr>
                <w:sz w:val="24"/>
              </w:rPr>
            </w:pPr>
            <w:r>
              <w:rPr>
                <w:b/>
                <w:bCs/>
              </w:rPr>
              <w:t>Type:</w:t>
            </w:r>
          </w:p>
        </w:tc>
        <w:tc>
          <w:tcPr>
            <w:tcW w:w="0" w:type="auto"/>
            <w:vAlign w:val="center"/>
            <w:hideMark/>
          </w:tcPr>
          <w:p w14:paraId="4136958D" w14:textId="77777777" w:rsidR="00B64B28" w:rsidRDefault="00B64B28" w:rsidP="00466496">
            <w:pPr>
              <w:rPr>
                <w:sz w:val="24"/>
              </w:rPr>
            </w:pPr>
            <w:r>
              <w:t xml:space="preserve">ParamListType </w:t>
            </w:r>
          </w:p>
        </w:tc>
      </w:tr>
      <w:tr w:rsidR="00B64B28" w14:paraId="09FD51A6" w14:textId="77777777" w:rsidTr="00B64B28">
        <w:trPr>
          <w:tblCellSpacing w:w="15" w:type="dxa"/>
        </w:trPr>
        <w:tc>
          <w:tcPr>
            <w:tcW w:w="0" w:type="auto"/>
            <w:vAlign w:val="center"/>
            <w:hideMark/>
          </w:tcPr>
          <w:p w14:paraId="2D0F5D47" w14:textId="77777777" w:rsidR="00B64B28" w:rsidRDefault="00B64B28" w:rsidP="00466496">
            <w:pPr>
              <w:rPr>
                <w:sz w:val="24"/>
              </w:rPr>
            </w:pPr>
            <w:r>
              <w:rPr>
                <w:b/>
                <w:bCs/>
              </w:rPr>
              <w:t>Attributes:</w:t>
            </w:r>
          </w:p>
        </w:tc>
        <w:tc>
          <w:tcPr>
            <w:tcW w:w="0" w:type="auto"/>
            <w:vAlign w:val="center"/>
            <w:hideMark/>
          </w:tcPr>
          <w:p w14:paraId="417A4030" w14:textId="77777777" w:rsidR="00B64B28" w:rsidRDefault="00B64B28" w:rsidP="00466496">
            <w:pPr>
              <w:rPr>
                <w:sz w:val="24"/>
              </w:rPr>
            </w:pPr>
            <w:r>
              <w:t>none</w:t>
            </w:r>
          </w:p>
        </w:tc>
      </w:tr>
      <w:tr w:rsidR="00B64B28" w14:paraId="547C5249" w14:textId="77777777" w:rsidTr="00B64B28">
        <w:trPr>
          <w:tblCellSpacing w:w="15" w:type="dxa"/>
        </w:trPr>
        <w:tc>
          <w:tcPr>
            <w:tcW w:w="0" w:type="auto"/>
            <w:vAlign w:val="center"/>
            <w:hideMark/>
          </w:tcPr>
          <w:p w14:paraId="5632097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6"/>
              <w:gridCol w:w="1135"/>
              <w:gridCol w:w="1180"/>
              <w:gridCol w:w="4415"/>
            </w:tblGrid>
            <w:tr w:rsidR="00B64B28" w14:paraId="007FDF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A23B53"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2CACD38"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92FD708"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B5900C8" w14:textId="77777777" w:rsidR="00B64B28" w:rsidRDefault="00B64B28" w:rsidP="00466496">
                  <w:pPr>
                    <w:jc w:val="center"/>
                    <w:rPr>
                      <w:b/>
                      <w:bCs/>
                      <w:sz w:val="24"/>
                    </w:rPr>
                  </w:pPr>
                  <w:r>
                    <w:rPr>
                      <w:b/>
                      <w:bCs/>
                    </w:rPr>
                    <w:t>Definition</w:t>
                  </w:r>
                </w:p>
              </w:tc>
            </w:tr>
            <w:tr w:rsidR="00B64B28" w14:paraId="47FD12D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A6ADB2" w14:textId="77777777" w:rsidR="00B64B28" w:rsidRDefault="004E159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96250E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BC62E37"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CE7E9B1" w14:textId="77777777" w:rsidR="00B64B28" w:rsidRDefault="00B64B28" w:rsidP="00466496">
                  <w:pPr>
                    <w:rPr>
                      <w:sz w:val="24"/>
                    </w:rPr>
                  </w:pPr>
                  <w:r>
                    <w:t>A single entry from an ontology or a controlled vocabulary.</w:t>
                  </w:r>
                </w:p>
              </w:tc>
            </w:tr>
            <w:tr w:rsidR="00B64B28" w14:paraId="35F1FB3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C91015" w14:textId="77777777" w:rsidR="00B64B28" w:rsidRDefault="004E159A"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67ADC22"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25BCA69"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670F19E" w14:textId="77777777" w:rsidR="00B64B28" w:rsidRDefault="00B64B28" w:rsidP="00466496">
                  <w:pPr>
                    <w:rPr>
                      <w:sz w:val="24"/>
                    </w:rPr>
                  </w:pPr>
                  <w:r>
                    <w:t>A single user-defined parameter.</w:t>
                  </w:r>
                </w:p>
              </w:tc>
            </w:tr>
          </w:tbl>
          <w:p w14:paraId="1F3F2507" w14:textId="77777777" w:rsidR="00B64B28" w:rsidRDefault="00B64B28" w:rsidP="00466496">
            <w:pPr>
              <w:rPr>
                <w:sz w:val="24"/>
              </w:rPr>
            </w:pPr>
          </w:p>
        </w:tc>
      </w:tr>
      <w:tr w:rsidR="00B64B28" w14:paraId="5E6032B9" w14:textId="77777777" w:rsidTr="00B64B28">
        <w:trPr>
          <w:tblCellSpacing w:w="15" w:type="dxa"/>
        </w:trPr>
        <w:tc>
          <w:tcPr>
            <w:tcW w:w="0" w:type="auto"/>
            <w:vAlign w:val="center"/>
            <w:hideMark/>
          </w:tcPr>
          <w:p w14:paraId="406DA511" w14:textId="77777777" w:rsidR="00B64B28" w:rsidRDefault="00B64B28" w:rsidP="00466496">
            <w:pPr>
              <w:rPr>
                <w:sz w:val="24"/>
              </w:rPr>
            </w:pPr>
            <w:r>
              <w:rPr>
                <w:b/>
                <w:bCs/>
              </w:rPr>
              <w:t>Example Context:</w:t>
            </w:r>
          </w:p>
        </w:tc>
        <w:tc>
          <w:tcPr>
            <w:tcW w:w="0" w:type="auto"/>
            <w:vAlign w:val="center"/>
            <w:hideMark/>
          </w:tcPr>
          <w:p w14:paraId="49626241" w14:textId="77777777" w:rsidR="00B64B28" w:rsidRDefault="00B64B28" w:rsidP="00466496">
            <w:pPr>
              <w:rPr>
                <w:sz w:val="24"/>
              </w:rPr>
            </w:pPr>
          </w:p>
        </w:tc>
      </w:tr>
      <w:tr w:rsidR="00B64B28" w14:paraId="0CB2EFCC" w14:textId="77777777" w:rsidTr="00B64B28">
        <w:trPr>
          <w:tblCellSpacing w:w="15" w:type="dxa"/>
        </w:trPr>
        <w:tc>
          <w:tcPr>
            <w:tcW w:w="0" w:type="auto"/>
            <w:vAlign w:val="center"/>
            <w:hideMark/>
          </w:tcPr>
          <w:p w14:paraId="2B86DE9E" w14:textId="77777777" w:rsidR="00B64B28" w:rsidRDefault="00B64B28" w:rsidP="00466496">
            <w:pPr>
              <w:rPr>
                <w:sz w:val="24"/>
              </w:rPr>
            </w:pPr>
            <w:r>
              <w:rPr>
                <w:b/>
                <w:bCs/>
              </w:rPr>
              <w:t>cvParam Mapping Rules:</w:t>
            </w:r>
          </w:p>
        </w:tc>
        <w:tc>
          <w:tcPr>
            <w:tcW w:w="0" w:type="auto"/>
            <w:vAlign w:val="center"/>
            <w:hideMark/>
          </w:tcPr>
          <w:p w14:paraId="70170D17"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DatabaseFilters/Filter/Exclude</w:t>
            </w:r>
          </w:p>
          <w:p w14:paraId="3F5E2650"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512 (</w:t>
            </w:r>
            <w:r w:rsidRPr="00B61B52">
              <w:rPr>
                <w:rStyle w:val="popup"/>
                <w:rFonts w:cs="Helvetica"/>
                <w:lang w:val="en-GB" w:eastAsia="en-GB"/>
              </w:rPr>
              <w:t>Sequence database filters</w:t>
            </w:r>
            <w:r w:rsidRPr="00B61B52">
              <w:rPr>
                <w:rFonts w:cs="Helvetica"/>
                <w:lang w:val="en-GB" w:eastAsia="en-GB"/>
              </w:rPr>
              <w:t>) one or more times</w:t>
            </w:r>
          </w:p>
          <w:p w14:paraId="19F0A7C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0 (</w:t>
            </w:r>
            <w:r w:rsidRPr="00B61B52">
              <w:rPr>
                <w:rStyle w:val="popup"/>
                <w:rFonts w:cs="Helvetica"/>
                <w:lang w:val="en-GB" w:eastAsia="en-GB"/>
              </w:rPr>
              <w:t>taxonomy nomenclature</w:t>
            </w:r>
            <w:r w:rsidRPr="00B61B52">
              <w:rPr>
                <w:rFonts w:cs="Helvetica"/>
                <w:lang w:val="en-GB" w:eastAsia="en-GB"/>
              </w:rPr>
              <w:t xml:space="preserve">) </w:t>
            </w:r>
          </w:p>
          <w:p w14:paraId="40603EAD"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201 (</w:t>
            </w:r>
            <w:r w:rsidRPr="00B61B52">
              <w:rPr>
                <w:rStyle w:val="popup"/>
                <w:rFonts w:cs="Helvetica"/>
                <w:lang w:val="de-DE" w:eastAsia="en-GB"/>
              </w:rPr>
              <w:t>DB MW filter maximum</w:t>
            </w:r>
            <w:r w:rsidRPr="00B61B52">
              <w:rPr>
                <w:rFonts w:cs="Helvetica"/>
                <w:lang w:val="de-DE" w:eastAsia="en-GB"/>
              </w:rPr>
              <w:t xml:space="preserve">) </w:t>
            </w:r>
          </w:p>
          <w:p w14:paraId="47514917"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202 (</w:t>
            </w:r>
            <w:r w:rsidRPr="00B61B52">
              <w:rPr>
                <w:rStyle w:val="popup"/>
                <w:rFonts w:cs="Helvetica"/>
                <w:lang w:val="de-DE" w:eastAsia="en-GB"/>
              </w:rPr>
              <w:t>DB MW filter minimum</w:t>
            </w:r>
            <w:r w:rsidRPr="00B61B52">
              <w:rPr>
                <w:rFonts w:cs="Helvetica"/>
                <w:lang w:val="de-DE" w:eastAsia="en-GB"/>
              </w:rPr>
              <w:t xml:space="preserve">) </w:t>
            </w:r>
          </w:p>
          <w:p w14:paraId="146DD3D2"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203 (</w:t>
            </w:r>
            <w:r w:rsidRPr="00B61B52">
              <w:rPr>
                <w:rStyle w:val="popup"/>
                <w:rFonts w:cs="Helvetica"/>
                <w:lang w:val="de-DE" w:eastAsia="en-GB"/>
              </w:rPr>
              <w:t>DB PI filter maximum</w:t>
            </w:r>
            <w:r w:rsidRPr="00B61B52">
              <w:rPr>
                <w:rFonts w:cs="Helvetica"/>
                <w:lang w:val="de-DE" w:eastAsia="en-GB"/>
              </w:rPr>
              <w:t xml:space="preserve">) </w:t>
            </w:r>
          </w:p>
          <w:p w14:paraId="5463D84F"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204 (</w:t>
            </w:r>
            <w:r w:rsidRPr="00B61B52">
              <w:rPr>
                <w:rStyle w:val="popup"/>
                <w:rFonts w:cs="Helvetica"/>
                <w:lang w:val="de-DE" w:eastAsia="en-GB"/>
              </w:rPr>
              <w:t>DB PI filter minimum</w:t>
            </w:r>
            <w:r w:rsidRPr="00B61B52">
              <w:rPr>
                <w:rFonts w:cs="Helvetica"/>
                <w:lang w:val="de-DE" w:eastAsia="en-GB"/>
              </w:rPr>
              <w:t xml:space="preserve">) </w:t>
            </w:r>
          </w:p>
          <w:p w14:paraId="156E314F" w14:textId="77777777" w:rsidR="00B64B28" w:rsidRPr="00B61B52" w:rsidRDefault="00B64B28" w:rsidP="00466496">
            <w:pPr>
              <w:pStyle w:val="HTMLPreformatted"/>
              <w:rPr>
                <w:rFonts w:cs="Helvetica"/>
                <w:lang w:val="en-GB" w:eastAsia="en-GB"/>
              </w:rPr>
            </w:pPr>
            <w:r w:rsidRPr="00B61B52">
              <w:rPr>
                <w:rFonts w:cs="Helvetica"/>
                <w:lang w:val="de-DE" w:eastAsia="en-GB"/>
              </w:rPr>
              <w:t xml:space="preserve">  </w:t>
            </w:r>
            <w:r w:rsidRPr="00B61B52">
              <w:rPr>
                <w:rFonts w:cs="Helvetica"/>
                <w:lang w:val="en-GB" w:eastAsia="en-GB"/>
              </w:rPr>
              <w:t>e.g.: MS:1001467 (</w:t>
            </w:r>
            <w:r w:rsidRPr="00B61B52">
              <w:rPr>
                <w:rStyle w:val="popup"/>
                <w:rFonts w:cs="Helvetica"/>
                <w:lang w:val="en-GB" w:eastAsia="en-GB"/>
              </w:rPr>
              <w:t>taxonomy: NCBI TaxID</w:t>
            </w:r>
            <w:r w:rsidRPr="00B61B52">
              <w:rPr>
                <w:rFonts w:cs="Helvetica"/>
                <w:lang w:val="en-GB" w:eastAsia="en-GB"/>
              </w:rPr>
              <w:t xml:space="preserve">) </w:t>
            </w:r>
          </w:p>
          <w:p w14:paraId="3F6658AD"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 xml:space="preserve">  e.g.: MS:1001468 (</w:t>
            </w:r>
            <w:r w:rsidRPr="00B61B52">
              <w:rPr>
                <w:rStyle w:val="popup"/>
                <w:rFonts w:cs="Helvetica"/>
                <w:lang w:val="en-GB" w:eastAsia="en-GB"/>
              </w:rPr>
              <w:t>taxonomy: common name</w:t>
            </w:r>
            <w:r w:rsidRPr="00B61B52">
              <w:rPr>
                <w:rFonts w:cs="Helvetica"/>
                <w:lang w:val="en-GB" w:eastAsia="en-GB"/>
              </w:rPr>
              <w:t xml:space="preserve">) </w:t>
            </w:r>
          </w:p>
          <w:p w14:paraId="5464A86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69 (</w:t>
            </w:r>
            <w:r w:rsidRPr="00B61B52">
              <w:rPr>
                <w:rStyle w:val="popup"/>
                <w:rFonts w:cs="Helvetica"/>
                <w:lang w:val="en-GB" w:eastAsia="en-GB"/>
              </w:rPr>
              <w:t>taxonomy: scientific name</w:t>
            </w:r>
            <w:r w:rsidRPr="00B61B52">
              <w:rPr>
                <w:rFonts w:cs="Helvetica"/>
                <w:lang w:val="en-GB" w:eastAsia="en-GB"/>
              </w:rPr>
              <w:t xml:space="preserve">) </w:t>
            </w:r>
          </w:p>
          <w:p w14:paraId="349E7E0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70 (</w:t>
            </w:r>
            <w:r w:rsidRPr="00B61B52">
              <w:rPr>
                <w:rStyle w:val="popup"/>
                <w:rFonts w:cs="Helvetica"/>
                <w:lang w:val="en-GB" w:eastAsia="en-GB"/>
              </w:rPr>
              <w:t>taxonomy: Swiss-Prot ID</w:t>
            </w:r>
            <w:r w:rsidRPr="00B61B52">
              <w:rPr>
                <w:rFonts w:cs="Helvetica"/>
                <w:lang w:val="en-GB" w:eastAsia="en-GB"/>
              </w:rPr>
              <w:t xml:space="preserve">) </w:t>
            </w:r>
          </w:p>
          <w:p w14:paraId="3F555B8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13 (</w:t>
            </w:r>
            <w:r w:rsidRPr="00B61B52">
              <w:rPr>
                <w:rStyle w:val="popup"/>
                <w:rFonts w:cs="Helvetica"/>
                <w:lang w:val="en-GB" w:eastAsia="en-GB"/>
              </w:rPr>
              <w:t>DB sequence filter pattern</w:t>
            </w:r>
            <w:r w:rsidRPr="00B61B52">
              <w:rPr>
                <w:rFonts w:cs="Helvetica"/>
                <w:lang w:val="en-GB" w:eastAsia="en-GB"/>
              </w:rPr>
              <w:t xml:space="preserve">) </w:t>
            </w:r>
          </w:p>
          <w:p w14:paraId="48A568D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bl>
    <w:p w14:paraId="47A61EBB" w14:textId="77777777" w:rsidR="00B64B28" w:rsidRDefault="00B64B28" w:rsidP="00466496"/>
    <w:p w14:paraId="4AF5B98F" w14:textId="77777777" w:rsidR="00B64B28" w:rsidRDefault="00B64B28" w:rsidP="00466496">
      <w:pPr>
        <w:pStyle w:val="Heading2"/>
      </w:pPr>
      <w:bookmarkStart w:id="127" w:name="_Toc453235366"/>
      <w:r>
        <w:t>Element &lt;</w:t>
      </w:r>
      <w:bookmarkStart w:id="128" w:name="ExternalFormatDocumentation"/>
      <w:r>
        <w:t>ExternalFormatDocumentation</w:t>
      </w:r>
      <w:bookmarkEnd w:id="128"/>
      <w:r>
        <w:t>&gt;</w:t>
      </w:r>
      <w:bookmarkEnd w:id="12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71"/>
        <w:gridCol w:w="8491"/>
      </w:tblGrid>
      <w:tr w:rsidR="00B64B28" w14:paraId="0017B76C" w14:textId="77777777" w:rsidTr="00B64B28">
        <w:trPr>
          <w:tblCellSpacing w:w="15" w:type="dxa"/>
        </w:trPr>
        <w:tc>
          <w:tcPr>
            <w:tcW w:w="0" w:type="auto"/>
            <w:vAlign w:val="center"/>
            <w:hideMark/>
          </w:tcPr>
          <w:p w14:paraId="4FDC83AE" w14:textId="77777777" w:rsidR="00B64B28" w:rsidRDefault="00B64B28" w:rsidP="00466496">
            <w:pPr>
              <w:rPr>
                <w:sz w:val="24"/>
              </w:rPr>
            </w:pPr>
            <w:r>
              <w:rPr>
                <w:b/>
                <w:bCs/>
              </w:rPr>
              <w:t>Definition:</w:t>
            </w:r>
          </w:p>
        </w:tc>
        <w:tc>
          <w:tcPr>
            <w:tcW w:w="0" w:type="auto"/>
            <w:vAlign w:val="center"/>
            <w:hideMark/>
          </w:tcPr>
          <w:p w14:paraId="59B49728" w14:textId="77777777" w:rsidR="00B64B28" w:rsidRDefault="00B64B28" w:rsidP="00466496">
            <w:pPr>
              <w:rPr>
                <w:sz w:val="24"/>
              </w:rPr>
            </w:pPr>
            <w:r>
              <w:t xml:space="preserve">A URI to access documentation and tools to interpret the external format of the ExternalData instance. For example, XML Schema or static libraries (APIs) to access binary formats. </w:t>
            </w:r>
          </w:p>
        </w:tc>
      </w:tr>
      <w:tr w:rsidR="00B64B28" w14:paraId="582BED0A" w14:textId="77777777" w:rsidTr="00B64B28">
        <w:trPr>
          <w:tblCellSpacing w:w="15" w:type="dxa"/>
        </w:trPr>
        <w:tc>
          <w:tcPr>
            <w:tcW w:w="0" w:type="auto"/>
            <w:vAlign w:val="center"/>
            <w:hideMark/>
          </w:tcPr>
          <w:p w14:paraId="28E44E34" w14:textId="77777777" w:rsidR="00B64B28" w:rsidRDefault="00B64B28" w:rsidP="00466496">
            <w:pPr>
              <w:rPr>
                <w:sz w:val="24"/>
              </w:rPr>
            </w:pPr>
            <w:r>
              <w:rPr>
                <w:b/>
                <w:bCs/>
              </w:rPr>
              <w:t>Type:</w:t>
            </w:r>
          </w:p>
        </w:tc>
        <w:tc>
          <w:tcPr>
            <w:tcW w:w="0" w:type="auto"/>
            <w:vAlign w:val="center"/>
            <w:hideMark/>
          </w:tcPr>
          <w:p w14:paraId="5998DB8F" w14:textId="77777777" w:rsidR="00B64B28" w:rsidRDefault="00B64B28" w:rsidP="00466496">
            <w:pPr>
              <w:rPr>
                <w:sz w:val="24"/>
              </w:rPr>
            </w:pPr>
            <w:r>
              <w:t xml:space="preserve">xsd:anyURI </w:t>
            </w:r>
          </w:p>
        </w:tc>
      </w:tr>
      <w:tr w:rsidR="00B64B28" w14:paraId="22DD49C5" w14:textId="77777777" w:rsidTr="00B64B28">
        <w:trPr>
          <w:tblCellSpacing w:w="15" w:type="dxa"/>
        </w:trPr>
        <w:tc>
          <w:tcPr>
            <w:tcW w:w="0" w:type="auto"/>
            <w:vAlign w:val="center"/>
            <w:hideMark/>
          </w:tcPr>
          <w:p w14:paraId="28318EA6" w14:textId="77777777" w:rsidR="00B64B28" w:rsidRDefault="00B64B28" w:rsidP="00466496">
            <w:pPr>
              <w:rPr>
                <w:sz w:val="24"/>
              </w:rPr>
            </w:pPr>
            <w:r>
              <w:rPr>
                <w:b/>
                <w:bCs/>
              </w:rPr>
              <w:t>Attributes:</w:t>
            </w:r>
          </w:p>
        </w:tc>
        <w:tc>
          <w:tcPr>
            <w:tcW w:w="0" w:type="auto"/>
            <w:vAlign w:val="center"/>
            <w:hideMark/>
          </w:tcPr>
          <w:p w14:paraId="103A2D01" w14:textId="77777777" w:rsidR="00B64B28" w:rsidRDefault="00B64B28" w:rsidP="00466496">
            <w:pPr>
              <w:rPr>
                <w:sz w:val="24"/>
              </w:rPr>
            </w:pPr>
            <w:r>
              <w:t>none</w:t>
            </w:r>
          </w:p>
        </w:tc>
      </w:tr>
      <w:tr w:rsidR="00B64B28" w14:paraId="40A40FD9" w14:textId="77777777" w:rsidTr="00B64B28">
        <w:trPr>
          <w:tblCellSpacing w:w="15" w:type="dxa"/>
        </w:trPr>
        <w:tc>
          <w:tcPr>
            <w:tcW w:w="0" w:type="auto"/>
            <w:vAlign w:val="center"/>
            <w:hideMark/>
          </w:tcPr>
          <w:p w14:paraId="1E63CC35" w14:textId="77777777" w:rsidR="00B64B28" w:rsidRDefault="00B64B28" w:rsidP="00466496">
            <w:pPr>
              <w:rPr>
                <w:sz w:val="24"/>
              </w:rPr>
            </w:pPr>
            <w:r>
              <w:rPr>
                <w:b/>
                <w:bCs/>
              </w:rPr>
              <w:t>Subelements:</w:t>
            </w:r>
          </w:p>
        </w:tc>
        <w:tc>
          <w:tcPr>
            <w:tcW w:w="0" w:type="auto"/>
            <w:vAlign w:val="center"/>
            <w:hideMark/>
          </w:tcPr>
          <w:p w14:paraId="759DC539" w14:textId="77777777" w:rsidR="00B64B28" w:rsidRDefault="00B64B28" w:rsidP="00466496">
            <w:pPr>
              <w:rPr>
                <w:sz w:val="24"/>
              </w:rPr>
            </w:pPr>
            <w:r>
              <w:t>none</w:t>
            </w:r>
          </w:p>
        </w:tc>
      </w:tr>
      <w:tr w:rsidR="00B64B28" w14:paraId="05C93271" w14:textId="77777777" w:rsidTr="00B64B28">
        <w:trPr>
          <w:tblCellSpacing w:w="15" w:type="dxa"/>
        </w:trPr>
        <w:tc>
          <w:tcPr>
            <w:tcW w:w="0" w:type="auto"/>
            <w:vAlign w:val="center"/>
            <w:hideMark/>
          </w:tcPr>
          <w:p w14:paraId="7100C049" w14:textId="77777777" w:rsidR="00B64B28" w:rsidRDefault="00B64B28" w:rsidP="00466496">
            <w:pPr>
              <w:rPr>
                <w:sz w:val="24"/>
              </w:rPr>
            </w:pPr>
            <w:r>
              <w:rPr>
                <w:b/>
                <w:bCs/>
              </w:rPr>
              <w:t>Example Context:</w:t>
            </w:r>
          </w:p>
        </w:tc>
        <w:tc>
          <w:tcPr>
            <w:tcW w:w="0" w:type="auto"/>
            <w:vAlign w:val="center"/>
            <w:hideMark/>
          </w:tcPr>
          <w:p w14:paraId="44DDA329" w14:textId="77777777" w:rsidR="00B64B28" w:rsidRDefault="00B64B28" w:rsidP="00466496">
            <w:pPr>
              <w:rPr>
                <w:sz w:val="24"/>
              </w:rPr>
            </w:pPr>
          </w:p>
        </w:tc>
      </w:tr>
    </w:tbl>
    <w:p w14:paraId="12A0C4AA" w14:textId="77777777" w:rsidR="00B64B28" w:rsidRDefault="00B64B28" w:rsidP="00466496"/>
    <w:p w14:paraId="3CA5564B" w14:textId="77777777" w:rsidR="00B64B28" w:rsidRDefault="00B64B28" w:rsidP="00466496">
      <w:pPr>
        <w:pStyle w:val="Heading2"/>
      </w:pPr>
      <w:bookmarkStart w:id="129" w:name="_Toc453235367"/>
      <w:r>
        <w:t>Element &lt;</w:t>
      </w:r>
      <w:bookmarkStart w:id="130" w:name="FileFormat"/>
      <w:r>
        <w:t>FileFormat</w:t>
      </w:r>
      <w:bookmarkEnd w:id="130"/>
      <w:r>
        <w:t>&gt;</w:t>
      </w:r>
      <w:bookmarkEnd w:id="12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94"/>
        <w:gridCol w:w="7968"/>
      </w:tblGrid>
      <w:tr w:rsidR="00B64B28" w14:paraId="4C4D442B" w14:textId="77777777" w:rsidTr="00B64B28">
        <w:trPr>
          <w:tblCellSpacing w:w="15" w:type="dxa"/>
        </w:trPr>
        <w:tc>
          <w:tcPr>
            <w:tcW w:w="0" w:type="auto"/>
            <w:vAlign w:val="center"/>
            <w:hideMark/>
          </w:tcPr>
          <w:p w14:paraId="2DEC5F5A" w14:textId="77777777" w:rsidR="00B64B28" w:rsidRDefault="00B64B28" w:rsidP="00466496">
            <w:pPr>
              <w:rPr>
                <w:sz w:val="24"/>
              </w:rPr>
            </w:pPr>
            <w:r>
              <w:rPr>
                <w:b/>
                <w:bCs/>
              </w:rPr>
              <w:t>Definition:</w:t>
            </w:r>
          </w:p>
        </w:tc>
        <w:tc>
          <w:tcPr>
            <w:tcW w:w="0" w:type="auto"/>
            <w:vAlign w:val="center"/>
            <w:hideMark/>
          </w:tcPr>
          <w:p w14:paraId="6012CCF2" w14:textId="77777777" w:rsidR="00B64B28" w:rsidRDefault="00B64B28" w:rsidP="00466496">
            <w:pPr>
              <w:rPr>
                <w:sz w:val="24"/>
              </w:rPr>
            </w:pPr>
            <w:r>
              <w:t xml:space="preserve">The format of the ExternalData file, for example "tiff" for image files. </w:t>
            </w:r>
          </w:p>
        </w:tc>
      </w:tr>
      <w:tr w:rsidR="00B64B28" w14:paraId="1950B08F" w14:textId="77777777" w:rsidTr="00B64B28">
        <w:trPr>
          <w:tblCellSpacing w:w="15" w:type="dxa"/>
        </w:trPr>
        <w:tc>
          <w:tcPr>
            <w:tcW w:w="0" w:type="auto"/>
            <w:vAlign w:val="center"/>
            <w:hideMark/>
          </w:tcPr>
          <w:p w14:paraId="4B3D00CF" w14:textId="77777777" w:rsidR="00B64B28" w:rsidRDefault="00B64B28" w:rsidP="00466496">
            <w:pPr>
              <w:rPr>
                <w:sz w:val="24"/>
              </w:rPr>
            </w:pPr>
            <w:r>
              <w:rPr>
                <w:b/>
                <w:bCs/>
              </w:rPr>
              <w:t>Type:</w:t>
            </w:r>
          </w:p>
        </w:tc>
        <w:tc>
          <w:tcPr>
            <w:tcW w:w="0" w:type="auto"/>
            <w:vAlign w:val="center"/>
            <w:hideMark/>
          </w:tcPr>
          <w:p w14:paraId="7E54E135" w14:textId="77777777" w:rsidR="00B64B28" w:rsidRDefault="00B64B28" w:rsidP="00466496">
            <w:pPr>
              <w:rPr>
                <w:sz w:val="24"/>
              </w:rPr>
            </w:pPr>
            <w:r>
              <w:t xml:space="preserve">FileFormatType </w:t>
            </w:r>
          </w:p>
        </w:tc>
      </w:tr>
      <w:tr w:rsidR="00B64B28" w14:paraId="6E1A3B73" w14:textId="77777777" w:rsidTr="00B64B28">
        <w:trPr>
          <w:tblCellSpacing w:w="15" w:type="dxa"/>
        </w:trPr>
        <w:tc>
          <w:tcPr>
            <w:tcW w:w="0" w:type="auto"/>
            <w:vAlign w:val="center"/>
            <w:hideMark/>
          </w:tcPr>
          <w:p w14:paraId="47920CA1" w14:textId="77777777" w:rsidR="00B64B28" w:rsidRDefault="00B64B28" w:rsidP="00466496">
            <w:pPr>
              <w:rPr>
                <w:sz w:val="24"/>
              </w:rPr>
            </w:pPr>
            <w:r>
              <w:rPr>
                <w:b/>
                <w:bCs/>
              </w:rPr>
              <w:t>Attributes:</w:t>
            </w:r>
          </w:p>
        </w:tc>
        <w:tc>
          <w:tcPr>
            <w:tcW w:w="0" w:type="auto"/>
            <w:vAlign w:val="center"/>
            <w:hideMark/>
          </w:tcPr>
          <w:p w14:paraId="48FB5C8C" w14:textId="77777777" w:rsidR="00B64B28" w:rsidRDefault="00B64B28" w:rsidP="00466496">
            <w:pPr>
              <w:rPr>
                <w:sz w:val="24"/>
              </w:rPr>
            </w:pPr>
            <w:r>
              <w:t>none</w:t>
            </w:r>
          </w:p>
        </w:tc>
      </w:tr>
      <w:tr w:rsidR="00B64B28" w14:paraId="1148EEAB" w14:textId="77777777" w:rsidTr="00B64B28">
        <w:trPr>
          <w:tblCellSpacing w:w="15" w:type="dxa"/>
        </w:trPr>
        <w:tc>
          <w:tcPr>
            <w:tcW w:w="0" w:type="auto"/>
            <w:vAlign w:val="center"/>
            <w:hideMark/>
          </w:tcPr>
          <w:p w14:paraId="7F67ADC0"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4"/>
              <w:gridCol w:w="1135"/>
              <w:gridCol w:w="1180"/>
              <w:gridCol w:w="3918"/>
            </w:tblGrid>
            <w:tr w:rsidR="00B64B28" w14:paraId="5D938F3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7818C12"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FE768FA"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BB321DF"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2276D29" w14:textId="77777777" w:rsidR="00B64B28" w:rsidRDefault="00B64B28" w:rsidP="00466496">
                  <w:pPr>
                    <w:jc w:val="center"/>
                    <w:rPr>
                      <w:b/>
                      <w:bCs/>
                      <w:sz w:val="24"/>
                    </w:rPr>
                  </w:pPr>
                  <w:r>
                    <w:rPr>
                      <w:b/>
                      <w:bCs/>
                    </w:rPr>
                    <w:t>Definition</w:t>
                  </w:r>
                </w:p>
              </w:tc>
            </w:tr>
            <w:tr w:rsidR="00B64B28" w14:paraId="0464EEE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E927B7" w14:textId="77777777" w:rsidR="00B64B28" w:rsidRDefault="004E159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BA553F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0925B2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9BFF69E" w14:textId="77777777" w:rsidR="00B64B28" w:rsidRDefault="00B64B28" w:rsidP="00466496">
                  <w:pPr>
                    <w:rPr>
                      <w:sz w:val="24"/>
                    </w:rPr>
                  </w:pPr>
                  <w:r>
                    <w:t>A single entry from an ontology or a controlled vocabulary.</w:t>
                  </w:r>
                </w:p>
              </w:tc>
            </w:tr>
          </w:tbl>
          <w:p w14:paraId="2F2DF626" w14:textId="77777777" w:rsidR="00B64B28" w:rsidRDefault="00B64B28" w:rsidP="00466496">
            <w:pPr>
              <w:rPr>
                <w:sz w:val="24"/>
              </w:rPr>
            </w:pPr>
          </w:p>
        </w:tc>
      </w:tr>
      <w:tr w:rsidR="00B64B28" w14:paraId="0F5AF17E" w14:textId="77777777" w:rsidTr="00B64B28">
        <w:trPr>
          <w:tblCellSpacing w:w="15" w:type="dxa"/>
        </w:trPr>
        <w:tc>
          <w:tcPr>
            <w:tcW w:w="0" w:type="auto"/>
            <w:vAlign w:val="center"/>
            <w:hideMark/>
          </w:tcPr>
          <w:p w14:paraId="35F8C7F3" w14:textId="77777777" w:rsidR="00B64B28" w:rsidRDefault="00B64B28" w:rsidP="00466496">
            <w:pPr>
              <w:rPr>
                <w:sz w:val="24"/>
              </w:rPr>
            </w:pPr>
            <w:r>
              <w:rPr>
                <w:b/>
                <w:bCs/>
              </w:rPr>
              <w:t>Example Context:</w:t>
            </w:r>
          </w:p>
        </w:tc>
        <w:tc>
          <w:tcPr>
            <w:tcW w:w="0" w:type="auto"/>
            <w:vAlign w:val="center"/>
            <w:hideMark/>
          </w:tcPr>
          <w:p w14:paraId="241B871A" w14:textId="77777777" w:rsidR="00B64B28" w:rsidRPr="00B61B52" w:rsidRDefault="00B64B28" w:rsidP="00466496">
            <w:pPr>
              <w:pStyle w:val="HTMLPreformatted"/>
              <w:rPr>
                <w:rFonts w:cs="Helvetica"/>
                <w:lang w:val="en-GB" w:eastAsia="en-GB"/>
              </w:rPr>
            </w:pPr>
            <w:r w:rsidRPr="00B61B52">
              <w:rPr>
                <w:rFonts w:cs="Helvetica"/>
                <w:lang w:val="en-GB" w:eastAsia="en-GB"/>
              </w:rPr>
              <w:t>&lt;FileFormat&gt;</w:t>
            </w:r>
          </w:p>
          <w:p w14:paraId="4F1AB16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62" cvRef="PSI-MS" name="Mascot MGF file"/&gt;</w:t>
            </w:r>
          </w:p>
          <w:p w14:paraId="4E14CF21" w14:textId="77777777" w:rsidR="00B64B28" w:rsidRPr="00B61B52" w:rsidRDefault="00B64B28" w:rsidP="00466496">
            <w:pPr>
              <w:pStyle w:val="HTMLPreformatted"/>
              <w:rPr>
                <w:rFonts w:cs="Helvetica"/>
                <w:lang w:val="en-GB" w:eastAsia="en-GB"/>
              </w:rPr>
            </w:pPr>
            <w:r w:rsidRPr="00B61B52">
              <w:rPr>
                <w:rFonts w:cs="Helvetica"/>
                <w:lang w:val="en-GB" w:eastAsia="en-GB"/>
              </w:rPr>
              <w:t>&lt;/FileFormat&gt;</w:t>
            </w:r>
          </w:p>
        </w:tc>
      </w:tr>
      <w:tr w:rsidR="00B64B28" w14:paraId="336D4434" w14:textId="77777777" w:rsidTr="00B64B28">
        <w:trPr>
          <w:tblCellSpacing w:w="15" w:type="dxa"/>
        </w:trPr>
        <w:tc>
          <w:tcPr>
            <w:tcW w:w="0" w:type="auto"/>
            <w:vAlign w:val="center"/>
            <w:hideMark/>
          </w:tcPr>
          <w:p w14:paraId="2EEF33B5" w14:textId="77777777" w:rsidR="00B64B28" w:rsidRDefault="00B64B28" w:rsidP="00466496">
            <w:pPr>
              <w:rPr>
                <w:sz w:val="24"/>
              </w:rPr>
            </w:pPr>
            <w:r>
              <w:rPr>
                <w:b/>
                <w:bCs/>
              </w:rPr>
              <w:t>cvParam Mapping Rules:</w:t>
            </w:r>
          </w:p>
        </w:tc>
        <w:tc>
          <w:tcPr>
            <w:tcW w:w="0" w:type="auto"/>
            <w:vAlign w:val="center"/>
            <w:hideMark/>
          </w:tcPr>
          <w:p w14:paraId="299F84CA"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Inputs/SearchDatabase/FileFormat</w:t>
            </w:r>
          </w:p>
          <w:p w14:paraId="67B611A5"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347 (</w:t>
            </w:r>
            <w:r w:rsidRPr="00B61B52">
              <w:rPr>
                <w:rStyle w:val="popup"/>
                <w:rFonts w:cs="Helvetica"/>
                <w:lang w:val="en-GB" w:eastAsia="en-GB"/>
              </w:rPr>
              <w:t>database file formats</w:t>
            </w:r>
            <w:r w:rsidRPr="00B61B52">
              <w:rPr>
                <w:rFonts w:cs="Helvetica"/>
                <w:lang w:val="en-GB" w:eastAsia="en-GB"/>
              </w:rPr>
              <w:t>) one or more times</w:t>
            </w:r>
          </w:p>
          <w:p w14:paraId="4ECFE61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48 (</w:t>
            </w:r>
            <w:r w:rsidRPr="00B61B52">
              <w:rPr>
                <w:rStyle w:val="popup"/>
                <w:rFonts w:cs="Helvetica"/>
                <w:lang w:val="en-GB" w:eastAsia="en-GB"/>
              </w:rPr>
              <w:t>FASTA format</w:t>
            </w:r>
            <w:r w:rsidRPr="00B61B52">
              <w:rPr>
                <w:rFonts w:cs="Helvetica"/>
                <w:lang w:val="en-GB" w:eastAsia="en-GB"/>
              </w:rPr>
              <w:t xml:space="preserve">) </w:t>
            </w:r>
          </w:p>
          <w:p w14:paraId="18BB09E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49 (</w:t>
            </w:r>
            <w:r w:rsidRPr="00B61B52">
              <w:rPr>
                <w:rStyle w:val="popup"/>
                <w:rFonts w:cs="Helvetica"/>
                <w:lang w:val="en-GB" w:eastAsia="en-GB"/>
              </w:rPr>
              <w:t>ASN.1</w:t>
            </w:r>
            <w:r w:rsidRPr="00B61B52">
              <w:rPr>
                <w:rFonts w:cs="Helvetica"/>
                <w:lang w:val="en-GB" w:eastAsia="en-GB"/>
              </w:rPr>
              <w:t xml:space="preserve">) </w:t>
            </w:r>
          </w:p>
          <w:p w14:paraId="5A788F7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50 (</w:t>
            </w:r>
            <w:r w:rsidRPr="00B61B52">
              <w:rPr>
                <w:rStyle w:val="popup"/>
                <w:rFonts w:cs="Helvetica"/>
                <w:lang w:val="en-GB" w:eastAsia="en-GB"/>
              </w:rPr>
              <w:t>NCBI *.p*</w:t>
            </w:r>
            <w:r w:rsidRPr="00B61B52">
              <w:rPr>
                <w:rFonts w:cs="Helvetica"/>
                <w:lang w:val="en-GB" w:eastAsia="en-GB"/>
              </w:rPr>
              <w:t xml:space="preserve">) </w:t>
            </w:r>
          </w:p>
          <w:p w14:paraId="5E24447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51 (</w:t>
            </w:r>
            <w:r w:rsidRPr="00B61B52">
              <w:rPr>
                <w:rStyle w:val="popup"/>
                <w:rFonts w:cs="Helvetica"/>
                <w:lang w:val="en-GB" w:eastAsia="en-GB"/>
              </w:rPr>
              <w:t>clustal aln</w:t>
            </w:r>
            <w:r w:rsidRPr="00B61B52">
              <w:rPr>
                <w:rFonts w:cs="Helvetica"/>
                <w:lang w:val="en-GB" w:eastAsia="en-GB"/>
              </w:rPr>
              <w:t xml:space="preserve">) </w:t>
            </w:r>
          </w:p>
          <w:p w14:paraId="30641FB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52 (</w:t>
            </w:r>
            <w:r w:rsidRPr="00B61B52">
              <w:rPr>
                <w:rStyle w:val="popup"/>
                <w:rFonts w:cs="Helvetica"/>
                <w:lang w:val="en-GB" w:eastAsia="en-GB"/>
              </w:rPr>
              <w:t>embl em</w:t>
            </w:r>
            <w:r w:rsidRPr="00B61B52">
              <w:rPr>
                <w:rFonts w:cs="Helvetica"/>
                <w:lang w:val="en-GB" w:eastAsia="en-GB"/>
              </w:rPr>
              <w:t xml:space="preserve">) </w:t>
            </w:r>
          </w:p>
          <w:p w14:paraId="0C22759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53 (</w:t>
            </w:r>
            <w:r w:rsidRPr="00B61B52">
              <w:rPr>
                <w:rStyle w:val="popup"/>
                <w:rFonts w:cs="Helvetica"/>
                <w:lang w:val="en-GB" w:eastAsia="en-GB"/>
              </w:rPr>
              <w:t>NBRF PIR</w:t>
            </w:r>
            <w:r w:rsidRPr="00B61B52">
              <w:rPr>
                <w:rFonts w:cs="Helvetica"/>
                <w:lang w:val="en-GB" w:eastAsia="en-GB"/>
              </w:rPr>
              <w:t xml:space="preserve">) </w:t>
            </w:r>
          </w:p>
          <w:p w14:paraId="210528B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62 (</w:t>
            </w:r>
            <w:r w:rsidRPr="00B61B52">
              <w:rPr>
                <w:rStyle w:val="popup"/>
                <w:rFonts w:cs="Helvetica"/>
                <w:lang w:val="en-GB" w:eastAsia="en-GB"/>
              </w:rPr>
              <w:t>PEFF format</w:t>
            </w:r>
            <w:r w:rsidRPr="00B61B52">
              <w:rPr>
                <w:rFonts w:cs="Helvetica"/>
                <w:lang w:val="en-GB" w:eastAsia="en-GB"/>
              </w:rPr>
              <w:t xml:space="preserve">) </w:t>
            </w:r>
          </w:p>
          <w:p w14:paraId="5DF71984"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Inputs/SourceFile/FileFormat</w:t>
            </w:r>
          </w:p>
          <w:p w14:paraId="6B9AC986"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040 (</w:t>
            </w:r>
            <w:r w:rsidRPr="00B61B52">
              <w:rPr>
                <w:rStyle w:val="popup"/>
                <w:rFonts w:cs="Helvetica"/>
                <w:lang w:val="en-GB" w:eastAsia="en-GB"/>
              </w:rPr>
              <w:t>intermediate analysis format</w:t>
            </w:r>
            <w:r w:rsidRPr="00B61B52">
              <w:rPr>
                <w:rFonts w:cs="Helvetica"/>
                <w:lang w:val="en-GB" w:eastAsia="en-GB"/>
              </w:rPr>
              <w:t>) only once</w:t>
            </w:r>
          </w:p>
          <w:p w14:paraId="2C31FB1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42 (</w:t>
            </w:r>
            <w:r w:rsidRPr="00B61B52">
              <w:rPr>
                <w:rStyle w:val="popup"/>
                <w:rFonts w:cs="Helvetica"/>
                <w:lang w:val="en-GB" w:eastAsia="en-GB"/>
              </w:rPr>
              <w:t>Bioworks SRF file</w:t>
            </w:r>
            <w:r w:rsidRPr="00B61B52">
              <w:rPr>
                <w:rFonts w:cs="Helvetica"/>
                <w:lang w:val="en-GB" w:eastAsia="en-GB"/>
              </w:rPr>
              <w:t xml:space="preserve">) </w:t>
            </w:r>
          </w:p>
          <w:p w14:paraId="147A59E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07 (</w:t>
            </w:r>
            <w:r w:rsidRPr="00B61B52">
              <w:rPr>
                <w:rStyle w:val="popup"/>
                <w:rFonts w:cs="Helvetica"/>
                <w:lang w:val="en-GB" w:eastAsia="en-GB"/>
              </w:rPr>
              <w:t>data stored in database</w:t>
            </w:r>
            <w:r w:rsidRPr="00B61B52">
              <w:rPr>
                <w:rFonts w:cs="Helvetica"/>
                <w:lang w:val="en-GB" w:eastAsia="en-GB"/>
              </w:rPr>
              <w:t xml:space="preserve">) </w:t>
            </w:r>
          </w:p>
          <w:p w14:paraId="34D8B84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99 (</w:t>
            </w:r>
            <w:r w:rsidRPr="00B61B52">
              <w:rPr>
                <w:rStyle w:val="popup"/>
                <w:rFonts w:cs="Helvetica"/>
                <w:lang w:val="en-GB" w:eastAsia="en-GB"/>
              </w:rPr>
              <w:t>Mascot DAT file</w:t>
            </w:r>
            <w:r w:rsidRPr="00B61B52">
              <w:rPr>
                <w:rFonts w:cs="Helvetica"/>
                <w:lang w:val="en-GB" w:eastAsia="en-GB"/>
              </w:rPr>
              <w:t xml:space="preserve">) </w:t>
            </w:r>
          </w:p>
          <w:p w14:paraId="792189A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00 (</w:t>
            </w:r>
            <w:r w:rsidRPr="00B61B52">
              <w:rPr>
                <w:rStyle w:val="popup"/>
                <w:rFonts w:cs="Helvetica"/>
                <w:lang w:val="en-GB" w:eastAsia="en-GB"/>
              </w:rPr>
              <w:t>Sequest out file</w:t>
            </w:r>
            <w:r w:rsidRPr="00B61B52">
              <w:rPr>
                <w:rFonts w:cs="Helvetica"/>
                <w:lang w:val="en-GB" w:eastAsia="en-GB"/>
              </w:rPr>
              <w:t xml:space="preserve">) </w:t>
            </w:r>
          </w:p>
          <w:p w14:paraId="16AB998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42 (</w:t>
            </w:r>
            <w:r w:rsidRPr="00B61B52">
              <w:rPr>
                <w:rStyle w:val="popup"/>
                <w:rFonts w:cs="Helvetica"/>
                <w:lang w:val="en-GB" w:eastAsia="en-GB"/>
              </w:rPr>
              <w:t>Sequest out folder</w:t>
            </w:r>
            <w:r w:rsidRPr="00B61B52">
              <w:rPr>
                <w:rFonts w:cs="Helvetica"/>
                <w:lang w:val="en-GB" w:eastAsia="en-GB"/>
              </w:rPr>
              <w:t xml:space="preserve">) </w:t>
            </w:r>
          </w:p>
          <w:p w14:paraId="502E78A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43 (</w:t>
            </w:r>
            <w:r w:rsidRPr="00B61B52">
              <w:rPr>
                <w:rStyle w:val="popup"/>
                <w:rFonts w:cs="Helvetica"/>
                <w:lang w:val="en-GB" w:eastAsia="en-GB"/>
              </w:rPr>
              <w:t>Sequest summary</w:t>
            </w:r>
            <w:r w:rsidRPr="00B61B52">
              <w:rPr>
                <w:rFonts w:cs="Helvetica"/>
                <w:lang w:val="en-GB" w:eastAsia="en-GB"/>
              </w:rPr>
              <w:t xml:space="preserve">) </w:t>
            </w:r>
          </w:p>
          <w:p w14:paraId="21D8AFD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75 (</w:t>
            </w:r>
            <w:r w:rsidRPr="00B61B52">
              <w:rPr>
                <w:rStyle w:val="popup"/>
                <w:rFonts w:cs="Helvetica"/>
                <w:lang w:val="en-GB" w:eastAsia="en-GB"/>
              </w:rPr>
              <w:t>ProteinScape SearchEvent</w:t>
            </w:r>
            <w:r w:rsidRPr="00B61B52">
              <w:rPr>
                <w:rFonts w:cs="Helvetica"/>
                <w:lang w:val="en-GB" w:eastAsia="en-GB"/>
              </w:rPr>
              <w:t xml:space="preserve">) </w:t>
            </w:r>
          </w:p>
          <w:p w14:paraId="10DE6B8D"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276 (</w:t>
            </w:r>
            <w:r w:rsidRPr="00B61B52">
              <w:rPr>
                <w:rStyle w:val="popup"/>
                <w:rFonts w:cs="Helvetica"/>
                <w:lang w:val="de-DE" w:eastAsia="en-GB"/>
              </w:rPr>
              <w:t>ProteinScape Gel</w:t>
            </w:r>
            <w:r w:rsidRPr="00B61B52">
              <w:rPr>
                <w:rFonts w:cs="Helvetica"/>
                <w:lang w:val="de-DE" w:eastAsia="en-GB"/>
              </w:rPr>
              <w:t xml:space="preserve">) </w:t>
            </w:r>
          </w:p>
          <w:p w14:paraId="3FD0CCA6" w14:textId="77777777" w:rsidR="00B64B28" w:rsidRPr="00B61B52" w:rsidRDefault="00B64B28" w:rsidP="00466496">
            <w:pPr>
              <w:pStyle w:val="HTMLPreformatted"/>
              <w:rPr>
                <w:rFonts w:cs="Helvetica"/>
                <w:lang w:val="en-GB" w:eastAsia="en-GB"/>
              </w:rPr>
            </w:pPr>
            <w:r w:rsidRPr="00B61B52">
              <w:rPr>
                <w:rFonts w:cs="Helvetica"/>
                <w:lang w:val="de-DE" w:eastAsia="en-GB"/>
              </w:rPr>
              <w:t xml:space="preserve">  </w:t>
            </w:r>
            <w:r w:rsidRPr="00B61B52">
              <w:rPr>
                <w:rFonts w:cs="Helvetica"/>
                <w:lang w:val="en-GB" w:eastAsia="en-GB"/>
              </w:rPr>
              <w:t>e.g.: MS:1001399 (</w:t>
            </w:r>
            <w:r w:rsidRPr="00B61B52">
              <w:rPr>
                <w:rStyle w:val="popup"/>
                <w:rFonts w:cs="Helvetica"/>
                <w:lang w:val="en-GB" w:eastAsia="en-GB"/>
              </w:rPr>
              <w:t>OMSSA csv file</w:t>
            </w:r>
            <w:r w:rsidRPr="00B61B52">
              <w:rPr>
                <w:rFonts w:cs="Helvetica"/>
                <w:lang w:val="en-GB" w:eastAsia="en-GB"/>
              </w:rPr>
              <w:t xml:space="preserve">) </w:t>
            </w:r>
          </w:p>
          <w:p w14:paraId="4847E0A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00 (</w:t>
            </w:r>
            <w:r w:rsidRPr="00B61B52">
              <w:rPr>
                <w:rStyle w:val="popup"/>
                <w:rFonts w:cs="Helvetica"/>
                <w:lang w:val="en-GB" w:eastAsia="en-GB"/>
              </w:rPr>
              <w:t>OMSSA xml file</w:t>
            </w:r>
            <w:r w:rsidRPr="00B61B52">
              <w:rPr>
                <w:rFonts w:cs="Helvetica"/>
                <w:lang w:val="en-GB" w:eastAsia="en-GB"/>
              </w:rPr>
              <w:t xml:space="preserve">) </w:t>
            </w:r>
          </w:p>
          <w:p w14:paraId="0881890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p w14:paraId="6C71E99D"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Inputs/SpectraData/FileFormat</w:t>
            </w:r>
          </w:p>
          <w:p w14:paraId="691C2EB5"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0560 (</w:t>
            </w:r>
            <w:r w:rsidRPr="00B61B52">
              <w:rPr>
                <w:rStyle w:val="popup"/>
                <w:rFonts w:cs="Helvetica"/>
                <w:lang w:val="en-GB" w:eastAsia="en-GB"/>
              </w:rPr>
              <w:t>mass spectrometer file format</w:t>
            </w:r>
            <w:r w:rsidRPr="00B61B52">
              <w:rPr>
                <w:rFonts w:cs="Helvetica"/>
                <w:lang w:val="en-GB" w:eastAsia="en-GB"/>
              </w:rPr>
              <w:t>) one or more times</w:t>
            </w:r>
          </w:p>
          <w:p w14:paraId="7938CD9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26 (</w:t>
            </w:r>
            <w:r w:rsidRPr="00B61B52">
              <w:rPr>
                <w:rStyle w:val="popup"/>
                <w:rFonts w:cs="Helvetica"/>
                <w:lang w:val="en-GB" w:eastAsia="en-GB"/>
              </w:rPr>
              <w:t>Waters raw file</w:t>
            </w:r>
            <w:r w:rsidRPr="00B61B52">
              <w:rPr>
                <w:rFonts w:cs="Helvetica"/>
                <w:lang w:val="en-GB" w:eastAsia="en-GB"/>
              </w:rPr>
              <w:t xml:space="preserve">) </w:t>
            </w:r>
          </w:p>
          <w:p w14:paraId="1332F82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2 (</w:t>
            </w:r>
            <w:r w:rsidRPr="00B61B52">
              <w:rPr>
                <w:rStyle w:val="popup"/>
                <w:rFonts w:cs="Helvetica"/>
                <w:lang w:val="en-GB" w:eastAsia="en-GB"/>
              </w:rPr>
              <w:t>ABI WIFF file</w:t>
            </w:r>
            <w:r w:rsidRPr="00B61B52">
              <w:rPr>
                <w:rFonts w:cs="Helvetica"/>
                <w:lang w:val="en-GB" w:eastAsia="en-GB"/>
              </w:rPr>
              <w:t xml:space="preserve">) </w:t>
            </w:r>
          </w:p>
          <w:p w14:paraId="256717A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3 (</w:t>
            </w:r>
            <w:r w:rsidRPr="00B61B52">
              <w:rPr>
                <w:rStyle w:val="popup"/>
                <w:rFonts w:cs="Helvetica"/>
                <w:lang w:val="en-GB" w:eastAsia="en-GB"/>
              </w:rPr>
              <w:t>Thermo RAW file</w:t>
            </w:r>
            <w:r w:rsidRPr="00B61B52">
              <w:rPr>
                <w:rFonts w:cs="Helvetica"/>
                <w:lang w:val="en-GB" w:eastAsia="en-GB"/>
              </w:rPr>
              <w:t xml:space="preserve">) </w:t>
            </w:r>
          </w:p>
          <w:p w14:paraId="7F027A6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4 (</w:t>
            </w:r>
            <w:r w:rsidRPr="00B61B52">
              <w:rPr>
                <w:rStyle w:val="popup"/>
                <w:rFonts w:cs="Helvetica"/>
                <w:lang w:val="en-GB" w:eastAsia="en-GB"/>
              </w:rPr>
              <w:t>PSI mzData file</w:t>
            </w:r>
            <w:r w:rsidRPr="00B61B52">
              <w:rPr>
                <w:rFonts w:cs="Helvetica"/>
                <w:lang w:val="en-GB" w:eastAsia="en-GB"/>
              </w:rPr>
              <w:t xml:space="preserve">) </w:t>
            </w:r>
          </w:p>
          <w:p w14:paraId="1D1F292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5 (</w:t>
            </w:r>
            <w:r w:rsidRPr="00B61B52">
              <w:rPr>
                <w:rStyle w:val="popup"/>
                <w:rFonts w:cs="Helvetica"/>
                <w:lang w:val="en-GB" w:eastAsia="en-GB"/>
              </w:rPr>
              <w:t>Micromass PKL file</w:t>
            </w:r>
            <w:r w:rsidRPr="00B61B52">
              <w:rPr>
                <w:rFonts w:cs="Helvetica"/>
                <w:lang w:val="en-GB" w:eastAsia="en-GB"/>
              </w:rPr>
              <w:t xml:space="preserve">) </w:t>
            </w:r>
          </w:p>
          <w:p w14:paraId="4F7B4FC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6 (</w:t>
            </w:r>
            <w:r w:rsidRPr="00B61B52">
              <w:rPr>
                <w:rStyle w:val="popup"/>
                <w:rFonts w:cs="Helvetica"/>
                <w:lang w:val="en-GB" w:eastAsia="en-GB"/>
              </w:rPr>
              <w:t>ISB mzXML file</w:t>
            </w:r>
            <w:r w:rsidRPr="00B61B52">
              <w:rPr>
                <w:rFonts w:cs="Helvetica"/>
                <w:lang w:val="en-GB" w:eastAsia="en-GB"/>
              </w:rPr>
              <w:t xml:space="preserve">) </w:t>
            </w:r>
          </w:p>
          <w:p w14:paraId="48B07A7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7 (</w:t>
            </w:r>
            <w:r w:rsidRPr="00B61B52">
              <w:rPr>
                <w:rStyle w:val="popup"/>
                <w:rFonts w:cs="Helvetica"/>
                <w:lang w:val="en-GB" w:eastAsia="en-GB"/>
              </w:rPr>
              <w:t>Bruker/Agilent YEP file</w:t>
            </w:r>
            <w:r w:rsidRPr="00B61B52">
              <w:rPr>
                <w:rFonts w:cs="Helvetica"/>
                <w:lang w:val="en-GB" w:eastAsia="en-GB"/>
              </w:rPr>
              <w:t xml:space="preserve">) </w:t>
            </w:r>
          </w:p>
          <w:p w14:paraId="35579DD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84 (</w:t>
            </w:r>
            <w:r w:rsidRPr="00B61B52">
              <w:rPr>
                <w:rStyle w:val="popup"/>
                <w:rFonts w:cs="Helvetica"/>
                <w:lang w:val="en-GB" w:eastAsia="en-GB"/>
              </w:rPr>
              <w:t>mzML file</w:t>
            </w:r>
            <w:r w:rsidRPr="00B61B52">
              <w:rPr>
                <w:rFonts w:cs="Helvetica"/>
                <w:lang w:val="en-GB" w:eastAsia="en-GB"/>
              </w:rPr>
              <w:t xml:space="preserve">) </w:t>
            </w:r>
          </w:p>
          <w:p w14:paraId="7D4E52A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613 (</w:t>
            </w:r>
            <w:r w:rsidRPr="00B61B52">
              <w:rPr>
                <w:rStyle w:val="popup"/>
                <w:rFonts w:cs="Helvetica"/>
                <w:lang w:val="en-GB" w:eastAsia="en-GB"/>
              </w:rPr>
              <w:t>DTA file</w:t>
            </w:r>
            <w:r w:rsidRPr="00B61B52">
              <w:rPr>
                <w:rFonts w:cs="Helvetica"/>
                <w:lang w:val="en-GB" w:eastAsia="en-GB"/>
              </w:rPr>
              <w:t xml:space="preserve">) </w:t>
            </w:r>
          </w:p>
          <w:p w14:paraId="40C6014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614 (</w:t>
            </w:r>
            <w:r w:rsidRPr="00B61B52">
              <w:rPr>
                <w:rStyle w:val="popup"/>
                <w:rFonts w:cs="Helvetica"/>
                <w:lang w:val="en-GB" w:eastAsia="en-GB"/>
              </w:rPr>
              <w:t>ProteinLynx Global Server mass spectrum XML file</w:t>
            </w:r>
            <w:r w:rsidRPr="00B61B52">
              <w:rPr>
                <w:rFonts w:cs="Helvetica"/>
                <w:lang w:val="en-GB" w:eastAsia="en-GB"/>
              </w:rPr>
              <w:t xml:space="preserve">) </w:t>
            </w:r>
          </w:p>
          <w:p w14:paraId="072BB93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r w:rsidR="00B64B28" w14:paraId="3522D36D" w14:textId="77777777" w:rsidTr="00B64B28">
        <w:trPr>
          <w:tblCellSpacing w:w="15" w:type="dxa"/>
        </w:trPr>
        <w:tc>
          <w:tcPr>
            <w:tcW w:w="0" w:type="auto"/>
            <w:vAlign w:val="center"/>
            <w:hideMark/>
          </w:tcPr>
          <w:p w14:paraId="01DE54D6" w14:textId="77777777" w:rsidR="00B64B28" w:rsidRDefault="00B64B28" w:rsidP="00466496">
            <w:pPr>
              <w:rPr>
                <w:sz w:val="24"/>
              </w:rPr>
            </w:pPr>
            <w:r>
              <w:rPr>
                <w:b/>
                <w:bCs/>
              </w:rPr>
              <w:t>Example cvParams:</w:t>
            </w:r>
          </w:p>
        </w:tc>
        <w:tc>
          <w:tcPr>
            <w:tcW w:w="0" w:type="auto"/>
            <w:vAlign w:val="center"/>
            <w:hideMark/>
          </w:tcPr>
          <w:p w14:paraId="49695655"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99" name="Mascot DAT file" cvRef="PSI-MS"/&gt;</w:t>
            </w:r>
          </w:p>
          <w:p w14:paraId="6921C462"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48" name="FASTA format" cvRef="PSI-MS"/&gt;</w:t>
            </w:r>
          </w:p>
          <w:p w14:paraId="4F77DBB6"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62" name="Mascot MGF file" cvRef="PSI-MS"/&gt;</w:t>
            </w:r>
          </w:p>
          <w:p w14:paraId="4434B57A"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00" cvRef="PSI-MS" name="OMSSA xml file"/&gt;</w:t>
            </w:r>
          </w:p>
        </w:tc>
      </w:tr>
    </w:tbl>
    <w:p w14:paraId="1415C8BA" w14:textId="77777777" w:rsidR="00B64B28" w:rsidRDefault="00B64B28" w:rsidP="00466496"/>
    <w:p w14:paraId="22C25007" w14:textId="77777777" w:rsidR="00B64B28" w:rsidRDefault="00B64B28" w:rsidP="00466496">
      <w:pPr>
        <w:pStyle w:val="Heading2"/>
      </w:pPr>
      <w:bookmarkStart w:id="131" w:name="_Toc453235368"/>
      <w:r>
        <w:lastRenderedPageBreak/>
        <w:t>Element &lt;</w:t>
      </w:r>
      <w:bookmarkStart w:id="132" w:name="Filter"/>
      <w:r>
        <w:t>Filter</w:t>
      </w:r>
      <w:bookmarkEnd w:id="132"/>
      <w:r>
        <w:t>&gt;</w:t>
      </w:r>
      <w:bookmarkEnd w:id="13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36"/>
        <w:gridCol w:w="8526"/>
      </w:tblGrid>
      <w:tr w:rsidR="00B64B28" w14:paraId="18757B9D" w14:textId="77777777" w:rsidTr="00B64B28">
        <w:trPr>
          <w:tblCellSpacing w:w="15" w:type="dxa"/>
        </w:trPr>
        <w:tc>
          <w:tcPr>
            <w:tcW w:w="0" w:type="auto"/>
            <w:vAlign w:val="center"/>
            <w:hideMark/>
          </w:tcPr>
          <w:p w14:paraId="1384E8D3" w14:textId="77777777" w:rsidR="00B64B28" w:rsidRDefault="00B64B28" w:rsidP="00466496">
            <w:pPr>
              <w:rPr>
                <w:sz w:val="24"/>
              </w:rPr>
            </w:pPr>
            <w:r>
              <w:rPr>
                <w:b/>
                <w:bCs/>
              </w:rPr>
              <w:t>Definition:</w:t>
            </w:r>
          </w:p>
        </w:tc>
        <w:tc>
          <w:tcPr>
            <w:tcW w:w="0" w:type="auto"/>
            <w:vAlign w:val="center"/>
            <w:hideMark/>
          </w:tcPr>
          <w:p w14:paraId="6CE496AE" w14:textId="77777777" w:rsidR="00B64B28" w:rsidRDefault="00B64B28" w:rsidP="00466496">
            <w:pPr>
              <w:rPr>
                <w:sz w:val="24"/>
              </w:rPr>
            </w:pPr>
            <w:r>
              <w:t xml:space="preserve">Filters applied to the search database. The filter MUST include at least one of Include and Exclude. If both are used, it is assumed that inclusion is performed first. </w:t>
            </w:r>
          </w:p>
        </w:tc>
      </w:tr>
      <w:tr w:rsidR="00B64B28" w14:paraId="3CB2B7D1" w14:textId="77777777" w:rsidTr="00B64B28">
        <w:trPr>
          <w:tblCellSpacing w:w="15" w:type="dxa"/>
        </w:trPr>
        <w:tc>
          <w:tcPr>
            <w:tcW w:w="0" w:type="auto"/>
            <w:vAlign w:val="center"/>
            <w:hideMark/>
          </w:tcPr>
          <w:p w14:paraId="6E13E6D0" w14:textId="77777777" w:rsidR="00B64B28" w:rsidRDefault="00B64B28" w:rsidP="00466496">
            <w:pPr>
              <w:rPr>
                <w:sz w:val="24"/>
              </w:rPr>
            </w:pPr>
            <w:r>
              <w:rPr>
                <w:b/>
                <w:bCs/>
              </w:rPr>
              <w:t>Type:</w:t>
            </w:r>
          </w:p>
        </w:tc>
        <w:tc>
          <w:tcPr>
            <w:tcW w:w="0" w:type="auto"/>
            <w:vAlign w:val="center"/>
            <w:hideMark/>
          </w:tcPr>
          <w:p w14:paraId="0C8A9CEC" w14:textId="77777777" w:rsidR="00B64B28" w:rsidRDefault="00B64B28" w:rsidP="00466496">
            <w:pPr>
              <w:rPr>
                <w:sz w:val="24"/>
              </w:rPr>
            </w:pPr>
            <w:r>
              <w:t xml:space="preserve">FilterType </w:t>
            </w:r>
          </w:p>
        </w:tc>
      </w:tr>
      <w:tr w:rsidR="00B64B28" w14:paraId="37888F0E" w14:textId="77777777" w:rsidTr="00B64B28">
        <w:trPr>
          <w:tblCellSpacing w:w="15" w:type="dxa"/>
        </w:trPr>
        <w:tc>
          <w:tcPr>
            <w:tcW w:w="0" w:type="auto"/>
            <w:vAlign w:val="center"/>
            <w:hideMark/>
          </w:tcPr>
          <w:p w14:paraId="2F429B9A" w14:textId="77777777" w:rsidR="00B64B28" w:rsidRDefault="00B64B28" w:rsidP="00466496">
            <w:pPr>
              <w:rPr>
                <w:sz w:val="24"/>
              </w:rPr>
            </w:pPr>
            <w:r>
              <w:rPr>
                <w:b/>
                <w:bCs/>
              </w:rPr>
              <w:t>Attributes:</w:t>
            </w:r>
          </w:p>
        </w:tc>
        <w:tc>
          <w:tcPr>
            <w:tcW w:w="0" w:type="auto"/>
            <w:vAlign w:val="center"/>
            <w:hideMark/>
          </w:tcPr>
          <w:p w14:paraId="29583225" w14:textId="77777777" w:rsidR="00B64B28" w:rsidRDefault="00B64B28" w:rsidP="00466496">
            <w:pPr>
              <w:rPr>
                <w:sz w:val="24"/>
              </w:rPr>
            </w:pPr>
            <w:r>
              <w:t>none</w:t>
            </w:r>
          </w:p>
        </w:tc>
      </w:tr>
      <w:tr w:rsidR="00B64B28" w14:paraId="3800737B" w14:textId="77777777" w:rsidTr="00B64B28">
        <w:trPr>
          <w:tblCellSpacing w:w="15" w:type="dxa"/>
        </w:trPr>
        <w:tc>
          <w:tcPr>
            <w:tcW w:w="0" w:type="auto"/>
            <w:vAlign w:val="center"/>
            <w:hideMark/>
          </w:tcPr>
          <w:p w14:paraId="0CE4EF38"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5"/>
              <w:gridCol w:w="1135"/>
              <w:gridCol w:w="1180"/>
              <w:gridCol w:w="4445"/>
            </w:tblGrid>
            <w:tr w:rsidR="00B64B28" w14:paraId="6BBD45D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5B9F6BC"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3B5767"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194BA60"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1BEB1F1" w14:textId="77777777" w:rsidR="00B64B28" w:rsidRDefault="00B64B28" w:rsidP="00466496">
                  <w:pPr>
                    <w:jc w:val="center"/>
                    <w:rPr>
                      <w:b/>
                      <w:bCs/>
                      <w:sz w:val="24"/>
                    </w:rPr>
                  </w:pPr>
                  <w:r>
                    <w:rPr>
                      <w:b/>
                      <w:bCs/>
                    </w:rPr>
                    <w:t>Definition</w:t>
                  </w:r>
                </w:p>
              </w:tc>
            </w:tr>
            <w:tr w:rsidR="00B64B28" w14:paraId="5CA8FD0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72C1F8B" w14:textId="77777777" w:rsidR="00B64B28" w:rsidRDefault="004E159A" w:rsidP="00466496">
                  <w:pPr>
                    <w:rPr>
                      <w:sz w:val="24"/>
                    </w:rPr>
                  </w:pPr>
                  <w:hyperlink w:anchor="FilterType" w:history="1">
                    <w:r w:rsidR="00B64B28">
                      <w:rPr>
                        <w:rStyle w:val="Hyperlink"/>
                      </w:rPr>
                      <w:t>Filter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2C2EF6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B668547"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713C63D" w14:textId="77777777" w:rsidR="00B64B28" w:rsidRDefault="00B64B28" w:rsidP="00466496">
                  <w:pPr>
                    <w:rPr>
                      <w:sz w:val="24"/>
                    </w:rPr>
                  </w:pPr>
                  <w:r>
                    <w:t xml:space="preserve">The type of filter e.g. database taxonomy filter, pi filter, mw filter </w:t>
                  </w:r>
                </w:p>
              </w:tc>
            </w:tr>
            <w:tr w:rsidR="00B64B28" w14:paraId="4DBBC4C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FF1050" w14:textId="77777777" w:rsidR="00B64B28" w:rsidRDefault="004E159A" w:rsidP="00466496">
                  <w:pPr>
                    <w:rPr>
                      <w:sz w:val="24"/>
                    </w:rPr>
                  </w:pPr>
                  <w:hyperlink w:anchor="Include" w:history="1">
                    <w:r w:rsidR="00B64B28">
                      <w:rPr>
                        <w:rStyle w:val="Hyperlink"/>
                      </w:rPr>
                      <w:t>Inclu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921BE0E"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E84F5A2"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DCFF376" w14:textId="77777777" w:rsidR="00B64B28" w:rsidRDefault="00B64B28" w:rsidP="00466496">
                  <w:pPr>
                    <w:rPr>
                      <w:sz w:val="24"/>
                    </w:rPr>
                  </w:pPr>
                  <w:r>
                    <w:t>All sequences fulfilling the specifed criteria are included.</w:t>
                  </w:r>
                </w:p>
              </w:tc>
            </w:tr>
            <w:tr w:rsidR="00B64B28" w14:paraId="1878033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78774F" w14:textId="77777777" w:rsidR="00B64B28" w:rsidRDefault="004E159A" w:rsidP="00466496">
                  <w:pPr>
                    <w:rPr>
                      <w:sz w:val="24"/>
                    </w:rPr>
                  </w:pPr>
                  <w:hyperlink w:anchor="Exclude" w:history="1">
                    <w:r w:rsidR="00B64B28">
                      <w:rPr>
                        <w:rStyle w:val="Hyperlink"/>
                      </w:rPr>
                      <w:t>Exclu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385DEF4"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1C6F48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89FE099" w14:textId="77777777" w:rsidR="00B64B28" w:rsidRDefault="00B64B28" w:rsidP="00466496">
                  <w:pPr>
                    <w:rPr>
                      <w:sz w:val="24"/>
                    </w:rPr>
                  </w:pPr>
                  <w:r>
                    <w:t>All sequences fulfilling the specifed criteria are excluded.</w:t>
                  </w:r>
                </w:p>
              </w:tc>
            </w:tr>
          </w:tbl>
          <w:p w14:paraId="4F20CA5F" w14:textId="77777777" w:rsidR="00B64B28" w:rsidRDefault="00B64B28" w:rsidP="00466496">
            <w:pPr>
              <w:rPr>
                <w:sz w:val="24"/>
              </w:rPr>
            </w:pPr>
          </w:p>
        </w:tc>
      </w:tr>
      <w:tr w:rsidR="00B64B28" w14:paraId="1F2301CB" w14:textId="77777777" w:rsidTr="00B64B28">
        <w:trPr>
          <w:tblCellSpacing w:w="15" w:type="dxa"/>
        </w:trPr>
        <w:tc>
          <w:tcPr>
            <w:tcW w:w="0" w:type="auto"/>
            <w:vAlign w:val="center"/>
            <w:hideMark/>
          </w:tcPr>
          <w:p w14:paraId="045B0EC7" w14:textId="77777777" w:rsidR="00B64B28" w:rsidRDefault="00B64B28" w:rsidP="00466496">
            <w:pPr>
              <w:rPr>
                <w:sz w:val="24"/>
              </w:rPr>
            </w:pPr>
            <w:r>
              <w:rPr>
                <w:b/>
                <w:bCs/>
              </w:rPr>
              <w:t>Example Context:</w:t>
            </w:r>
          </w:p>
        </w:tc>
        <w:tc>
          <w:tcPr>
            <w:tcW w:w="0" w:type="auto"/>
            <w:vAlign w:val="center"/>
            <w:hideMark/>
          </w:tcPr>
          <w:p w14:paraId="34529AA5" w14:textId="77777777" w:rsidR="00B64B28" w:rsidRPr="00B61B52" w:rsidRDefault="00B64B28" w:rsidP="00466496">
            <w:pPr>
              <w:pStyle w:val="HTMLPreformatted"/>
              <w:rPr>
                <w:rFonts w:cs="Helvetica"/>
                <w:lang w:val="en-GB" w:eastAsia="en-GB"/>
              </w:rPr>
            </w:pPr>
            <w:r w:rsidRPr="00B61B52">
              <w:rPr>
                <w:rFonts w:cs="Helvetica"/>
                <w:lang w:val="en-GB" w:eastAsia="en-GB"/>
              </w:rPr>
              <w:t>&lt;Filter&gt;</w:t>
            </w:r>
          </w:p>
          <w:p w14:paraId="6003882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terType&gt;</w:t>
            </w:r>
          </w:p>
          <w:p w14:paraId="028C173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20" name="DB filter taxonomy" cvRef="PSI-MS"/&gt;</w:t>
            </w:r>
          </w:p>
          <w:p w14:paraId="53627B6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terType&gt;</w:t>
            </w:r>
          </w:p>
          <w:p w14:paraId="04251F00" w14:textId="77777777" w:rsidR="00B64B28" w:rsidRPr="00B61B52" w:rsidRDefault="00B64B28" w:rsidP="00466496">
            <w:pPr>
              <w:pStyle w:val="HTMLPreformatted"/>
              <w:rPr>
                <w:rFonts w:cs="Helvetica"/>
                <w:lang w:val="en-GB" w:eastAsia="en-GB"/>
              </w:rPr>
            </w:pPr>
            <w:r w:rsidRPr="00B61B52">
              <w:rPr>
                <w:rFonts w:cs="Helvetica"/>
                <w:lang w:val="en-GB" w:eastAsia="en-GB"/>
              </w:rPr>
              <w:t>&lt;/Filter&gt;</w:t>
            </w:r>
          </w:p>
        </w:tc>
      </w:tr>
    </w:tbl>
    <w:p w14:paraId="1D088477" w14:textId="77777777" w:rsidR="00B64B28" w:rsidRDefault="00B64B28" w:rsidP="00466496"/>
    <w:p w14:paraId="6ACE9A27" w14:textId="77777777" w:rsidR="00B64B28" w:rsidRDefault="00B64B28" w:rsidP="00466496">
      <w:pPr>
        <w:pStyle w:val="Heading2"/>
      </w:pPr>
      <w:bookmarkStart w:id="133" w:name="_Toc453235369"/>
      <w:r>
        <w:t>Element &lt;</w:t>
      </w:r>
      <w:bookmarkStart w:id="134" w:name="FilterType"/>
      <w:r>
        <w:t>FilterType</w:t>
      </w:r>
      <w:bookmarkEnd w:id="134"/>
      <w:r>
        <w:t>&gt;</w:t>
      </w:r>
      <w:bookmarkEnd w:id="13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B64B28" w14:paraId="12FC12B2" w14:textId="77777777" w:rsidTr="00B64B28">
        <w:trPr>
          <w:tblCellSpacing w:w="15" w:type="dxa"/>
        </w:trPr>
        <w:tc>
          <w:tcPr>
            <w:tcW w:w="0" w:type="auto"/>
            <w:vAlign w:val="center"/>
            <w:hideMark/>
          </w:tcPr>
          <w:p w14:paraId="12FCAA9B" w14:textId="77777777" w:rsidR="00B64B28" w:rsidRDefault="00B64B28" w:rsidP="00466496">
            <w:pPr>
              <w:rPr>
                <w:sz w:val="24"/>
              </w:rPr>
            </w:pPr>
            <w:r>
              <w:rPr>
                <w:b/>
                <w:bCs/>
              </w:rPr>
              <w:t>Definition:</w:t>
            </w:r>
          </w:p>
        </w:tc>
        <w:tc>
          <w:tcPr>
            <w:tcW w:w="0" w:type="auto"/>
            <w:vAlign w:val="center"/>
            <w:hideMark/>
          </w:tcPr>
          <w:p w14:paraId="0229A719" w14:textId="77777777" w:rsidR="00B64B28" w:rsidRDefault="00B64B28" w:rsidP="00466496">
            <w:pPr>
              <w:rPr>
                <w:sz w:val="24"/>
              </w:rPr>
            </w:pPr>
            <w:r>
              <w:t xml:space="preserve">The type of filter e.g. database taxonomy filter, pi filter, mw filter </w:t>
            </w:r>
          </w:p>
        </w:tc>
      </w:tr>
      <w:tr w:rsidR="00B64B28" w14:paraId="6247925D" w14:textId="77777777" w:rsidTr="00B64B28">
        <w:trPr>
          <w:tblCellSpacing w:w="15" w:type="dxa"/>
        </w:trPr>
        <w:tc>
          <w:tcPr>
            <w:tcW w:w="0" w:type="auto"/>
            <w:vAlign w:val="center"/>
            <w:hideMark/>
          </w:tcPr>
          <w:p w14:paraId="6B65FB60" w14:textId="77777777" w:rsidR="00B64B28" w:rsidRDefault="00B64B28" w:rsidP="00466496">
            <w:pPr>
              <w:rPr>
                <w:sz w:val="24"/>
              </w:rPr>
            </w:pPr>
            <w:r>
              <w:rPr>
                <w:b/>
                <w:bCs/>
              </w:rPr>
              <w:t>Type:</w:t>
            </w:r>
          </w:p>
        </w:tc>
        <w:tc>
          <w:tcPr>
            <w:tcW w:w="0" w:type="auto"/>
            <w:vAlign w:val="center"/>
            <w:hideMark/>
          </w:tcPr>
          <w:p w14:paraId="42697202" w14:textId="77777777" w:rsidR="00B64B28" w:rsidRDefault="00B64B28" w:rsidP="00466496">
            <w:pPr>
              <w:rPr>
                <w:sz w:val="24"/>
              </w:rPr>
            </w:pPr>
            <w:r>
              <w:t xml:space="preserve">ParamType </w:t>
            </w:r>
          </w:p>
        </w:tc>
      </w:tr>
      <w:tr w:rsidR="00B64B28" w14:paraId="6D2EDB5F" w14:textId="77777777" w:rsidTr="00B64B28">
        <w:trPr>
          <w:tblCellSpacing w:w="15" w:type="dxa"/>
        </w:trPr>
        <w:tc>
          <w:tcPr>
            <w:tcW w:w="0" w:type="auto"/>
            <w:vAlign w:val="center"/>
            <w:hideMark/>
          </w:tcPr>
          <w:p w14:paraId="6EC6D93E" w14:textId="77777777" w:rsidR="00B64B28" w:rsidRDefault="00B64B28" w:rsidP="00466496">
            <w:pPr>
              <w:rPr>
                <w:sz w:val="24"/>
              </w:rPr>
            </w:pPr>
            <w:r>
              <w:rPr>
                <w:b/>
                <w:bCs/>
              </w:rPr>
              <w:t>Attributes:</w:t>
            </w:r>
          </w:p>
        </w:tc>
        <w:tc>
          <w:tcPr>
            <w:tcW w:w="0" w:type="auto"/>
            <w:vAlign w:val="center"/>
            <w:hideMark/>
          </w:tcPr>
          <w:p w14:paraId="5D890919" w14:textId="77777777" w:rsidR="00B64B28" w:rsidRDefault="00B64B28" w:rsidP="00466496">
            <w:pPr>
              <w:rPr>
                <w:sz w:val="24"/>
              </w:rPr>
            </w:pPr>
            <w:r>
              <w:t>none</w:t>
            </w:r>
          </w:p>
        </w:tc>
      </w:tr>
      <w:tr w:rsidR="00B64B28" w14:paraId="2BFE31E4" w14:textId="77777777" w:rsidTr="00B64B28">
        <w:trPr>
          <w:tblCellSpacing w:w="15" w:type="dxa"/>
        </w:trPr>
        <w:tc>
          <w:tcPr>
            <w:tcW w:w="0" w:type="auto"/>
            <w:vAlign w:val="center"/>
            <w:hideMark/>
          </w:tcPr>
          <w:p w14:paraId="39A2BCCE"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1"/>
              <w:gridCol w:w="1135"/>
              <w:gridCol w:w="1180"/>
              <w:gridCol w:w="4521"/>
            </w:tblGrid>
            <w:tr w:rsidR="00B64B28" w14:paraId="6C90EF0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331F6E4"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ED94A51"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104D5D4"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18BD5AD" w14:textId="77777777" w:rsidR="00B64B28" w:rsidRDefault="00B64B28" w:rsidP="00466496">
                  <w:pPr>
                    <w:jc w:val="center"/>
                    <w:rPr>
                      <w:b/>
                      <w:bCs/>
                      <w:sz w:val="24"/>
                    </w:rPr>
                  </w:pPr>
                  <w:r>
                    <w:rPr>
                      <w:b/>
                      <w:bCs/>
                    </w:rPr>
                    <w:t>Definition</w:t>
                  </w:r>
                </w:p>
              </w:tc>
            </w:tr>
            <w:tr w:rsidR="00B64B28" w14:paraId="506D9CE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2F3E62" w14:textId="77777777" w:rsidR="00B64B28" w:rsidRDefault="004E159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278FC4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67254D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B2D3596" w14:textId="77777777" w:rsidR="00B64B28" w:rsidRDefault="00B64B28" w:rsidP="00466496">
                  <w:pPr>
                    <w:rPr>
                      <w:sz w:val="24"/>
                    </w:rPr>
                  </w:pPr>
                  <w:r>
                    <w:t>A single entry from an ontology or a controlled vocabulary.</w:t>
                  </w:r>
                </w:p>
              </w:tc>
            </w:tr>
            <w:tr w:rsidR="00B64B28" w14:paraId="719AE61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829027E" w14:textId="77777777" w:rsidR="00B64B28" w:rsidRDefault="004E159A"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8515491"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32632B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B75646F" w14:textId="77777777" w:rsidR="00B64B28" w:rsidRDefault="00B64B28" w:rsidP="00466496">
                  <w:pPr>
                    <w:rPr>
                      <w:sz w:val="24"/>
                    </w:rPr>
                  </w:pPr>
                  <w:r>
                    <w:t>A single user-defined parameter.</w:t>
                  </w:r>
                </w:p>
              </w:tc>
            </w:tr>
          </w:tbl>
          <w:p w14:paraId="5E7AE709" w14:textId="77777777" w:rsidR="00B64B28" w:rsidRDefault="00B64B28" w:rsidP="00466496">
            <w:pPr>
              <w:rPr>
                <w:sz w:val="24"/>
              </w:rPr>
            </w:pPr>
          </w:p>
        </w:tc>
      </w:tr>
      <w:tr w:rsidR="00B64B28" w14:paraId="72376439" w14:textId="77777777" w:rsidTr="00B64B28">
        <w:trPr>
          <w:tblCellSpacing w:w="15" w:type="dxa"/>
        </w:trPr>
        <w:tc>
          <w:tcPr>
            <w:tcW w:w="0" w:type="auto"/>
            <w:vAlign w:val="center"/>
            <w:hideMark/>
          </w:tcPr>
          <w:p w14:paraId="51CCC7B3" w14:textId="77777777" w:rsidR="00B64B28" w:rsidRDefault="00B64B28" w:rsidP="00466496">
            <w:pPr>
              <w:rPr>
                <w:sz w:val="24"/>
              </w:rPr>
            </w:pPr>
            <w:r>
              <w:rPr>
                <w:b/>
                <w:bCs/>
              </w:rPr>
              <w:t>Example Context:</w:t>
            </w:r>
          </w:p>
        </w:tc>
        <w:tc>
          <w:tcPr>
            <w:tcW w:w="0" w:type="auto"/>
            <w:vAlign w:val="center"/>
            <w:hideMark/>
          </w:tcPr>
          <w:p w14:paraId="38160FFE" w14:textId="77777777" w:rsidR="00B64B28" w:rsidRPr="00B61B52" w:rsidRDefault="00B64B28" w:rsidP="00466496">
            <w:pPr>
              <w:pStyle w:val="HTMLPreformatted"/>
              <w:rPr>
                <w:rFonts w:cs="Helvetica"/>
                <w:lang w:val="en-GB" w:eastAsia="en-GB"/>
              </w:rPr>
            </w:pPr>
            <w:r w:rsidRPr="00B61B52">
              <w:rPr>
                <w:rFonts w:cs="Helvetica"/>
                <w:lang w:val="en-GB" w:eastAsia="en-GB"/>
              </w:rPr>
              <w:t>&lt;FilterType&gt;</w:t>
            </w:r>
          </w:p>
          <w:p w14:paraId="417067A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20" name="DB filter taxonomy" cvRef="PSI-MS"/&gt;</w:t>
            </w:r>
          </w:p>
          <w:p w14:paraId="104640FA" w14:textId="77777777" w:rsidR="00B64B28" w:rsidRPr="00B61B52" w:rsidRDefault="00B64B28" w:rsidP="00466496">
            <w:pPr>
              <w:pStyle w:val="HTMLPreformatted"/>
              <w:rPr>
                <w:rFonts w:cs="Helvetica"/>
                <w:lang w:val="en-GB" w:eastAsia="en-GB"/>
              </w:rPr>
            </w:pPr>
            <w:r w:rsidRPr="00B61B52">
              <w:rPr>
                <w:rFonts w:cs="Helvetica"/>
                <w:lang w:val="en-GB" w:eastAsia="en-GB"/>
              </w:rPr>
              <w:t>&lt;/FilterType&gt;</w:t>
            </w:r>
          </w:p>
        </w:tc>
      </w:tr>
      <w:tr w:rsidR="00B64B28" w14:paraId="66400159" w14:textId="77777777" w:rsidTr="00B64B28">
        <w:trPr>
          <w:tblCellSpacing w:w="15" w:type="dxa"/>
        </w:trPr>
        <w:tc>
          <w:tcPr>
            <w:tcW w:w="0" w:type="auto"/>
            <w:vAlign w:val="center"/>
            <w:hideMark/>
          </w:tcPr>
          <w:p w14:paraId="520CE1C1" w14:textId="77777777" w:rsidR="00B64B28" w:rsidRDefault="00B64B28" w:rsidP="00466496">
            <w:pPr>
              <w:rPr>
                <w:sz w:val="24"/>
              </w:rPr>
            </w:pPr>
            <w:r>
              <w:rPr>
                <w:b/>
                <w:bCs/>
              </w:rPr>
              <w:t>cvParam Mapping Rules:</w:t>
            </w:r>
          </w:p>
        </w:tc>
        <w:tc>
          <w:tcPr>
            <w:tcW w:w="0" w:type="auto"/>
            <w:vAlign w:val="center"/>
            <w:hideMark/>
          </w:tcPr>
          <w:p w14:paraId="533D9D7A"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DatabaseFilters/Filter/FilterType</w:t>
            </w:r>
          </w:p>
          <w:p w14:paraId="7DCF2E87"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511 (</w:t>
            </w:r>
            <w:r w:rsidRPr="00B61B52">
              <w:rPr>
                <w:rStyle w:val="popup"/>
                <w:rFonts w:cs="Helvetica"/>
                <w:lang w:val="en-GB" w:eastAsia="en-GB"/>
              </w:rPr>
              <w:t>Sequence database filter types</w:t>
            </w:r>
            <w:r w:rsidRPr="00B61B52">
              <w:rPr>
                <w:rFonts w:cs="Helvetica"/>
                <w:lang w:val="en-GB" w:eastAsia="en-GB"/>
              </w:rPr>
              <w:t>) one or more times</w:t>
            </w:r>
          </w:p>
          <w:p w14:paraId="1038EFC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0 (</w:t>
            </w:r>
            <w:r w:rsidRPr="00B61B52">
              <w:rPr>
                <w:rStyle w:val="popup"/>
                <w:rFonts w:cs="Helvetica"/>
                <w:lang w:val="en-GB" w:eastAsia="en-GB"/>
              </w:rPr>
              <w:t>DB filter taxonomy</w:t>
            </w:r>
            <w:r w:rsidRPr="00B61B52">
              <w:rPr>
                <w:rFonts w:cs="Helvetica"/>
                <w:lang w:val="en-GB" w:eastAsia="en-GB"/>
              </w:rPr>
              <w:t xml:space="preserve">) </w:t>
            </w:r>
          </w:p>
          <w:p w14:paraId="7352523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1 (</w:t>
            </w:r>
            <w:r w:rsidRPr="00B61B52">
              <w:rPr>
                <w:rStyle w:val="popup"/>
                <w:rFonts w:cs="Helvetica"/>
                <w:lang w:val="en-GB" w:eastAsia="en-GB"/>
              </w:rPr>
              <w:t>DB filter on accession numbers</w:t>
            </w:r>
            <w:r w:rsidRPr="00B61B52">
              <w:rPr>
                <w:rFonts w:cs="Helvetica"/>
                <w:lang w:val="en-GB" w:eastAsia="en-GB"/>
              </w:rPr>
              <w:t xml:space="preserve">) </w:t>
            </w:r>
          </w:p>
          <w:p w14:paraId="38291466"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022 (</w:t>
            </w:r>
            <w:r w:rsidRPr="00B61B52">
              <w:rPr>
                <w:rStyle w:val="popup"/>
                <w:rFonts w:cs="Helvetica"/>
                <w:lang w:val="de-DE" w:eastAsia="en-GB"/>
              </w:rPr>
              <w:t>DB MW filter</w:t>
            </w:r>
            <w:r w:rsidRPr="00B61B52">
              <w:rPr>
                <w:rFonts w:cs="Helvetica"/>
                <w:lang w:val="de-DE" w:eastAsia="en-GB"/>
              </w:rPr>
              <w:t xml:space="preserve">) </w:t>
            </w:r>
          </w:p>
          <w:p w14:paraId="1B004FD2"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023 (</w:t>
            </w:r>
            <w:r w:rsidRPr="00B61B52">
              <w:rPr>
                <w:rStyle w:val="popup"/>
                <w:rFonts w:cs="Helvetica"/>
                <w:lang w:val="de-DE" w:eastAsia="en-GB"/>
              </w:rPr>
              <w:t>DB PI filter</w:t>
            </w:r>
            <w:r w:rsidRPr="00B61B52">
              <w:rPr>
                <w:rFonts w:cs="Helvetica"/>
                <w:lang w:val="de-DE" w:eastAsia="en-GB"/>
              </w:rPr>
              <w:t xml:space="preserve">) </w:t>
            </w:r>
          </w:p>
          <w:p w14:paraId="7602D8B1" w14:textId="77777777" w:rsidR="00B64B28" w:rsidRPr="00B61B52" w:rsidRDefault="00B64B28" w:rsidP="00466496">
            <w:pPr>
              <w:pStyle w:val="HTMLPreformatted"/>
              <w:rPr>
                <w:rFonts w:cs="Helvetica"/>
                <w:lang w:val="en-GB" w:eastAsia="en-GB"/>
              </w:rPr>
            </w:pPr>
            <w:r w:rsidRPr="00B61B52">
              <w:rPr>
                <w:rFonts w:cs="Helvetica"/>
                <w:lang w:val="de-DE" w:eastAsia="en-GB"/>
              </w:rPr>
              <w:t xml:space="preserve">  </w:t>
            </w:r>
            <w:r w:rsidRPr="00B61B52">
              <w:rPr>
                <w:rFonts w:cs="Helvetica"/>
                <w:lang w:val="en-GB" w:eastAsia="en-GB"/>
              </w:rPr>
              <w:t>e.g.: MS:1001027 (</w:t>
            </w:r>
            <w:r w:rsidRPr="00B61B52">
              <w:rPr>
                <w:rStyle w:val="popup"/>
                <w:rFonts w:cs="Helvetica"/>
                <w:lang w:val="en-GB" w:eastAsia="en-GB"/>
              </w:rPr>
              <w:t>DB filter on sequence pattern</w:t>
            </w:r>
            <w:r w:rsidRPr="00B61B52">
              <w:rPr>
                <w:rFonts w:cs="Helvetica"/>
                <w:lang w:val="en-GB" w:eastAsia="en-GB"/>
              </w:rPr>
              <w:t xml:space="preserve">) </w:t>
            </w:r>
          </w:p>
        </w:tc>
      </w:tr>
      <w:tr w:rsidR="00B64B28" w14:paraId="102F4DB8" w14:textId="77777777" w:rsidTr="00B64B28">
        <w:trPr>
          <w:tblCellSpacing w:w="15" w:type="dxa"/>
        </w:trPr>
        <w:tc>
          <w:tcPr>
            <w:tcW w:w="0" w:type="auto"/>
            <w:vAlign w:val="center"/>
            <w:hideMark/>
          </w:tcPr>
          <w:p w14:paraId="4080A7B2" w14:textId="77777777" w:rsidR="00B64B28" w:rsidRDefault="00B64B28" w:rsidP="00466496">
            <w:pPr>
              <w:rPr>
                <w:sz w:val="24"/>
              </w:rPr>
            </w:pPr>
            <w:r>
              <w:rPr>
                <w:b/>
                <w:bCs/>
              </w:rPr>
              <w:t>Example cvParams:</w:t>
            </w:r>
          </w:p>
        </w:tc>
        <w:tc>
          <w:tcPr>
            <w:tcW w:w="0" w:type="auto"/>
            <w:vAlign w:val="center"/>
            <w:hideMark/>
          </w:tcPr>
          <w:p w14:paraId="22AE34E1"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20" name="DB filter taxonomy" cvRef="PSI-MS"/&gt;</w:t>
            </w:r>
          </w:p>
        </w:tc>
      </w:tr>
    </w:tbl>
    <w:p w14:paraId="01C5453E" w14:textId="77777777" w:rsidR="00B64B28" w:rsidRDefault="00B64B28" w:rsidP="00466496"/>
    <w:p w14:paraId="07FE143F" w14:textId="77777777" w:rsidR="00B64B28" w:rsidRDefault="00B64B28" w:rsidP="00466496">
      <w:pPr>
        <w:pStyle w:val="Heading2"/>
      </w:pPr>
      <w:bookmarkStart w:id="135" w:name="_Toc453235370"/>
      <w:r>
        <w:t>Element &lt;</w:t>
      </w:r>
      <w:bookmarkStart w:id="136" w:name="FragmentArray"/>
      <w:r>
        <w:t>FragmentArray</w:t>
      </w:r>
      <w:bookmarkEnd w:id="136"/>
      <w:r>
        <w:t>&gt;</w:t>
      </w:r>
      <w:bookmarkEnd w:id="13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99"/>
        <w:gridCol w:w="8463"/>
      </w:tblGrid>
      <w:tr w:rsidR="00B64B28" w14:paraId="412B9114" w14:textId="77777777" w:rsidTr="00B64B28">
        <w:trPr>
          <w:tblCellSpacing w:w="15" w:type="dxa"/>
        </w:trPr>
        <w:tc>
          <w:tcPr>
            <w:tcW w:w="0" w:type="auto"/>
            <w:vAlign w:val="center"/>
            <w:hideMark/>
          </w:tcPr>
          <w:p w14:paraId="395B7B9F" w14:textId="77777777" w:rsidR="00B64B28" w:rsidRDefault="00B64B28" w:rsidP="00466496">
            <w:pPr>
              <w:rPr>
                <w:sz w:val="24"/>
              </w:rPr>
            </w:pPr>
            <w:r>
              <w:rPr>
                <w:b/>
                <w:bCs/>
              </w:rPr>
              <w:t>Definition:</w:t>
            </w:r>
          </w:p>
        </w:tc>
        <w:tc>
          <w:tcPr>
            <w:tcW w:w="0" w:type="auto"/>
            <w:vAlign w:val="center"/>
            <w:hideMark/>
          </w:tcPr>
          <w:p w14:paraId="05A25F38" w14:textId="77777777" w:rsidR="00B64B28" w:rsidRDefault="00B64B28" w:rsidP="00466496">
            <w:pPr>
              <w:rPr>
                <w:sz w:val="24"/>
              </w:rPr>
            </w:pPr>
            <w:r>
              <w:t xml:space="preserve">An array of values for a given type of measure and for a particular ion type, in parallel to the index of ions identified. </w:t>
            </w:r>
          </w:p>
        </w:tc>
      </w:tr>
      <w:tr w:rsidR="00B64B28" w14:paraId="73509757" w14:textId="77777777" w:rsidTr="00B64B28">
        <w:trPr>
          <w:tblCellSpacing w:w="15" w:type="dxa"/>
        </w:trPr>
        <w:tc>
          <w:tcPr>
            <w:tcW w:w="0" w:type="auto"/>
            <w:vAlign w:val="center"/>
            <w:hideMark/>
          </w:tcPr>
          <w:p w14:paraId="3F698CC6" w14:textId="77777777" w:rsidR="00B64B28" w:rsidRDefault="00B64B28" w:rsidP="00466496">
            <w:pPr>
              <w:rPr>
                <w:sz w:val="24"/>
              </w:rPr>
            </w:pPr>
            <w:r>
              <w:rPr>
                <w:b/>
                <w:bCs/>
              </w:rPr>
              <w:t>Type:</w:t>
            </w:r>
          </w:p>
        </w:tc>
        <w:tc>
          <w:tcPr>
            <w:tcW w:w="0" w:type="auto"/>
            <w:vAlign w:val="center"/>
            <w:hideMark/>
          </w:tcPr>
          <w:p w14:paraId="4F4A5FF8" w14:textId="77777777" w:rsidR="00B64B28" w:rsidRDefault="00B64B28" w:rsidP="00466496">
            <w:pPr>
              <w:rPr>
                <w:sz w:val="24"/>
              </w:rPr>
            </w:pPr>
            <w:r>
              <w:t xml:space="preserve">FragmentArrayType </w:t>
            </w:r>
          </w:p>
        </w:tc>
      </w:tr>
      <w:tr w:rsidR="00B64B28" w14:paraId="64BA96B9" w14:textId="77777777" w:rsidTr="00B64B28">
        <w:trPr>
          <w:tblCellSpacing w:w="15" w:type="dxa"/>
        </w:trPr>
        <w:tc>
          <w:tcPr>
            <w:tcW w:w="0" w:type="auto"/>
            <w:vAlign w:val="center"/>
            <w:hideMark/>
          </w:tcPr>
          <w:p w14:paraId="75CAD42C"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2"/>
              <w:gridCol w:w="1091"/>
              <w:gridCol w:w="824"/>
              <w:gridCol w:w="5055"/>
            </w:tblGrid>
            <w:tr w:rsidR="00B64B28" w14:paraId="40E2BB3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3A87A9"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73129F"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29E2865"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806657" w14:textId="77777777" w:rsidR="00B64B28" w:rsidRDefault="00B64B28" w:rsidP="00466496">
                  <w:pPr>
                    <w:jc w:val="center"/>
                    <w:rPr>
                      <w:b/>
                      <w:bCs/>
                      <w:sz w:val="24"/>
                    </w:rPr>
                  </w:pPr>
                  <w:r>
                    <w:rPr>
                      <w:b/>
                      <w:bCs/>
                    </w:rPr>
                    <w:t>Definition</w:t>
                  </w:r>
                </w:p>
              </w:tc>
            </w:tr>
            <w:tr w:rsidR="00B64B28" w14:paraId="05DD889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53468B6" w14:textId="77777777" w:rsidR="00B64B28" w:rsidRDefault="00B64B28" w:rsidP="00466496">
                  <w:pPr>
                    <w:rPr>
                      <w:sz w:val="24"/>
                    </w:rPr>
                  </w:pPr>
                  <w:r>
                    <w:t>measu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6A1ECD3"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D074B46"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BDF7021" w14:textId="77777777" w:rsidR="00B64B28" w:rsidRDefault="00B64B28" w:rsidP="00466496">
                  <w:pPr>
                    <w:rPr>
                      <w:sz w:val="24"/>
                    </w:rPr>
                  </w:pPr>
                  <w:r>
                    <w:t>A reference to the Measure defined in the FragmentationTable</w:t>
                  </w:r>
                </w:p>
              </w:tc>
            </w:tr>
            <w:tr w:rsidR="00B64B28" w14:paraId="0457B65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CCEFB4" w14:textId="77777777" w:rsidR="00B64B28" w:rsidRDefault="00B64B28" w:rsidP="00466496">
                  <w:pPr>
                    <w:rPr>
                      <w:sz w:val="24"/>
                    </w:rPr>
                  </w:pPr>
                  <w:r>
                    <w:t>val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37149BBE" w14:textId="77777777" w:rsidR="00B64B28" w:rsidRDefault="00B64B28" w:rsidP="00466496">
                  <w:pPr>
                    <w:rPr>
                      <w:sz w:val="24"/>
                    </w:rPr>
                  </w:pPr>
                  <w:r>
                    <w:t>listOfFloats</w:t>
                  </w:r>
                </w:p>
              </w:tc>
              <w:tc>
                <w:tcPr>
                  <w:tcW w:w="0" w:type="auto"/>
                  <w:tcBorders>
                    <w:top w:val="outset" w:sz="6" w:space="0" w:color="auto"/>
                    <w:left w:val="outset" w:sz="6" w:space="0" w:color="auto"/>
                    <w:bottom w:val="outset" w:sz="6" w:space="0" w:color="auto"/>
                    <w:right w:val="outset" w:sz="6" w:space="0" w:color="auto"/>
                  </w:tcBorders>
                  <w:vAlign w:val="center"/>
                  <w:hideMark/>
                </w:tcPr>
                <w:p w14:paraId="2CA78936"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247B782" w14:textId="77777777" w:rsidR="00B64B28" w:rsidRDefault="00B64B28" w:rsidP="00466496">
                  <w:pPr>
                    <w:rPr>
                      <w:sz w:val="24"/>
                    </w:rPr>
                  </w:pPr>
                  <w:r>
                    <w:t xml:space="preserve">The values of this particular measure, corresponding to the index defined in ion type </w:t>
                  </w:r>
                </w:p>
              </w:tc>
            </w:tr>
          </w:tbl>
          <w:p w14:paraId="33FBFA35" w14:textId="77777777" w:rsidR="00B64B28" w:rsidRDefault="00B64B28" w:rsidP="00466496">
            <w:pPr>
              <w:rPr>
                <w:sz w:val="24"/>
              </w:rPr>
            </w:pPr>
          </w:p>
        </w:tc>
      </w:tr>
      <w:tr w:rsidR="00B64B28" w14:paraId="1AFE6BD6" w14:textId="77777777" w:rsidTr="00B64B28">
        <w:trPr>
          <w:tblCellSpacing w:w="15" w:type="dxa"/>
        </w:trPr>
        <w:tc>
          <w:tcPr>
            <w:tcW w:w="0" w:type="auto"/>
            <w:vAlign w:val="center"/>
            <w:hideMark/>
          </w:tcPr>
          <w:p w14:paraId="65351E62" w14:textId="77777777" w:rsidR="00B64B28" w:rsidRDefault="00B64B28" w:rsidP="00466496">
            <w:pPr>
              <w:rPr>
                <w:sz w:val="24"/>
              </w:rPr>
            </w:pPr>
            <w:r>
              <w:rPr>
                <w:b/>
                <w:bCs/>
              </w:rPr>
              <w:t>Subelements:</w:t>
            </w:r>
          </w:p>
        </w:tc>
        <w:tc>
          <w:tcPr>
            <w:tcW w:w="0" w:type="auto"/>
            <w:vAlign w:val="center"/>
            <w:hideMark/>
          </w:tcPr>
          <w:p w14:paraId="41DB7403" w14:textId="77777777" w:rsidR="00B64B28" w:rsidRDefault="00B64B28" w:rsidP="00466496">
            <w:pPr>
              <w:rPr>
                <w:sz w:val="24"/>
              </w:rPr>
            </w:pPr>
            <w:r>
              <w:t>none</w:t>
            </w:r>
          </w:p>
        </w:tc>
      </w:tr>
      <w:tr w:rsidR="00B64B28" w14:paraId="01441277" w14:textId="77777777" w:rsidTr="00B64B28">
        <w:trPr>
          <w:tblCellSpacing w:w="15" w:type="dxa"/>
        </w:trPr>
        <w:tc>
          <w:tcPr>
            <w:tcW w:w="0" w:type="auto"/>
            <w:vAlign w:val="center"/>
            <w:hideMark/>
          </w:tcPr>
          <w:p w14:paraId="2D7BB4EE" w14:textId="77777777" w:rsidR="00B64B28" w:rsidRDefault="00B64B28" w:rsidP="00466496">
            <w:pPr>
              <w:rPr>
                <w:sz w:val="24"/>
              </w:rPr>
            </w:pPr>
            <w:r>
              <w:rPr>
                <w:b/>
                <w:bCs/>
              </w:rPr>
              <w:lastRenderedPageBreak/>
              <w:t>Example Context:</w:t>
            </w:r>
          </w:p>
        </w:tc>
        <w:tc>
          <w:tcPr>
            <w:tcW w:w="0" w:type="auto"/>
            <w:vAlign w:val="center"/>
            <w:hideMark/>
          </w:tcPr>
          <w:p w14:paraId="7DD8CD2C" w14:textId="77777777" w:rsidR="00B64B28" w:rsidRDefault="00B64B28" w:rsidP="00466496">
            <w:pPr>
              <w:rPr>
                <w:sz w:val="24"/>
              </w:rPr>
            </w:pPr>
          </w:p>
        </w:tc>
      </w:tr>
    </w:tbl>
    <w:p w14:paraId="2B850DEA" w14:textId="77777777" w:rsidR="00B64B28" w:rsidRDefault="00B64B28" w:rsidP="00466496"/>
    <w:p w14:paraId="2A7383B5" w14:textId="77777777" w:rsidR="00B64B28" w:rsidRDefault="00B64B28" w:rsidP="00466496">
      <w:pPr>
        <w:pStyle w:val="Heading2"/>
      </w:pPr>
      <w:bookmarkStart w:id="137" w:name="_Toc453235371"/>
      <w:r>
        <w:t>Element &lt;</w:t>
      </w:r>
      <w:bookmarkStart w:id="138" w:name="FragmentTolerance"/>
      <w:r>
        <w:t>FragmentTolerance</w:t>
      </w:r>
      <w:bookmarkEnd w:id="138"/>
      <w:r>
        <w:t>&gt;</w:t>
      </w:r>
      <w:bookmarkEnd w:id="13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35"/>
        <w:gridCol w:w="8227"/>
      </w:tblGrid>
      <w:tr w:rsidR="00B64B28" w14:paraId="52A20E11" w14:textId="77777777" w:rsidTr="00B64B28">
        <w:trPr>
          <w:tblCellSpacing w:w="15" w:type="dxa"/>
        </w:trPr>
        <w:tc>
          <w:tcPr>
            <w:tcW w:w="0" w:type="auto"/>
            <w:vAlign w:val="center"/>
            <w:hideMark/>
          </w:tcPr>
          <w:p w14:paraId="2C90707D" w14:textId="77777777" w:rsidR="00B64B28" w:rsidRDefault="00B64B28" w:rsidP="00466496">
            <w:pPr>
              <w:rPr>
                <w:sz w:val="24"/>
              </w:rPr>
            </w:pPr>
            <w:r>
              <w:rPr>
                <w:b/>
                <w:bCs/>
              </w:rPr>
              <w:t>Definition:</w:t>
            </w:r>
          </w:p>
        </w:tc>
        <w:tc>
          <w:tcPr>
            <w:tcW w:w="0" w:type="auto"/>
            <w:vAlign w:val="center"/>
            <w:hideMark/>
          </w:tcPr>
          <w:p w14:paraId="3C38304F" w14:textId="77777777" w:rsidR="00B64B28" w:rsidRDefault="00B64B28" w:rsidP="00466496">
            <w:pPr>
              <w:rPr>
                <w:sz w:val="24"/>
              </w:rPr>
            </w:pPr>
            <w:r>
              <w:t xml:space="preserve">The tolerance of the search given as a plus and minus value with units. </w:t>
            </w:r>
          </w:p>
        </w:tc>
      </w:tr>
      <w:tr w:rsidR="00B64B28" w14:paraId="30A9A943" w14:textId="77777777" w:rsidTr="00B64B28">
        <w:trPr>
          <w:tblCellSpacing w:w="15" w:type="dxa"/>
        </w:trPr>
        <w:tc>
          <w:tcPr>
            <w:tcW w:w="0" w:type="auto"/>
            <w:vAlign w:val="center"/>
            <w:hideMark/>
          </w:tcPr>
          <w:p w14:paraId="2E028FB9" w14:textId="77777777" w:rsidR="00B64B28" w:rsidRDefault="00B64B28" w:rsidP="00466496">
            <w:pPr>
              <w:rPr>
                <w:sz w:val="24"/>
              </w:rPr>
            </w:pPr>
            <w:r>
              <w:rPr>
                <w:b/>
                <w:bCs/>
              </w:rPr>
              <w:t>Type:</w:t>
            </w:r>
          </w:p>
        </w:tc>
        <w:tc>
          <w:tcPr>
            <w:tcW w:w="0" w:type="auto"/>
            <w:vAlign w:val="center"/>
            <w:hideMark/>
          </w:tcPr>
          <w:p w14:paraId="3350751D" w14:textId="77777777" w:rsidR="00B64B28" w:rsidRDefault="00B64B28" w:rsidP="00466496">
            <w:pPr>
              <w:rPr>
                <w:sz w:val="24"/>
              </w:rPr>
            </w:pPr>
            <w:r>
              <w:t xml:space="preserve">ToleranceType </w:t>
            </w:r>
          </w:p>
        </w:tc>
      </w:tr>
      <w:tr w:rsidR="00B64B28" w14:paraId="78827140" w14:textId="77777777" w:rsidTr="00B64B28">
        <w:trPr>
          <w:tblCellSpacing w:w="15" w:type="dxa"/>
        </w:trPr>
        <w:tc>
          <w:tcPr>
            <w:tcW w:w="0" w:type="auto"/>
            <w:vAlign w:val="center"/>
            <w:hideMark/>
          </w:tcPr>
          <w:p w14:paraId="77CF2D01" w14:textId="77777777" w:rsidR="00B64B28" w:rsidRDefault="00B64B28" w:rsidP="00466496">
            <w:pPr>
              <w:rPr>
                <w:sz w:val="24"/>
              </w:rPr>
            </w:pPr>
            <w:r>
              <w:rPr>
                <w:b/>
                <w:bCs/>
              </w:rPr>
              <w:t>Attributes:</w:t>
            </w:r>
          </w:p>
        </w:tc>
        <w:tc>
          <w:tcPr>
            <w:tcW w:w="0" w:type="auto"/>
            <w:vAlign w:val="center"/>
            <w:hideMark/>
          </w:tcPr>
          <w:p w14:paraId="61FE6C02" w14:textId="77777777" w:rsidR="00B64B28" w:rsidRDefault="00B64B28" w:rsidP="00466496">
            <w:pPr>
              <w:rPr>
                <w:sz w:val="24"/>
              </w:rPr>
            </w:pPr>
            <w:r>
              <w:t>none</w:t>
            </w:r>
          </w:p>
        </w:tc>
      </w:tr>
      <w:tr w:rsidR="00B64B28" w14:paraId="3471EA56" w14:textId="77777777" w:rsidTr="00B64B28">
        <w:trPr>
          <w:tblCellSpacing w:w="15" w:type="dxa"/>
        </w:trPr>
        <w:tc>
          <w:tcPr>
            <w:tcW w:w="0" w:type="auto"/>
            <w:vAlign w:val="center"/>
            <w:hideMark/>
          </w:tcPr>
          <w:p w14:paraId="3F3F8D00"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7"/>
              <w:gridCol w:w="1135"/>
              <w:gridCol w:w="1180"/>
              <w:gridCol w:w="4144"/>
            </w:tblGrid>
            <w:tr w:rsidR="00B64B28" w14:paraId="6B1E456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4111072"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DB097EB"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AC0D62F"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2E58B4F" w14:textId="77777777" w:rsidR="00B64B28" w:rsidRDefault="00B64B28" w:rsidP="00466496">
                  <w:pPr>
                    <w:jc w:val="center"/>
                    <w:rPr>
                      <w:b/>
                      <w:bCs/>
                      <w:sz w:val="24"/>
                    </w:rPr>
                  </w:pPr>
                  <w:r>
                    <w:rPr>
                      <w:b/>
                      <w:bCs/>
                    </w:rPr>
                    <w:t>Definition</w:t>
                  </w:r>
                </w:p>
              </w:tc>
            </w:tr>
            <w:tr w:rsidR="00B64B28" w14:paraId="2B94C80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59ED1F" w14:textId="77777777" w:rsidR="00B64B28" w:rsidRDefault="004E159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BEA6A3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AFABE4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0620633" w14:textId="77777777" w:rsidR="00B64B28" w:rsidRDefault="00B64B28" w:rsidP="00466496">
                  <w:pPr>
                    <w:rPr>
                      <w:sz w:val="24"/>
                    </w:rPr>
                  </w:pPr>
                  <w:r>
                    <w:t>A single entry from an ontology or a controlled vocabulary.</w:t>
                  </w:r>
                </w:p>
              </w:tc>
            </w:tr>
          </w:tbl>
          <w:p w14:paraId="05CA141A" w14:textId="77777777" w:rsidR="00B64B28" w:rsidRDefault="00B64B28" w:rsidP="00466496">
            <w:pPr>
              <w:rPr>
                <w:sz w:val="24"/>
              </w:rPr>
            </w:pPr>
          </w:p>
        </w:tc>
      </w:tr>
      <w:tr w:rsidR="00B64B28" w14:paraId="670E82A8" w14:textId="77777777" w:rsidTr="00B64B28">
        <w:trPr>
          <w:tblCellSpacing w:w="15" w:type="dxa"/>
        </w:trPr>
        <w:tc>
          <w:tcPr>
            <w:tcW w:w="0" w:type="auto"/>
            <w:vAlign w:val="center"/>
            <w:hideMark/>
          </w:tcPr>
          <w:p w14:paraId="1137A443" w14:textId="77777777" w:rsidR="00B64B28" w:rsidRDefault="00B64B28" w:rsidP="00466496">
            <w:pPr>
              <w:rPr>
                <w:sz w:val="24"/>
              </w:rPr>
            </w:pPr>
            <w:r>
              <w:rPr>
                <w:b/>
                <w:bCs/>
              </w:rPr>
              <w:t>Example Context:</w:t>
            </w:r>
          </w:p>
        </w:tc>
        <w:tc>
          <w:tcPr>
            <w:tcW w:w="0" w:type="auto"/>
            <w:vAlign w:val="center"/>
            <w:hideMark/>
          </w:tcPr>
          <w:p w14:paraId="1EA5489A" w14:textId="77777777" w:rsidR="00B64B28" w:rsidRPr="00B61B52" w:rsidRDefault="00B64B28" w:rsidP="00466496">
            <w:pPr>
              <w:pStyle w:val="HTMLPreformatted"/>
              <w:rPr>
                <w:rFonts w:cs="Helvetica"/>
                <w:lang w:val="en-GB" w:eastAsia="en-GB"/>
              </w:rPr>
            </w:pPr>
            <w:r w:rsidRPr="00B61B52">
              <w:rPr>
                <w:rFonts w:cs="Helvetica"/>
                <w:lang w:val="en-GB" w:eastAsia="en-GB"/>
              </w:rPr>
              <w:t>&lt;FragmentTolerance&gt;</w:t>
            </w:r>
          </w:p>
          <w:p w14:paraId="45DF008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412" name="search tolerance plus value" value="0.8"</w:t>
            </w:r>
          </w:p>
          <w:p w14:paraId="1723366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cvRef="PSI-MS" unitAccession="UO:0000221" unitName="dalton" unitCvRef="UO"/&gt;</w:t>
            </w:r>
          </w:p>
          <w:p w14:paraId="3CEB93B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413" name="search tolerance minus value" value="0.8"</w:t>
            </w:r>
          </w:p>
          <w:p w14:paraId="348FB6F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cvRef="PSI-MS" unitAccession="UO:0000221" unitName="dalton" unitCvRef="UO"/&gt;</w:t>
            </w:r>
          </w:p>
          <w:p w14:paraId="086A0A01" w14:textId="77777777" w:rsidR="00B64B28" w:rsidRPr="00B61B52" w:rsidRDefault="00B64B28" w:rsidP="00466496">
            <w:pPr>
              <w:pStyle w:val="HTMLPreformatted"/>
              <w:rPr>
                <w:rFonts w:cs="Helvetica"/>
                <w:lang w:val="en-GB" w:eastAsia="en-GB"/>
              </w:rPr>
            </w:pPr>
            <w:r w:rsidRPr="00B61B52">
              <w:rPr>
                <w:rFonts w:cs="Helvetica"/>
                <w:lang w:val="en-GB" w:eastAsia="en-GB"/>
              </w:rPr>
              <w:t>&lt;/FragmentTolerance&gt;</w:t>
            </w:r>
          </w:p>
        </w:tc>
      </w:tr>
      <w:tr w:rsidR="00B64B28" w14:paraId="683247AE" w14:textId="77777777" w:rsidTr="00B64B28">
        <w:trPr>
          <w:tblCellSpacing w:w="15" w:type="dxa"/>
        </w:trPr>
        <w:tc>
          <w:tcPr>
            <w:tcW w:w="0" w:type="auto"/>
            <w:vAlign w:val="center"/>
            <w:hideMark/>
          </w:tcPr>
          <w:p w14:paraId="32B74D03" w14:textId="77777777" w:rsidR="00B64B28" w:rsidRDefault="00B64B28" w:rsidP="00466496">
            <w:pPr>
              <w:rPr>
                <w:sz w:val="24"/>
              </w:rPr>
            </w:pPr>
            <w:r>
              <w:rPr>
                <w:b/>
                <w:bCs/>
              </w:rPr>
              <w:t>cvParam Mapping Rules:</w:t>
            </w:r>
          </w:p>
        </w:tc>
        <w:tc>
          <w:tcPr>
            <w:tcW w:w="0" w:type="auto"/>
            <w:vAlign w:val="center"/>
            <w:hideMark/>
          </w:tcPr>
          <w:p w14:paraId="3D1227BC"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FragmentTolerance</w:t>
            </w:r>
          </w:p>
          <w:p w14:paraId="7C8B213F"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12 (</w:t>
            </w:r>
            <w:r w:rsidRPr="00B61B52">
              <w:rPr>
                <w:rStyle w:val="popup"/>
                <w:rFonts w:cs="Helvetica"/>
                <w:lang w:val="en-GB" w:eastAsia="en-GB"/>
              </w:rPr>
              <w:t>search tolerance plus value</w:t>
            </w:r>
            <w:r w:rsidRPr="00B61B52">
              <w:rPr>
                <w:rFonts w:cs="Helvetica"/>
                <w:lang w:val="en-GB" w:eastAsia="en-GB"/>
              </w:rPr>
              <w:t>) only once</w:t>
            </w:r>
          </w:p>
          <w:p w14:paraId="008778CF"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13 (</w:t>
            </w:r>
            <w:r w:rsidRPr="00B61B52">
              <w:rPr>
                <w:rStyle w:val="popup"/>
                <w:rFonts w:cs="Helvetica"/>
                <w:lang w:val="en-GB" w:eastAsia="en-GB"/>
              </w:rPr>
              <w:t>search tolerance minus value</w:t>
            </w:r>
            <w:r w:rsidRPr="00B61B52">
              <w:rPr>
                <w:rFonts w:cs="Helvetica"/>
                <w:lang w:val="en-GB" w:eastAsia="en-GB"/>
              </w:rPr>
              <w:t>) only once</w:t>
            </w:r>
          </w:p>
        </w:tc>
      </w:tr>
      <w:tr w:rsidR="00B64B28" w14:paraId="60B3DBAB" w14:textId="77777777" w:rsidTr="00B64B28">
        <w:trPr>
          <w:tblCellSpacing w:w="15" w:type="dxa"/>
        </w:trPr>
        <w:tc>
          <w:tcPr>
            <w:tcW w:w="0" w:type="auto"/>
            <w:vAlign w:val="center"/>
            <w:hideMark/>
          </w:tcPr>
          <w:p w14:paraId="6BF4DE0A" w14:textId="77777777" w:rsidR="00B64B28" w:rsidRDefault="00B64B28" w:rsidP="00466496">
            <w:pPr>
              <w:rPr>
                <w:sz w:val="24"/>
              </w:rPr>
            </w:pPr>
            <w:r>
              <w:rPr>
                <w:b/>
                <w:bCs/>
              </w:rPr>
              <w:t>Example cvParams:</w:t>
            </w:r>
          </w:p>
        </w:tc>
        <w:tc>
          <w:tcPr>
            <w:tcW w:w="0" w:type="auto"/>
            <w:vAlign w:val="center"/>
            <w:hideMark/>
          </w:tcPr>
          <w:p w14:paraId="2BF7064B"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12" name="search tolerance plus value" value="0.8"</w:t>
            </w:r>
          </w:p>
          <w:p w14:paraId="3EB92B03"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13" name="search tolerance minus value" value="0.8"</w:t>
            </w:r>
          </w:p>
        </w:tc>
      </w:tr>
    </w:tbl>
    <w:p w14:paraId="6EFF1732" w14:textId="77777777" w:rsidR="00B64B28" w:rsidRDefault="00B64B28" w:rsidP="00466496"/>
    <w:p w14:paraId="4B29BE77" w14:textId="77777777" w:rsidR="00B64B28" w:rsidRDefault="00B64B28" w:rsidP="00466496">
      <w:pPr>
        <w:pStyle w:val="Heading2"/>
      </w:pPr>
      <w:bookmarkStart w:id="139" w:name="_Toc453235372"/>
      <w:r>
        <w:t>Element &lt;</w:t>
      </w:r>
      <w:bookmarkStart w:id="140" w:name="Fragmentation"/>
      <w:r>
        <w:t>Fragmentation</w:t>
      </w:r>
      <w:bookmarkEnd w:id="140"/>
      <w:r>
        <w:t>&gt;</w:t>
      </w:r>
      <w:bookmarkEnd w:id="13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5"/>
        <w:gridCol w:w="8617"/>
      </w:tblGrid>
      <w:tr w:rsidR="00B64B28" w14:paraId="704571A4" w14:textId="77777777" w:rsidTr="00B64B28">
        <w:trPr>
          <w:tblCellSpacing w:w="15" w:type="dxa"/>
        </w:trPr>
        <w:tc>
          <w:tcPr>
            <w:tcW w:w="0" w:type="auto"/>
            <w:vAlign w:val="center"/>
            <w:hideMark/>
          </w:tcPr>
          <w:p w14:paraId="1B7CCB40" w14:textId="77777777" w:rsidR="00B64B28" w:rsidRDefault="00B64B28" w:rsidP="00466496">
            <w:pPr>
              <w:rPr>
                <w:sz w:val="24"/>
              </w:rPr>
            </w:pPr>
            <w:r>
              <w:rPr>
                <w:b/>
                <w:bCs/>
              </w:rPr>
              <w:t>Definition:</w:t>
            </w:r>
          </w:p>
        </w:tc>
        <w:tc>
          <w:tcPr>
            <w:tcW w:w="0" w:type="auto"/>
            <w:vAlign w:val="center"/>
            <w:hideMark/>
          </w:tcPr>
          <w:p w14:paraId="1D8E1EEF" w14:textId="77777777" w:rsidR="00B64B28" w:rsidRDefault="00B64B28" w:rsidP="00466496">
            <w:pPr>
              <w:rPr>
                <w:sz w:val="24"/>
              </w:rPr>
            </w:pPr>
            <w:r>
              <w:t xml:space="preserve">The product ions identified in this result. </w:t>
            </w:r>
          </w:p>
        </w:tc>
      </w:tr>
      <w:tr w:rsidR="00B64B28" w14:paraId="3F422AFA" w14:textId="77777777" w:rsidTr="00B64B28">
        <w:trPr>
          <w:tblCellSpacing w:w="15" w:type="dxa"/>
        </w:trPr>
        <w:tc>
          <w:tcPr>
            <w:tcW w:w="0" w:type="auto"/>
            <w:vAlign w:val="center"/>
            <w:hideMark/>
          </w:tcPr>
          <w:p w14:paraId="332590F9" w14:textId="77777777" w:rsidR="00B64B28" w:rsidRDefault="00B64B28" w:rsidP="00466496">
            <w:pPr>
              <w:rPr>
                <w:sz w:val="24"/>
              </w:rPr>
            </w:pPr>
            <w:r>
              <w:rPr>
                <w:b/>
                <w:bCs/>
              </w:rPr>
              <w:t>Type:</w:t>
            </w:r>
          </w:p>
        </w:tc>
        <w:tc>
          <w:tcPr>
            <w:tcW w:w="0" w:type="auto"/>
            <w:vAlign w:val="center"/>
            <w:hideMark/>
          </w:tcPr>
          <w:p w14:paraId="4337659E" w14:textId="77777777" w:rsidR="00B64B28" w:rsidRDefault="00B64B28" w:rsidP="00466496">
            <w:pPr>
              <w:rPr>
                <w:sz w:val="24"/>
              </w:rPr>
            </w:pPr>
            <w:r>
              <w:t xml:space="preserve">FragmentationType </w:t>
            </w:r>
          </w:p>
        </w:tc>
      </w:tr>
      <w:tr w:rsidR="00B64B28" w14:paraId="3CEB88E7" w14:textId="77777777" w:rsidTr="00B64B28">
        <w:trPr>
          <w:tblCellSpacing w:w="15" w:type="dxa"/>
        </w:trPr>
        <w:tc>
          <w:tcPr>
            <w:tcW w:w="0" w:type="auto"/>
            <w:vAlign w:val="center"/>
            <w:hideMark/>
          </w:tcPr>
          <w:p w14:paraId="687784B8" w14:textId="77777777" w:rsidR="00B64B28" w:rsidRDefault="00B64B28" w:rsidP="00466496">
            <w:pPr>
              <w:rPr>
                <w:sz w:val="24"/>
              </w:rPr>
            </w:pPr>
            <w:r>
              <w:rPr>
                <w:b/>
                <w:bCs/>
              </w:rPr>
              <w:t>Attributes:</w:t>
            </w:r>
          </w:p>
        </w:tc>
        <w:tc>
          <w:tcPr>
            <w:tcW w:w="0" w:type="auto"/>
            <w:vAlign w:val="center"/>
            <w:hideMark/>
          </w:tcPr>
          <w:p w14:paraId="4C2B871F" w14:textId="77777777" w:rsidR="00B64B28" w:rsidRDefault="00B64B28" w:rsidP="00466496">
            <w:pPr>
              <w:rPr>
                <w:sz w:val="24"/>
              </w:rPr>
            </w:pPr>
            <w:r>
              <w:t>none</w:t>
            </w:r>
          </w:p>
        </w:tc>
      </w:tr>
      <w:tr w:rsidR="00B64B28" w14:paraId="4DA228DE" w14:textId="77777777" w:rsidTr="00B64B28">
        <w:trPr>
          <w:tblCellSpacing w:w="15" w:type="dxa"/>
        </w:trPr>
        <w:tc>
          <w:tcPr>
            <w:tcW w:w="0" w:type="auto"/>
            <w:vAlign w:val="center"/>
            <w:hideMark/>
          </w:tcPr>
          <w:p w14:paraId="32EFDB30"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31"/>
              <w:gridCol w:w="1135"/>
              <w:gridCol w:w="1180"/>
              <w:gridCol w:w="4880"/>
            </w:tblGrid>
            <w:tr w:rsidR="00B64B28" w14:paraId="453EA27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B88F0A"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543ADD"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7630E04"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E1DB893" w14:textId="77777777" w:rsidR="00B64B28" w:rsidRDefault="00B64B28" w:rsidP="00466496">
                  <w:pPr>
                    <w:jc w:val="center"/>
                    <w:rPr>
                      <w:b/>
                      <w:bCs/>
                      <w:sz w:val="24"/>
                    </w:rPr>
                  </w:pPr>
                  <w:r>
                    <w:rPr>
                      <w:b/>
                      <w:bCs/>
                    </w:rPr>
                    <w:t>Definition</w:t>
                  </w:r>
                </w:p>
              </w:tc>
            </w:tr>
            <w:tr w:rsidR="00B64B28" w14:paraId="352B87D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EB7883" w14:textId="77777777" w:rsidR="00B64B28" w:rsidRDefault="004E159A" w:rsidP="00466496">
                  <w:pPr>
                    <w:rPr>
                      <w:sz w:val="24"/>
                    </w:rPr>
                  </w:pPr>
                  <w:hyperlink w:anchor="IonType" w:history="1">
                    <w:r w:rsidR="00B64B28">
                      <w:rPr>
                        <w:rStyle w:val="Hyperlink"/>
                      </w:rPr>
                      <w:t>Ion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A7B05CA"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C9A0C2B"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CD1BC25" w14:textId="77777777" w:rsidR="00B64B28" w:rsidRDefault="00B64B28" w:rsidP="00466496">
                  <w:pPr>
                    <w:rPr>
                      <w:sz w:val="24"/>
                    </w:rPr>
                  </w:pPr>
                  <w:r>
                    <w:t xml:space="preserve">IonType defines the index of fragmentation ions being reported, importing a CV term for the type of ion e.g. b ion. Example: if b3 b7 b8 and b10 have been identified, the index attribute will contain 3 7 8 10, and the corresponding values will be reported in parallel arrays below </w:t>
                  </w:r>
                </w:p>
              </w:tc>
            </w:tr>
          </w:tbl>
          <w:p w14:paraId="62075058" w14:textId="77777777" w:rsidR="00B64B28" w:rsidRDefault="00B64B28" w:rsidP="00466496">
            <w:pPr>
              <w:rPr>
                <w:sz w:val="24"/>
              </w:rPr>
            </w:pPr>
          </w:p>
        </w:tc>
      </w:tr>
      <w:tr w:rsidR="00B64B28" w14:paraId="0F096D67" w14:textId="77777777" w:rsidTr="00B64B28">
        <w:trPr>
          <w:tblCellSpacing w:w="15" w:type="dxa"/>
        </w:trPr>
        <w:tc>
          <w:tcPr>
            <w:tcW w:w="0" w:type="auto"/>
            <w:vAlign w:val="center"/>
            <w:hideMark/>
          </w:tcPr>
          <w:p w14:paraId="6106B1E0" w14:textId="77777777" w:rsidR="00B64B28" w:rsidRDefault="00B64B28" w:rsidP="00466496">
            <w:pPr>
              <w:rPr>
                <w:sz w:val="24"/>
              </w:rPr>
            </w:pPr>
            <w:r>
              <w:rPr>
                <w:b/>
                <w:bCs/>
              </w:rPr>
              <w:t>Example Context:</w:t>
            </w:r>
          </w:p>
        </w:tc>
        <w:tc>
          <w:tcPr>
            <w:tcW w:w="0" w:type="auto"/>
            <w:vAlign w:val="center"/>
            <w:hideMark/>
          </w:tcPr>
          <w:p w14:paraId="58E2C76C" w14:textId="77777777" w:rsidR="00B64B28" w:rsidRDefault="00B64B28" w:rsidP="00466496">
            <w:pPr>
              <w:rPr>
                <w:sz w:val="24"/>
              </w:rPr>
            </w:pPr>
          </w:p>
        </w:tc>
      </w:tr>
    </w:tbl>
    <w:p w14:paraId="77B6C2DC" w14:textId="77777777" w:rsidR="00B64B28" w:rsidRDefault="00B64B28" w:rsidP="00466496"/>
    <w:p w14:paraId="395E65D6" w14:textId="77777777" w:rsidR="00B64B28" w:rsidRDefault="00B64B28" w:rsidP="00466496">
      <w:pPr>
        <w:pStyle w:val="Heading2"/>
      </w:pPr>
      <w:bookmarkStart w:id="141" w:name="_Toc453235373"/>
      <w:r>
        <w:t>Element &lt;</w:t>
      </w:r>
      <w:bookmarkStart w:id="142" w:name="FragmentationTable"/>
      <w:r>
        <w:t>FragmentationTable</w:t>
      </w:r>
      <w:bookmarkEnd w:id="142"/>
      <w:r>
        <w:t>&gt;</w:t>
      </w:r>
      <w:bookmarkEnd w:id="14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0"/>
        <w:gridCol w:w="8572"/>
      </w:tblGrid>
      <w:tr w:rsidR="00B64B28" w14:paraId="1FF17F04" w14:textId="77777777" w:rsidTr="00B64B28">
        <w:trPr>
          <w:tblCellSpacing w:w="15" w:type="dxa"/>
        </w:trPr>
        <w:tc>
          <w:tcPr>
            <w:tcW w:w="0" w:type="auto"/>
            <w:vAlign w:val="center"/>
            <w:hideMark/>
          </w:tcPr>
          <w:p w14:paraId="75759C94" w14:textId="77777777" w:rsidR="00B64B28" w:rsidRDefault="00B64B28" w:rsidP="00466496">
            <w:pPr>
              <w:rPr>
                <w:sz w:val="24"/>
              </w:rPr>
            </w:pPr>
            <w:r>
              <w:rPr>
                <w:b/>
                <w:bCs/>
              </w:rPr>
              <w:t>Definition:</w:t>
            </w:r>
          </w:p>
        </w:tc>
        <w:tc>
          <w:tcPr>
            <w:tcW w:w="0" w:type="auto"/>
            <w:vAlign w:val="center"/>
            <w:hideMark/>
          </w:tcPr>
          <w:p w14:paraId="3C04D1CD" w14:textId="77777777" w:rsidR="00B64B28" w:rsidRDefault="00B64B28" w:rsidP="00466496">
            <w:pPr>
              <w:rPr>
                <w:sz w:val="24"/>
              </w:rPr>
            </w:pPr>
            <w:r>
              <w:t xml:space="preserve">Contains the types of measures that will be reported in generic arrays for each SpectrumIdentificationItem e.g. product ion m/z, product ion intensity, product ion m/z error </w:t>
            </w:r>
          </w:p>
        </w:tc>
      </w:tr>
      <w:tr w:rsidR="00B64B28" w14:paraId="4319F75A" w14:textId="77777777" w:rsidTr="00B64B28">
        <w:trPr>
          <w:tblCellSpacing w:w="15" w:type="dxa"/>
        </w:trPr>
        <w:tc>
          <w:tcPr>
            <w:tcW w:w="0" w:type="auto"/>
            <w:vAlign w:val="center"/>
            <w:hideMark/>
          </w:tcPr>
          <w:p w14:paraId="0EA27241" w14:textId="77777777" w:rsidR="00B64B28" w:rsidRDefault="00B64B28" w:rsidP="00466496">
            <w:pPr>
              <w:rPr>
                <w:sz w:val="24"/>
              </w:rPr>
            </w:pPr>
            <w:r>
              <w:rPr>
                <w:b/>
                <w:bCs/>
              </w:rPr>
              <w:t>Type:</w:t>
            </w:r>
          </w:p>
        </w:tc>
        <w:tc>
          <w:tcPr>
            <w:tcW w:w="0" w:type="auto"/>
            <w:vAlign w:val="center"/>
            <w:hideMark/>
          </w:tcPr>
          <w:p w14:paraId="0905EB21" w14:textId="77777777" w:rsidR="00B64B28" w:rsidRDefault="00B64B28" w:rsidP="00466496">
            <w:pPr>
              <w:rPr>
                <w:sz w:val="24"/>
              </w:rPr>
            </w:pPr>
            <w:r>
              <w:t xml:space="preserve">FragmentationTableType </w:t>
            </w:r>
          </w:p>
        </w:tc>
      </w:tr>
      <w:tr w:rsidR="00B64B28" w14:paraId="7A167670" w14:textId="77777777" w:rsidTr="00B64B28">
        <w:trPr>
          <w:tblCellSpacing w:w="15" w:type="dxa"/>
        </w:trPr>
        <w:tc>
          <w:tcPr>
            <w:tcW w:w="0" w:type="auto"/>
            <w:vAlign w:val="center"/>
            <w:hideMark/>
          </w:tcPr>
          <w:p w14:paraId="56331189" w14:textId="77777777" w:rsidR="00B64B28" w:rsidRDefault="00B64B28" w:rsidP="00466496">
            <w:pPr>
              <w:rPr>
                <w:sz w:val="24"/>
              </w:rPr>
            </w:pPr>
            <w:r>
              <w:rPr>
                <w:b/>
                <w:bCs/>
              </w:rPr>
              <w:t>Attributes:</w:t>
            </w:r>
          </w:p>
        </w:tc>
        <w:tc>
          <w:tcPr>
            <w:tcW w:w="0" w:type="auto"/>
            <w:vAlign w:val="center"/>
            <w:hideMark/>
          </w:tcPr>
          <w:p w14:paraId="00348672" w14:textId="77777777" w:rsidR="00B64B28" w:rsidRDefault="00B64B28" w:rsidP="00466496">
            <w:pPr>
              <w:rPr>
                <w:sz w:val="24"/>
              </w:rPr>
            </w:pPr>
            <w:r>
              <w:t>none</w:t>
            </w:r>
          </w:p>
        </w:tc>
      </w:tr>
      <w:tr w:rsidR="00B64B28" w14:paraId="59F79208" w14:textId="77777777" w:rsidTr="00B64B28">
        <w:trPr>
          <w:tblCellSpacing w:w="15" w:type="dxa"/>
        </w:trPr>
        <w:tc>
          <w:tcPr>
            <w:tcW w:w="0" w:type="auto"/>
            <w:vAlign w:val="center"/>
            <w:hideMark/>
          </w:tcPr>
          <w:p w14:paraId="4ACA9B47"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22"/>
              <w:gridCol w:w="1135"/>
              <w:gridCol w:w="1180"/>
              <w:gridCol w:w="4744"/>
            </w:tblGrid>
            <w:tr w:rsidR="00B64B28" w14:paraId="6336EA6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B3CCEE"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C9B401"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20B79A3"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D460B93" w14:textId="77777777" w:rsidR="00B64B28" w:rsidRDefault="00B64B28" w:rsidP="00466496">
                  <w:pPr>
                    <w:jc w:val="center"/>
                    <w:rPr>
                      <w:b/>
                      <w:bCs/>
                      <w:sz w:val="24"/>
                    </w:rPr>
                  </w:pPr>
                  <w:r>
                    <w:rPr>
                      <w:b/>
                      <w:bCs/>
                    </w:rPr>
                    <w:t>Definition</w:t>
                  </w:r>
                </w:p>
              </w:tc>
            </w:tr>
            <w:tr w:rsidR="00B64B28" w14:paraId="224EA1A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CC6A9B" w14:textId="77777777" w:rsidR="00B64B28" w:rsidRDefault="004E159A" w:rsidP="00466496">
                  <w:pPr>
                    <w:rPr>
                      <w:sz w:val="24"/>
                    </w:rPr>
                  </w:pPr>
                  <w:hyperlink w:anchor="Measure" w:history="1">
                    <w:r w:rsidR="00B64B28">
                      <w:rPr>
                        <w:rStyle w:val="Hyperlink"/>
                      </w:rPr>
                      <w:t>Measur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922A4A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114A864"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08CBD80" w14:textId="77777777" w:rsidR="00B64B28" w:rsidRDefault="00B64B28" w:rsidP="00466496">
                  <w:pPr>
                    <w:rPr>
                      <w:sz w:val="24"/>
                    </w:rPr>
                  </w:pPr>
                  <w:r>
                    <w:t xml:space="preserve">References to CV terms defining the measures about product ions to be reported in SpectrumIdentificationItem </w:t>
                  </w:r>
                </w:p>
              </w:tc>
            </w:tr>
          </w:tbl>
          <w:p w14:paraId="3D9D634F" w14:textId="77777777" w:rsidR="00B64B28" w:rsidRDefault="00B64B28" w:rsidP="00466496">
            <w:pPr>
              <w:rPr>
                <w:sz w:val="24"/>
              </w:rPr>
            </w:pPr>
          </w:p>
        </w:tc>
      </w:tr>
      <w:tr w:rsidR="00B64B28" w14:paraId="0D310126" w14:textId="77777777" w:rsidTr="00B64B28">
        <w:trPr>
          <w:tblCellSpacing w:w="15" w:type="dxa"/>
        </w:trPr>
        <w:tc>
          <w:tcPr>
            <w:tcW w:w="0" w:type="auto"/>
            <w:vAlign w:val="center"/>
            <w:hideMark/>
          </w:tcPr>
          <w:p w14:paraId="09AA2FED" w14:textId="77777777" w:rsidR="00B64B28" w:rsidRDefault="00B64B28" w:rsidP="00466496">
            <w:pPr>
              <w:rPr>
                <w:sz w:val="24"/>
              </w:rPr>
            </w:pPr>
            <w:r>
              <w:rPr>
                <w:b/>
                <w:bCs/>
              </w:rPr>
              <w:t>Example Context:</w:t>
            </w:r>
          </w:p>
        </w:tc>
        <w:tc>
          <w:tcPr>
            <w:tcW w:w="0" w:type="auto"/>
            <w:vAlign w:val="center"/>
            <w:hideMark/>
          </w:tcPr>
          <w:p w14:paraId="60FD439A" w14:textId="77777777" w:rsidR="00B64B28" w:rsidRPr="00B61B52" w:rsidRDefault="00B64B28" w:rsidP="00466496">
            <w:pPr>
              <w:pStyle w:val="HTMLPreformatted"/>
              <w:rPr>
                <w:rFonts w:cs="Helvetica"/>
                <w:lang w:val="en-GB" w:eastAsia="en-GB"/>
              </w:rPr>
            </w:pPr>
            <w:r w:rsidRPr="00B61B52">
              <w:rPr>
                <w:rFonts w:cs="Helvetica"/>
                <w:lang w:val="en-GB" w:eastAsia="en-GB"/>
              </w:rPr>
              <w:t>&lt;FragmentationTable&gt;</w:t>
            </w:r>
          </w:p>
          <w:p w14:paraId="6F17671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 id="Measure_MZ"&gt;</w:t>
            </w:r>
          </w:p>
          <w:p w14:paraId="6FDB297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25" cvRef="PSI-MS" unitCvRef="PSI-MS" unitName="m/z" unitAccession="MS:1000040" name="product ion m/z"/&gt;</w:t>
            </w:r>
          </w:p>
          <w:p w14:paraId="45D2659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gt;</w:t>
            </w:r>
          </w:p>
          <w:p w14:paraId="3391187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 id="Measure_Int"&gt;</w:t>
            </w:r>
          </w:p>
          <w:p w14:paraId="606484A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26" cvRef="PSI-MS" name="product ion intensity"/&gt;</w:t>
            </w:r>
          </w:p>
          <w:p w14:paraId="0B425C2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gt;</w:t>
            </w:r>
          </w:p>
          <w:p w14:paraId="0BD526D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B3F0F0C" w14:textId="77777777" w:rsidR="00B64B28" w:rsidRPr="00B61B52" w:rsidRDefault="00B64B28" w:rsidP="00466496">
            <w:pPr>
              <w:pStyle w:val="HTMLPreformatted"/>
              <w:rPr>
                <w:rFonts w:cs="Helvetica"/>
                <w:lang w:val="en-GB" w:eastAsia="en-GB"/>
              </w:rPr>
            </w:pPr>
            <w:r w:rsidRPr="00B61B52">
              <w:rPr>
                <w:rFonts w:cs="Helvetica"/>
                <w:lang w:val="en-GB" w:eastAsia="en-GB"/>
              </w:rPr>
              <w:t>&lt;/FragmentationTable&gt;</w:t>
            </w:r>
          </w:p>
        </w:tc>
      </w:tr>
    </w:tbl>
    <w:p w14:paraId="2C05D4B7" w14:textId="77777777" w:rsidR="00B64B28" w:rsidRDefault="00B64B28" w:rsidP="00466496"/>
    <w:p w14:paraId="76BE3603" w14:textId="77777777" w:rsidR="00B64B28" w:rsidRDefault="00B64B28" w:rsidP="00466496">
      <w:pPr>
        <w:pStyle w:val="Heading2"/>
      </w:pPr>
      <w:bookmarkStart w:id="143" w:name="_Toc453235374"/>
      <w:r>
        <w:t>Element &lt;</w:t>
      </w:r>
      <w:bookmarkStart w:id="144" w:name="Include"/>
      <w:r>
        <w:t>Include</w:t>
      </w:r>
      <w:bookmarkEnd w:id="144"/>
      <w:r>
        <w:t>&gt;</w:t>
      </w:r>
      <w:bookmarkEnd w:id="14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5"/>
        <w:gridCol w:w="8537"/>
      </w:tblGrid>
      <w:tr w:rsidR="00B64B28" w14:paraId="6DC4B832" w14:textId="77777777" w:rsidTr="00B64B28">
        <w:trPr>
          <w:tblCellSpacing w:w="15" w:type="dxa"/>
        </w:trPr>
        <w:tc>
          <w:tcPr>
            <w:tcW w:w="0" w:type="auto"/>
            <w:vAlign w:val="center"/>
            <w:hideMark/>
          </w:tcPr>
          <w:p w14:paraId="7A2B0081" w14:textId="77777777" w:rsidR="00B64B28" w:rsidRDefault="00B64B28" w:rsidP="00466496">
            <w:pPr>
              <w:rPr>
                <w:sz w:val="24"/>
              </w:rPr>
            </w:pPr>
            <w:r>
              <w:rPr>
                <w:b/>
                <w:bCs/>
              </w:rPr>
              <w:t>Definition:</w:t>
            </w:r>
          </w:p>
        </w:tc>
        <w:tc>
          <w:tcPr>
            <w:tcW w:w="0" w:type="auto"/>
            <w:vAlign w:val="center"/>
            <w:hideMark/>
          </w:tcPr>
          <w:p w14:paraId="5EBF58F6" w14:textId="77777777" w:rsidR="00B64B28" w:rsidRDefault="00B64B28" w:rsidP="00466496">
            <w:pPr>
              <w:rPr>
                <w:sz w:val="24"/>
              </w:rPr>
            </w:pPr>
            <w:r>
              <w:t xml:space="preserve">All sequences fulfilling the specifed criteria are included. </w:t>
            </w:r>
          </w:p>
        </w:tc>
      </w:tr>
      <w:tr w:rsidR="00B64B28" w14:paraId="146067B6" w14:textId="77777777" w:rsidTr="00B64B28">
        <w:trPr>
          <w:tblCellSpacing w:w="15" w:type="dxa"/>
        </w:trPr>
        <w:tc>
          <w:tcPr>
            <w:tcW w:w="0" w:type="auto"/>
            <w:vAlign w:val="center"/>
            <w:hideMark/>
          </w:tcPr>
          <w:p w14:paraId="2EDB4668" w14:textId="77777777" w:rsidR="00B64B28" w:rsidRDefault="00B64B28" w:rsidP="00466496">
            <w:pPr>
              <w:rPr>
                <w:sz w:val="24"/>
              </w:rPr>
            </w:pPr>
            <w:r>
              <w:rPr>
                <w:b/>
                <w:bCs/>
              </w:rPr>
              <w:t>Type:</w:t>
            </w:r>
          </w:p>
        </w:tc>
        <w:tc>
          <w:tcPr>
            <w:tcW w:w="0" w:type="auto"/>
            <w:vAlign w:val="center"/>
            <w:hideMark/>
          </w:tcPr>
          <w:p w14:paraId="2D28E185" w14:textId="77777777" w:rsidR="00B64B28" w:rsidRDefault="00B64B28" w:rsidP="00466496">
            <w:pPr>
              <w:rPr>
                <w:sz w:val="24"/>
              </w:rPr>
            </w:pPr>
            <w:r>
              <w:t xml:space="preserve">ParamListType </w:t>
            </w:r>
          </w:p>
        </w:tc>
      </w:tr>
      <w:tr w:rsidR="00B64B28" w14:paraId="33E7F5B2" w14:textId="77777777" w:rsidTr="00B64B28">
        <w:trPr>
          <w:tblCellSpacing w:w="15" w:type="dxa"/>
        </w:trPr>
        <w:tc>
          <w:tcPr>
            <w:tcW w:w="0" w:type="auto"/>
            <w:vAlign w:val="center"/>
            <w:hideMark/>
          </w:tcPr>
          <w:p w14:paraId="51777407" w14:textId="77777777" w:rsidR="00B64B28" w:rsidRDefault="00B64B28" w:rsidP="00466496">
            <w:pPr>
              <w:rPr>
                <w:sz w:val="24"/>
              </w:rPr>
            </w:pPr>
            <w:r>
              <w:rPr>
                <w:b/>
                <w:bCs/>
              </w:rPr>
              <w:t>Attributes:</w:t>
            </w:r>
          </w:p>
        </w:tc>
        <w:tc>
          <w:tcPr>
            <w:tcW w:w="0" w:type="auto"/>
            <w:vAlign w:val="center"/>
            <w:hideMark/>
          </w:tcPr>
          <w:p w14:paraId="6EAB123F" w14:textId="77777777" w:rsidR="00B64B28" w:rsidRDefault="00B64B28" w:rsidP="00466496">
            <w:pPr>
              <w:rPr>
                <w:sz w:val="24"/>
              </w:rPr>
            </w:pPr>
            <w:r>
              <w:t>none</w:t>
            </w:r>
          </w:p>
        </w:tc>
      </w:tr>
      <w:tr w:rsidR="00B64B28" w14:paraId="2B8C03CA" w14:textId="77777777" w:rsidTr="00B64B28">
        <w:trPr>
          <w:tblCellSpacing w:w="15" w:type="dxa"/>
        </w:trPr>
        <w:tc>
          <w:tcPr>
            <w:tcW w:w="0" w:type="auto"/>
            <w:vAlign w:val="center"/>
            <w:hideMark/>
          </w:tcPr>
          <w:p w14:paraId="64C97C6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6"/>
              <w:gridCol w:w="1135"/>
              <w:gridCol w:w="1180"/>
              <w:gridCol w:w="4415"/>
            </w:tblGrid>
            <w:tr w:rsidR="00B64B28" w14:paraId="2B00754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B6C4A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EA3F658"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32E4B1D"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2045366" w14:textId="77777777" w:rsidR="00B64B28" w:rsidRDefault="00B64B28" w:rsidP="00466496">
                  <w:pPr>
                    <w:jc w:val="center"/>
                    <w:rPr>
                      <w:b/>
                      <w:bCs/>
                      <w:sz w:val="24"/>
                    </w:rPr>
                  </w:pPr>
                  <w:r>
                    <w:rPr>
                      <w:b/>
                      <w:bCs/>
                    </w:rPr>
                    <w:t>Definition</w:t>
                  </w:r>
                </w:p>
              </w:tc>
            </w:tr>
            <w:tr w:rsidR="00B64B28" w14:paraId="0E158B9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9FFD22" w14:textId="77777777" w:rsidR="00B64B28" w:rsidRDefault="004E159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3BEE11C"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CCECE41"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4CB80B6" w14:textId="77777777" w:rsidR="00B64B28" w:rsidRDefault="00B64B28" w:rsidP="00466496">
                  <w:pPr>
                    <w:rPr>
                      <w:sz w:val="24"/>
                    </w:rPr>
                  </w:pPr>
                  <w:r>
                    <w:t>A single entry from an ontology or a controlled vocabulary.</w:t>
                  </w:r>
                </w:p>
              </w:tc>
            </w:tr>
            <w:tr w:rsidR="00B64B28" w14:paraId="37FE4A2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986EDA" w14:textId="77777777" w:rsidR="00B64B28" w:rsidRDefault="004E159A"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1E182FA"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36A8C4F"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9958439" w14:textId="77777777" w:rsidR="00B64B28" w:rsidRDefault="00B64B28" w:rsidP="00466496">
                  <w:pPr>
                    <w:rPr>
                      <w:sz w:val="24"/>
                    </w:rPr>
                  </w:pPr>
                  <w:r>
                    <w:t>A single user-defined parameter.</w:t>
                  </w:r>
                </w:p>
              </w:tc>
            </w:tr>
          </w:tbl>
          <w:p w14:paraId="316FDD5D" w14:textId="77777777" w:rsidR="00B64B28" w:rsidRDefault="00B64B28" w:rsidP="00466496">
            <w:pPr>
              <w:rPr>
                <w:sz w:val="24"/>
              </w:rPr>
            </w:pPr>
          </w:p>
        </w:tc>
      </w:tr>
      <w:tr w:rsidR="00B64B28" w14:paraId="6B509093" w14:textId="77777777" w:rsidTr="00B64B28">
        <w:trPr>
          <w:tblCellSpacing w:w="15" w:type="dxa"/>
        </w:trPr>
        <w:tc>
          <w:tcPr>
            <w:tcW w:w="0" w:type="auto"/>
            <w:vAlign w:val="center"/>
            <w:hideMark/>
          </w:tcPr>
          <w:p w14:paraId="357A2F68" w14:textId="77777777" w:rsidR="00B64B28" w:rsidRDefault="00B64B28" w:rsidP="00466496">
            <w:pPr>
              <w:rPr>
                <w:sz w:val="24"/>
              </w:rPr>
            </w:pPr>
            <w:r>
              <w:rPr>
                <w:b/>
                <w:bCs/>
              </w:rPr>
              <w:t>Example Context:</w:t>
            </w:r>
          </w:p>
        </w:tc>
        <w:tc>
          <w:tcPr>
            <w:tcW w:w="0" w:type="auto"/>
            <w:vAlign w:val="center"/>
            <w:hideMark/>
          </w:tcPr>
          <w:p w14:paraId="2B796626" w14:textId="77777777" w:rsidR="00B64B28" w:rsidRDefault="00B64B28" w:rsidP="00466496">
            <w:pPr>
              <w:rPr>
                <w:sz w:val="24"/>
              </w:rPr>
            </w:pPr>
          </w:p>
        </w:tc>
      </w:tr>
      <w:tr w:rsidR="00B64B28" w14:paraId="1EB9A4E7" w14:textId="77777777" w:rsidTr="00B64B28">
        <w:trPr>
          <w:tblCellSpacing w:w="15" w:type="dxa"/>
        </w:trPr>
        <w:tc>
          <w:tcPr>
            <w:tcW w:w="0" w:type="auto"/>
            <w:vAlign w:val="center"/>
            <w:hideMark/>
          </w:tcPr>
          <w:p w14:paraId="0CC75044" w14:textId="77777777" w:rsidR="00B64B28" w:rsidRDefault="00B64B28" w:rsidP="00466496">
            <w:pPr>
              <w:rPr>
                <w:sz w:val="24"/>
              </w:rPr>
            </w:pPr>
            <w:r>
              <w:rPr>
                <w:b/>
                <w:bCs/>
              </w:rPr>
              <w:t>cvParam Mapping Rules:</w:t>
            </w:r>
          </w:p>
        </w:tc>
        <w:tc>
          <w:tcPr>
            <w:tcW w:w="0" w:type="auto"/>
            <w:vAlign w:val="center"/>
            <w:hideMark/>
          </w:tcPr>
          <w:p w14:paraId="555EF3BA"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DatabaseFilters/Filter/Include</w:t>
            </w:r>
          </w:p>
          <w:p w14:paraId="36B91B29"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512 (</w:t>
            </w:r>
            <w:r w:rsidRPr="00B61B52">
              <w:rPr>
                <w:rStyle w:val="popup"/>
                <w:rFonts w:cs="Helvetica"/>
                <w:lang w:val="en-GB" w:eastAsia="en-GB"/>
              </w:rPr>
              <w:t>Sequence database filters</w:t>
            </w:r>
            <w:r w:rsidRPr="00B61B52">
              <w:rPr>
                <w:rFonts w:cs="Helvetica"/>
                <w:lang w:val="en-GB" w:eastAsia="en-GB"/>
              </w:rPr>
              <w:t>) one or more times</w:t>
            </w:r>
          </w:p>
          <w:p w14:paraId="7653BFA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0 (</w:t>
            </w:r>
            <w:r w:rsidRPr="00B61B52">
              <w:rPr>
                <w:rStyle w:val="popup"/>
                <w:rFonts w:cs="Helvetica"/>
                <w:lang w:val="en-GB" w:eastAsia="en-GB"/>
              </w:rPr>
              <w:t>taxonomy nomenclature</w:t>
            </w:r>
            <w:r w:rsidRPr="00B61B52">
              <w:rPr>
                <w:rFonts w:cs="Helvetica"/>
                <w:lang w:val="en-GB" w:eastAsia="en-GB"/>
              </w:rPr>
              <w:t xml:space="preserve">) </w:t>
            </w:r>
          </w:p>
          <w:p w14:paraId="05EC0F49"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201 (</w:t>
            </w:r>
            <w:r w:rsidRPr="00B61B52">
              <w:rPr>
                <w:rStyle w:val="popup"/>
                <w:rFonts w:cs="Helvetica"/>
                <w:lang w:val="de-DE" w:eastAsia="en-GB"/>
              </w:rPr>
              <w:t>DB MW filter maximum</w:t>
            </w:r>
            <w:r w:rsidRPr="00B61B52">
              <w:rPr>
                <w:rFonts w:cs="Helvetica"/>
                <w:lang w:val="de-DE" w:eastAsia="en-GB"/>
              </w:rPr>
              <w:t xml:space="preserve">) </w:t>
            </w:r>
          </w:p>
          <w:p w14:paraId="4C131E30"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202 (</w:t>
            </w:r>
            <w:r w:rsidRPr="00B61B52">
              <w:rPr>
                <w:rStyle w:val="popup"/>
                <w:rFonts w:cs="Helvetica"/>
                <w:lang w:val="de-DE" w:eastAsia="en-GB"/>
              </w:rPr>
              <w:t>DB MW filter minimum</w:t>
            </w:r>
            <w:r w:rsidRPr="00B61B52">
              <w:rPr>
                <w:rFonts w:cs="Helvetica"/>
                <w:lang w:val="de-DE" w:eastAsia="en-GB"/>
              </w:rPr>
              <w:t xml:space="preserve">) </w:t>
            </w:r>
          </w:p>
          <w:p w14:paraId="1479F9E5"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203 (</w:t>
            </w:r>
            <w:r w:rsidRPr="00B61B52">
              <w:rPr>
                <w:rStyle w:val="popup"/>
                <w:rFonts w:cs="Helvetica"/>
                <w:lang w:val="de-DE" w:eastAsia="en-GB"/>
              </w:rPr>
              <w:t>DB PI filter maximum</w:t>
            </w:r>
            <w:r w:rsidRPr="00B61B52">
              <w:rPr>
                <w:rFonts w:cs="Helvetica"/>
                <w:lang w:val="de-DE" w:eastAsia="en-GB"/>
              </w:rPr>
              <w:t xml:space="preserve">) </w:t>
            </w:r>
          </w:p>
          <w:p w14:paraId="26749398"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204 (</w:t>
            </w:r>
            <w:r w:rsidRPr="00B61B52">
              <w:rPr>
                <w:rStyle w:val="popup"/>
                <w:rFonts w:cs="Helvetica"/>
                <w:lang w:val="de-DE" w:eastAsia="en-GB"/>
              </w:rPr>
              <w:t>DB PI filter minimum</w:t>
            </w:r>
            <w:r w:rsidRPr="00B61B52">
              <w:rPr>
                <w:rFonts w:cs="Helvetica"/>
                <w:lang w:val="de-DE" w:eastAsia="en-GB"/>
              </w:rPr>
              <w:t xml:space="preserve">) </w:t>
            </w:r>
          </w:p>
          <w:p w14:paraId="614EFA0B" w14:textId="77777777" w:rsidR="00B64B28" w:rsidRPr="00B61B52" w:rsidRDefault="00B64B28" w:rsidP="00466496">
            <w:pPr>
              <w:pStyle w:val="HTMLPreformatted"/>
              <w:rPr>
                <w:rFonts w:cs="Helvetica"/>
                <w:lang w:val="en-GB" w:eastAsia="en-GB"/>
              </w:rPr>
            </w:pPr>
            <w:r w:rsidRPr="00B61B52">
              <w:rPr>
                <w:rFonts w:cs="Helvetica"/>
                <w:lang w:val="de-DE" w:eastAsia="en-GB"/>
              </w:rPr>
              <w:t xml:space="preserve">  </w:t>
            </w:r>
            <w:r w:rsidRPr="00B61B52">
              <w:rPr>
                <w:rFonts w:cs="Helvetica"/>
                <w:lang w:val="en-GB" w:eastAsia="en-GB"/>
              </w:rPr>
              <w:t>e.g.: MS:1001467 (</w:t>
            </w:r>
            <w:r w:rsidRPr="00B61B52">
              <w:rPr>
                <w:rStyle w:val="popup"/>
                <w:rFonts w:cs="Helvetica"/>
                <w:lang w:val="en-GB" w:eastAsia="en-GB"/>
              </w:rPr>
              <w:t>taxonomy: NCBI TaxID</w:t>
            </w:r>
            <w:r w:rsidRPr="00B61B52">
              <w:rPr>
                <w:rFonts w:cs="Helvetica"/>
                <w:lang w:val="en-GB" w:eastAsia="en-GB"/>
              </w:rPr>
              <w:t xml:space="preserve">) </w:t>
            </w:r>
          </w:p>
          <w:p w14:paraId="2DDB714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68 (</w:t>
            </w:r>
            <w:r w:rsidRPr="00B61B52">
              <w:rPr>
                <w:rStyle w:val="popup"/>
                <w:rFonts w:cs="Helvetica"/>
                <w:lang w:val="en-GB" w:eastAsia="en-GB"/>
              </w:rPr>
              <w:t>taxonomy: common name</w:t>
            </w:r>
            <w:r w:rsidRPr="00B61B52">
              <w:rPr>
                <w:rFonts w:cs="Helvetica"/>
                <w:lang w:val="en-GB" w:eastAsia="en-GB"/>
              </w:rPr>
              <w:t xml:space="preserve">) </w:t>
            </w:r>
          </w:p>
          <w:p w14:paraId="56969A1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69 (</w:t>
            </w:r>
            <w:r w:rsidRPr="00B61B52">
              <w:rPr>
                <w:rStyle w:val="popup"/>
                <w:rFonts w:cs="Helvetica"/>
                <w:lang w:val="en-GB" w:eastAsia="en-GB"/>
              </w:rPr>
              <w:t>taxonomy: scientific name</w:t>
            </w:r>
            <w:r w:rsidRPr="00B61B52">
              <w:rPr>
                <w:rFonts w:cs="Helvetica"/>
                <w:lang w:val="en-GB" w:eastAsia="en-GB"/>
              </w:rPr>
              <w:t xml:space="preserve">) </w:t>
            </w:r>
          </w:p>
          <w:p w14:paraId="6AA285F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70 (</w:t>
            </w:r>
            <w:r w:rsidRPr="00B61B52">
              <w:rPr>
                <w:rStyle w:val="popup"/>
                <w:rFonts w:cs="Helvetica"/>
                <w:lang w:val="en-GB" w:eastAsia="en-GB"/>
              </w:rPr>
              <w:t>taxonomy: Swiss-Prot ID</w:t>
            </w:r>
            <w:r w:rsidRPr="00B61B52">
              <w:rPr>
                <w:rFonts w:cs="Helvetica"/>
                <w:lang w:val="en-GB" w:eastAsia="en-GB"/>
              </w:rPr>
              <w:t xml:space="preserve">) </w:t>
            </w:r>
          </w:p>
          <w:p w14:paraId="77FA99F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13 (</w:t>
            </w:r>
            <w:r w:rsidRPr="00B61B52">
              <w:rPr>
                <w:rStyle w:val="popup"/>
                <w:rFonts w:cs="Helvetica"/>
                <w:lang w:val="en-GB" w:eastAsia="en-GB"/>
              </w:rPr>
              <w:t>DB sequence filter pattern</w:t>
            </w:r>
            <w:r w:rsidRPr="00B61B52">
              <w:rPr>
                <w:rFonts w:cs="Helvetica"/>
                <w:lang w:val="en-GB" w:eastAsia="en-GB"/>
              </w:rPr>
              <w:t xml:space="preserve">) </w:t>
            </w:r>
          </w:p>
          <w:p w14:paraId="63F08F6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bl>
    <w:p w14:paraId="52F806E3" w14:textId="77777777" w:rsidR="00B64B28" w:rsidRDefault="00B64B28" w:rsidP="00466496"/>
    <w:p w14:paraId="102D0B8F" w14:textId="77777777" w:rsidR="00B64B28" w:rsidRDefault="00B64B28" w:rsidP="00466496">
      <w:pPr>
        <w:pStyle w:val="Heading2"/>
      </w:pPr>
      <w:bookmarkStart w:id="145" w:name="_Toc453235375"/>
      <w:r>
        <w:t>Element &lt;</w:t>
      </w:r>
      <w:bookmarkStart w:id="146" w:name="InputSpectra"/>
      <w:r>
        <w:t>InputSpectra</w:t>
      </w:r>
      <w:bookmarkEnd w:id="146"/>
      <w:r>
        <w:t>&gt;</w:t>
      </w:r>
      <w:bookmarkEnd w:id="14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99"/>
        <w:gridCol w:w="8463"/>
      </w:tblGrid>
      <w:tr w:rsidR="00B64B28" w14:paraId="03FA471A" w14:textId="77777777" w:rsidTr="00B64B28">
        <w:trPr>
          <w:tblCellSpacing w:w="15" w:type="dxa"/>
        </w:trPr>
        <w:tc>
          <w:tcPr>
            <w:tcW w:w="0" w:type="auto"/>
            <w:vAlign w:val="center"/>
            <w:hideMark/>
          </w:tcPr>
          <w:p w14:paraId="2B211F4D" w14:textId="77777777" w:rsidR="00B64B28" w:rsidRDefault="00B64B28" w:rsidP="00466496">
            <w:pPr>
              <w:rPr>
                <w:sz w:val="24"/>
              </w:rPr>
            </w:pPr>
            <w:r>
              <w:rPr>
                <w:b/>
                <w:bCs/>
              </w:rPr>
              <w:t>Definition:</w:t>
            </w:r>
          </w:p>
        </w:tc>
        <w:tc>
          <w:tcPr>
            <w:tcW w:w="0" w:type="auto"/>
            <w:vAlign w:val="center"/>
            <w:hideMark/>
          </w:tcPr>
          <w:p w14:paraId="30BAA936" w14:textId="77777777" w:rsidR="00B64B28" w:rsidRDefault="00B64B28" w:rsidP="00466496">
            <w:pPr>
              <w:rPr>
                <w:sz w:val="24"/>
              </w:rPr>
            </w:pPr>
            <w:r>
              <w:t xml:space="preserve">One of the spectra data sets used. </w:t>
            </w:r>
          </w:p>
        </w:tc>
      </w:tr>
      <w:tr w:rsidR="00B64B28" w14:paraId="17EF1A52" w14:textId="77777777" w:rsidTr="00B64B28">
        <w:trPr>
          <w:tblCellSpacing w:w="15" w:type="dxa"/>
        </w:trPr>
        <w:tc>
          <w:tcPr>
            <w:tcW w:w="0" w:type="auto"/>
            <w:vAlign w:val="center"/>
            <w:hideMark/>
          </w:tcPr>
          <w:p w14:paraId="338652B0" w14:textId="77777777" w:rsidR="00B64B28" w:rsidRDefault="00B64B28" w:rsidP="00466496">
            <w:pPr>
              <w:rPr>
                <w:sz w:val="24"/>
              </w:rPr>
            </w:pPr>
            <w:r>
              <w:rPr>
                <w:b/>
                <w:bCs/>
              </w:rPr>
              <w:t>Type:</w:t>
            </w:r>
          </w:p>
        </w:tc>
        <w:tc>
          <w:tcPr>
            <w:tcW w:w="0" w:type="auto"/>
            <w:vAlign w:val="center"/>
            <w:hideMark/>
          </w:tcPr>
          <w:p w14:paraId="431F0427" w14:textId="77777777" w:rsidR="00B64B28" w:rsidRDefault="00B64B28" w:rsidP="00466496">
            <w:pPr>
              <w:rPr>
                <w:sz w:val="24"/>
              </w:rPr>
            </w:pPr>
            <w:r>
              <w:t xml:space="preserve">InputSpectraType </w:t>
            </w:r>
          </w:p>
        </w:tc>
      </w:tr>
      <w:tr w:rsidR="00B64B28" w14:paraId="163AD012" w14:textId="77777777" w:rsidTr="00B64B28">
        <w:trPr>
          <w:tblCellSpacing w:w="15" w:type="dxa"/>
        </w:trPr>
        <w:tc>
          <w:tcPr>
            <w:tcW w:w="0" w:type="auto"/>
            <w:vAlign w:val="center"/>
            <w:hideMark/>
          </w:tcPr>
          <w:p w14:paraId="4AD18093"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4"/>
              <w:gridCol w:w="1002"/>
              <w:gridCol w:w="791"/>
              <w:gridCol w:w="5045"/>
            </w:tblGrid>
            <w:tr w:rsidR="00B64B28" w14:paraId="2774465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3E5780"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CAFAA03"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A19E6C4"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EB6D773" w14:textId="77777777" w:rsidR="00B64B28" w:rsidRDefault="00B64B28" w:rsidP="00466496">
                  <w:pPr>
                    <w:jc w:val="center"/>
                    <w:rPr>
                      <w:b/>
                      <w:bCs/>
                      <w:sz w:val="24"/>
                    </w:rPr>
                  </w:pPr>
                  <w:r>
                    <w:rPr>
                      <w:b/>
                      <w:bCs/>
                    </w:rPr>
                    <w:t>Definition</w:t>
                  </w:r>
                </w:p>
              </w:tc>
            </w:tr>
            <w:tr w:rsidR="00B64B28" w14:paraId="64DCCA2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BB8991" w14:textId="77777777" w:rsidR="00B64B28" w:rsidRDefault="00B64B28" w:rsidP="00466496">
                  <w:pPr>
                    <w:rPr>
                      <w:sz w:val="24"/>
                    </w:rPr>
                  </w:pPr>
                  <w:r>
                    <w:t>spectraData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F99533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81A797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AB38AB3" w14:textId="77777777" w:rsidR="00B64B28" w:rsidRDefault="00B64B28" w:rsidP="00466496">
                  <w:pPr>
                    <w:rPr>
                      <w:sz w:val="24"/>
                    </w:rPr>
                  </w:pPr>
                  <w:r>
                    <w:t xml:space="preserve">A reference to the SpectraData element which locates the input spectra to an external file. </w:t>
                  </w:r>
                </w:p>
              </w:tc>
            </w:tr>
          </w:tbl>
          <w:p w14:paraId="0543D479" w14:textId="77777777" w:rsidR="00B64B28" w:rsidRDefault="00B64B28" w:rsidP="00466496">
            <w:pPr>
              <w:rPr>
                <w:sz w:val="24"/>
              </w:rPr>
            </w:pPr>
          </w:p>
        </w:tc>
      </w:tr>
      <w:tr w:rsidR="00B64B28" w14:paraId="0D6C096D" w14:textId="77777777" w:rsidTr="00B64B28">
        <w:trPr>
          <w:tblCellSpacing w:w="15" w:type="dxa"/>
        </w:trPr>
        <w:tc>
          <w:tcPr>
            <w:tcW w:w="0" w:type="auto"/>
            <w:vAlign w:val="center"/>
            <w:hideMark/>
          </w:tcPr>
          <w:p w14:paraId="694CF929" w14:textId="77777777" w:rsidR="00B64B28" w:rsidRDefault="00B64B28" w:rsidP="00466496">
            <w:pPr>
              <w:rPr>
                <w:sz w:val="24"/>
              </w:rPr>
            </w:pPr>
            <w:r>
              <w:rPr>
                <w:b/>
                <w:bCs/>
              </w:rPr>
              <w:t>Subelements:</w:t>
            </w:r>
          </w:p>
        </w:tc>
        <w:tc>
          <w:tcPr>
            <w:tcW w:w="0" w:type="auto"/>
            <w:vAlign w:val="center"/>
            <w:hideMark/>
          </w:tcPr>
          <w:p w14:paraId="48FF83B1" w14:textId="77777777" w:rsidR="00B64B28" w:rsidRDefault="00B64B28" w:rsidP="00466496">
            <w:pPr>
              <w:rPr>
                <w:sz w:val="24"/>
              </w:rPr>
            </w:pPr>
            <w:r>
              <w:t>none</w:t>
            </w:r>
          </w:p>
        </w:tc>
      </w:tr>
      <w:tr w:rsidR="00B64B28" w14:paraId="79C5A0C6" w14:textId="77777777" w:rsidTr="00B64B28">
        <w:trPr>
          <w:tblCellSpacing w:w="15" w:type="dxa"/>
        </w:trPr>
        <w:tc>
          <w:tcPr>
            <w:tcW w:w="0" w:type="auto"/>
            <w:vAlign w:val="center"/>
            <w:hideMark/>
          </w:tcPr>
          <w:p w14:paraId="04B25233" w14:textId="77777777" w:rsidR="00B64B28" w:rsidRDefault="00B64B28" w:rsidP="00466496">
            <w:pPr>
              <w:rPr>
                <w:sz w:val="24"/>
              </w:rPr>
            </w:pPr>
            <w:r>
              <w:rPr>
                <w:b/>
                <w:bCs/>
              </w:rPr>
              <w:t>Example Context:</w:t>
            </w:r>
          </w:p>
        </w:tc>
        <w:tc>
          <w:tcPr>
            <w:tcW w:w="0" w:type="auto"/>
            <w:vAlign w:val="center"/>
            <w:hideMark/>
          </w:tcPr>
          <w:p w14:paraId="48081976" w14:textId="77777777" w:rsidR="00B64B28" w:rsidRPr="00B61B52" w:rsidRDefault="00B64B28" w:rsidP="00466496">
            <w:pPr>
              <w:pStyle w:val="HTMLPreformatted"/>
              <w:rPr>
                <w:rFonts w:cs="Helvetica"/>
                <w:lang w:val="en-GB" w:eastAsia="en-GB"/>
              </w:rPr>
            </w:pPr>
            <w:r w:rsidRPr="00B61B52">
              <w:rPr>
                <w:rFonts w:cs="Helvetica"/>
                <w:lang w:val="en-GB" w:eastAsia="en-GB"/>
              </w:rPr>
              <w:t>&lt;InputSpectra spectraData_ref="SID_1"/&gt;</w:t>
            </w:r>
          </w:p>
        </w:tc>
      </w:tr>
    </w:tbl>
    <w:p w14:paraId="2DB5D520" w14:textId="77777777" w:rsidR="00B64B28" w:rsidRDefault="00B64B28" w:rsidP="00466496"/>
    <w:p w14:paraId="33BDF695" w14:textId="77777777" w:rsidR="00B64B28" w:rsidRDefault="00B64B28" w:rsidP="00466496">
      <w:pPr>
        <w:pStyle w:val="Heading2"/>
      </w:pPr>
      <w:bookmarkStart w:id="147" w:name="_Toc453235376"/>
      <w:r>
        <w:t>Element &lt;</w:t>
      </w:r>
      <w:bookmarkStart w:id="148" w:name="InputSpectrumIdentifications"/>
      <w:r>
        <w:t>InputSpectrumIdentifications</w:t>
      </w:r>
      <w:bookmarkEnd w:id="148"/>
      <w:r>
        <w:t>&gt;</w:t>
      </w:r>
      <w:bookmarkEnd w:id="14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5"/>
        <w:gridCol w:w="8507"/>
      </w:tblGrid>
      <w:tr w:rsidR="00B64B28" w14:paraId="7AD2E8EF" w14:textId="77777777" w:rsidTr="00B64B28">
        <w:trPr>
          <w:tblCellSpacing w:w="15" w:type="dxa"/>
        </w:trPr>
        <w:tc>
          <w:tcPr>
            <w:tcW w:w="0" w:type="auto"/>
            <w:vAlign w:val="center"/>
            <w:hideMark/>
          </w:tcPr>
          <w:p w14:paraId="19A97052" w14:textId="77777777" w:rsidR="00B64B28" w:rsidRDefault="00B64B28" w:rsidP="00466496">
            <w:pPr>
              <w:rPr>
                <w:sz w:val="24"/>
              </w:rPr>
            </w:pPr>
            <w:r>
              <w:rPr>
                <w:b/>
                <w:bCs/>
              </w:rPr>
              <w:t>Definition:</w:t>
            </w:r>
          </w:p>
        </w:tc>
        <w:tc>
          <w:tcPr>
            <w:tcW w:w="0" w:type="auto"/>
            <w:vAlign w:val="center"/>
            <w:hideMark/>
          </w:tcPr>
          <w:p w14:paraId="1446CA7D" w14:textId="77777777" w:rsidR="00B64B28" w:rsidRDefault="00B64B28" w:rsidP="00466496">
            <w:pPr>
              <w:rPr>
                <w:sz w:val="24"/>
              </w:rPr>
            </w:pPr>
            <w:r>
              <w:t xml:space="preserve">The lists of spectrum identifications that are input to the protein detection process. </w:t>
            </w:r>
          </w:p>
        </w:tc>
      </w:tr>
      <w:tr w:rsidR="00B64B28" w14:paraId="614918FE" w14:textId="77777777" w:rsidTr="00B64B28">
        <w:trPr>
          <w:tblCellSpacing w:w="15" w:type="dxa"/>
        </w:trPr>
        <w:tc>
          <w:tcPr>
            <w:tcW w:w="0" w:type="auto"/>
            <w:vAlign w:val="center"/>
            <w:hideMark/>
          </w:tcPr>
          <w:p w14:paraId="083F1CA0" w14:textId="77777777" w:rsidR="00B64B28" w:rsidRDefault="00B64B28" w:rsidP="00466496">
            <w:pPr>
              <w:rPr>
                <w:sz w:val="24"/>
              </w:rPr>
            </w:pPr>
            <w:r>
              <w:rPr>
                <w:b/>
                <w:bCs/>
              </w:rPr>
              <w:t>Type:</w:t>
            </w:r>
          </w:p>
        </w:tc>
        <w:tc>
          <w:tcPr>
            <w:tcW w:w="0" w:type="auto"/>
            <w:vAlign w:val="center"/>
            <w:hideMark/>
          </w:tcPr>
          <w:p w14:paraId="7839ED14" w14:textId="77777777" w:rsidR="00B64B28" w:rsidRDefault="00B64B28" w:rsidP="00466496">
            <w:pPr>
              <w:rPr>
                <w:sz w:val="24"/>
              </w:rPr>
            </w:pPr>
            <w:r>
              <w:t xml:space="preserve">InputSpectrumIdentificationsType </w:t>
            </w:r>
          </w:p>
        </w:tc>
      </w:tr>
      <w:tr w:rsidR="00B64B28" w14:paraId="150DFA36" w14:textId="77777777" w:rsidTr="00B64B28">
        <w:trPr>
          <w:tblCellSpacing w:w="15" w:type="dxa"/>
        </w:trPr>
        <w:tc>
          <w:tcPr>
            <w:tcW w:w="0" w:type="auto"/>
            <w:vAlign w:val="center"/>
            <w:hideMark/>
          </w:tcPr>
          <w:p w14:paraId="4C50A482"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07"/>
              <w:gridCol w:w="991"/>
              <w:gridCol w:w="824"/>
              <w:gridCol w:w="3894"/>
            </w:tblGrid>
            <w:tr w:rsidR="00B64B28" w14:paraId="548DB2D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C40011"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6437B26"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5D814A8"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9D3F2F" w14:textId="77777777" w:rsidR="00B64B28" w:rsidRDefault="00B64B28" w:rsidP="00466496">
                  <w:pPr>
                    <w:jc w:val="center"/>
                    <w:rPr>
                      <w:b/>
                      <w:bCs/>
                      <w:sz w:val="24"/>
                    </w:rPr>
                  </w:pPr>
                  <w:r>
                    <w:rPr>
                      <w:b/>
                      <w:bCs/>
                    </w:rPr>
                    <w:t>Definition</w:t>
                  </w:r>
                </w:p>
              </w:tc>
            </w:tr>
            <w:tr w:rsidR="00B64B28" w14:paraId="163A6F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137205" w14:textId="77777777" w:rsidR="00B64B28" w:rsidRDefault="00B64B28" w:rsidP="00466496">
                  <w:pPr>
                    <w:rPr>
                      <w:sz w:val="24"/>
                    </w:rPr>
                  </w:pPr>
                  <w:r>
                    <w:t>spectrumIdentifica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140A0A5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03AEA31"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F37440C" w14:textId="77777777" w:rsidR="00B64B28" w:rsidRDefault="00B64B28" w:rsidP="00466496">
                  <w:pPr>
                    <w:rPr>
                      <w:sz w:val="24"/>
                    </w:rPr>
                  </w:pPr>
                  <w:r>
                    <w:t xml:space="preserve">A reference to the list of spectrum identifications that were input to the process. </w:t>
                  </w:r>
                </w:p>
              </w:tc>
            </w:tr>
          </w:tbl>
          <w:p w14:paraId="5AE4C2B2" w14:textId="77777777" w:rsidR="00B64B28" w:rsidRDefault="00B64B28" w:rsidP="00466496">
            <w:pPr>
              <w:rPr>
                <w:sz w:val="24"/>
              </w:rPr>
            </w:pPr>
          </w:p>
        </w:tc>
      </w:tr>
      <w:tr w:rsidR="00B64B28" w14:paraId="1120B517" w14:textId="77777777" w:rsidTr="00B64B28">
        <w:trPr>
          <w:tblCellSpacing w:w="15" w:type="dxa"/>
        </w:trPr>
        <w:tc>
          <w:tcPr>
            <w:tcW w:w="0" w:type="auto"/>
            <w:vAlign w:val="center"/>
            <w:hideMark/>
          </w:tcPr>
          <w:p w14:paraId="5444B166" w14:textId="77777777" w:rsidR="00B64B28" w:rsidRDefault="00B64B28" w:rsidP="00466496">
            <w:pPr>
              <w:rPr>
                <w:sz w:val="24"/>
              </w:rPr>
            </w:pPr>
            <w:r>
              <w:rPr>
                <w:b/>
                <w:bCs/>
              </w:rPr>
              <w:t>Subelements:</w:t>
            </w:r>
          </w:p>
        </w:tc>
        <w:tc>
          <w:tcPr>
            <w:tcW w:w="0" w:type="auto"/>
            <w:vAlign w:val="center"/>
            <w:hideMark/>
          </w:tcPr>
          <w:p w14:paraId="6A567057" w14:textId="77777777" w:rsidR="00B64B28" w:rsidRDefault="00B64B28" w:rsidP="00466496">
            <w:pPr>
              <w:rPr>
                <w:sz w:val="24"/>
              </w:rPr>
            </w:pPr>
            <w:r>
              <w:t>none</w:t>
            </w:r>
          </w:p>
        </w:tc>
      </w:tr>
      <w:tr w:rsidR="00B64B28" w14:paraId="46CFD7DE" w14:textId="77777777" w:rsidTr="00B64B28">
        <w:trPr>
          <w:tblCellSpacing w:w="15" w:type="dxa"/>
        </w:trPr>
        <w:tc>
          <w:tcPr>
            <w:tcW w:w="0" w:type="auto"/>
            <w:vAlign w:val="center"/>
            <w:hideMark/>
          </w:tcPr>
          <w:p w14:paraId="2ECFF405" w14:textId="77777777" w:rsidR="00B64B28" w:rsidRDefault="00B64B28" w:rsidP="00466496">
            <w:pPr>
              <w:rPr>
                <w:sz w:val="24"/>
              </w:rPr>
            </w:pPr>
            <w:r>
              <w:rPr>
                <w:b/>
                <w:bCs/>
              </w:rPr>
              <w:t>Example Context:</w:t>
            </w:r>
          </w:p>
        </w:tc>
        <w:tc>
          <w:tcPr>
            <w:tcW w:w="0" w:type="auto"/>
            <w:vAlign w:val="center"/>
            <w:hideMark/>
          </w:tcPr>
          <w:p w14:paraId="7AD13449" w14:textId="77777777" w:rsidR="00B64B28" w:rsidRPr="00B61B52" w:rsidRDefault="00B64B28" w:rsidP="00466496">
            <w:pPr>
              <w:pStyle w:val="HTMLPreformatted"/>
              <w:rPr>
                <w:rFonts w:cs="Helvetica"/>
                <w:lang w:val="en-GB" w:eastAsia="en-GB"/>
              </w:rPr>
            </w:pPr>
            <w:r w:rsidRPr="00B61B52">
              <w:rPr>
                <w:rFonts w:cs="Helvetica"/>
                <w:lang w:val="en-GB" w:eastAsia="en-GB"/>
              </w:rPr>
              <w:t>&lt;InputSpectrumIdentifications spectrumIdentificationList_ref="SIL_1"/&gt;</w:t>
            </w:r>
          </w:p>
        </w:tc>
      </w:tr>
    </w:tbl>
    <w:p w14:paraId="2E994986" w14:textId="77777777" w:rsidR="00B64B28" w:rsidRDefault="00B64B28" w:rsidP="00466496"/>
    <w:p w14:paraId="49A66668" w14:textId="77777777" w:rsidR="00B64B28" w:rsidRDefault="00B64B28" w:rsidP="00466496">
      <w:pPr>
        <w:pStyle w:val="Heading2"/>
      </w:pPr>
      <w:bookmarkStart w:id="149" w:name="_Toc453235377"/>
      <w:r>
        <w:lastRenderedPageBreak/>
        <w:t>Element &lt;</w:t>
      </w:r>
      <w:bookmarkStart w:id="150" w:name="Inputs"/>
      <w:r>
        <w:t>Inputs</w:t>
      </w:r>
      <w:bookmarkEnd w:id="150"/>
      <w:r>
        <w:t>&gt;</w:t>
      </w:r>
      <w:bookmarkEnd w:id="14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8"/>
        <w:gridCol w:w="8584"/>
      </w:tblGrid>
      <w:tr w:rsidR="00B64B28" w14:paraId="022191B8" w14:textId="77777777" w:rsidTr="00B64B28">
        <w:trPr>
          <w:tblCellSpacing w:w="15" w:type="dxa"/>
        </w:trPr>
        <w:tc>
          <w:tcPr>
            <w:tcW w:w="0" w:type="auto"/>
            <w:vAlign w:val="center"/>
            <w:hideMark/>
          </w:tcPr>
          <w:p w14:paraId="0FB37DA0" w14:textId="77777777" w:rsidR="00B64B28" w:rsidRDefault="00B64B28" w:rsidP="00466496">
            <w:pPr>
              <w:rPr>
                <w:sz w:val="24"/>
              </w:rPr>
            </w:pPr>
            <w:r>
              <w:rPr>
                <w:b/>
                <w:bCs/>
              </w:rPr>
              <w:t>Definition:</w:t>
            </w:r>
          </w:p>
        </w:tc>
        <w:tc>
          <w:tcPr>
            <w:tcW w:w="0" w:type="auto"/>
            <w:vAlign w:val="center"/>
            <w:hideMark/>
          </w:tcPr>
          <w:p w14:paraId="73E70E6E" w14:textId="77777777" w:rsidR="00B64B28" w:rsidRDefault="00B64B28" w:rsidP="00466496">
            <w:pPr>
              <w:rPr>
                <w:sz w:val="24"/>
              </w:rPr>
            </w:pPr>
            <w:r>
              <w:t xml:space="preserve">The inputs to the analyses including the databases searched, the spectral data and the source file converted to mzIdentML. </w:t>
            </w:r>
          </w:p>
        </w:tc>
      </w:tr>
      <w:tr w:rsidR="00B64B28" w14:paraId="66208618" w14:textId="77777777" w:rsidTr="00B64B28">
        <w:trPr>
          <w:tblCellSpacing w:w="15" w:type="dxa"/>
        </w:trPr>
        <w:tc>
          <w:tcPr>
            <w:tcW w:w="0" w:type="auto"/>
            <w:vAlign w:val="center"/>
            <w:hideMark/>
          </w:tcPr>
          <w:p w14:paraId="5CDFE7C7" w14:textId="77777777" w:rsidR="00B64B28" w:rsidRDefault="00B64B28" w:rsidP="00466496">
            <w:pPr>
              <w:rPr>
                <w:sz w:val="24"/>
              </w:rPr>
            </w:pPr>
            <w:r>
              <w:rPr>
                <w:b/>
                <w:bCs/>
              </w:rPr>
              <w:t>Type:</w:t>
            </w:r>
          </w:p>
        </w:tc>
        <w:tc>
          <w:tcPr>
            <w:tcW w:w="0" w:type="auto"/>
            <w:vAlign w:val="center"/>
            <w:hideMark/>
          </w:tcPr>
          <w:p w14:paraId="14CBB662" w14:textId="77777777" w:rsidR="00B64B28" w:rsidRDefault="00B64B28" w:rsidP="00466496">
            <w:pPr>
              <w:rPr>
                <w:sz w:val="24"/>
              </w:rPr>
            </w:pPr>
            <w:r>
              <w:t xml:space="preserve">InputsType </w:t>
            </w:r>
          </w:p>
        </w:tc>
      </w:tr>
      <w:tr w:rsidR="00B64B28" w14:paraId="6A1C5E93" w14:textId="77777777" w:rsidTr="00B64B28">
        <w:trPr>
          <w:tblCellSpacing w:w="15" w:type="dxa"/>
        </w:trPr>
        <w:tc>
          <w:tcPr>
            <w:tcW w:w="0" w:type="auto"/>
            <w:vAlign w:val="center"/>
            <w:hideMark/>
          </w:tcPr>
          <w:p w14:paraId="08C54547" w14:textId="77777777" w:rsidR="00B64B28" w:rsidRDefault="00B64B28" w:rsidP="00466496">
            <w:pPr>
              <w:rPr>
                <w:sz w:val="24"/>
              </w:rPr>
            </w:pPr>
            <w:r>
              <w:rPr>
                <w:b/>
                <w:bCs/>
              </w:rPr>
              <w:t>Attributes:</w:t>
            </w:r>
          </w:p>
        </w:tc>
        <w:tc>
          <w:tcPr>
            <w:tcW w:w="0" w:type="auto"/>
            <w:vAlign w:val="center"/>
            <w:hideMark/>
          </w:tcPr>
          <w:p w14:paraId="12FF6041" w14:textId="77777777" w:rsidR="00B64B28" w:rsidRDefault="00B64B28" w:rsidP="00466496">
            <w:pPr>
              <w:rPr>
                <w:sz w:val="24"/>
              </w:rPr>
            </w:pPr>
            <w:r>
              <w:t>none</w:t>
            </w:r>
          </w:p>
        </w:tc>
      </w:tr>
      <w:tr w:rsidR="00B64B28" w14:paraId="63EC4325" w14:textId="77777777" w:rsidTr="00B64B28">
        <w:trPr>
          <w:tblCellSpacing w:w="15" w:type="dxa"/>
        </w:trPr>
        <w:tc>
          <w:tcPr>
            <w:tcW w:w="0" w:type="auto"/>
            <w:vAlign w:val="center"/>
            <w:hideMark/>
          </w:tcPr>
          <w:p w14:paraId="5D6519BF"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6"/>
              <w:gridCol w:w="1135"/>
              <w:gridCol w:w="1180"/>
              <w:gridCol w:w="4502"/>
            </w:tblGrid>
            <w:tr w:rsidR="00B64B28" w14:paraId="0A03BF4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99A741"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3B22D8C"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58A31E5"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1A8F675" w14:textId="77777777" w:rsidR="00B64B28" w:rsidRDefault="00B64B28" w:rsidP="00466496">
                  <w:pPr>
                    <w:jc w:val="center"/>
                    <w:rPr>
                      <w:b/>
                      <w:bCs/>
                      <w:sz w:val="24"/>
                    </w:rPr>
                  </w:pPr>
                  <w:r>
                    <w:rPr>
                      <w:b/>
                      <w:bCs/>
                    </w:rPr>
                    <w:t>Definition</w:t>
                  </w:r>
                </w:p>
              </w:tc>
            </w:tr>
            <w:tr w:rsidR="00B64B28" w14:paraId="024DFDD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CE8373" w14:textId="77777777" w:rsidR="00B64B28" w:rsidRDefault="004E159A" w:rsidP="00466496">
                  <w:pPr>
                    <w:rPr>
                      <w:sz w:val="24"/>
                    </w:rPr>
                  </w:pPr>
                  <w:hyperlink w:anchor="SourceFile" w:history="1">
                    <w:r w:rsidR="00B64B28">
                      <w:rPr>
                        <w:rStyle w:val="Hyperlink"/>
                      </w:rPr>
                      <w:t>SourceFi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995BF8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0E05A7A"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9FBF760" w14:textId="77777777" w:rsidR="00B64B28" w:rsidRDefault="00B64B28" w:rsidP="00466496">
                  <w:pPr>
                    <w:rPr>
                      <w:sz w:val="24"/>
                    </w:rPr>
                  </w:pPr>
                  <w:r>
                    <w:t>A file from which this mzIdentML instance was created.</w:t>
                  </w:r>
                </w:p>
              </w:tc>
            </w:tr>
            <w:tr w:rsidR="00B64B28" w14:paraId="784216D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10AE8D" w14:textId="77777777" w:rsidR="00B64B28" w:rsidRDefault="004E159A" w:rsidP="00466496">
                  <w:pPr>
                    <w:rPr>
                      <w:sz w:val="24"/>
                    </w:rPr>
                  </w:pPr>
                  <w:hyperlink w:anchor="SearchDatabase" w:history="1">
                    <w:r w:rsidR="00B64B28">
                      <w:rPr>
                        <w:rStyle w:val="Hyperlink"/>
                      </w:rPr>
                      <w:t>SearchDatabas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C051197"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980D1CC"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DFD44B7" w14:textId="77777777" w:rsidR="00B64B28" w:rsidRDefault="00B64B28" w:rsidP="00466496">
                  <w:pPr>
                    <w:rPr>
                      <w:sz w:val="24"/>
                    </w:rPr>
                  </w:pPr>
                  <w:r>
                    <w:t xml:space="preserve">A database for searching mass spectra. Examples include a set of amino acid sequence entries, or annotated spectra libraries. </w:t>
                  </w:r>
                </w:p>
              </w:tc>
            </w:tr>
            <w:tr w:rsidR="00B64B28" w14:paraId="5F848E3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741C31" w14:textId="77777777" w:rsidR="00B64B28" w:rsidRDefault="004E159A" w:rsidP="00466496">
                  <w:pPr>
                    <w:rPr>
                      <w:sz w:val="24"/>
                    </w:rPr>
                  </w:pPr>
                  <w:hyperlink w:anchor="SpectraData" w:history="1">
                    <w:r w:rsidR="00B64B28">
                      <w:rPr>
                        <w:rStyle w:val="Hyperlink"/>
                      </w:rPr>
                      <w:t>SpectraDat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36A39AC"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D336C5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8CF9B45" w14:textId="77777777" w:rsidR="00B64B28" w:rsidRDefault="00B64B28" w:rsidP="00466496">
                  <w:pPr>
                    <w:rPr>
                      <w:sz w:val="24"/>
                    </w:rPr>
                  </w:pPr>
                  <w:r>
                    <w:t xml:space="preserve">A data set containing spectra data (consisting of one or more spectra). </w:t>
                  </w:r>
                </w:p>
              </w:tc>
            </w:tr>
          </w:tbl>
          <w:p w14:paraId="7B50C040" w14:textId="77777777" w:rsidR="00B64B28" w:rsidRDefault="00B64B28" w:rsidP="00466496">
            <w:pPr>
              <w:rPr>
                <w:sz w:val="24"/>
              </w:rPr>
            </w:pPr>
          </w:p>
        </w:tc>
      </w:tr>
      <w:tr w:rsidR="00B64B28" w14:paraId="14AB29EA" w14:textId="77777777" w:rsidTr="00B64B28">
        <w:trPr>
          <w:tblCellSpacing w:w="15" w:type="dxa"/>
        </w:trPr>
        <w:tc>
          <w:tcPr>
            <w:tcW w:w="0" w:type="auto"/>
            <w:vAlign w:val="center"/>
            <w:hideMark/>
          </w:tcPr>
          <w:p w14:paraId="79D8D1DB" w14:textId="77777777" w:rsidR="00B64B28" w:rsidRDefault="00B64B28" w:rsidP="00466496">
            <w:pPr>
              <w:rPr>
                <w:sz w:val="24"/>
              </w:rPr>
            </w:pPr>
            <w:r>
              <w:rPr>
                <w:b/>
                <w:bCs/>
              </w:rPr>
              <w:t>Example Context:</w:t>
            </w:r>
          </w:p>
        </w:tc>
        <w:tc>
          <w:tcPr>
            <w:tcW w:w="0" w:type="auto"/>
            <w:vAlign w:val="center"/>
            <w:hideMark/>
          </w:tcPr>
          <w:p w14:paraId="0DF7C296" w14:textId="77777777" w:rsidR="00B64B28" w:rsidRPr="00B61B52" w:rsidRDefault="00B64B28" w:rsidP="00466496">
            <w:pPr>
              <w:pStyle w:val="HTMLPreformatted"/>
              <w:rPr>
                <w:rFonts w:cs="Helvetica"/>
                <w:lang w:val="en-GB" w:eastAsia="en-GB"/>
              </w:rPr>
            </w:pPr>
            <w:r w:rsidRPr="00B61B52">
              <w:rPr>
                <w:rFonts w:cs="Helvetica"/>
                <w:lang w:val="en-GB" w:eastAsia="en-GB"/>
              </w:rPr>
              <w:t>&lt;Inputs xmlns="http://psidev.info/psi/pi/mzIdentML/1.1"&gt;</w:t>
            </w:r>
          </w:p>
          <w:p w14:paraId="74F0AA1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ourceFile location="build/classes/resources/55merge_omssa.omx" id="SourceFile_1"&gt;</w:t>
            </w:r>
          </w:p>
          <w:p w14:paraId="4FB9232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0C861BA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400" cvRef="PSI-MS" name="OMSSA xml file"/&gt;</w:t>
            </w:r>
          </w:p>
          <w:p w14:paraId="0FE0C8D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3D869A4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ourceFile&gt;</w:t>
            </w:r>
          </w:p>
          <w:p w14:paraId="6FD9876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Database numDatabaseSequences="22348" location="D:/Software/Databases/Neospora_3rndTryp/Neo_rndTryp_3times.fasta" id="SearchDB_1"&gt;</w:t>
            </w:r>
          </w:p>
          <w:p w14:paraId="072BA28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3006EC7C" w14:textId="77777777" w:rsidR="00B64B28" w:rsidRPr="00B61B52" w:rsidRDefault="00B64B28" w:rsidP="00466496">
            <w:pPr>
              <w:pStyle w:val="HTMLPreformatted"/>
              <w:rPr>
                <w:rFonts w:cs="Helvetica"/>
                <w:lang w:val="en-GB" w:eastAsia="en-GB"/>
              </w:rPr>
            </w:pPr>
            <w:r w:rsidRPr="00B61B52">
              <w:rPr>
                <w:rFonts w:cs="Helvetica"/>
                <w:lang w:val="en-GB" w:eastAsia="en-GB"/>
              </w:rPr>
              <w:t>&lt;/Inputs&gt;</w:t>
            </w:r>
          </w:p>
        </w:tc>
      </w:tr>
    </w:tbl>
    <w:p w14:paraId="0573B9D2" w14:textId="77777777" w:rsidR="00B64B28" w:rsidRDefault="00B64B28" w:rsidP="00466496"/>
    <w:p w14:paraId="43AC6F87" w14:textId="77777777" w:rsidR="00B64B28" w:rsidRDefault="00B64B28" w:rsidP="00466496">
      <w:pPr>
        <w:pStyle w:val="Heading2"/>
      </w:pPr>
      <w:bookmarkStart w:id="151" w:name="_Toc453235378"/>
      <w:r>
        <w:t>Element &lt;</w:t>
      </w:r>
      <w:bookmarkStart w:id="152" w:name="IonType"/>
      <w:r>
        <w:t>IonType</w:t>
      </w:r>
      <w:bookmarkEnd w:id="152"/>
      <w:r>
        <w:t>&gt;</w:t>
      </w:r>
      <w:bookmarkEnd w:id="15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29"/>
      </w:tblGrid>
      <w:tr w:rsidR="00B64B28" w14:paraId="4F69F75F" w14:textId="77777777" w:rsidTr="00B64B28">
        <w:trPr>
          <w:tblCellSpacing w:w="15" w:type="dxa"/>
        </w:trPr>
        <w:tc>
          <w:tcPr>
            <w:tcW w:w="0" w:type="auto"/>
            <w:vAlign w:val="center"/>
            <w:hideMark/>
          </w:tcPr>
          <w:p w14:paraId="493F5766" w14:textId="77777777" w:rsidR="00B64B28" w:rsidRDefault="00B64B28" w:rsidP="00466496">
            <w:pPr>
              <w:rPr>
                <w:sz w:val="24"/>
              </w:rPr>
            </w:pPr>
            <w:r>
              <w:rPr>
                <w:b/>
                <w:bCs/>
              </w:rPr>
              <w:t>Definition:</w:t>
            </w:r>
          </w:p>
        </w:tc>
        <w:tc>
          <w:tcPr>
            <w:tcW w:w="0" w:type="auto"/>
            <w:vAlign w:val="center"/>
            <w:hideMark/>
          </w:tcPr>
          <w:p w14:paraId="1E08B73A" w14:textId="77777777" w:rsidR="00B64B28" w:rsidRDefault="00B64B28" w:rsidP="00466496">
            <w:pPr>
              <w:rPr>
                <w:sz w:val="24"/>
              </w:rPr>
            </w:pPr>
            <w:r>
              <w:t xml:space="preserve">IonType defines the index of fragmentation ions being reported, importing a CV term for the type of ion e.g. b ion. Example: if b3 b7 b8 and b10 have been identified, the index attribute will contain 3 7 8 10, and the corresponding values will be reported in parallel arrays below </w:t>
            </w:r>
          </w:p>
        </w:tc>
      </w:tr>
      <w:tr w:rsidR="00B64B28" w14:paraId="031399D1" w14:textId="77777777" w:rsidTr="00B64B28">
        <w:trPr>
          <w:tblCellSpacing w:w="15" w:type="dxa"/>
        </w:trPr>
        <w:tc>
          <w:tcPr>
            <w:tcW w:w="0" w:type="auto"/>
            <w:vAlign w:val="center"/>
            <w:hideMark/>
          </w:tcPr>
          <w:p w14:paraId="2F43E668" w14:textId="77777777" w:rsidR="00B64B28" w:rsidRDefault="00B64B28" w:rsidP="00466496">
            <w:pPr>
              <w:rPr>
                <w:sz w:val="24"/>
              </w:rPr>
            </w:pPr>
            <w:r>
              <w:rPr>
                <w:b/>
                <w:bCs/>
              </w:rPr>
              <w:t>Type:</w:t>
            </w:r>
          </w:p>
        </w:tc>
        <w:tc>
          <w:tcPr>
            <w:tcW w:w="0" w:type="auto"/>
            <w:vAlign w:val="center"/>
            <w:hideMark/>
          </w:tcPr>
          <w:p w14:paraId="5AEAF706" w14:textId="77777777" w:rsidR="00B64B28" w:rsidRDefault="00B64B28" w:rsidP="00466496">
            <w:pPr>
              <w:rPr>
                <w:sz w:val="24"/>
              </w:rPr>
            </w:pPr>
            <w:r>
              <w:t xml:space="preserve">IonTypeType </w:t>
            </w:r>
          </w:p>
        </w:tc>
      </w:tr>
      <w:tr w:rsidR="00B64B28" w14:paraId="09451F44" w14:textId="77777777" w:rsidTr="00B64B28">
        <w:trPr>
          <w:tblCellSpacing w:w="15" w:type="dxa"/>
        </w:trPr>
        <w:tc>
          <w:tcPr>
            <w:tcW w:w="0" w:type="auto"/>
            <w:vAlign w:val="center"/>
            <w:hideMark/>
          </w:tcPr>
          <w:p w14:paraId="2200AB56"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022"/>
              <w:gridCol w:w="1269"/>
              <w:gridCol w:w="824"/>
              <w:gridCol w:w="5523"/>
            </w:tblGrid>
            <w:tr w:rsidR="00B64B28" w14:paraId="411BC97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B9D5DE"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4E650B"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7C86FDBB"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C0EB9D" w14:textId="77777777" w:rsidR="00B64B28" w:rsidRDefault="00B64B28" w:rsidP="00466496">
                  <w:pPr>
                    <w:jc w:val="center"/>
                    <w:rPr>
                      <w:b/>
                      <w:bCs/>
                      <w:sz w:val="24"/>
                    </w:rPr>
                  </w:pPr>
                  <w:r>
                    <w:rPr>
                      <w:b/>
                      <w:bCs/>
                    </w:rPr>
                    <w:t>Definition</w:t>
                  </w:r>
                </w:p>
              </w:tc>
            </w:tr>
            <w:tr w:rsidR="00B64B28" w14:paraId="02568B6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0CB57E" w14:textId="77777777" w:rsidR="00B64B28" w:rsidRDefault="00B64B28" w:rsidP="00466496">
                  <w:pPr>
                    <w:rPr>
                      <w:sz w:val="24"/>
                    </w:rPr>
                  </w:pPr>
                  <w:r>
                    <w:t>charge</w:t>
                  </w:r>
                </w:p>
              </w:tc>
              <w:tc>
                <w:tcPr>
                  <w:tcW w:w="0" w:type="auto"/>
                  <w:tcBorders>
                    <w:top w:val="outset" w:sz="6" w:space="0" w:color="auto"/>
                    <w:left w:val="outset" w:sz="6" w:space="0" w:color="auto"/>
                    <w:bottom w:val="outset" w:sz="6" w:space="0" w:color="auto"/>
                    <w:right w:val="outset" w:sz="6" w:space="0" w:color="auto"/>
                  </w:tcBorders>
                  <w:vAlign w:val="center"/>
                  <w:hideMark/>
                </w:tcPr>
                <w:p w14:paraId="1C9B85C2"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56714EF"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E9AC3CE" w14:textId="77777777" w:rsidR="00B64B28" w:rsidRDefault="00B64B28" w:rsidP="00466496">
                  <w:pPr>
                    <w:rPr>
                      <w:sz w:val="24"/>
                    </w:rPr>
                  </w:pPr>
                  <w:r>
                    <w:t>The charge of the identified fragmentation ions.</w:t>
                  </w:r>
                </w:p>
              </w:tc>
            </w:tr>
            <w:tr w:rsidR="00B64B28" w14:paraId="4D441A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D2ED8E4" w14:textId="77777777" w:rsidR="00B64B28" w:rsidRDefault="00B64B28" w:rsidP="00466496">
                  <w:pPr>
                    <w:rPr>
                      <w:sz w:val="24"/>
                    </w:rPr>
                  </w:pPr>
                  <w:r>
                    <w:t>index</w:t>
                  </w:r>
                </w:p>
              </w:tc>
              <w:tc>
                <w:tcPr>
                  <w:tcW w:w="0" w:type="auto"/>
                  <w:tcBorders>
                    <w:top w:val="outset" w:sz="6" w:space="0" w:color="auto"/>
                    <w:left w:val="outset" w:sz="6" w:space="0" w:color="auto"/>
                    <w:bottom w:val="outset" w:sz="6" w:space="0" w:color="auto"/>
                    <w:right w:val="outset" w:sz="6" w:space="0" w:color="auto"/>
                  </w:tcBorders>
                  <w:vAlign w:val="center"/>
                  <w:hideMark/>
                </w:tcPr>
                <w:p w14:paraId="194380F1" w14:textId="77777777" w:rsidR="00B64B28" w:rsidRDefault="00B64B28" w:rsidP="00466496">
                  <w:pPr>
                    <w:rPr>
                      <w:sz w:val="24"/>
                    </w:rPr>
                  </w:pPr>
                  <w:r>
                    <w:t>listOfIntege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DB66D6D"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A90BA33" w14:textId="77777777" w:rsidR="00B64B28" w:rsidRDefault="00F251E8" w:rsidP="00466496">
                  <w:pPr>
                    <w:rPr>
                      <w:sz w:val="24"/>
                    </w:rPr>
                  </w:pPr>
                  <w:r w:rsidRPr="00F251E8">
                    <w:t>The index of ions identified as integers, following standard notation for a-c, x-z e.g. if b3 b5 and b6 have been identified, the index would store "3 5 6". For internal ions, the index contains pairs defining the start and end point - see specification document for examples. For immonium ions, the index is the position of the identified ion within the peptide sequence - if the peptide contains the same amino acid in multiple positions that cannot be distinguished, all positions should be given. For precursor ions, including neutral losses, the index value MUST be 0. For any other ions not related to the position within the peptide sequence e.g. quantification reporter ions, the index value MUST be 0.</w:t>
                  </w:r>
                </w:p>
              </w:tc>
            </w:tr>
          </w:tbl>
          <w:p w14:paraId="48CA0596" w14:textId="77777777" w:rsidR="00B64B28" w:rsidRDefault="00B64B28" w:rsidP="00466496">
            <w:pPr>
              <w:rPr>
                <w:sz w:val="24"/>
              </w:rPr>
            </w:pPr>
          </w:p>
        </w:tc>
      </w:tr>
      <w:tr w:rsidR="00B64B28" w14:paraId="22249C71" w14:textId="77777777" w:rsidTr="00B64B28">
        <w:trPr>
          <w:tblCellSpacing w:w="15" w:type="dxa"/>
        </w:trPr>
        <w:tc>
          <w:tcPr>
            <w:tcW w:w="0" w:type="auto"/>
            <w:vAlign w:val="center"/>
            <w:hideMark/>
          </w:tcPr>
          <w:p w14:paraId="3BCD2A07"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96"/>
              <w:gridCol w:w="1135"/>
              <w:gridCol w:w="1180"/>
              <w:gridCol w:w="4727"/>
            </w:tblGrid>
            <w:tr w:rsidR="00B64B28" w14:paraId="7180F10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D21C78"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F9AFDD6"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808D734"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634C546" w14:textId="77777777" w:rsidR="00B64B28" w:rsidRDefault="00B64B28" w:rsidP="00466496">
                  <w:pPr>
                    <w:jc w:val="center"/>
                    <w:rPr>
                      <w:b/>
                      <w:bCs/>
                      <w:sz w:val="24"/>
                    </w:rPr>
                  </w:pPr>
                  <w:r>
                    <w:rPr>
                      <w:b/>
                      <w:bCs/>
                    </w:rPr>
                    <w:t>Definition</w:t>
                  </w:r>
                </w:p>
              </w:tc>
            </w:tr>
            <w:tr w:rsidR="00B64B28" w14:paraId="087AF72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ABC19B" w14:textId="77777777" w:rsidR="00B64B28" w:rsidRDefault="004E159A" w:rsidP="00466496">
                  <w:pPr>
                    <w:rPr>
                      <w:sz w:val="24"/>
                    </w:rPr>
                  </w:pPr>
                  <w:hyperlink w:anchor="FragmentArray" w:history="1">
                    <w:r w:rsidR="00B64B28">
                      <w:rPr>
                        <w:rStyle w:val="Hyperlink"/>
                      </w:rPr>
                      <w:t>FragmentArray</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A2F4155"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1EA349D"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0F169F7" w14:textId="77777777" w:rsidR="00B64B28" w:rsidRDefault="00B64B28" w:rsidP="00466496">
                  <w:pPr>
                    <w:rPr>
                      <w:sz w:val="24"/>
                    </w:rPr>
                  </w:pPr>
                  <w:r>
                    <w:t xml:space="preserve">An array of values for a given type of measure and for a particular ion type, in parallel to the index of ions identified. </w:t>
                  </w:r>
                </w:p>
              </w:tc>
            </w:tr>
            <w:tr w:rsidR="00B64B28" w14:paraId="4FEB3E4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69805E" w14:textId="77777777" w:rsidR="00B64B28" w:rsidRDefault="004E159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A6E7C21"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B9CB9B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68D25AD" w14:textId="77777777" w:rsidR="00B64B28" w:rsidRDefault="00B64B28" w:rsidP="00466496">
                  <w:pPr>
                    <w:rPr>
                      <w:sz w:val="24"/>
                    </w:rPr>
                  </w:pPr>
                  <w:r>
                    <w:t>A single entry from an ontology or a controlled vocabulary.</w:t>
                  </w:r>
                </w:p>
              </w:tc>
            </w:tr>
          </w:tbl>
          <w:p w14:paraId="0EC1213B" w14:textId="77777777" w:rsidR="00B64B28" w:rsidRDefault="00B64B28" w:rsidP="00466496">
            <w:pPr>
              <w:rPr>
                <w:sz w:val="24"/>
              </w:rPr>
            </w:pPr>
          </w:p>
        </w:tc>
      </w:tr>
      <w:tr w:rsidR="00B64B28" w14:paraId="03CAC2CA" w14:textId="77777777" w:rsidTr="00B64B28">
        <w:trPr>
          <w:tblCellSpacing w:w="15" w:type="dxa"/>
        </w:trPr>
        <w:tc>
          <w:tcPr>
            <w:tcW w:w="0" w:type="auto"/>
            <w:vAlign w:val="center"/>
            <w:hideMark/>
          </w:tcPr>
          <w:p w14:paraId="719263E1" w14:textId="77777777" w:rsidR="00B64B28" w:rsidRDefault="00B64B28" w:rsidP="00466496">
            <w:pPr>
              <w:rPr>
                <w:sz w:val="24"/>
              </w:rPr>
            </w:pPr>
            <w:r>
              <w:rPr>
                <w:b/>
                <w:bCs/>
              </w:rPr>
              <w:t>Example Context:</w:t>
            </w:r>
          </w:p>
        </w:tc>
        <w:tc>
          <w:tcPr>
            <w:tcW w:w="0" w:type="auto"/>
            <w:vAlign w:val="center"/>
            <w:hideMark/>
          </w:tcPr>
          <w:p w14:paraId="180E9DDC" w14:textId="77777777" w:rsidR="00B64B28" w:rsidRDefault="00B64B28" w:rsidP="00466496">
            <w:pPr>
              <w:rPr>
                <w:sz w:val="24"/>
              </w:rPr>
            </w:pPr>
          </w:p>
        </w:tc>
      </w:tr>
      <w:tr w:rsidR="00B64B28" w14:paraId="0AB062FF" w14:textId="77777777" w:rsidTr="00B64B28">
        <w:trPr>
          <w:tblCellSpacing w:w="15" w:type="dxa"/>
        </w:trPr>
        <w:tc>
          <w:tcPr>
            <w:tcW w:w="0" w:type="auto"/>
            <w:vAlign w:val="center"/>
            <w:hideMark/>
          </w:tcPr>
          <w:p w14:paraId="149F65E6" w14:textId="77777777" w:rsidR="00B64B28" w:rsidRDefault="00B64B28" w:rsidP="00466496">
            <w:pPr>
              <w:rPr>
                <w:sz w:val="24"/>
              </w:rPr>
            </w:pPr>
            <w:r>
              <w:rPr>
                <w:b/>
                <w:bCs/>
              </w:rPr>
              <w:lastRenderedPageBreak/>
              <w:t>cvParam Mapping Rules:</w:t>
            </w:r>
          </w:p>
        </w:tc>
        <w:tc>
          <w:tcPr>
            <w:tcW w:w="0" w:type="auto"/>
            <w:vAlign w:val="center"/>
            <w:hideMark/>
          </w:tcPr>
          <w:p w14:paraId="4214E9F8" w14:textId="77777777" w:rsidR="00E93B5A" w:rsidRPr="00B61B52" w:rsidRDefault="00B64B28" w:rsidP="00466496">
            <w:pPr>
              <w:pStyle w:val="HTMLPreformatted"/>
              <w:rPr>
                <w:rFonts w:cs="Helvetica"/>
                <w:lang w:val="en-GB" w:eastAsia="en-GB"/>
              </w:rPr>
            </w:pPr>
            <w:r w:rsidRPr="00B61B52">
              <w:rPr>
                <w:rFonts w:cs="Helvetica"/>
                <w:lang w:val="en-GB" w:eastAsia="en-GB"/>
              </w:rPr>
              <w:t>Path /MzIdentML/DataCollection/AnalysisData/SpectrumIdentificationList/SpectrumIdentificationResult/Spectrum</w:t>
            </w:r>
          </w:p>
          <w:p w14:paraId="37609886" w14:textId="77777777" w:rsidR="00B64B28" w:rsidRPr="00B61B52" w:rsidRDefault="00B64B28" w:rsidP="00466496">
            <w:pPr>
              <w:pStyle w:val="HTMLPreformatted"/>
              <w:rPr>
                <w:rFonts w:cs="Helvetica"/>
                <w:lang w:val="en-GB" w:eastAsia="en-GB"/>
              </w:rPr>
            </w:pPr>
            <w:r w:rsidRPr="00B61B52">
              <w:rPr>
                <w:rFonts w:cs="Helvetica"/>
                <w:lang w:val="en-GB" w:eastAsia="en-GB"/>
              </w:rPr>
              <w:t>IdentificationItem/Fragmentation/IonType</w:t>
            </w:r>
          </w:p>
          <w:p w14:paraId="0FC826D2"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221 (</w:t>
            </w:r>
            <w:r w:rsidRPr="00B61B52">
              <w:rPr>
                <w:rStyle w:val="popup"/>
                <w:rFonts w:cs="Helvetica"/>
                <w:lang w:val="en-GB" w:eastAsia="en-GB"/>
              </w:rPr>
              <w:t>fragmentation information</w:t>
            </w:r>
            <w:r w:rsidRPr="00B61B52">
              <w:rPr>
                <w:rFonts w:cs="Helvetica"/>
                <w:lang w:val="en-GB" w:eastAsia="en-GB"/>
              </w:rPr>
              <w:t>) one or more times</w:t>
            </w:r>
          </w:p>
          <w:p w14:paraId="0C860D7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03 (</w:t>
            </w:r>
            <w:r w:rsidRPr="00B61B52">
              <w:rPr>
                <w:rStyle w:val="popup"/>
                <w:rFonts w:cs="Helvetica"/>
                <w:lang w:val="en-GB" w:eastAsia="en-GB"/>
              </w:rPr>
              <w:t>product ion series ordinal</w:t>
            </w:r>
            <w:r w:rsidRPr="00B61B52">
              <w:rPr>
                <w:rFonts w:cs="Helvetica"/>
                <w:lang w:val="en-GB" w:eastAsia="en-GB"/>
              </w:rPr>
              <w:t xml:space="preserve">) </w:t>
            </w:r>
          </w:p>
          <w:p w14:paraId="0DBFA3D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04 (</w:t>
            </w:r>
            <w:r w:rsidRPr="00B61B52">
              <w:rPr>
                <w:rStyle w:val="popup"/>
                <w:rFonts w:cs="Helvetica"/>
                <w:lang w:val="en-GB" w:eastAsia="en-GB"/>
              </w:rPr>
              <w:t>product ion m/z delta</w:t>
            </w:r>
            <w:r w:rsidRPr="00B61B52">
              <w:rPr>
                <w:rFonts w:cs="Helvetica"/>
                <w:lang w:val="en-GB" w:eastAsia="en-GB"/>
              </w:rPr>
              <w:t xml:space="preserve">) </w:t>
            </w:r>
          </w:p>
          <w:p w14:paraId="0BFE250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26 (</w:t>
            </w:r>
            <w:r w:rsidRPr="00B61B52">
              <w:rPr>
                <w:rStyle w:val="popup"/>
                <w:rFonts w:cs="Helvetica"/>
                <w:lang w:val="en-GB" w:eastAsia="en-GB"/>
              </w:rPr>
              <w:t>product interpretation rank</w:t>
            </w:r>
            <w:r w:rsidRPr="00B61B52">
              <w:rPr>
                <w:rFonts w:cs="Helvetica"/>
                <w:lang w:val="en-GB" w:eastAsia="en-GB"/>
              </w:rPr>
              <w:t xml:space="preserve">) </w:t>
            </w:r>
          </w:p>
          <w:p w14:paraId="2FDEA1C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20 (</w:t>
            </w:r>
            <w:r w:rsidRPr="00B61B52">
              <w:rPr>
                <w:rStyle w:val="popup"/>
                <w:rFonts w:cs="Helvetica"/>
                <w:lang w:val="en-GB" w:eastAsia="en-GB"/>
              </w:rPr>
              <w:t>frag: y ion</w:t>
            </w:r>
            <w:r w:rsidRPr="00B61B52">
              <w:rPr>
                <w:rFonts w:cs="Helvetica"/>
                <w:lang w:val="en-GB" w:eastAsia="en-GB"/>
              </w:rPr>
              <w:t xml:space="preserve">) </w:t>
            </w:r>
          </w:p>
          <w:p w14:paraId="0AF055C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22 (</w:t>
            </w:r>
            <w:r w:rsidRPr="00B61B52">
              <w:rPr>
                <w:rStyle w:val="popup"/>
                <w:rFonts w:cs="Helvetica"/>
                <w:lang w:val="en-GB" w:eastAsia="en-GB"/>
              </w:rPr>
              <w:t>frag: b ion - H2O</w:t>
            </w:r>
            <w:r w:rsidRPr="00B61B52">
              <w:rPr>
                <w:rFonts w:cs="Helvetica"/>
                <w:lang w:val="en-GB" w:eastAsia="en-GB"/>
              </w:rPr>
              <w:t xml:space="preserve">) </w:t>
            </w:r>
          </w:p>
          <w:p w14:paraId="4116DBD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23 (</w:t>
            </w:r>
            <w:r w:rsidRPr="00B61B52">
              <w:rPr>
                <w:rStyle w:val="popup"/>
                <w:rFonts w:cs="Helvetica"/>
                <w:lang w:val="en-GB" w:eastAsia="en-GB"/>
              </w:rPr>
              <w:t>frag: y ion - H2O</w:t>
            </w:r>
            <w:r w:rsidRPr="00B61B52">
              <w:rPr>
                <w:rFonts w:cs="Helvetica"/>
                <w:lang w:val="en-GB" w:eastAsia="en-GB"/>
              </w:rPr>
              <w:t xml:space="preserve">) </w:t>
            </w:r>
          </w:p>
          <w:p w14:paraId="24FD1503"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224 (</w:t>
            </w:r>
            <w:r w:rsidRPr="00B61B52">
              <w:rPr>
                <w:rStyle w:val="popup"/>
                <w:rFonts w:cs="Helvetica"/>
                <w:lang w:val="de-DE" w:eastAsia="en-GB"/>
              </w:rPr>
              <w:t>frag: b ion</w:t>
            </w:r>
            <w:r w:rsidRPr="00B61B52">
              <w:rPr>
                <w:rFonts w:cs="Helvetica"/>
                <w:lang w:val="de-DE" w:eastAsia="en-GB"/>
              </w:rPr>
              <w:t xml:space="preserve">) </w:t>
            </w:r>
          </w:p>
          <w:p w14:paraId="1C1BCD43" w14:textId="77777777" w:rsidR="00B64B28" w:rsidRPr="00B61B52" w:rsidRDefault="00B64B28" w:rsidP="00466496">
            <w:pPr>
              <w:pStyle w:val="HTMLPreformatted"/>
              <w:rPr>
                <w:rFonts w:cs="Helvetica"/>
                <w:lang w:val="en-GB" w:eastAsia="en-GB"/>
              </w:rPr>
            </w:pPr>
            <w:r w:rsidRPr="00B61B52">
              <w:rPr>
                <w:rFonts w:cs="Helvetica"/>
                <w:lang w:val="de-DE" w:eastAsia="en-GB"/>
              </w:rPr>
              <w:t xml:space="preserve">  </w:t>
            </w:r>
            <w:r w:rsidRPr="00B61B52">
              <w:rPr>
                <w:rFonts w:cs="Helvetica"/>
                <w:lang w:val="en-GB" w:eastAsia="en-GB"/>
              </w:rPr>
              <w:t>e.g.: MS:1001225 (</w:t>
            </w:r>
            <w:r w:rsidRPr="00B61B52">
              <w:rPr>
                <w:rStyle w:val="popup"/>
                <w:rFonts w:cs="Helvetica"/>
                <w:lang w:val="en-GB" w:eastAsia="en-GB"/>
              </w:rPr>
              <w:t>product ion m/z</w:t>
            </w:r>
            <w:r w:rsidRPr="00B61B52">
              <w:rPr>
                <w:rFonts w:cs="Helvetica"/>
                <w:lang w:val="en-GB" w:eastAsia="en-GB"/>
              </w:rPr>
              <w:t xml:space="preserve">) </w:t>
            </w:r>
          </w:p>
          <w:p w14:paraId="719E4D8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26 (</w:t>
            </w:r>
            <w:r w:rsidRPr="00B61B52">
              <w:rPr>
                <w:rStyle w:val="popup"/>
                <w:rFonts w:cs="Helvetica"/>
                <w:lang w:val="en-GB" w:eastAsia="en-GB"/>
              </w:rPr>
              <w:t>product ion intensity</w:t>
            </w:r>
            <w:r w:rsidRPr="00B61B52">
              <w:rPr>
                <w:rFonts w:cs="Helvetica"/>
                <w:lang w:val="en-GB" w:eastAsia="en-GB"/>
              </w:rPr>
              <w:t xml:space="preserve">) </w:t>
            </w:r>
          </w:p>
          <w:p w14:paraId="6110BA6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27 (</w:t>
            </w:r>
            <w:r w:rsidRPr="00B61B52">
              <w:rPr>
                <w:rStyle w:val="popup"/>
                <w:rFonts w:cs="Helvetica"/>
                <w:lang w:val="en-GB" w:eastAsia="en-GB"/>
              </w:rPr>
              <w:t>product ion m/z error</w:t>
            </w:r>
            <w:r w:rsidRPr="00B61B52">
              <w:rPr>
                <w:rFonts w:cs="Helvetica"/>
                <w:lang w:val="en-GB" w:eastAsia="en-GB"/>
              </w:rPr>
              <w:t xml:space="preserve">) </w:t>
            </w:r>
          </w:p>
          <w:p w14:paraId="59CC38E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bl>
    <w:p w14:paraId="2BD27906" w14:textId="77777777" w:rsidR="00B64B28" w:rsidRDefault="00B64B28" w:rsidP="00466496"/>
    <w:p w14:paraId="4479B159" w14:textId="77777777" w:rsidR="00B64B28" w:rsidRDefault="00B64B28" w:rsidP="00466496">
      <w:pPr>
        <w:pStyle w:val="Heading2"/>
      </w:pPr>
      <w:bookmarkStart w:id="153" w:name="_Toc453235379"/>
      <w:r>
        <w:t>Element &lt;</w:t>
      </w:r>
      <w:bookmarkStart w:id="154" w:name="MassTable"/>
      <w:r>
        <w:t>MassTable</w:t>
      </w:r>
      <w:bookmarkEnd w:id="154"/>
      <w:r>
        <w:t>&gt;</w:t>
      </w:r>
      <w:bookmarkEnd w:id="15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4"/>
        <w:gridCol w:w="8508"/>
      </w:tblGrid>
      <w:tr w:rsidR="00B64B28" w14:paraId="0F7D52C4" w14:textId="77777777" w:rsidTr="00B64B28">
        <w:trPr>
          <w:tblCellSpacing w:w="15" w:type="dxa"/>
        </w:trPr>
        <w:tc>
          <w:tcPr>
            <w:tcW w:w="0" w:type="auto"/>
            <w:vAlign w:val="center"/>
            <w:hideMark/>
          </w:tcPr>
          <w:p w14:paraId="0B9578D4" w14:textId="77777777" w:rsidR="00B64B28" w:rsidRDefault="00B64B28" w:rsidP="00466496">
            <w:pPr>
              <w:rPr>
                <w:sz w:val="24"/>
              </w:rPr>
            </w:pPr>
            <w:r>
              <w:rPr>
                <w:b/>
                <w:bCs/>
              </w:rPr>
              <w:t>Definition:</w:t>
            </w:r>
          </w:p>
        </w:tc>
        <w:tc>
          <w:tcPr>
            <w:tcW w:w="0" w:type="auto"/>
            <w:vAlign w:val="center"/>
            <w:hideMark/>
          </w:tcPr>
          <w:p w14:paraId="00491A29" w14:textId="77777777" w:rsidR="00B64B28" w:rsidRDefault="00B64B28" w:rsidP="00466496">
            <w:pPr>
              <w:rPr>
                <w:sz w:val="24"/>
              </w:rPr>
            </w:pPr>
            <w:r>
              <w:t xml:space="preserve">The masses of residues used in the search. </w:t>
            </w:r>
          </w:p>
        </w:tc>
      </w:tr>
      <w:tr w:rsidR="00B64B28" w14:paraId="39912D63" w14:textId="77777777" w:rsidTr="00B64B28">
        <w:trPr>
          <w:tblCellSpacing w:w="15" w:type="dxa"/>
        </w:trPr>
        <w:tc>
          <w:tcPr>
            <w:tcW w:w="0" w:type="auto"/>
            <w:vAlign w:val="center"/>
            <w:hideMark/>
          </w:tcPr>
          <w:p w14:paraId="55DCE1B3" w14:textId="77777777" w:rsidR="00B64B28" w:rsidRDefault="00B64B28" w:rsidP="00466496">
            <w:pPr>
              <w:rPr>
                <w:sz w:val="24"/>
              </w:rPr>
            </w:pPr>
            <w:r>
              <w:rPr>
                <w:b/>
                <w:bCs/>
              </w:rPr>
              <w:t>Type:</w:t>
            </w:r>
          </w:p>
        </w:tc>
        <w:tc>
          <w:tcPr>
            <w:tcW w:w="0" w:type="auto"/>
            <w:vAlign w:val="center"/>
            <w:hideMark/>
          </w:tcPr>
          <w:p w14:paraId="15CB7697" w14:textId="77777777" w:rsidR="00B64B28" w:rsidRDefault="00B64B28" w:rsidP="00466496">
            <w:pPr>
              <w:rPr>
                <w:sz w:val="24"/>
              </w:rPr>
            </w:pPr>
            <w:r>
              <w:t xml:space="preserve">MassTableType </w:t>
            </w:r>
          </w:p>
        </w:tc>
      </w:tr>
      <w:tr w:rsidR="00B64B28" w14:paraId="3A3CF4F2" w14:textId="77777777" w:rsidTr="00B64B28">
        <w:trPr>
          <w:tblCellSpacing w:w="15" w:type="dxa"/>
        </w:trPr>
        <w:tc>
          <w:tcPr>
            <w:tcW w:w="0" w:type="auto"/>
            <w:vAlign w:val="center"/>
            <w:hideMark/>
          </w:tcPr>
          <w:p w14:paraId="11870117"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6"/>
              <w:gridCol w:w="1269"/>
              <w:gridCol w:w="824"/>
              <w:gridCol w:w="5178"/>
            </w:tblGrid>
            <w:tr w:rsidR="00B64B28" w14:paraId="6E2794A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4185D5"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3B7F1E2"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2C712BE"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26D0DD" w14:textId="77777777" w:rsidR="00B64B28" w:rsidRDefault="00B64B28" w:rsidP="00466496">
                  <w:pPr>
                    <w:jc w:val="center"/>
                    <w:rPr>
                      <w:b/>
                      <w:bCs/>
                      <w:sz w:val="24"/>
                    </w:rPr>
                  </w:pPr>
                  <w:r>
                    <w:rPr>
                      <w:b/>
                      <w:bCs/>
                    </w:rPr>
                    <w:t>Definition</w:t>
                  </w:r>
                </w:p>
              </w:tc>
            </w:tr>
            <w:tr w:rsidR="00B64B28" w14:paraId="31F4DA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F7E0FB2"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222D21D1"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877160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B951935"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39FC22C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95FD4BD" w14:textId="77777777" w:rsidR="00B64B28" w:rsidRDefault="00B64B28" w:rsidP="00466496">
                  <w:pPr>
                    <w:rPr>
                      <w:sz w:val="24"/>
                    </w:rPr>
                  </w:pPr>
                  <w:r>
                    <w:t>msLevel</w:t>
                  </w:r>
                </w:p>
              </w:tc>
              <w:tc>
                <w:tcPr>
                  <w:tcW w:w="0" w:type="auto"/>
                  <w:tcBorders>
                    <w:top w:val="outset" w:sz="6" w:space="0" w:color="auto"/>
                    <w:left w:val="outset" w:sz="6" w:space="0" w:color="auto"/>
                    <w:bottom w:val="outset" w:sz="6" w:space="0" w:color="auto"/>
                    <w:right w:val="outset" w:sz="6" w:space="0" w:color="auto"/>
                  </w:tcBorders>
                  <w:vAlign w:val="center"/>
                  <w:hideMark/>
                </w:tcPr>
                <w:p w14:paraId="0C712078" w14:textId="77777777" w:rsidR="00B64B28" w:rsidRDefault="00B64B28" w:rsidP="00466496">
                  <w:pPr>
                    <w:rPr>
                      <w:sz w:val="24"/>
                    </w:rPr>
                  </w:pPr>
                  <w:r>
                    <w:t>listOfIntege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AF74BD8"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C259CC6" w14:textId="77777777" w:rsidR="00B64B28" w:rsidRDefault="00B64B28" w:rsidP="00466496">
                  <w:pPr>
                    <w:rPr>
                      <w:sz w:val="24"/>
                    </w:rPr>
                  </w:pPr>
                  <w:r>
                    <w:t>The MS spectrum that the MassTable refers to e.g. "1" for MS1 "2" for MS2 or "1 2" for MS1 or MS2.</w:t>
                  </w:r>
                </w:p>
              </w:tc>
            </w:tr>
            <w:tr w:rsidR="00B64B28" w14:paraId="09646F1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8CF3E1B"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8E576A"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CBC73E5"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4B6F1BB" w14:textId="77777777" w:rsidR="00B64B28" w:rsidRDefault="00B64B28" w:rsidP="00466496">
                  <w:pPr>
                    <w:rPr>
                      <w:sz w:val="24"/>
                    </w:rPr>
                  </w:pPr>
                  <w:r>
                    <w:t xml:space="preserve">The potentially ambiguous common identifier, such as a human-readable name for the instance. </w:t>
                  </w:r>
                </w:p>
              </w:tc>
            </w:tr>
          </w:tbl>
          <w:p w14:paraId="6D06D597" w14:textId="77777777" w:rsidR="00B64B28" w:rsidRDefault="00B64B28" w:rsidP="00466496">
            <w:pPr>
              <w:rPr>
                <w:sz w:val="24"/>
              </w:rPr>
            </w:pPr>
          </w:p>
        </w:tc>
      </w:tr>
      <w:tr w:rsidR="00B64B28" w14:paraId="78BE7E72" w14:textId="77777777" w:rsidTr="00B64B28">
        <w:trPr>
          <w:tblCellSpacing w:w="15" w:type="dxa"/>
        </w:trPr>
        <w:tc>
          <w:tcPr>
            <w:tcW w:w="0" w:type="auto"/>
            <w:vAlign w:val="center"/>
            <w:hideMark/>
          </w:tcPr>
          <w:p w14:paraId="4F8DC1C1"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40"/>
              <w:gridCol w:w="1135"/>
              <w:gridCol w:w="1180"/>
              <w:gridCol w:w="4262"/>
            </w:tblGrid>
            <w:tr w:rsidR="00B64B28" w14:paraId="501010A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4EDACA"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82C2A6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163CC5E"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CA42444" w14:textId="77777777" w:rsidR="00B64B28" w:rsidRDefault="00B64B28" w:rsidP="00466496">
                  <w:pPr>
                    <w:jc w:val="center"/>
                    <w:rPr>
                      <w:b/>
                      <w:bCs/>
                      <w:sz w:val="24"/>
                    </w:rPr>
                  </w:pPr>
                  <w:r>
                    <w:rPr>
                      <w:b/>
                      <w:bCs/>
                    </w:rPr>
                    <w:t>Definition</w:t>
                  </w:r>
                </w:p>
              </w:tc>
            </w:tr>
            <w:tr w:rsidR="00B64B28" w14:paraId="0E49F60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5CC419" w14:textId="77777777" w:rsidR="00B64B28" w:rsidRDefault="004E159A" w:rsidP="00466496">
                  <w:pPr>
                    <w:rPr>
                      <w:sz w:val="24"/>
                    </w:rPr>
                  </w:pPr>
                  <w:hyperlink w:anchor="Residue" w:history="1">
                    <w:r w:rsidR="00B64B28">
                      <w:rPr>
                        <w:rStyle w:val="Hyperlink"/>
                      </w:rPr>
                      <w:t>Residu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8DBA13C"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CC576CE"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E6B87EA" w14:textId="77777777" w:rsidR="00B64B28" w:rsidRDefault="00B64B28" w:rsidP="00466496">
                  <w:pPr>
                    <w:rPr>
                      <w:sz w:val="24"/>
                    </w:rPr>
                  </w:pPr>
                  <w:r>
                    <w:t xml:space="preserve">The specification of a single residue within the mass table. </w:t>
                  </w:r>
                </w:p>
              </w:tc>
            </w:tr>
            <w:tr w:rsidR="00B64B28" w14:paraId="2BAA70B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6F173F" w14:textId="77777777" w:rsidR="00B64B28" w:rsidRDefault="004E159A" w:rsidP="00466496">
                  <w:pPr>
                    <w:rPr>
                      <w:sz w:val="24"/>
                    </w:rPr>
                  </w:pPr>
                  <w:hyperlink w:anchor="AmbiguousResidue" w:history="1">
                    <w:r w:rsidR="00B64B28">
                      <w:rPr>
                        <w:rStyle w:val="Hyperlink"/>
                      </w:rPr>
                      <w:t>AmbiguousResidu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EDB9D09"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A24313F"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9820299" w14:textId="77777777" w:rsidR="00B64B28" w:rsidRDefault="00B64B28" w:rsidP="00466496">
                  <w:pPr>
                    <w:rPr>
                      <w:sz w:val="24"/>
                    </w:rPr>
                  </w:pPr>
                  <w:r>
                    <w:t xml:space="preserve">Ambiguous residues e.g. X can be specified by the Code attribute and a set of parameters for example giving the different masses that will be used in the search. </w:t>
                  </w:r>
                </w:p>
              </w:tc>
            </w:tr>
            <w:tr w:rsidR="00B64B28" w14:paraId="5394CDD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B2DABF" w14:textId="77777777" w:rsidR="00B64B28" w:rsidRDefault="004E159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C7EA90E"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228457E"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DFED096" w14:textId="77777777" w:rsidR="00B64B28" w:rsidRDefault="00B64B28" w:rsidP="00466496">
                  <w:pPr>
                    <w:rPr>
                      <w:sz w:val="24"/>
                    </w:rPr>
                  </w:pPr>
                  <w:r>
                    <w:t>A single entry from an ontology or a controlled vocabulary.</w:t>
                  </w:r>
                </w:p>
              </w:tc>
            </w:tr>
            <w:tr w:rsidR="00B64B28" w14:paraId="04D15BC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AA095A" w14:textId="77777777" w:rsidR="00B64B28" w:rsidRDefault="004E159A"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C357D6A"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B191C6F"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D648865" w14:textId="77777777" w:rsidR="00B64B28" w:rsidRDefault="00B64B28" w:rsidP="00466496">
                  <w:pPr>
                    <w:rPr>
                      <w:sz w:val="24"/>
                    </w:rPr>
                  </w:pPr>
                  <w:r>
                    <w:t>A single user-defined parameter.</w:t>
                  </w:r>
                </w:p>
              </w:tc>
            </w:tr>
          </w:tbl>
          <w:p w14:paraId="6EBA3635" w14:textId="77777777" w:rsidR="00B64B28" w:rsidRDefault="00B64B28" w:rsidP="00466496">
            <w:pPr>
              <w:rPr>
                <w:sz w:val="24"/>
              </w:rPr>
            </w:pPr>
          </w:p>
        </w:tc>
      </w:tr>
      <w:tr w:rsidR="00B64B28" w14:paraId="5E0A801F" w14:textId="77777777" w:rsidTr="00B64B28">
        <w:trPr>
          <w:tblCellSpacing w:w="15" w:type="dxa"/>
        </w:trPr>
        <w:tc>
          <w:tcPr>
            <w:tcW w:w="0" w:type="auto"/>
            <w:vAlign w:val="center"/>
            <w:hideMark/>
          </w:tcPr>
          <w:p w14:paraId="3F05CA88" w14:textId="77777777" w:rsidR="00B64B28" w:rsidRDefault="00B64B28" w:rsidP="00466496">
            <w:pPr>
              <w:rPr>
                <w:sz w:val="24"/>
              </w:rPr>
            </w:pPr>
            <w:r>
              <w:rPr>
                <w:b/>
                <w:bCs/>
              </w:rPr>
              <w:t>Example Context:</w:t>
            </w:r>
          </w:p>
        </w:tc>
        <w:tc>
          <w:tcPr>
            <w:tcW w:w="0" w:type="auto"/>
            <w:vAlign w:val="center"/>
            <w:hideMark/>
          </w:tcPr>
          <w:p w14:paraId="5C37ABA1" w14:textId="77777777" w:rsidR="00B64B28" w:rsidRPr="00B61B52" w:rsidRDefault="00B64B28" w:rsidP="00466496">
            <w:pPr>
              <w:pStyle w:val="HTMLPreformatted"/>
              <w:rPr>
                <w:rFonts w:cs="Helvetica"/>
                <w:lang w:val="en-GB" w:eastAsia="en-GB"/>
              </w:rPr>
            </w:pPr>
            <w:r w:rsidRPr="00B61B52">
              <w:rPr>
                <w:rFonts w:cs="Helvetica"/>
                <w:lang w:val="en-GB" w:eastAsia="en-GB"/>
              </w:rPr>
              <w:t>&lt;MassTable id="MT" msLevel="1 2"&gt;</w:t>
            </w:r>
          </w:p>
          <w:p w14:paraId="5EC032B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esidue code="A" mass="71.037114"/&gt;</w:t>
            </w:r>
          </w:p>
          <w:p w14:paraId="0E66F15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esidue code="C" mass="103.009185"/&gt;</w:t>
            </w:r>
          </w:p>
          <w:p w14:paraId="1E45ACC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esidue code="D" mass="115.026943"/&gt;</w:t>
            </w:r>
          </w:p>
          <w:p w14:paraId="72018EF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esidue code="E" mass="129.042593"/&gt;</w:t>
            </w:r>
          </w:p>
          <w:p w14:paraId="40D6FA5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esidue code="F" mass="147.068414"/&gt;</w:t>
            </w:r>
          </w:p>
          <w:p w14:paraId="124FB13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esidue code="G" mass="57.021464"/&gt;</w:t>
            </w:r>
          </w:p>
          <w:p w14:paraId="164DF58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47D1FE02" w14:textId="77777777" w:rsidR="00B64B28" w:rsidRPr="00B61B52" w:rsidRDefault="00B64B28" w:rsidP="00466496">
            <w:pPr>
              <w:pStyle w:val="HTMLPreformatted"/>
              <w:rPr>
                <w:rFonts w:cs="Helvetica"/>
                <w:lang w:val="en-GB" w:eastAsia="en-GB"/>
              </w:rPr>
            </w:pPr>
            <w:r w:rsidRPr="00B61B52">
              <w:rPr>
                <w:rFonts w:cs="Helvetica"/>
                <w:lang w:val="en-GB" w:eastAsia="en-GB"/>
              </w:rPr>
              <w:t>&lt;/MassTable&gt;</w:t>
            </w:r>
          </w:p>
        </w:tc>
      </w:tr>
      <w:tr w:rsidR="00B64B28" w14:paraId="008D29D4" w14:textId="77777777" w:rsidTr="00B64B28">
        <w:trPr>
          <w:tblCellSpacing w:w="15" w:type="dxa"/>
        </w:trPr>
        <w:tc>
          <w:tcPr>
            <w:tcW w:w="0" w:type="auto"/>
            <w:vAlign w:val="center"/>
            <w:hideMark/>
          </w:tcPr>
          <w:p w14:paraId="53E20698" w14:textId="77777777" w:rsidR="00B64B28" w:rsidRDefault="00B64B28" w:rsidP="00466496">
            <w:pPr>
              <w:rPr>
                <w:sz w:val="24"/>
              </w:rPr>
            </w:pPr>
            <w:r>
              <w:rPr>
                <w:b/>
                <w:bCs/>
              </w:rPr>
              <w:t>cvParam Mapping Rules:</w:t>
            </w:r>
          </w:p>
        </w:tc>
        <w:tc>
          <w:tcPr>
            <w:tcW w:w="0" w:type="auto"/>
            <w:vAlign w:val="center"/>
            <w:hideMark/>
          </w:tcPr>
          <w:p w14:paraId="2123CD30"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MassTable</w:t>
            </w:r>
          </w:p>
          <w:p w14:paraId="7583675A"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354 (</w:t>
            </w:r>
            <w:r w:rsidRPr="00B61B52">
              <w:rPr>
                <w:rStyle w:val="popup"/>
                <w:rFonts w:cs="Helvetica"/>
                <w:lang w:val="en-GB" w:eastAsia="en-GB"/>
              </w:rPr>
              <w:t>mass table options</w:t>
            </w:r>
            <w:r w:rsidRPr="00B61B52">
              <w:rPr>
                <w:rFonts w:cs="Helvetica"/>
                <w:lang w:val="en-GB" w:eastAsia="en-GB"/>
              </w:rPr>
              <w:t>) one or more times</w:t>
            </w:r>
          </w:p>
          <w:p w14:paraId="4D20DB6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46 (</w:t>
            </w:r>
            <w:r w:rsidRPr="00B61B52">
              <w:rPr>
                <w:rStyle w:val="popup"/>
                <w:rFonts w:cs="Helvetica"/>
                <w:lang w:val="en-GB" w:eastAsia="en-GB"/>
              </w:rPr>
              <w:t>AAIndex mass table</w:t>
            </w:r>
            <w:r w:rsidRPr="00B61B52">
              <w:rPr>
                <w:rFonts w:cs="Helvetica"/>
                <w:lang w:val="en-GB" w:eastAsia="en-GB"/>
              </w:rPr>
              <w:t xml:space="preserve">) </w:t>
            </w:r>
          </w:p>
        </w:tc>
      </w:tr>
    </w:tbl>
    <w:p w14:paraId="428A5AB8" w14:textId="77777777" w:rsidR="00B64B28" w:rsidRDefault="00B64B28" w:rsidP="00466496"/>
    <w:p w14:paraId="50C7213B" w14:textId="77777777" w:rsidR="00B64B28" w:rsidRDefault="00B64B28" w:rsidP="00466496">
      <w:pPr>
        <w:pStyle w:val="Heading2"/>
      </w:pPr>
      <w:bookmarkStart w:id="155" w:name="_Toc453235380"/>
      <w:r>
        <w:t>Element &lt;</w:t>
      </w:r>
      <w:bookmarkStart w:id="156" w:name="Measure"/>
      <w:r>
        <w:t>Measure</w:t>
      </w:r>
      <w:bookmarkEnd w:id="156"/>
      <w:r>
        <w:t>&gt;</w:t>
      </w:r>
      <w:bookmarkEnd w:id="15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7"/>
        <w:gridCol w:w="8575"/>
      </w:tblGrid>
      <w:tr w:rsidR="00B64B28" w14:paraId="507E7D2F" w14:textId="77777777" w:rsidTr="00B64B28">
        <w:trPr>
          <w:tblCellSpacing w:w="15" w:type="dxa"/>
        </w:trPr>
        <w:tc>
          <w:tcPr>
            <w:tcW w:w="0" w:type="auto"/>
            <w:vAlign w:val="center"/>
            <w:hideMark/>
          </w:tcPr>
          <w:p w14:paraId="0252B851" w14:textId="77777777" w:rsidR="00B64B28" w:rsidRDefault="00B64B28" w:rsidP="00466496">
            <w:pPr>
              <w:rPr>
                <w:sz w:val="24"/>
              </w:rPr>
            </w:pPr>
            <w:r>
              <w:rPr>
                <w:b/>
                <w:bCs/>
              </w:rPr>
              <w:t>Definition:</w:t>
            </w:r>
          </w:p>
        </w:tc>
        <w:tc>
          <w:tcPr>
            <w:tcW w:w="0" w:type="auto"/>
            <w:vAlign w:val="center"/>
            <w:hideMark/>
          </w:tcPr>
          <w:p w14:paraId="3A75B3C6" w14:textId="77777777" w:rsidR="00B64B28" w:rsidRDefault="00B64B28" w:rsidP="00466496">
            <w:pPr>
              <w:rPr>
                <w:sz w:val="24"/>
              </w:rPr>
            </w:pPr>
            <w:r>
              <w:t xml:space="preserve">References to CV terms defining the measures about product ions to be reported in SpectrumIdentificationItem </w:t>
            </w:r>
          </w:p>
        </w:tc>
      </w:tr>
      <w:tr w:rsidR="00B64B28" w14:paraId="196EB5B5" w14:textId="77777777" w:rsidTr="00B64B28">
        <w:trPr>
          <w:tblCellSpacing w:w="15" w:type="dxa"/>
        </w:trPr>
        <w:tc>
          <w:tcPr>
            <w:tcW w:w="0" w:type="auto"/>
            <w:vAlign w:val="center"/>
            <w:hideMark/>
          </w:tcPr>
          <w:p w14:paraId="1F956525" w14:textId="77777777" w:rsidR="00B64B28" w:rsidRDefault="00B64B28" w:rsidP="00466496">
            <w:pPr>
              <w:rPr>
                <w:sz w:val="24"/>
              </w:rPr>
            </w:pPr>
            <w:r>
              <w:rPr>
                <w:b/>
                <w:bCs/>
              </w:rPr>
              <w:t>Type:</w:t>
            </w:r>
          </w:p>
        </w:tc>
        <w:tc>
          <w:tcPr>
            <w:tcW w:w="0" w:type="auto"/>
            <w:vAlign w:val="center"/>
            <w:hideMark/>
          </w:tcPr>
          <w:p w14:paraId="4155F397" w14:textId="77777777" w:rsidR="00B64B28" w:rsidRDefault="00B64B28" w:rsidP="00466496">
            <w:pPr>
              <w:rPr>
                <w:sz w:val="24"/>
              </w:rPr>
            </w:pPr>
            <w:r>
              <w:t xml:space="preserve">MeasureType </w:t>
            </w:r>
          </w:p>
        </w:tc>
      </w:tr>
      <w:tr w:rsidR="00B64B28" w14:paraId="45667220" w14:textId="77777777" w:rsidTr="00B64B28">
        <w:trPr>
          <w:tblCellSpacing w:w="15" w:type="dxa"/>
        </w:trPr>
        <w:tc>
          <w:tcPr>
            <w:tcW w:w="0" w:type="auto"/>
            <w:vAlign w:val="center"/>
            <w:hideMark/>
          </w:tcPr>
          <w:p w14:paraId="473DB007"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4"/>
              <w:gridCol w:w="984"/>
              <w:gridCol w:w="824"/>
              <w:gridCol w:w="5512"/>
            </w:tblGrid>
            <w:tr w:rsidR="00B64B28" w14:paraId="318679E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496DD21"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AADF3A2"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E6873FB"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362DC3" w14:textId="77777777" w:rsidR="00B64B28" w:rsidRDefault="00B64B28" w:rsidP="00466496">
                  <w:pPr>
                    <w:jc w:val="center"/>
                    <w:rPr>
                      <w:b/>
                      <w:bCs/>
                      <w:sz w:val="24"/>
                    </w:rPr>
                  </w:pPr>
                  <w:r>
                    <w:rPr>
                      <w:b/>
                      <w:bCs/>
                    </w:rPr>
                    <w:t>Definition</w:t>
                  </w:r>
                </w:p>
              </w:tc>
            </w:tr>
            <w:tr w:rsidR="00B64B28" w14:paraId="080B155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FFEB50"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AF325B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CFACC8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C8511DD" w14:textId="77777777" w:rsidR="00B64B28" w:rsidRDefault="00B64B28" w:rsidP="00466496">
                  <w:pPr>
                    <w:rPr>
                      <w:sz w:val="24"/>
                    </w:rPr>
                  </w:pPr>
                  <w:r>
                    <w:t xml:space="preserve">An identifier is an unambiguous string that is unique within </w:t>
                  </w:r>
                  <w:r>
                    <w:lastRenderedPageBreak/>
                    <w:t xml:space="preserve">the scope (i.e. a document, a set of related documents, or a repository) of its use. </w:t>
                  </w:r>
                </w:p>
              </w:tc>
            </w:tr>
            <w:tr w:rsidR="00B64B28" w14:paraId="2E67AE5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3D8996" w14:textId="77777777" w:rsidR="00B64B28" w:rsidRDefault="00B64B28" w:rsidP="00466496">
                  <w:pPr>
                    <w:rPr>
                      <w:sz w:val="24"/>
                    </w:rPr>
                  </w:pPr>
                  <w:r>
                    <w:lastRenderedPageBreak/>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FD40C11"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4DFDA72"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ACBFAF6" w14:textId="77777777" w:rsidR="00B64B28" w:rsidRDefault="00B64B28" w:rsidP="00466496">
                  <w:pPr>
                    <w:rPr>
                      <w:sz w:val="24"/>
                    </w:rPr>
                  </w:pPr>
                  <w:r>
                    <w:t xml:space="preserve">The potentially ambiguous common identifier, such as a human-readable name for the instance. </w:t>
                  </w:r>
                </w:p>
              </w:tc>
            </w:tr>
          </w:tbl>
          <w:p w14:paraId="5A9947DB" w14:textId="77777777" w:rsidR="00B64B28" w:rsidRDefault="00B64B28" w:rsidP="00466496">
            <w:pPr>
              <w:rPr>
                <w:sz w:val="24"/>
              </w:rPr>
            </w:pPr>
          </w:p>
        </w:tc>
      </w:tr>
      <w:tr w:rsidR="00B64B28" w14:paraId="4D0DDB48" w14:textId="77777777" w:rsidTr="00B64B28">
        <w:trPr>
          <w:tblCellSpacing w:w="15" w:type="dxa"/>
        </w:trPr>
        <w:tc>
          <w:tcPr>
            <w:tcW w:w="0" w:type="auto"/>
            <w:vAlign w:val="center"/>
            <w:hideMark/>
          </w:tcPr>
          <w:p w14:paraId="0635201A"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1"/>
              <w:gridCol w:w="1135"/>
              <w:gridCol w:w="1180"/>
              <w:gridCol w:w="4448"/>
            </w:tblGrid>
            <w:tr w:rsidR="00B64B28" w14:paraId="1666AF6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1D3D31"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FC16008"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88E0DF1"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CB993C5" w14:textId="77777777" w:rsidR="00B64B28" w:rsidRDefault="00B64B28" w:rsidP="00466496">
                  <w:pPr>
                    <w:jc w:val="center"/>
                    <w:rPr>
                      <w:b/>
                      <w:bCs/>
                      <w:sz w:val="24"/>
                    </w:rPr>
                  </w:pPr>
                  <w:r>
                    <w:rPr>
                      <w:b/>
                      <w:bCs/>
                    </w:rPr>
                    <w:t>Definition</w:t>
                  </w:r>
                </w:p>
              </w:tc>
            </w:tr>
            <w:tr w:rsidR="00B64B28" w14:paraId="60D09AC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63DD27" w14:textId="77777777" w:rsidR="00B64B28" w:rsidRDefault="004E159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E28201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4642D89"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2339B11" w14:textId="77777777" w:rsidR="00B64B28" w:rsidRDefault="00B64B28" w:rsidP="00466496">
                  <w:pPr>
                    <w:rPr>
                      <w:sz w:val="24"/>
                    </w:rPr>
                  </w:pPr>
                  <w:r>
                    <w:t>A single entry from an ontology or a controlled vocabulary.</w:t>
                  </w:r>
                </w:p>
              </w:tc>
            </w:tr>
          </w:tbl>
          <w:p w14:paraId="3DCF1964" w14:textId="77777777" w:rsidR="00B64B28" w:rsidRDefault="00B64B28" w:rsidP="00466496">
            <w:pPr>
              <w:rPr>
                <w:sz w:val="24"/>
              </w:rPr>
            </w:pPr>
          </w:p>
        </w:tc>
      </w:tr>
      <w:tr w:rsidR="00B64B28" w14:paraId="397CD7A6" w14:textId="77777777" w:rsidTr="00B64B28">
        <w:trPr>
          <w:tblCellSpacing w:w="15" w:type="dxa"/>
        </w:trPr>
        <w:tc>
          <w:tcPr>
            <w:tcW w:w="0" w:type="auto"/>
            <w:vAlign w:val="center"/>
            <w:hideMark/>
          </w:tcPr>
          <w:p w14:paraId="27A23DB6" w14:textId="77777777" w:rsidR="00B64B28" w:rsidRDefault="00B64B28" w:rsidP="00466496">
            <w:pPr>
              <w:rPr>
                <w:sz w:val="24"/>
              </w:rPr>
            </w:pPr>
            <w:r>
              <w:rPr>
                <w:b/>
                <w:bCs/>
              </w:rPr>
              <w:t>Example Context:</w:t>
            </w:r>
          </w:p>
        </w:tc>
        <w:tc>
          <w:tcPr>
            <w:tcW w:w="0" w:type="auto"/>
            <w:vAlign w:val="center"/>
            <w:hideMark/>
          </w:tcPr>
          <w:p w14:paraId="16263FD1" w14:textId="77777777" w:rsidR="00B64B28" w:rsidRPr="00B61B52" w:rsidRDefault="00B64B28" w:rsidP="00466496">
            <w:pPr>
              <w:pStyle w:val="HTMLPreformatted"/>
              <w:rPr>
                <w:rFonts w:cs="Helvetica"/>
                <w:lang w:val="en-GB" w:eastAsia="en-GB"/>
              </w:rPr>
            </w:pPr>
            <w:r w:rsidRPr="00B61B52">
              <w:rPr>
                <w:rFonts w:cs="Helvetica"/>
                <w:lang w:val="en-GB" w:eastAsia="en-GB"/>
              </w:rPr>
              <w:t>&lt;Measure id="Measure_Error"&gt;</w:t>
            </w:r>
          </w:p>
          <w:p w14:paraId="546B007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27" cvRef="PSI-MS" unitCvRef="PSI-MS" unitName="m/z" unitAccession="MS:1000040" name="product ion m/z error"/&gt;</w:t>
            </w:r>
          </w:p>
          <w:p w14:paraId="27FD3F94" w14:textId="77777777" w:rsidR="00B64B28" w:rsidRPr="00B61B52" w:rsidRDefault="00B64B28" w:rsidP="00466496">
            <w:pPr>
              <w:pStyle w:val="HTMLPreformatted"/>
              <w:rPr>
                <w:rFonts w:cs="Helvetica"/>
                <w:lang w:val="en-GB" w:eastAsia="en-GB"/>
              </w:rPr>
            </w:pPr>
            <w:r w:rsidRPr="00B61B52">
              <w:rPr>
                <w:rFonts w:cs="Helvetica"/>
                <w:lang w:val="en-GB" w:eastAsia="en-GB"/>
              </w:rPr>
              <w:t>&lt;/Measure&gt;</w:t>
            </w:r>
          </w:p>
        </w:tc>
      </w:tr>
      <w:tr w:rsidR="00B64B28" w14:paraId="0AAEBA20" w14:textId="77777777" w:rsidTr="00B64B28">
        <w:trPr>
          <w:tblCellSpacing w:w="15" w:type="dxa"/>
        </w:trPr>
        <w:tc>
          <w:tcPr>
            <w:tcW w:w="0" w:type="auto"/>
            <w:vAlign w:val="center"/>
            <w:hideMark/>
          </w:tcPr>
          <w:p w14:paraId="0569CEB4" w14:textId="77777777" w:rsidR="00B64B28" w:rsidRDefault="00B64B28" w:rsidP="00466496">
            <w:pPr>
              <w:rPr>
                <w:sz w:val="24"/>
              </w:rPr>
            </w:pPr>
            <w:r>
              <w:rPr>
                <w:b/>
                <w:bCs/>
              </w:rPr>
              <w:t>cvParam Mapping Rules:</w:t>
            </w:r>
          </w:p>
        </w:tc>
        <w:tc>
          <w:tcPr>
            <w:tcW w:w="0" w:type="auto"/>
            <w:vAlign w:val="center"/>
            <w:hideMark/>
          </w:tcPr>
          <w:p w14:paraId="472B893C"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AnalysisData/SpectrumIdentificationList/FragmentationTable/Measure</w:t>
            </w:r>
          </w:p>
          <w:p w14:paraId="6C3CA553"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226 (</w:t>
            </w:r>
            <w:r w:rsidRPr="00B61B52">
              <w:rPr>
                <w:rStyle w:val="popup"/>
                <w:rFonts w:cs="Helvetica"/>
                <w:lang w:val="en-GB" w:eastAsia="en-GB"/>
              </w:rPr>
              <w:t>product ion intensity</w:t>
            </w:r>
            <w:r w:rsidRPr="00B61B52">
              <w:rPr>
                <w:rFonts w:cs="Helvetica"/>
                <w:lang w:val="en-GB" w:eastAsia="en-GB"/>
              </w:rPr>
              <w:t>) only once</w:t>
            </w:r>
          </w:p>
          <w:p w14:paraId="6D9F5BE2"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225 (</w:t>
            </w:r>
            <w:r w:rsidRPr="00B61B52">
              <w:rPr>
                <w:rStyle w:val="popup"/>
                <w:rFonts w:cs="Helvetica"/>
                <w:lang w:val="en-GB" w:eastAsia="en-GB"/>
              </w:rPr>
              <w:t>product ion m/z</w:t>
            </w:r>
            <w:r w:rsidRPr="00B61B52">
              <w:rPr>
                <w:rFonts w:cs="Helvetica"/>
                <w:lang w:val="en-GB" w:eastAsia="en-GB"/>
              </w:rPr>
              <w:t>) only once</w:t>
            </w:r>
          </w:p>
          <w:p w14:paraId="1594DB53"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227 (</w:t>
            </w:r>
            <w:r w:rsidRPr="00B61B52">
              <w:rPr>
                <w:rStyle w:val="popup"/>
                <w:rFonts w:cs="Helvetica"/>
                <w:lang w:val="en-GB" w:eastAsia="en-GB"/>
              </w:rPr>
              <w:t>product ion m/z error</w:t>
            </w:r>
            <w:r w:rsidRPr="00B61B52">
              <w:rPr>
                <w:rFonts w:cs="Helvetica"/>
                <w:lang w:val="en-GB" w:eastAsia="en-GB"/>
              </w:rPr>
              <w:t>) only once</w:t>
            </w:r>
          </w:p>
        </w:tc>
      </w:tr>
      <w:tr w:rsidR="00B64B28" w14:paraId="0CEC1C98" w14:textId="77777777" w:rsidTr="00B64B28">
        <w:trPr>
          <w:tblCellSpacing w:w="15" w:type="dxa"/>
        </w:trPr>
        <w:tc>
          <w:tcPr>
            <w:tcW w:w="0" w:type="auto"/>
            <w:vAlign w:val="center"/>
            <w:hideMark/>
          </w:tcPr>
          <w:p w14:paraId="6C270F3A" w14:textId="77777777" w:rsidR="00B64B28" w:rsidRDefault="00B64B28" w:rsidP="00466496">
            <w:pPr>
              <w:rPr>
                <w:sz w:val="24"/>
              </w:rPr>
            </w:pPr>
            <w:r>
              <w:rPr>
                <w:b/>
                <w:bCs/>
              </w:rPr>
              <w:t>Example cvParams:</w:t>
            </w:r>
          </w:p>
        </w:tc>
        <w:tc>
          <w:tcPr>
            <w:tcW w:w="0" w:type="auto"/>
            <w:vAlign w:val="center"/>
            <w:hideMark/>
          </w:tcPr>
          <w:p w14:paraId="3180075A" w14:textId="77777777" w:rsidR="00B64B28" w:rsidRPr="00B61B52" w:rsidRDefault="00B64B28" w:rsidP="00466496">
            <w:pPr>
              <w:pStyle w:val="HTMLPreformatted"/>
              <w:rPr>
                <w:rFonts w:cs="Helvetica"/>
                <w:lang w:val="en-GB" w:eastAsia="en-GB"/>
              </w:rPr>
            </w:pPr>
            <w:r w:rsidRPr="00B61B52">
              <w:rPr>
                <w:rFonts w:cs="Helvetica"/>
                <w:lang w:val="en-GB" w:eastAsia="en-GB"/>
              </w:rPr>
              <w:t>&lt;cvParam cvRef="PSI-MS" accession="MS:1001225" name="product ion m/z"/&gt;</w:t>
            </w:r>
          </w:p>
          <w:p w14:paraId="17A6D519" w14:textId="77777777" w:rsidR="00B64B28" w:rsidRPr="00B61B52" w:rsidRDefault="00B64B28" w:rsidP="00466496">
            <w:pPr>
              <w:pStyle w:val="HTMLPreformatted"/>
              <w:rPr>
                <w:rFonts w:cs="Helvetica"/>
                <w:lang w:val="en-GB" w:eastAsia="en-GB"/>
              </w:rPr>
            </w:pPr>
            <w:r w:rsidRPr="00B61B52">
              <w:rPr>
                <w:rFonts w:cs="Helvetica"/>
                <w:lang w:val="en-GB" w:eastAsia="en-GB"/>
              </w:rPr>
              <w:t>&lt;cvParam cvRef="PSI-MS" accession="MS:1001226" name="product ion intensity"/&gt;</w:t>
            </w:r>
          </w:p>
          <w:p w14:paraId="7649EBE8" w14:textId="77777777" w:rsidR="00B64B28" w:rsidRPr="00B61B52" w:rsidRDefault="00B64B28" w:rsidP="00466496">
            <w:pPr>
              <w:pStyle w:val="HTMLPreformatted"/>
              <w:rPr>
                <w:rFonts w:cs="Helvetica"/>
                <w:lang w:val="en-GB" w:eastAsia="en-GB"/>
              </w:rPr>
            </w:pPr>
            <w:r w:rsidRPr="00B61B52">
              <w:rPr>
                <w:rFonts w:cs="Helvetica"/>
                <w:lang w:val="en-GB" w:eastAsia="en-GB"/>
              </w:rPr>
              <w:t>&lt;cvParam cvRef="PSI-MS" accession="MS:1001227" name="product ion m/z error"</w:t>
            </w:r>
          </w:p>
        </w:tc>
      </w:tr>
    </w:tbl>
    <w:p w14:paraId="5911A9B1" w14:textId="77777777" w:rsidR="00B64B28" w:rsidRDefault="00B64B28" w:rsidP="00466496"/>
    <w:p w14:paraId="15A7C72A" w14:textId="77777777" w:rsidR="00B64B28" w:rsidRDefault="00B64B28" w:rsidP="00466496">
      <w:pPr>
        <w:pStyle w:val="Heading2"/>
      </w:pPr>
      <w:bookmarkStart w:id="157" w:name="_Toc453235381"/>
      <w:r>
        <w:t>Element &lt;</w:t>
      </w:r>
      <w:bookmarkStart w:id="158" w:name="Modification"/>
      <w:r>
        <w:t>Modification</w:t>
      </w:r>
      <w:bookmarkEnd w:id="158"/>
      <w:r>
        <w:t>&gt;</w:t>
      </w:r>
      <w:bookmarkEnd w:id="15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6"/>
        <w:gridCol w:w="8606"/>
      </w:tblGrid>
      <w:tr w:rsidR="00B64B28" w14:paraId="5A30AAC7" w14:textId="77777777" w:rsidTr="00B64B28">
        <w:trPr>
          <w:tblCellSpacing w:w="15" w:type="dxa"/>
        </w:trPr>
        <w:tc>
          <w:tcPr>
            <w:tcW w:w="0" w:type="auto"/>
            <w:vAlign w:val="center"/>
            <w:hideMark/>
          </w:tcPr>
          <w:p w14:paraId="60906442" w14:textId="77777777" w:rsidR="00B64B28" w:rsidRDefault="00B64B28" w:rsidP="00466496">
            <w:pPr>
              <w:rPr>
                <w:sz w:val="24"/>
              </w:rPr>
            </w:pPr>
            <w:r>
              <w:rPr>
                <w:b/>
                <w:bCs/>
              </w:rPr>
              <w:t>Definition:</w:t>
            </w:r>
          </w:p>
        </w:tc>
        <w:tc>
          <w:tcPr>
            <w:tcW w:w="0" w:type="auto"/>
            <w:vAlign w:val="center"/>
            <w:hideMark/>
          </w:tcPr>
          <w:p w14:paraId="1E631531" w14:textId="77777777" w:rsidR="00B64B28" w:rsidRDefault="00B64B28" w:rsidP="00466496">
            <w:pPr>
              <w:rPr>
                <w:sz w:val="24"/>
              </w:rPr>
            </w:pPr>
            <w:r>
              <w:t xml:space="preserve">A molecule modification specification. If n modifications have been found on a peptide, there should be n instances of Modification. If multiple modifications are provided as cvParams, it is assumed that the modification is ambiguous i.e. one modification or another. A cvParam MUST be provided with the identification of the modification sourced from a suitable CV e.g. UNIMOD. If the modification is not present in the CV (and this will be checked by the semantic validator within a given tolerance window), there is a “unknown modification” CV term that MUST be used instead. A neutral loss should be defined as an additional CVParam within Modification. If more complex information should be given about neutral losses (such as presence/absence on particular product ions), this can additionally be encoded within the FragmentationArray. </w:t>
            </w:r>
          </w:p>
        </w:tc>
      </w:tr>
      <w:tr w:rsidR="00B64B28" w14:paraId="3046CCEF" w14:textId="77777777" w:rsidTr="00B64B28">
        <w:trPr>
          <w:tblCellSpacing w:w="15" w:type="dxa"/>
        </w:trPr>
        <w:tc>
          <w:tcPr>
            <w:tcW w:w="0" w:type="auto"/>
            <w:vAlign w:val="center"/>
            <w:hideMark/>
          </w:tcPr>
          <w:p w14:paraId="1814740E" w14:textId="77777777" w:rsidR="00B64B28" w:rsidRDefault="00B64B28" w:rsidP="00466496">
            <w:pPr>
              <w:rPr>
                <w:sz w:val="24"/>
              </w:rPr>
            </w:pPr>
            <w:r>
              <w:rPr>
                <w:b/>
                <w:bCs/>
              </w:rPr>
              <w:t>Type:</w:t>
            </w:r>
          </w:p>
        </w:tc>
        <w:tc>
          <w:tcPr>
            <w:tcW w:w="0" w:type="auto"/>
            <w:vAlign w:val="center"/>
            <w:hideMark/>
          </w:tcPr>
          <w:p w14:paraId="63B4F5CE" w14:textId="77777777" w:rsidR="00B64B28" w:rsidRDefault="00B64B28" w:rsidP="00466496">
            <w:pPr>
              <w:rPr>
                <w:sz w:val="24"/>
              </w:rPr>
            </w:pPr>
            <w:r>
              <w:t xml:space="preserve">ModificationType </w:t>
            </w:r>
          </w:p>
        </w:tc>
      </w:tr>
      <w:tr w:rsidR="00B64B28" w14:paraId="18314E4E" w14:textId="77777777" w:rsidTr="00B64B28">
        <w:trPr>
          <w:tblCellSpacing w:w="15" w:type="dxa"/>
        </w:trPr>
        <w:tc>
          <w:tcPr>
            <w:tcW w:w="0" w:type="auto"/>
            <w:vAlign w:val="center"/>
            <w:hideMark/>
          </w:tcPr>
          <w:p w14:paraId="2730B249"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29"/>
              <w:gridCol w:w="1080"/>
              <w:gridCol w:w="791"/>
              <w:gridCol w:w="4415"/>
            </w:tblGrid>
            <w:tr w:rsidR="00B64B28" w14:paraId="3C4DA1D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2345C9C"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DD18816"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5EB5C4"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E70111F" w14:textId="77777777" w:rsidR="00B64B28" w:rsidRDefault="00B64B28" w:rsidP="00466496">
                  <w:pPr>
                    <w:jc w:val="center"/>
                    <w:rPr>
                      <w:b/>
                      <w:bCs/>
                      <w:sz w:val="24"/>
                    </w:rPr>
                  </w:pPr>
                  <w:r>
                    <w:rPr>
                      <w:b/>
                      <w:bCs/>
                    </w:rPr>
                    <w:t>Definition</w:t>
                  </w:r>
                </w:p>
              </w:tc>
            </w:tr>
            <w:tr w:rsidR="00B64B28" w14:paraId="109C72D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4664D7" w14:textId="77777777" w:rsidR="00B64B28" w:rsidRDefault="00B64B28" w:rsidP="00466496">
                  <w:pPr>
                    <w:rPr>
                      <w:sz w:val="24"/>
                    </w:rPr>
                  </w:pPr>
                  <w:r>
                    <w:t>avg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6C973444" w14:textId="77777777" w:rsidR="00B64B28" w:rsidRDefault="00B64B28" w:rsidP="00466496">
                  <w:pPr>
                    <w:rPr>
                      <w:sz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7FBCFC5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0290473" w14:textId="77777777" w:rsidR="00B64B28" w:rsidRDefault="00B64B28" w:rsidP="00466496">
                  <w:pPr>
                    <w:rPr>
                      <w:sz w:val="24"/>
                    </w:rPr>
                  </w:pPr>
                  <w:r>
                    <w:t xml:space="preserve">Atomic mass delta considering the natural distribution of isotopes in Daltons. </w:t>
                  </w:r>
                </w:p>
              </w:tc>
            </w:tr>
            <w:tr w:rsidR="00B64B28" w14:paraId="614BF0B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CEE6B62" w14:textId="77777777" w:rsidR="00B64B28" w:rsidRDefault="00B64B28" w:rsidP="00466496">
                  <w:pPr>
                    <w:rPr>
                      <w:sz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419A812B"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F5A1E0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F3F7A85" w14:textId="77777777" w:rsidR="00B64B28" w:rsidRDefault="00B64B28" w:rsidP="00D60965">
                  <w:pPr>
                    <w:rPr>
                      <w:sz w:val="24"/>
                    </w:rPr>
                  </w:pPr>
                  <w:r>
                    <w:t>Location of the modification within the peptide - position in peptide sequence, counted from the N-terminus residue, starting at position 1. Specific modifications to the N-terminus should be given the location 0. Modification to the C-terminus should be given as peptide length + 1.</w:t>
                  </w:r>
                  <w:r w:rsidR="00D60965">
                    <w:t xml:space="preserve"> </w:t>
                  </w:r>
                  <w:r w:rsidR="00D60965" w:rsidRPr="00D60965">
                    <w:t>If the modification location is unknown e.g. for PMF data, this attribute should be omitted.</w:t>
                  </w:r>
                  <w:r>
                    <w:t xml:space="preserve"> </w:t>
                  </w:r>
                </w:p>
              </w:tc>
            </w:tr>
            <w:tr w:rsidR="00B64B28" w14:paraId="5E51E4A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5EA9B9" w14:textId="77777777" w:rsidR="00B64B28" w:rsidRDefault="00B64B28" w:rsidP="00466496">
                  <w:pPr>
                    <w:rPr>
                      <w:sz w:val="24"/>
                    </w:rPr>
                  </w:pPr>
                  <w:r>
                    <w:t>monoisotopic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7FA1E0BD" w14:textId="77777777" w:rsidR="00B64B28" w:rsidRDefault="00B64B28" w:rsidP="00466496">
                  <w:pPr>
                    <w:rPr>
                      <w:sz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0037BE4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58A865F" w14:textId="77777777" w:rsidR="00B64B28" w:rsidRDefault="00B64B28" w:rsidP="00466496">
                  <w:pPr>
                    <w:rPr>
                      <w:sz w:val="24"/>
                    </w:rPr>
                  </w:pPr>
                  <w:r>
                    <w:t xml:space="preserve">Atomic mass delta when assuming only the most common isotope of elements in Daltons. </w:t>
                  </w:r>
                </w:p>
              </w:tc>
            </w:tr>
            <w:tr w:rsidR="00B64B28" w14:paraId="6738FFD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BD7905" w14:textId="77777777" w:rsidR="00B64B28" w:rsidRDefault="00B64B28" w:rsidP="00466496">
                  <w:pPr>
                    <w:rPr>
                      <w:sz w:val="24"/>
                    </w:rPr>
                  </w:pPr>
                  <w:r>
                    <w:t>resid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2DD85796" w14:textId="77777777" w:rsidR="00B64B28" w:rsidRDefault="00B64B28" w:rsidP="00466496">
                  <w:pPr>
                    <w:rPr>
                      <w:sz w:val="24"/>
                    </w:rPr>
                  </w:pPr>
                  <w:r>
                    <w:t>listOfCha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FA4D3C2"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15C9124" w14:textId="77777777" w:rsidR="00B64B28" w:rsidRDefault="00B64B28" w:rsidP="00466496">
                  <w:pPr>
                    <w:rPr>
                      <w:sz w:val="24"/>
                    </w:rPr>
                  </w:pPr>
                  <w:r>
                    <w:t xml:space="preserve">Specification of the residue (amino acid) on which the modification occurs. If multiple values are given, it is assumed that the exact residue modified is unknown i.e. the modification is to ONE of the residues listed. Multiple residues would usually only be specified for PMF data. </w:t>
                  </w:r>
                </w:p>
              </w:tc>
            </w:tr>
          </w:tbl>
          <w:p w14:paraId="10BC05A5" w14:textId="77777777" w:rsidR="00B64B28" w:rsidRDefault="00B64B28" w:rsidP="00466496">
            <w:pPr>
              <w:rPr>
                <w:sz w:val="24"/>
              </w:rPr>
            </w:pPr>
          </w:p>
        </w:tc>
      </w:tr>
      <w:tr w:rsidR="00B64B28" w14:paraId="20789D4C" w14:textId="77777777" w:rsidTr="00B64B28">
        <w:trPr>
          <w:tblCellSpacing w:w="15" w:type="dxa"/>
        </w:trPr>
        <w:tc>
          <w:tcPr>
            <w:tcW w:w="0" w:type="auto"/>
            <w:vAlign w:val="center"/>
            <w:hideMark/>
          </w:tcPr>
          <w:p w14:paraId="3695C520"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5"/>
              <w:gridCol w:w="1135"/>
              <w:gridCol w:w="1180"/>
              <w:gridCol w:w="4475"/>
            </w:tblGrid>
            <w:tr w:rsidR="00B64B28" w14:paraId="2A2211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B83EB5"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94A76AC"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8B7AB48"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932BA4D" w14:textId="77777777" w:rsidR="00B64B28" w:rsidRDefault="00B64B28" w:rsidP="00466496">
                  <w:pPr>
                    <w:jc w:val="center"/>
                    <w:rPr>
                      <w:b/>
                      <w:bCs/>
                      <w:sz w:val="24"/>
                    </w:rPr>
                  </w:pPr>
                  <w:r>
                    <w:rPr>
                      <w:b/>
                      <w:bCs/>
                    </w:rPr>
                    <w:t>Definition</w:t>
                  </w:r>
                </w:p>
              </w:tc>
            </w:tr>
            <w:tr w:rsidR="00B64B28" w14:paraId="6719B3C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FEEEEB" w14:textId="77777777" w:rsidR="00B64B28" w:rsidRDefault="004E159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A20AACE"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245570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927CE14" w14:textId="77777777" w:rsidR="00B64B28" w:rsidRDefault="00B64B28" w:rsidP="00466496">
                  <w:pPr>
                    <w:rPr>
                      <w:sz w:val="24"/>
                    </w:rPr>
                  </w:pPr>
                  <w:r>
                    <w:t>A single entry from an ontology or a controlled vocabulary.</w:t>
                  </w:r>
                </w:p>
              </w:tc>
            </w:tr>
          </w:tbl>
          <w:p w14:paraId="6011A876" w14:textId="77777777" w:rsidR="00B64B28" w:rsidRDefault="00B64B28" w:rsidP="00466496">
            <w:pPr>
              <w:rPr>
                <w:sz w:val="24"/>
              </w:rPr>
            </w:pPr>
          </w:p>
        </w:tc>
      </w:tr>
      <w:tr w:rsidR="00B64B28" w14:paraId="52456256" w14:textId="77777777" w:rsidTr="00B64B28">
        <w:trPr>
          <w:tblCellSpacing w:w="15" w:type="dxa"/>
        </w:trPr>
        <w:tc>
          <w:tcPr>
            <w:tcW w:w="0" w:type="auto"/>
            <w:vAlign w:val="center"/>
            <w:hideMark/>
          </w:tcPr>
          <w:p w14:paraId="4E372BB3" w14:textId="77777777" w:rsidR="00B64B28" w:rsidRDefault="00B64B28" w:rsidP="00466496">
            <w:pPr>
              <w:rPr>
                <w:sz w:val="24"/>
              </w:rPr>
            </w:pPr>
            <w:r>
              <w:rPr>
                <w:b/>
                <w:bCs/>
              </w:rPr>
              <w:lastRenderedPageBreak/>
              <w:t>Example Context:</w:t>
            </w:r>
          </w:p>
        </w:tc>
        <w:tc>
          <w:tcPr>
            <w:tcW w:w="0" w:type="auto"/>
            <w:vAlign w:val="center"/>
            <w:hideMark/>
          </w:tcPr>
          <w:p w14:paraId="3594499F" w14:textId="77777777" w:rsidR="00B64B28" w:rsidRPr="00B61B52" w:rsidRDefault="00B64B28" w:rsidP="00466496">
            <w:pPr>
              <w:pStyle w:val="HTMLPreformatted"/>
              <w:rPr>
                <w:rFonts w:cs="Helvetica"/>
                <w:lang w:val="en-GB" w:eastAsia="en-GB"/>
              </w:rPr>
            </w:pPr>
            <w:r w:rsidRPr="00B61B52">
              <w:rPr>
                <w:rFonts w:cs="Helvetica"/>
                <w:lang w:val="en-GB" w:eastAsia="en-GB"/>
              </w:rPr>
              <w:t>&lt;Modification location="11" residues="M" monoisotopicMassDelta="15.994915"&gt;</w:t>
            </w:r>
          </w:p>
          <w:p w14:paraId="14D9193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UNIMOD:35" name="Oxidation" cvRef="UNIMOD"/&gt;</w:t>
            </w:r>
          </w:p>
          <w:p w14:paraId="67A89B7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524" name="fragment neutral loss" cvRef="PSI-MS"</w:t>
            </w:r>
          </w:p>
          <w:p w14:paraId="4A60C0D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alue="63.998285" unitAccession="UO:0000221" unitName="dalton" unitCvRef="UO"/&gt;</w:t>
            </w:r>
          </w:p>
          <w:p w14:paraId="7CD353DE" w14:textId="77777777" w:rsidR="00B64B28" w:rsidRPr="00B61B52" w:rsidRDefault="00B64B28" w:rsidP="00466496">
            <w:pPr>
              <w:pStyle w:val="HTMLPreformatted"/>
              <w:rPr>
                <w:rFonts w:cs="Helvetica"/>
                <w:lang w:val="en-GB" w:eastAsia="en-GB"/>
              </w:rPr>
            </w:pPr>
            <w:r w:rsidRPr="00B61B52">
              <w:rPr>
                <w:rFonts w:cs="Helvetica"/>
                <w:lang w:val="en-GB" w:eastAsia="en-GB"/>
              </w:rPr>
              <w:t>&lt;/Modification&gt;</w:t>
            </w:r>
          </w:p>
        </w:tc>
      </w:tr>
      <w:tr w:rsidR="00B64B28" w14:paraId="4045B4B5" w14:textId="77777777" w:rsidTr="00B64B28">
        <w:trPr>
          <w:tblCellSpacing w:w="15" w:type="dxa"/>
        </w:trPr>
        <w:tc>
          <w:tcPr>
            <w:tcW w:w="0" w:type="auto"/>
            <w:vAlign w:val="center"/>
            <w:hideMark/>
          </w:tcPr>
          <w:p w14:paraId="4ADA4C4B" w14:textId="77777777" w:rsidR="00B64B28" w:rsidRDefault="00B64B28" w:rsidP="00466496">
            <w:pPr>
              <w:rPr>
                <w:sz w:val="24"/>
              </w:rPr>
            </w:pPr>
            <w:r>
              <w:rPr>
                <w:b/>
                <w:bCs/>
              </w:rPr>
              <w:t>Example cvParams:</w:t>
            </w:r>
          </w:p>
        </w:tc>
        <w:tc>
          <w:tcPr>
            <w:tcW w:w="0" w:type="auto"/>
            <w:vAlign w:val="center"/>
            <w:hideMark/>
          </w:tcPr>
          <w:p w14:paraId="33ADA4ED"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UNIMOD:4" name="Carbamidomethyl" cvRef="UNIMOD"/&gt;</w:t>
            </w:r>
          </w:p>
          <w:p w14:paraId="279CDD1C"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UNIMOD:35" name="Oxidation" cvRef="UNIMOD"/&gt;</w:t>
            </w:r>
          </w:p>
          <w:p w14:paraId="47DB39D0"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524" name="fragment neutral loss" cvRef="PSI-MS" value="0"</w:t>
            </w:r>
          </w:p>
        </w:tc>
      </w:tr>
    </w:tbl>
    <w:p w14:paraId="4D325CEB" w14:textId="77777777" w:rsidR="00B64B28" w:rsidRDefault="00B64B28" w:rsidP="00466496"/>
    <w:p w14:paraId="2023830F" w14:textId="77777777" w:rsidR="00B64B28" w:rsidRDefault="00B64B28" w:rsidP="00466496">
      <w:pPr>
        <w:pStyle w:val="Heading2"/>
      </w:pPr>
      <w:bookmarkStart w:id="159" w:name="_Toc453235382"/>
      <w:r>
        <w:t>Element &lt;</w:t>
      </w:r>
      <w:bookmarkStart w:id="160" w:name="ModificationParams"/>
      <w:r>
        <w:t>ModificationParams</w:t>
      </w:r>
      <w:bookmarkEnd w:id="160"/>
      <w:r>
        <w:t>&gt;</w:t>
      </w:r>
      <w:bookmarkEnd w:id="15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0"/>
        <w:gridCol w:w="8592"/>
      </w:tblGrid>
      <w:tr w:rsidR="00B64B28" w14:paraId="6D734D78" w14:textId="77777777" w:rsidTr="00B64B28">
        <w:trPr>
          <w:tblCellSpacing w:w="15" w:type="dxa"/>
        </w:trPr>
        <w:tc>
          <w:tcPr>
            <w:tcW w:w="0" w:type="auto"/>
            <w:vAlign w:val="center"/>
            <w:hideMark/>
          </w:tcPr>
          <w:p w14:paraId="0D678834" w14:textId="77777777" w:rsidR="00B64B28" w:rsidRDefault="00B64B28" w:rsidP="00466496">
            <w:pPr>
              <w:rPr>
                <w:sz w:val="24"/>
              </w:rPr>
            </w:pPr>
            <w:r>
              <w:rPr>
                <w:b/>
                <w:bCs/>
              </w:rPr>
              <w:t>Definition:</w:t>
            </w:r>
          </w:p>
        </w:tc>
        <w:tc>
          <w:tcPr>
            <w:tcW w:w="0" w:type="auto"/>
            <w:vAlign w:val="center"/>
            <w:hideMark/>
          </w:tcPr>
          <w:p w14:paraId="57E0FDBE" w14:textId="77777777" w:rsidR="00B64B28" w:rsidRDefault="00B64B28" w:rsidP="00466496">
            <w:pPr>
              <w:rPr>
                <w:sz w:val="24"/>
              </w:rPr>
            </w:pPr>
            <w:r>
              <w:t xml:space="preserve">The specification of static/variable modifications (e.g. Oxidation of Methionine) that are to be considered in the spectra search. </w:t>
            </w:r>
          </w:p>
        </w:tc>
      </w:tr>
      <w:tr w:rsidR="00B64B28" w14:paraId="3A698E83" w14:textId="77777777" w:rsidTr="00B64B28">
        <w:trPr>
          <w:tblCellSpacing w:w="15" w:type="dxa"/>
        </w:trPr>
        <w:tc>
          <w:tcPr>
            <w:tcW w:w="0" w:type="auto"/>
            <w:vAlign w:val="center"/>
            <w:hideMark/>
          </w:tcPr>
          <w:p w14:paraId="7B6FE090" w14:textId="77777777" w:rsidR="00B64B28" w:rsidRDefault="00B64B28" w:rsidP="00466496">
            <w:pPr>
              <w:rPr>
                <w:sz w:val="24"/>
              </w:rPr>
            </w:pPr>
            <w:r>
              <w:rPr>
                <w:b/>
                <w:bCs/>
              </w:rPr>
              <w:t>Type:</w:t>
            </w:r>
          </w:p>
        </w:tc>
        <w:tc>
          <w:tcPr>
            <w:tcW w:w="0" w:type="auto"/>
            <w:vAlign w:val="center"/>
            <w:hideMark/>
          </w:tcPr>
          <w:p w14:paraId="0E06EAC7" w14:textId="77777777" w:rsidR="00B64B28" w:rsidRDefault="00B64B28" w:rsidP="00466496">
            <w:pPr>
              <w:rPr>
                <w:sz w:val="24"/>
              </w:rPr>
            </w:pPr>
            <w:r>
              <w:t xml:space="preserve">ModificationParamsType </w:t>
            </w:r>
          </w:p>
        </w:tc>
      </w:tr>
      <w:tr w:rsidR="00B64B28" w14:paraId="3881FCC6" w14:textId="77777777" w:rsidTr="00B64B28">
        <w:trPr>
          <w:tblCellSpacing w:w="15" w:type="dxa"/>
        </w:trPr>
        <w:tc>
          <w:tcPr>
            <w:tcW w:w="0" w:type="auto"/>
            <w:vAlign w:val="center"/>
            <w:hideMark/>
          </w:tcPr>
          <w:p w14:paraId="7E8D1698" w14:textId="77777777" w:rsidR="00B64B28" w:rsidRDefault="00B64B28" w:rsidP="00466496">
            <w:pPr>
              <w:rPr>
                <w:sz w:val="24"/>
              </w:rPr>
            </w:pPr>
            <w:r>
              <w:rPr>
                <w:b/>
                <w:bCs/>
              </w:rPr>
              <w:t>Attributes:</w:t>
            </w:r>
          </w:p>
        </w:tc>
        <w:tc>
          <w:tcPr>
            <w:tcW w:w="0" w:type="auto"/>
            <w:vAlign w:val="center"/>
            <w:hideMark/>
          </w:tcPr>
          <w:p w14:paraId="05A8D1B7" w14:textId="77777777" w:rsidR="00B64B28" w:rsidRDefault="00B64B28" w:rsidP="00466496">
            <w:pPr>
              <w:rPr>
                <w:sz w:val="24"/>
              </w:rPr>
            </w:pPr>
            <w:r>
              <w:t>none</w:t>
            </w:r>
          </w:p>
        </w:tc>
      </w:tr>
      <w:tr w:rsidR="00B64B28" w14:paraId="2288CE08" w14:textId="77777777" w:rsidTr="00B64B28">
        <w:trPr>
          <w:tblCellSpacing w:w="15" w:type="dxa"/>
        </w:trPr>
        <w:tc>
          <w:tcPr>
            <w:tcW w:w="0" w:type="auto"/>
            <w:vAlign w:val="center"/>
            <w:hideMark/>
          </w:tcPr>
          <w:p w14:paraId="6DCB009C"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13"/>
              <w:gridCol w:w="1135"/>
              <w:gridCol w:w="1180"/>
              <w:gridCol w:w="4373"/>
            </w:tblGrid>
            <w:tr w:rsidR="00B64B28" w14:paraId="7C208B0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E341DB"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C6238A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F249DE3"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AC9D5ED" w14:textId="77777777" w:rsidR="00B64B28" w:rsidRDefault="00B64B28" w:rsidP="00466496">
                  <w:pPr>
                    <w:jc w:val="center"/>
                    <w:rPr>
                      <w:b/>
                      <w:bCs/>
                      <w:sz w:val="24"/>
                    </w:rPr>
                  </w:pPr>
                  <w:r>
                    <w:rPr>
                      <w:b/>
                      <w:bCs/>
                    </w:rPr>
                    <w:t>Definition</w:t>
                  </w:r>
                </w:p>
              </w:tc>
            </w:tr>
            <w:tr w:rsidR="00B64B28" w14:paraId="117E2B3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781C87C" w14:textId="77777777" w:rsidR="00B64B28" w:rsidRDefault="004E159A" w:rsidP="00466496">
                  <w:pPr>
                    <w:rPr>
                      <w:sz w:val="24"/>
                    </w:rPr>
                  </w:pPr>
                  <w:hyperlink w:anchor="SearchModification" w:history="1">
                    <w:r w:rsidR="00B64B28">
                      <w:rPr>
                        <w:rStyle w:val="Hyperlink"/>
                      </w:rPr>
                      <w:t>Search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8F5012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A3A39A5"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6C227CF" w14:textId="77777777" w:rsidR="00B64B28" w:rsidRDefault="00B64B28" w:rsidP="00466496">
                  <w:pPr>
                    <w:rPr>
                      <w:sz w:val="24"/>
                    </w:rPr>
                  </w:pPr>
                  <w:r>
                    <w:t xml:space="preserve">Specification of a search modification as parameter for a spectra search. Contains the name of the modification, the mass, the specificity and whether it is a static modification. </w:t>
                  </w:r>
                </w:p>
              </w:tc>
            </w:tr>
          </w:tbl>
          <w:p w14:paraId="304D5A2A" w14:textId="77777777" w:rsidR="00B64B28" w:rsidRDefault="00B64B28" w:rsidP="00466496">
            <w:pPr>
              <w:rPr>
                <w:sz w:val="24"/>
              </w:rPr>
            </w:pPr>
          </w:p>
        </w:tc>
      </w:tr>
      <w:tr w:rsidR="00B64B28" w14:paraId="14FC5982" w14:textId="77777777" w:rsidTr="00B64B28">
        <w:trPr>
          <w:tblCellSpacing w:w="15" w:type="dxa"/>
        </w:trPr>
        <w:tc>
          <w:tcPr>
            <w:tcW w:w="0" w:type="auto"/>
            <w:vAlign w:val="center"/>
            <w:hideMark/>
          </w:tcPr>
          <w:p w14:paraId="7554DB66" w14:textId="77777777" w:rsidR="00B64B28" w:rsidRDefault="00B64B28" w:rsidP="00466496">
            <w:pPr>
              <w:rPr>
                <w:sz w:val="24"/>
              </w:rPr>
            </w:pPr>
            <w:r>
              <w:rPr>
                <w:b/>
                <w:bCs/>
              </w:rPr>
              <w:t>Example Context:</w:t>
            </w:r>
          </w:p>
        </w:tc>
        <w:tc>
          <w:tcPr>
            <w:tcW w:w="0" w:type="auto"/>
            <w:vAlign w:val="center"/>
            <w:hideMark/>
          </w:tcPr>
          <w:p w14:paraId="5371D7BB" w14:textId="77777777" w:rsidR="00B64B28" w:rsidRPr="00B61B52" w:rsidRDefault="00B64B28" w:rsidP="00466496">
            <w:pPr>
              <w:pStyle w:val="HTMLPreformatted"/>
              <w:rPr>
                <w:rFonts w:cs="Helvetica"/>
                <w:lang w:val="en-GB" w:eastAsia="en-GB"/>
              </w:rPr>
            </w:pPr>
            <w:r w:rsidRPr="00B61B52">
              <w:rPr>
                <w:rFonts w:cs="Helvetica"/>
                <w:lang w:val="en-GB" w:eastAsia="en-GB"/>
              </w:rPr>
              <w:t>&lt;ModificationParams&gt;</w:t>
            </w:r>
          </w:p>
          <w:p w14:paraId="516E0E8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Modification residues="C" massDelta="57.021465" fixedMod="true"&gt;</w:t>
            </w:r>
          </w:p>
          <w:p w14:paraId="06312D7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UNIMOD:4" cvRef="UNIMOD" name="Carbamidomethyl"/&gt;</w:t>
            </w:r>
          </w:p>
          <w:p w14:paraId="27A9D37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Modification&gt;</w:t>
            </w:r>
          </w:p>
          <w:p w14:paraId="3922870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Modification residues="M" massDelta="15.994915" fixedMod="false"&gt;</w:t>
            </w:r>
          </w:p>
          <w:p w14:paraId="7CA1CDC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UNIMOD:35" cvRef="UNIMOD" name="Oxidation"/&gt;</w:t>
            </w:r>
          </w:p>
          <w:p w14:paraId="665F859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Modification&gt;</w:t>
            </w:r>
          </w:p>
          <w:p w14:paraId="79958E8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7988ED16" w14:textId="77777777" w:rsidR="00B64B28" w:rsidRPr="00B61B52" w:rsidRDefault="00B64B28" w:rsidP="00466496">
            <w:pPr>
              <w:pStyle w:val="HTMLPreformatted"/>
              <w:rPr>
                <w:rFonts w:cs="Helvetica"/>
                <w:lang w:val="en-GB" w:eastAsia="en-GB"/>
              </w:rPr>
            </w:pPr>
            <w:r w:rsidRPr="00B61B52">
              <w:rPr>
                <w:rFonts w:cs="Helvetica"/>
                <w:lang w:val="en-GB" w:eastAsia="en-GB"/>
              </w:rPr>
              <w:t>&lt;/ModificationParams&gt;</w:t>
            </w:r>
          </w:p>
        </w:tc>
      </w:tr>
    </w:tbl>
    <w:p w14:paraId="30029516" w14:textId="77777777" w:rsidR="00B64B28" w:rsidRDefault="00B64B28" w:rsidP="00466496"/>
    <w:p w14:paraId="6E1E440E" w14:textId="77777777" w:rsidR="00B64B28" w:rsidRDefault="00B64B28" w:rsidP="00466496">
      <w:pPr>
        <w:pStyle w:val="Heading2"/>
      </w:pPr>
      <w:bookmarkStart w:id="161" w:name="_Toc453235383"/>
      <w:r>
        <w:t>Element &lt;</w:t>
      </w:r>
      <w:bookmarkStart w:id="162" w:name="Organization"/>
      <w:r>
        <w:t>Organization</w:t>
      </w:r>
      <w:bookmarkEnd w:id="162"/>
      <w:r>
        <w:t>&gt;</w:t>
      </w:r>
      <w:bookmarkEnd w:id="16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3"/>
        <w:gridCol w:w="8569"/>
      </w:tblGrid>
      <w:tr w:rsidR="00B64B28" w14:paraId="07A54E22" w14:textId="77777777" w:rsidTr="00B64B28">
        <w:trPr>
          <w:tblCellSpacing w:w="15" w:type="dxa"/>
        </w:trPr>
        <w:tc>
          <w:tcPr>
            <w:tcW w:w="0" w:type="auto"/>
            <w:vAlign w:val="center"/>
            <w:hideMark/>
          </w:tcPr>
          <w:p w14:paraId="1A25CFD7" w14:textId="77777777" w:rsidR="00B64B28" w:rsidRDefault="00B64B28" w:rsidP="00466496">
            <w:pPr>
              <w:rPr>
                <w:sz w:val="24"/>
              </w:rPr>
            </w:pPr>
            <w:r>
              <w:rPr>
                <w:b/>
                <w:bCs/>
              </w:rPr>
              <w:t>Definition:</w:t>
            </w:r>
          </w:p>
        </w:tc>
        <w:tc>
          <w:tcPr>
            <w:tcW w:w="0" w:type="auto"/>
            <w:vAlign w:val="center"/>
            <w:hideMark/>
          </w:tcPr>
          <w:p w14:paraId="37A31D3C" w14:textId="77777777" w:rsidR="00B64B28" w:rsidRDefault="00B64B28" w:rsidP="00466496">
            <w:pPr>
              <w:rPr>
                <w:sz w:val="24"/>
              </w:rPr>
            </w:pPr>
            <w:r>
              <w:t xml:space="preserve">Organizations are entities like companies, universities, government agencies. Any additional information such as the address, email etc. should be supplied either as CV parameters or as user parameters. </w:t>
            </w:r>
          </w:p>
        </w:tc>
      </w:tr>
      <w:tr w:rsidR="00B64B28" w14:paraId="4B9F14DA" w14:textId="77777777" w:rsidTr="00B64B28">
        <w:trPr>
          <w:tblCellSpacing w:w="15" w:type="dxa"/>
        </w:trPr>
        <w:tc>
          <w:tcPr>
            <w:tcW w:w="0" w:type="auto"/>
            <w:vAlign w:val="center"/>
            <w:hideMark/>
          </w:tcPr>
          <w:p w14:paraId="6BB31ED4" w14:textId="77777777" w:rsidR="00B64B28" w:rsidRDefault="00B64B28" w:rsidP="00466496">
            <w:pPr>
              <w:rPr>
                <w:sz w:val="24"/>
              </w:rPr>
            </w:pPr>
            <w:r>
              <w:rPr>
                <w:b/>
                <w:bCs/>
              </w:rPr>
              <w:t>Type:</w:t>
            </w:r>
          </w:p>
        </w:tc>
        <w:tc>
          <w:tcPr>
            <w:tcW w:w="0" w:type="auto"/>
            <w:vAlign w:val="center"/>
            <w:hideMark/>
          </w:tcPr>
          <w:p w14:paraId="51B298DC" w14:textId="77777777" w:rsidR="00B64B28" w:rsidRDefault="00B64B28" w:rsidP="00466496">
            <w:pPr>
              <w:rPr>
                <w:sz w:val="24"/>
              </w:rPr>
            </w:pPr>
            <w:r>
              <w:t xml:space="preserve">OrganizationType </w:t>
            </w:r>
          </w:p>
        </w:tc>
      </w:tr>
      <w:tr w:rsidR="00B64B28" w14:paraId="213F3E2B" w14:textId="77777777" w:rsidTr="00B64B28">
        <w:trPr>
          <w:tblCellSpacing w:w="15" w:type="dxa"/>
        </w:trPr>
        <w:tc>
          <w:tcPr>
            <w:tcW w:w="0" w:type="auto"/>
            <w:vAlign w:val="center"/>
            <w:hideMark/>
          </w:tcPr>
          <w:p w14:paraId="30EFBC5F"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4"/>
              <w:gridCol w:w="984"/>
              <w:gridCol w:w="824"/>
              <w:gridCol w:w="5506"/>
            </w:tblGrid>
            <w:tr w:rsidR="00B64B28" w14:paraId="6497832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1A65CB"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7C0226C"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F53E83"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B6BE0B0" w14:textId="77777777" w:rsidR="00B64B28" w:rsidRDefault="00B64B28" w:rsidP="00466496">
                  <w:pPr>
                    <w:jc w:val="center"/>
                    <w:rPr>
                      <w:b/>
                      <w:bCs/>
                      <w:sz w:val="24"/>
                    </w:rPr>
                  </w:pPr>
                  <w:r>
                    <w:rPr>
                      <w:b/>
                      <w:bCs/>
                    </w:rPr>
                    <w:t>Definition</w:t>
                  </w:r>
                </w:p>
              </w:tc>
            </w:tr>
            <w:tr w:rsidR="00B64B28" w14:paraId="7642889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38F2006"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4CC4A2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C451740"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199D9BA"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0D0AEF8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7DEDE7"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71C9ED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0069BE8"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8981282" w14:textId="77777777" w:rsidR="00B64B28" w:rsidRDefault="00B64B28" w:rsidP="00466496">
                  <w:pPr>
                    <w:rPr>
                      <w:sz w:val="24"/>
                    </w:rPr>
                  </w:pPr>
                  <w:r>
                    <w:t xml:space="preserve">The potentially ambiguous common identifier, such as a human-readable name for the instance. </w:t>
                  </w:r>
                </w:p>
              </w:tc>
            </w:tr>
          </w:tbl>
          <w:p w14:paraId="7794C465" w14:textId="77777777" w:rsidR="00B64B28" w:rsidRDefault="00B64B28" w:rsidP="00466496">
            <w:pPr>
              <w:rPr>
                <w:sz w:val="24"/>
              </w:rPr>
            </w:pPr>
          </w:p>
        </w:tc>
      </w:tr>
      <w:tr w:rsidR="00B64B28" w14:paraId="06BF2B17" w14:textId="77777777" w:rsidTr="00B64B28">
        <w:trPr>
          <w:tblCellSpacing w:w="15" w:type="dxa"/>
        </w:trPr>
        <w:tc>
          <w:tcPr>
            <w:tcW w:w="0" w:type="auto"/>
            <w:vAlign w:val="center"/>
            <w:hideMark/>
          </w:tcPr>
          <w:p w14:paraId="1240CB9E"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64"/>
              <w:gridCol w:w="1135"/>
              <w:gridCol w:w="1180"/>
              <w:gridCol w:w="4599"/>
            </w:tblGrid>
            <w:tr w:rsidR="00B64B28" w14:paraId="223C300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AD037A0"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0F2DD0E"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0171318"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0442B42" w14:textId="77777777" w:rsidR="00B64B28" w:rsidRDefault="00B64B28" w:rsidP="00466496">
                  <w:pPr>
                    <w:jc w:val="center"/>
                    <w:rPr>
                      <w:b/>
                      <w:bCs/>
                      <w:sz w:val="24"/>
                    </w:rPr>
                  </w:pPr>
                  <w:r>
                    <w:rPr>
                      <w:b/>
                      <w:bCs/>
                    </w:rPr>
                    <w:t>Definition</w:t>
                  </w:r>
                </w:p>
              </w:tc>
            </w:tr>
            <w:tr w:rsidR="00B64B28" w14:paraId="572FDF3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0BF805" w14:textId="77777777" w:rsidR="00B64B28" w:rsidRDefault="004E159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836C044"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77AD2A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DEF7A34" w14:textId="77777777" w:rsidR="00B64B28" w:rsidRDefault="00B64B28" w:rsidP="00466496">
                  <w:pPr>
                    <w:rPr>
                      <w:sz w:val="24"/>
                    </w:rPr>
                  </w:pPr>
                  <w:r>
                    <w:t>A choice of either a cvParam or userParam.</w:t>
                  </w:r>
                </w:p>
              </w:tc>
            </w:tr>
            <w:tr w:rsidR="00B64B28" w14:paraId="2EA0A38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929E36" w14:textId="77777777" w:rsidR="00B64B28" w:rsidRDefault="004E159A"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DCC7308"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765C59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659D081" w14:textId="77777777" w:rsidR="00B64B28" w:rsidRDefault="00B64B28" w:rsidP="00466496">
                  <w:pPr>
                    <w:rPr>
                      <w:sz w:val="24"/>
                    </w:rPr>
                  </w:pPr>
                  <w:r>
                    <w:t>A choice of either a cvParam or userParam.</w:t>
                  </w:r>
                </w:p>
              </w:tc>
            </w:tr>
            <w:tr w:rsidR="00B64B28" w14:paraId="3D8FD29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3AD6002" w14:textId="77777777" w:rsidR="00B64B28" w:rsidRDefault="004E159A" w:rsidP="00466496">
                  <w:pPr>
                    <w:rPr>
                      <w:sz w:val="24"/>
                    </w:rPr>
                  </w:pPr>
                  <w:hyperlink w:anchor="Parent" w:history="1">
                    <w:r w:rsidR="00B64B28">
                      <w:rPr>
                        <w:rStyle w:val="Hyperlink"/>
                      </w:rPr>
                      <w:t>Paren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D4905E5"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573DB8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8B908B6" w14:textId="77777777" w:rsidR="00B64B28" w:rsidRDefault="00B64B28" w:rsidP="00466496">
                  <w:pPr>
                    <w:rPr>
                      <w:sz w:val="24"/>
                    </w:rPr>
                  </w:pPr>
                  <w:r>
                    <w:t xml:space="preserve">The containing organization (the university or business which a lab belongs to, etc.) </w:t>
                  </w:r>
                </w:p>
              </w:tc>
            </w:tr>
          </w:tbl>
          <w:p w14:paraId="518F6FC1" w14:textId="77777777" w:rsidR="00B64B28" w:rsidRDefault="00B64B28" w:rsidP="00466496">
            <w:pPr>
              <w:rPr>
                <w:sz w:val="24"/>
              </w:rPr>
            </w:pPr>
          </w:p>
        </w:tc>
      </w:tr>
      <w:tr w:rsidR="00B64B28" w14:paraId="62A72982" w14:textId="77777777" w:rsidTr="00B64B28">
        <w:trPr>
          <w:tblCellSpacing w:w="15" w:type="dxa"/>
        </w:trPr>
        <w:tc>
          <w:tcPr>
            <w:tcW w:w="0" w:type="auto"/>
            <w:vAlign w:val="center"/>
            <w:hideMark/>
          </w:tcPr>
          <w:p w14:paraId="6EE4BB03" w14:textId="77777777" w:rsidR="00B64B28" w:rsidRDefault="00B64B28" w:rsidP="00466496">
            <w:pPr>
              <w:rPr>
                <w:sz w:val="24"/>
              </w:rPr>
            </w:pPr>
            <w:r>
              <w:rPr>
                <w:b/>
                <w:bCs/>
              </w:rPr>
              <w:t>Example Context:</w:t>
            </w:r>
          </w:p>
        </w:tc>
        <w:tc>
          <w:tcPr>
            <w:tcW w:w="0" w:type="auto"/>
            <w:vAlign w:val="center"/>
            <w:hideMark/>
          </w:tcPr>
          <w:p w14:paraId="57E761FE" w14:textId="77777777" w:rsidR="00B64B28" w:rsidRPr="00B61B52" w:rsidRDefault="00B64B28" w:rsidP="00466496">
            <w:pPr>
              <w:pStyle w:val="HTMLPreformatted"/>
              <w:rPr>
                <w:rFonts w:cs="Helvetica"/>
                <w:lang w:val="en-GB" w:eastAsia="en-GB"/>
              </w:rPr>
            </w:pPr>
            <w:r w:rsidRPr="00B61B52">
              <w:rPr>
                <w:rFonts w:cs="Helvetica"/>
                <w:lang w:val="en-GB" w:eastAsia="en-GB"/>
              </w:rPr>
              <w:t>&lt;Organization id="ORG_MSL" name="Matrix Science Limited"/&gt;</w:t>
            </w:r>
          </w:p>
        </w:tc>
      </w:tr>
    </w:tbl>
    <w:p w14:paraId="41F05112" w14:textId="77777777" w:rsidR="00B64B28" w:rsidRDefault="00B64B28" w:rsidP="00466496"/>
    <w:p w14:paraId="3B62E825" w14:textId="77777777" w:rsidR="00B64B28" w:rsidRDefault="00B64B28" w:rsidP="00466496">
      <w:pPr>
        <w:pStyle w:val="Heading2"/>
      </w:pPr>
      <w:bookmarkStart w:id="163" w:name="_Toc453235384"/>
      <w:r>
        <w:t>Element &lt;</w:t>
      </w:r>
      <w:bookmarkStart w:id="164" w:name="Parent"/>
      <w:r>
        <w:t>Parent</w:t>
      </w:r>
      <w:bookmarkEnd w:id="164"/>
      <w:r>
        <w:t>&gt;</w:t>
      </w:r>
      <w:bookmarkEnd w:id="16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52"/>
        <w:gridCol w:w="8310"/>
      </w:tblGrid>
      <w:tr w:rsidR="00B64B28" w14:paraId="7252D3DB" w14:textId="77777777" w:rsidTr="00B64B28">
        <w:trPr>
          <w:tblCellSpacing w:w="15" w:type="dxa"/>
        </w:trPr>
        <w:tc>
          <w:tcPr>
            <w:tcW w:w="0" w:type="auto"/>
            <w:vAlign w:val="center"/>
            <w:hideMark/>
          </w:tcPr>
          <w:p w14:paraId="5C70ADA7" w14:textId="77777777" w:rsidR="00B64B28" w:rsidRDefault="00B64B28" w:rsidP="00466496">
            <w:pPr>
              <w:rPr>
                <w:sz w:val="24"/>
              </w:rPr>
            </w:pPr>
            <w:r>
              <w:rPr>
                <w:b/>
                <w:bCs/>
              </w:rPr>
              <w:t>Definition:</w:t>
            </w:r>
          </w:p>
        </w:tc>
        <w:tc>
          <w:tcPr>
            <w:tcW w:w="0" w:type="auto"/>
            <w:vAlign w:val="center"/>
            <w:hideMark/>
          </w:tcPr>
          <w:p w14:paraId="69C2D42E" w14:textId="77777777" w:rsidR="00B64B28" w:rsidRDefault="00B64B28" w:rsidP="00466496">
            <w:pPr>
              <w:rPr>
                <w:sz w:val="24"/>
              </w:rPr>
            </w:pPr>
            <w:r>
              <w:t xml:space="preserve">The containing organization (the university or business which a lab belongs to, etc.) </w:t>
            </w:r>
          </w:p>
        </w:tc>
      </w:tr>
      <w:tr w:rsidR="00B64B28" w14:paraId="29DF6F24" w14:textId="77777777" w:rsidTr="00B64B28">
        <w:trPr>
          <w:tblCellSpacing w:w="15" w:type="dxa"/>
        </w:trPr>
        <w:tc>
          <w:tcPr>
            <w:tcW w:w="0" w:type="auto"/>
            <w:vAlign w:val="center"/>
            <w:hideMark/>
          </w:tcPr>
          <w:p w14:paraId="6E966F05" w14:textId="77777777" w:rsidR="00B64B28" w:rsidRDefault="00B64B28" w:rsidP="00466496">
            <w:pPr>
              <w:rPr>
                <w:sz w:val="24"/>
              </w:rPr>
            </w:pPr>
            <w:r>
              <w:rPr>
                <w:b/>
                <w:bCs/>
              </w:rPr>
              <w:t>Type:</w:t>
            </w:r>
          </w:p>
        </w:tc>
        <w:tc>
          <w:tcPr>
            <w:tcW w:w="0" w:type="auto"/>
            <w:vAlign w:val="center"/>
            <w:hideMark/>
          </w:tcPr>
          <w:p w14:paraId="1C2DF367" w14:textId="77777777" w:rsidR="00B64B28" w:rsidRDefault="00B64B28" w:rsidP="00466496">
            <w:pPr>
              <w:rPr>
                <w:sz w:val="24"/>
              </w:rPr>
            </w:pPr>
            <w:r>
              <w:t xml:space="preserve">ParentOrganizationType </w:t>
            </w:r>
          </w:p>
        </w:tc>
      </w:tr>
      <w:tr w:rsidR="00B64B28" w14:paraId="766FA3DA" w14:textId="77777777" w:rsidTr="00B64B28">
        <w:trPr>
          <w:tblCellSpacing w:w="15" w:type="dxa"/>
        </w:trPr>
        <w:tc>
          <w:tcPr>
            <w:tcW w:w="0" w:type="auto"/>
            <w:vAlign w:val="center"/>
            <w:hideMark/>
          </w:tcPr>
          <w:p w14:paraId="7BB77ECF" w14:textId="77777777" w:rsidR="00B64B28" w:rsidRDefault="00B64B28" w:rsidP="00466496">
            <w:pPr>
              <w:rPr>
                <w:sz w:val="24"/>
              </w:rPr>
            </w:pPr>
            <w:r>
              <w:rPr>
                <w:b/>
                <w:bC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0"/>
              <w:gridCol w:w="1043"/>
              <w:gridCol w:w="824"/>
              <w:gridCol w:w="4812"/>
            </w:tblGrid>
            <w:tr w:rsidR="00B64B28" w14:paraId="73A04A9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88B705"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CE22358"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A72A95B"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BD7DF5B" w14:textId="77777777" w:rsidR="00B64B28" w:rsidRDefault="00B64B28" w:rsidP="00466496">
                  <w:pPr>
                    <w:jc w:val="center"/>
                    <w:rPr>
                      <w:b/>
                      <w:bCs/>
                      <w:sz w:val="24"/>
                    </w:rPr>
                  </w:pPr>
                  <w:r>
                    <w:rPr>
                      <w:b/>
                      <w:bCs/>
                    </w:rPr>
                    <w:t>Definition</w:t>
                  </w:r>
                </w:p>
              </w:tc>
            </w:tr>
            <w:tr w:rsidR="00B64B28" w14:paraId="0A7BC2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5BA82D" w14:textId="77777777" w:rsidR="00B64B28" w:rsidRDefault="00B64B28" w:rsidP="00466496">
                  <w:pPr>
                    <w:rPr>
                      <w:sz w:val="24"/>
                    </w:rPr>
                  </w:pPr>
                  <w:r>
                    <w:t>organization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24FAE46"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5DD8ACD"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F228602" w14:textId="77777777" w:rsidR="00B64B28" w:rsidRDefault="00B64B28" w:rsidP="00466496">
                  <w:pPr>
                    <w:rPr>
                      <w:sz w:val="24"/>
                    </w:rPr>
                  </w:pPr>
                  <w:r>
                    <w:t>A reference to the organization this contact belongs to.</w:t>
                  </w:r>
                </w:p>
              </w:tc>
            </w:tr>
          </w:tbl>
          <w:p w14:paraId="48E78F42" w14:textId="77777777" w:rsidR="00B64B28" w:rsidRDefault="00B64B28" w:rsidP="00466496">
            <w:pPr>
              <w:rPr>
                <w:sz w:val="24"/>
              </w:rPr>
            </w:pPr>
          </w:p>
        </w:tc>
      </w:tr>
      <w:tr w:rsidR="00B64B28" w14:paraId="3632A47A" w14:textId="77777777" w:rsidTr="00B64B28">
        <w:trPr>
          <w:tblCellSpacing w:w="15" w:type="dxa"/>
        </w:trPr>
        <w:tc>
          <w:tcPr>
            <w:tcW w:w="0" w:type="auto"/>
            <w:vAlign w:val="center"/>
            <w:hideMark/>
          </w:tcPr>
          <w:p w14:paraId="33EDC9F9" w14:textId="77777777" w:rsidR="00B64B28" w:rsidRDefault="00B64B28" w:rsidP="00466496">
            <w:pPr>
              <w:rPr>
                <w:sz w:val="24"/>
              </w:rPr>
            </w:pPr>
            <w:r>
              <w:rPr>
                <w:b/>
                <w:bCs/>
              </w:rPr>
              <w:t>Subelements:</w:t>
            </w:r>
          </w:p>
        </w:tc>
        <w:tc>
          <w:tcPr>
            <w:tcW w:w="0" w:type="auto"/>
            <w:vAlign w:val="center"/>
            <w:hideMark/>
          </w:tcPr>
          <w:p w14:paraId="446A1EF6" w14:textId="77777777" w:rsidR="00B64B28" w:rsidRDefault="00B64B28" w:rsidP="00466496">
            <w:pPr>
              <w:rPr>
                <w:sz w:val="24"/>
              </w:rPr>
            </w:pPr>
            <w:r>
              <w:t>none</w:t>
            </w:r>
          </w:p>
        </w:tc>
      </w:tr>
      <w:tr w:rsidR="00B64B28" w14:paraId="3E95194E" w14:textId="77777777" w:rsidTr="00B64B28">
        <w:trPr>
          <w:tblCellSpacing w:w="15" w:type="dxa"/>
        </w:trPr>
        <w:tc>
          <w:tcPr>
            <w:tcW w:w="0" w:type="auto"/>
            <w:vAlign w:val="center"/>
            <w:hideMark/>
          </w:tcPr>
          <w:p w14:paraId="4FDC9F61" w14:textId="77777777" w:rsidR="00B64B28" w:rsidRDefault="00B64B28" w:rsidP="00466496">
            <w:pPr>
              <w:rPr>
                <w:sz w:val="24"/>
              </w:rPr>
            </w:pPr>
            <w:r>
              <w:rPr>
                <w:b/>
                <w:bCs/>
              </w:rPr>
              <w:t>Example Context:</w:t>
            </w:r>
          </w:p>
        </w:tc>
        <w:tc>
          <w:tcPr>
            <w:tcW w:w="0" w:type="auto"/>
            <w:vAlign w:val="center"/>
            <w:hideMark/>
          </w:tcPr>
          <w:p w14:paraId="5DDB3BE1" w14:textId="77777777" w:rsidR="00B64B28" w:rsidRDefault="00B64B28" w:rsidP="00466496">
            <w:pPr>
              <w:rPr>
                <w:sz w:val="24"/>
              </w:rPr>
            </w:pPr>
          </w:p>
        </w:tc>
      </w:tr>
    </w:tbl>
    <w:p w14:paraId="78F894C2" w14:textId="77777777" w:rsidR="00B64B28" w:rsidRDefault="00B64B28" w:rsidP="00466496"/>
    <w:p w14:paraId="736FC4FE" w14:textId="77777777" w:rsidR="00B64B28" w:rsidRDefault="00B64B28" w:rsidP="00466496">
      <w:pPr>
        <w:pStyle w:val="Heading2"/>
      </w:pPr>
      <w:bookmarkStart w:id="165" w:name="_Toc453235385"/>
      <w:r>
        <w:t>Element &lt;</w:t>
      </w:r>
      <w:bookmarkStart w:id="166" w:name="ParentTolerance"/>
      <w:r>
        <w:t>ParentTolerance</w:t>
      </w:r>
      <w:bookmarkEnd w:id="166"/>
      <w:r>
        <w:t>&gt;</w:t>
      </w:r>
      <w:bookmarkEnd w:id="16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65"/>
        <w:gridCol w:w="8197"/>
      </w:tblGrid>
      <w:tr w:rsidR="00B64B28" w14:paraId="746DB6E7" w14:textId="77777777" w:rsidTr="00B64B28">
        <w:trPr>
          <w:tblCellSpacing w:w="15" w:type="dxa"/>
        </w:trPr>
        <w:tc>
          <w:tcPr>
            <w:tcW w:w="0" w:type="auto"/>
            <w:vAlign w:val="center"/>
            <w:hideMark/>
          </w:tcPr>
          <w:p w14:paraId="21E5417B" w14:textId="77777777" w:rsidR="00B64B28" w:rsidRDefault="00B64B28" w:rsidP="00466496">
            <w:pPr>
              <w:rPr>
                <w:sz w:val="24"/>
              </w:rPr>
            </w:pPr>
            <w:r>
              <w:rPr>
                <w:b/>
                <w:bCs/>
              </w:rPr>
              <w:t>Definition:</w:t>
            </w:r>
          </w:p>
        </w:tc>
        <w:tc>
          <w:tcPr>
            <w:tcW w:w="0" w:type="auto"/>
            <w:vAlign w:val="center"/>
            <w:hideMark/>
          </w:tcPr>
          <w:p w14:paraId="730DD33D" w14:textId="77777777" w:rsidR="00B64B28" w:rsidRDefault="00B64B28" w:rsidP="00466496">
            <w:pPr>
              <w:rPr>
                <w:sz w:val="24"/>
              </w:rPr>
            </w:pPr>
            <w:r>
              <w:t xml:space="preserve">The tolerance of the search given as a plus and minus value with units. </w:t>
            </w:r>
          </w:p>
        </w:tc>
      </w:tr>
      <w:tr w:rsidR="00B64B28" w14:paraId="350808B7" w14:textId="77777777" w:rsidTr="00B64B28">
        <w:trPr>
          <w:tblCellSpacing w:w="15" w:type="dxa"/>
        </w:trPr>
        <w:tc>
          <w:tcPr>
            <w:tcW w:w="0" w:type="auto"/>
            <w:vAlign w:val="center"/>
            <w:hideMark/>
          </w:tcPr>
          <w:p w14:paraId="300EC3EA" w14:textId="77777777" w:rsidR="00B64B28" w:rsidRDefault="00B64B28" w:rsidP="00466496">
            <w:pPr>
              <w:rPr>
                <w:sz w:val="24"/>
              </w:rPr>
            </w:pPr>
            <w:r>
              <w:rPr>
                <w:b/>
                <w:bCs/>
              </w:rPr>
              <w:t>Type:</w:t>
            </w:r>
          </w:p>
        </w:tc>
        <w:tc>
          <w:tcPr>
            <w:tcW w:w="0" w:type="auto"/>
            <w:vAlign w:val="center"/>
            <w:hideMark/>
          </w:tcPr>
          <w:p w14:paraId="417EB58F" w14:textId="77777777" w:rsidR="00B64B28" w:rsidRDefault="00B64B28" w:rsidP="00466496">
            <w:pPr>
              <w:rPr>
                <w:sz w:val="24"/>
              </w:rPr>
            </w:pPr>
            <w:r>
              <w:t xml:space="preserve">ToleranceType </w:t>
            </w:r>
          </w:p>
        </w:tc>
      </w:tr>
      <w:tr w:rsidR="00B64B28" w14:paraId="5964E757" w14:textId="77777777" w:rsidTr="00B64B28">
        <w:trPr>
          <w:tblCellSpacing w:w="15" w:type="dxa"/>
        </w:trPr>
        <w:tc>
          <w:tcPr>
            <w:tcW w:w="0" w:type="auto"/>
            <w:vAlign w:val="center"/>
            <w:hideMark/>
          </w:tcPr>
          <w:p w14:paraId="10431F30" w14:textId="77777777" w:rsidR="00B64B28" w:rsidRDefault="00B64B28" w:rsidP="00466496">
            <w:pPr>
              <w:rPr>
                <w:sz w:val="24"/>
              </w:rPr>
            </w:pPr>
            <w:r>
              <w:rPr>
                <w:b/>
                <w:bCs/>
              </w:rPr>
              <w:t>Attributes:</w:t>
            </w:r>
          </w:p>
        </w:tc>
        <w:tc>
          <w:tcPr>
            <w:tcW w:w="0" w:type="auto"/>
            <w:vAlign w:val="center"/>
            <w:hideMark/>
          </w:tcPr>
          <w:p w14:paraId="7A102B95" w14:textId="77777777" w:rsidR="00B64B28" w:rsidRDefault="00B64B28" w:rsidP="00466496">
            <w:pPr>
              <w:rPr>
                <w:sz w:val="24"/>
              </w:rPr>
            </w:pPr>
            <w:r>
              <w:t>none</w:t>
            </w:r>
          </w:p>
        </w:tc>
      </w:tr>
      <w:tr w:rsidR="00B64B28" w14:paraId="5DB2A184" w14:textId="77777777" w:rsidTr="00B64B28">
        <w:trPr>
          <w:tblCellSpacing w:w="15" w:type="dxa"/>
        </w:trPr>
        <w:tc>
          <w:tcPr>
            <w:tcW w:w="0" w:type="auto"/>
            <w:vAlign w:val="center"/>
            <w:hideMark/>
          </w:tcPr>
          <w:p w14:paraId="0F0BEA52"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3"/>
              <w:gridCol w:w="1135"/>
              <w:gridCol w:w="1180"/>
              <w:gridCol w:w="4118"/>
            </w:tblGrid>
            <w:tr w:rsidR="00B64B28" w14:paraId="6EFB05B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7290CFA"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CE3ADB5"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58BDF42"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200AD0A" w14:textId="77777777" w:rsidR="00B64B28" w:rsidRDefault="00B64B28" w:rsidP="00466496">
                  <w:pPr>
                    <w:jc w:val="center"/>
                    <w:rPr>
                      <w:b/>
                      <w:bCs/>
                      <w:sz w:val="24"/>
                    </w:rPr>
                  </w:pPr>
                  <w:r>
                    <w:rPr>
                      <w:b/>
                      <w:bCs/>
                    </w:rPr>
                    <w:t>Definition</w:t>
                  </w:r>
                </w:p>
              </w:tc>
            </w:tr>
            <w:tr w:rsidR="00B64B28" w14:paraId="3A42B22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180AD7" w14:textId="77777777" w:rsidR="00B64B28" w:rsidRDefault="004E159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864A92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8BA2F35"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9B1EF9F" w14:textId="77777777" w:rsidR="00B64B28" w:rsidRDefault="00B64B28" w:rsidP="00466496">
                  <w:pPr>
                    <w:rPr>
                      <w:sz w:val="24"/>
                    </w:rPr>
                  </w:pPr>
                  <w:r>
                    <w:t>A single entry from an ontology or a controlled vocabulary.</w:t>
                  </w:r>
                </w:p>
              </w:tc>
            </w:tr>
          </w:tbl>
          <w:p w14:paraId="2BB87022" w14:textId="77777777" w:rsidR="00B64B28" w:rsidRDefault="00B64B28" w:rsidP="00466496">
            <w:pPr>
              <w:rPr>
                <w:sz w:val="24"/>
              </w:rPr>
            </w:pPr>
          </w:p>
        </w:tc>
      </w:tr>
      <w:tr w:rsidR="00B64B28" w14:paraId="0B010924" w14:textId="77777777" w:rsidTr="00B64B28">
        <w:trPr>
          <w:tblCellSpacing w:w="15" w:type="dxa"/>
        </w:trPr>
        <w:tc>
          <w:tcPr>
            <w:tcW w:w="0" w:type="auto"/>
            <w:vAlign w:val="center"/>
            <w:hideMark/>
          </w:tcPr>
          <w:p w14:paraId="28EB24A3" w14:textId="77777777" w:rsidR="00B64B28" w:rsidRDefault="00B64B28" w:rsidP="00466496">
            <w:pPr>
              <w:rPr>
                <w:sz w:val="24"/>
              </w:rPr>
            </w:pPr>
            <w:r>
              <w:rPr>
                <w:b/>
                <w:bCs/>
              </w:rPr>
              <w:t>Example Context:</w:t>
            </w:r>
          </w:p>
        </w:tc>
        <w:tc>
          <w:tcPr>
            <w:tcW w:w="0" w:type="auto"/>
            <w:vAlign w:val="center"/>
            <w:hideMark/>
          </w:tcPr>
          <w:p w14:paraId="5FE95954" w14:textId="77777777" w:rsidR="00B64B28" w:rsidRPr="00B61B52" w:rsidRDefault="00B64B28" w:rsidP="00466496">
            <w:pPr>
              <w:pStyle w:val="HTMLPreformatted"/>
              <w:rPr>
                <w:rFonts w:cs="Helvetica"/>
                <w:lang w:val="en-GB" w:eastAsia="en-GB"/>
              </w:rPr>
            </w:pPr>
            <w:r w:rsidRPr="00B61B52">
              <w:rPr>
                <w:rFonts w:cs="Helvetica"/>
                <w:lang w:val="en-GB" w:eastAsia="en-GB"/>
              </w:rPr>
              <w:t>&lt;ParentTolerance&gt;</w:t>
            </w:r>
          </w:p>
          <w:p w14:paraId="1614DCB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412" name="search tolerance plus value" value="1.5"</w:t>
            </w:r>
          </w:p>
          <w:p w14:paraId="3964DD6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cvRef="PSI-MS" unitAccession="UO:0000221" unitName="dalton" unitCvRef="UO"/&gt;</w:t>
            </w:r>
          </w:p>
          <w:p w14:paraId="6D8DBE3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413" name="search tolerance minus value" value="1.5"</w:t>
            </w:r>
          </w:p>
          <w:p w14:paraId="71C6EDA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cvRef="PSI-MS" unitAccession="UO:0000221" unitName="dalton" unitCvRef="UO"/&gt;</w:t>
            </w:r>
          </w:p>
          <w:p w14:paraId="7797861D" w14:textId="77777777" w:rsidR="00B64B28" w:rsidRPr="00B61B52" w:rsidRDefault="00B64B28" w:rsidP="00466496">
            <w:pPr>
              <w:pStyle w:val="HTMLPreformatted"/>
              <w:rPr>
                <w:rFonts w:cs="Helvetica"/>
                <w:lang w:val="en-GB" w:eastAsia="en-GB"/>
              </w:rPr>
            </w:pPr>
            <w:r w:rsidRPr="00B61B52">
              <w:rPr>
                <w:rFonts w:cs="Helvetica"/>
                <w:lang w:val="en-GB" w:eastAsia="en-GB"/>
              </w:rPr>
              <w:t>&lt;/ParentTolerance&gt;</w:t>
            </w:r>
          </w:p>
        </w:tc>
      </w:tr>
      <w:tr w:rsidR="00B64B28" w14:paraId="73213259" w14:textId="77777777" w:rsidTr="00B64B28">
        <w:trPr>
          <w:tblCellSpacing w:w="15" w:type="dxa"/>
        </w:trPr>
        <w:tc>
          <w:tcPr>
            <w:tcW w:w="0" w:type="auto"/>
            <w:vAlign w:val="center"/>
            <w:hideMark/>
          </w:tcPr>
          <w:p w14:paraId="41C84E45" w14:textId="77777777" w:rsidR="00B64B28" w:rsidRDefault="00B64B28" w:rsidP="00466496">
            <w:pPr>
              <w:rPr>
                <w:sz w:val="24"/>
              </w:rPr>
            </w:pPr>
            <w:r>
              <w:rPr>
                <w:b/>
                <w:bCs/>
              </w:rPr>
              <w:t>cvParam Mapping Rules:</w:t>
            </w:r>
          </w:p>
        </w:tc>
        <w:tc>
          <w:tcPr>
            <w:tcW w:w="0" w:type="auto"/>
            <w:vAlign w:val="center"/>
            <w:hideMark/>
          </w:tcPr>
          <w:p w14:paraId="3C6F7CA4"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ParentTolerance</w:t>
            </w:r>
          </w:p>
          <w:p w14:paraId="1C0D75AC"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12 (</w:t>
            </w:r>
            <w:r w:rsidRPr="00B61B52">
              <w:rPr>
                <w:rStyle w:val="popup"/>
                <w:rFonts w:cs="Helvetica"/>
                <w:lang w:val="en-GB" w:eastAsia="en-GB"/>
              </w:rPr>
              <w:t>search tolerance plus value</w:t>
            </w:r>
            <w:r w:rsidRPr="00B61B52">
              <w:rPr>
                <w:rFonts w:cs="Helvetica"/>
                <w:lang w:val="en-GB" w:eastAsia="en-GB"/>
              </w:rPr>
              <w:t>) only once</w:t>
            </w:r>
          </w:p>
          <w:p w14:paraId="4B681602"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13 (</w:t>
            </w:r>
            <w:r w:rsidRPr="00B61B52">
              <w:rPr>
                <w:rStyle w:val="popup"/>
                <w:rFonts w:cs="Helvetica"/>
                <w:lang w:val="en-GB" w:eastAsia="en-GB"/>
              </w:rPr>
              <w:t>search tolerance minus value</w:t>
            </w:r>
            <w:r w:rsidRPr="00B61B52">
              <w:rPr>
                <w:rFonts w:cs="Helvetica"/>
                <w:lang w:val="en-GB" w:eastAsia="en-GB"/>
              </w:rPr>
              <w:t>) only once</w:t>
            </w:r>
          </w:p>
        </w:tc>
      </w:tr>
      <w:tr w:rsidR="00B64B28" w14:paraId="06E11FC2" w14:textId="77777777" w:rsidTr="00B64B28">
        <w:trPr>
          <w:tblCellSpacing w:w="15" w:type="dxa"/>
        </w:trPr>
        <w:tc>
          <w:tcPr>
            <w:tcW w:w="0" w:type="auto"/>
            <w:vAlign w:val="center"/>
            <w:hideMark/>
          </w:tcPr>
          <w:p w14:paraId="5B95888D" w14:textId="77777777" w:rsidR="00B64B28" w:rsidRDefault="00B64B28" w:rsidP="00466496">
            <w:pPr>
              <w:rPr>
                <w:sz w:val="24"/>
              </w:rPr>
            </w:pPr>
            <w:r>
              <w:rPr>
                <w:b/>
                <w:bCs/>
              </w:rPr>
              <w:t>Example cvParams:</w:t>
            </w:r>
          </w:p>
        </w:tc>
        <w:tc>
          <w:tcPr>
            <w:tcW w:w="0" w:type="auto"/>
            <w:vAlign w:val="center"/>
            <w:hideMark/>
          </w:tcPr>
          <w:p w14:paraId="12A46BC2"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12" name="search tolerance plus value" value="1.5"</w:t>
            </w:r>
          </w:p>
          <w:p w14:paraId="48C69F7B"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13" name="search tolerance minus value" value="1.5"</w:t>
            </w:r>
          </w:p>
        </w:tc>
      </w:tr>
    </w:tbl>
    <w:p w14:paraId="058C0270" w14:textId="77777777" w:rsidR="00B64B28" w:rsidRDefault="00B64B28" w:rsidP="00466496"/>
    <w:p w14:paraId="67463590" w14:textId="77777777" w:rsidR="00B64B28" w:rsidRDefault="00B64B28" w:rsidP="00466496">
      <w:pPr>
        <w:pStyle w:val="Heading2"/>
      </w:pPr>
      <w:bookmarkStart w:id="167" w:name="_Toc453235386"/>
      <w:r>
        <w:t>Element &lt;</w:t>
      </w:r>
      <w:bookmarkStart w:id="168" w:name="Peptide"/>
      <w:r>
        <w:t>Peptide</w:t>
      </w:r>
      <w:bookmarkEnd w:id="168"/>
      <w:r>
        <w:t>&gt;</w:t>
      </w:r>
      <w:bookmarkEnd w:id="16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8"/>
        <w:gridCol w:w="8644"/>
      </w:tblGrid>
      <w:tr w:rsidR="00B64B28" w14:paraId="371898CD" w14:textId="77777777" w:rsidTr="00B64B28">
        <w:trPr>
          <w:tblCellSpacing w:w="15" w:type="dxa"/>
        </w:trPr>
        <w:tc>
          <w:tcPr>
            <w:tcW w:w="0" w:type="auto"/>
            <w:vAlign w:val="center"/>
            <w:hideMark/>
          </w:tcPr>
          <w:p w14:paraId="0B81BBF8" w14:textId="77777777" w:rsidR="00B64B28" w:rsidRDefault="00B64B28" w:rsidP="00466496">
            <w:pPr>
              <w:rPr>
                <w:sz w:val="24"/>
              </w:rPr>
            </w:pPr>
            <w:r>
              <w:rPr>
                <w:b/>
                <w:bCs/>
              </w:rPr>
              <w:t>Definition:</w:t>
            </w:r>
          </w:p>
        </w:tc>
        <w:tc>
          <w:tcPr>
            <w:tcW w:w="0" w:type="auto"/>
            <w:vAlign w:val="center"/>
            <w:hideMark/>
          </w:tcPr>
          <w:p w14:paraId="0B14C6BB" w14:textId="77777777" w:rsidR="00B64B28" w:rsidRDefault="00B64B28" w:rsidP="00466496">
            <w:pPr>
              <w:rPr>
                <w:sz w:val="24"/>
              </w:rPr>
            </w:pPr>
            <w:r>
              <w:t xml:space="preserve">One (poly)peptide (a sequence with modifications). The combination of Peptide sequence and modifications MUST be unique in the file. </w:t>
            </w:r>
          </w:p>
        </w:tc>
      </w:tr>
      <w:tr w:rsidR="00B64B28" w14:paraId="10DC711D" w14:textId="77777777" w:rsidTr="00B64B28">
        <w:trPr>
          <w:tblCellSpacing w:w="15" w:type="dxa"/>
        </w:trPr>
        <w:tc>
          <w:tcPr>
            <w:tcW w:w="0" w:type="auto"/>
            <w:vAlign w:val="center"/>
            <w:hideMark/>
          </w:tcPr>
          <w:p w14:paraId="45AAB209" w14:textId="77777777" w:rsidR="00B64B28" w:rsidRDefault="00B64B28" w:rsidP="00466496">
            <w:pPr>
              <w:rPr>
                <w:sz w:val="24"/>
              </w:rPr>
            </w:pPr>
            <w:r>
              <w:rPr>
                <w:b/>
                <w:bCs/>
              </w:rPr>
              <w:t>Type:</w:t>
            </w:r>
          </w:p>
        </w:tc>
        <w:tc>
          <w:tcPr>
            <w:tcW w:w="0" w:type="auto"/>
            <w:vAlign w:val="center"/>
            <w:hideMark/>
          </w:tcPr>
          <w:p w14:paraId="407CDAA3" w14:textId="77777777" w:rsidR="00B64B28" w:rsidRDefault="00B64B28" w:rsidP="00466496">
            <w:pPr>
              <w:rPr>
                <w:sz w:val="24"/>
              </w:rPr>
            </w:pPr>
            <w:r>
              <w:t xml:space="preserve">PeptideType </w:t>
            </w:r>
          </w:p>
        </w:tc>
      </w:tr>
      <w:tr w:rsidR="00B64B28" w14:paraId="71D7ECCC" w14:textId="77777777" w:rsidTr="00B64B28">
        <w:trPr>
          <w:tblCellSpacing w:w="15" w:type="dxa"/>
        </w:trPr>
        <w:tc>
          <w:tcPr>
            <w:tcW w:w="0" w:type="auto"/>
            <w:vAlign w:val="center"/>
            <w:hideMark/>
          </w:tcPr>
          <w:p w14:paraId="73EC2D77"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8"/>
              <w:gridCol w:w="984"/>
              <w:gridCol w:w="824"/>
              <w:gridCol w:w="5577"/>
            </w:tblGrid>
            <w:tr w:rsidR="00B64B28" w14:paraId="0CB6BA3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991675"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9FF5374"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3177E2"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BD104ED" w14:textId="77777777" w:rsidR="00B64B28" w:rsidRDefault="00B64B28" w:rsidP="00466496">
                  <w:pPr>
                    <w:jc w:val="center"/>
                    <w:rPr>
                      <w:b/>
                      <w:bCs/>
                      <w:sz w:val="24"/>
                    </w:rPr>
                  </w:pPr>
                  <w:r>
                    <w:rPr>
                      <w:b/>
                      <w:bCs/>
                    </w:rPr>
                    <w:t>Definition</w:t>
                  </w:r>
                </w:p>
              </w:tc>
            </w:tr>
            <w:tr w:rsidR="00B64B28" w14:paraId="5F47B6D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117EDB"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F3C72F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D138503"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0E293AB"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48D0FF5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3E97B8"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54F557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F8EBE74"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22D2428" w14:textId="77777777" w:rsidR="00B64B28" w:rsidRDefault="00B64B28" w:rsidP="00466496">
                  <w:pPr>
                    <w:rPr>
                      <w:sz w:val="24"/>
                    </w:rPr>
                  </w:pPr>
                  <w:r>
                    <w:t xml:space="preserve">The potentially ambiguous common identifier, such as a human-readable name for the instance. </w:t>
                  </w:r>
                </w:p>
              </w:tc>
            </w:tr>
          </w:tbl>
          <w:p w14:paraId="14E00978" w14:textId="77777777" w:rsidR="00B64B28" w:rsidRDefault="00B64B28" w:rsidP="00466496">
            <w:pPr>
              <w:rPr>
                <w:sz w:val="24"/>
              </w:rPr>
            </w:pPr>
          </w:p>
        </w:tc>
      </w:tr>
      <w:tr w:rsidR="00B64B28" w14:paraId="0608F4CA" w14:textId="77777777" w:rsidTr="00B64B28">
        <w:trPr>
          <w:tblCellSpacing w:w="15" w:type="dxa"/>
        </w:trPr>
        <w:tc>
          <w:tcPr>
            <w:tcW w:w="0" w:type="auto"/>
            <w:vAlign w:val="center"/>
            <w:hideMark/>
          </w:tcPr>
          <w:p w14:paraId="03A454C2"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18"/>
              <w:gridCol w:w="1135"/>
              <w:gridCol w:w="1180"/>
              <w:gridCol w:w="4020"/>
            </w:tblGrid>
            <w:tr w:rsidR="00B64B28" w14:paraId="4956866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5459B0"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9018C28"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B6A9E7E"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44F17F2" w14:textId="77777777" w:rsidR="00B64B28" w:rsidRDefault="00B64B28" w:rsidP="00466496">
                  <w:pPr>
                    <w:jc w:val="center"/>
                    <w:rPr>
                      <w:b/>
                      <w:bCs/>
                      <w:sz w:val="24"/>
                    </w:rPr>
                  </w:pPr>
                  <w:r>
                    <w:rPr>
                      <w:b/>
                      <w:bCs/>
                    </w:rPr>
                    <w:t>Definition</w:t>
                  </w:r>
                </w:p>
              </w:tc>
            </w:tr>
            <w:tr w:rsidR="00B64B28" w14:paraId="4FF90CA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6E7E40" w14:textId="77777777" w:rsidR="00B64B28" w:rsidRDefault="004E159A" w:rsidP="00466496">
                  <w:pPr>
                    <w:rPr>
                      <w:sz w:val="24"/>
                    </w:rPr>
                  </w:pPr>
                  <w:hyperlink w:anchor="PeptideSequence" w:history="1">
                    <w:r w:rsidR="00B64B28">
                      <w:rPr>
                        <w:rStyle w:val="Hyperlink"/>
                      </w:rPr>
                      <w:t>PeptideSequ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4EE218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E886446"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17BA86D" w14:textId="77777777" w:rsidR="00B64B28" w:rsidRDefault="00B64B28" w:rsidP="00466496">
                  <w:pPr>
                    <w:rPr>
                      <w:sz w:val="24"/>
                    </w:rPr>
                  </w:pPr>
                  <w:r>
                    <w:t xml:space="preserve">The amino acid sequence of the (poly)peptide. If a substitution modification has been found, the original sequence should be reported. </w:t>
                  </w:r>
                </w:p>
              </w:tc>
            </w:tr>
            <w:tr w:rsidR="00B64B28" w14:paraId="0DD34C1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673F35" w14:textId="77777777" w:rsidR="00B64B28" w:rsidRDefault="004E159A" w:rsidP="00466496">
                  <w:pPr>
                    <w:rPr>
                      <w:sz w:val="24"/>
                    </w:rPr>
                  </w:pPr>
                  <w:hyperlink w:anchor="Modification" w:history="1">
                    <w:r w:rsidR="00B64B28">
                      <w:rPr>
                        <w:rStyle w:val="Hyperlink"/>
                      </w:rPr>
                      <w:t>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3F0943E"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F73ED02"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D584171" w14:textId="77777777" w:rsidR="00B64B28" w:rsidRDefault="00B64B28" w:rsidP="00466496">
                  <w:pPr>
                    <w:rPr>
                      <w:sz w:val="24"/>
                    </w:rPr>
                  </w:pPr>
                  <w:r>
                    <w:t xml:space="preserve">A molecule modification specification. If n modifications have been found on a peptide, there should be n instances of Modification. If multiple modifications are provided as cvParams, it is assumed that the modification is ambiguous i.e. one modification or another. A cvParam MUST be provided with the identification of the </w:t>
                  </w:r>
                  <w:r>
                    <w:lastRenderedPageBreak/>
                    <w:t xml:space="preserve">modification sourced from a suitable CV e.g. UNIMOD. If the modification is not present in the CV (and this will be checked by the semantic validator within a given tolerance window), there is a “unknown modification” CV term that MUST be used instead. A neutral loss should be defined as an additional CVParam within Modification. If more complex information should be given about neutral losses (such as presence/absence on particular product ions), this can additionally be encoded within the FragmentationArray. </w:t>
                  </w:r>
                </w:p>
              </w:tc>
            </w:tr>
            <w:tr w:rsidR="00B64B28" w14:paraId="32B93B2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1BD9FC" w14:textId="77777777" w:rsidR="00B64B28" w:rsidRDefault="004E159A" w:rsidP="00466496">
                  <w:pPr>
                    <w:rPr>
                      <w:sz w:val="24"/>
                    </w:rPr>
                  </w:pPr>
                  <w:hyperlink w:anchor="SubstitutionModification" w:history="1">
                    <w:r w:rsidR="00B64B28">
                      <w:rPr>
                        <w:rStyle w:val="Hyperlink"/>
                      </w:rPr>
                      <w:t>Substitution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D869681"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F48935F"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E4AB2C7" w14:textId="77777777" w:rsidR="00B64B28" w:rsidRDefault="00B64B28" w:rsidP="00466496">
                  <w:pPr>
                    <w:rPr>
                      <w:sz w:val="24"/>
                    </w:rPr>
                  </w:pPr>
                  <w:r>
                    <w:t xml:space="preserve">A modification where one residue is substituted by another (amino acid change). </w:t>
                  </w:r>
                </w:p>
              </w:tc>
            </w:tr>
            <w:tr w:rsidR="00B64B28" w14:paraId="4B7F942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71F5696" w14:textId="77777777" w:rsidR="00B64B28" w:rsidRDefault="004E159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8495EEE"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1CBB145"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E5C719E" w14:textId="77777777" w:rsidR="00B64B28" w:rsidRDefault="00B64B28" w:rsidP="00466496">
                  <w:pPr>
                    <w:rPr>
                      <w:sz w:val="24"/>
                    </w:rPr>
                  </w:pPr>
                  <w:r>
                    <w:t>A choice of either a cvParam or userParam.</w:t>
                  </w:r>
                </w:p>
              </w:tc>
            </w:tr>
            <w:tr w:rsidR="00B64B28" w14:paraId="6964BA9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63D9F5" w14:textId="77777777" w:rsidR="00B64B28" w:rsidRDefault="004E159A"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9AD8FE1"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2757898"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FA00821" w14:textId="77777777" w:rsidR="00B64B28" w:rsidRDefault="00B64B28" w:rsidP="00466496">
                  <w:pPr>
                    <w:rPr>
                      <w:sz w:val="24"/>
                    </w:rPr>
                  </w:pPr>
                  <w:r>
                    <w:t>A choice of either a cvParam or userParam.</w:t>
                  </w:r>
                </w:p>
              </w:tc>
            </w:tr>
          </w:tbl>
          <w:p w14:paraId="5856690D" w14:textId="77777777" w:rsidR="00B64B28" w:rsidRDefault="00B64B28" w:rsidP="00466496">
            <w:pPr>
              <w:rPr>
                <w:sz w:val="24"/>
              </w:rPr>
            </w:pPr>
          </w:p>
        </w:tc>
      </w:tr>
      <w:tr w:rsidR="00B64B28" w14:paraId="6C3E2602" w14:textId="77777777" w:rsidTr="00B64B28">
        <w:trPr>
          <w:tblCellSpacing w:w="15" w:type="dxa"/>
        </w:trPr>
        <w:tc>
          <w:tcPr>
            <w:tcW w:w="0" w:type="auto"/>
            <w:vAlign w:val="center"/>
            <w:hideMark/>
          </w:tcPr>
          <w:p w14:paraId="20A38D6D" w14:textId="77777777" w:rsidR="00B64B28" w:rsidRDefault="00B64B28" w:rsidP="00466496">
            <w:pPr>
              <w:rPr>
                <w:sz w:val="24"/>
              </w:rPr>
            </w:pPr>
            <w:r>
              <w:rPr>
                <w:b/>
                <w:bCs/>
              </w:rPr>
              <w:lastRenderedPageBreak/>
              <w:t>Example Context:</w:t>
            </w:r>
          </w:p>
        </w:tc>
        <w:tc>
          <w:tcPr>
            <w:tcW w:w="0" w:type="auto"/>
            <w:vAlign w:val="center"/>
            <w:hideMark/>
          </w:tcPr>
          <w:p w14:paraId="3D75503C" w14:textId="77777777" w:rsidR="00B64B28" w:rsidRPr="00B61B52" w:rsidRDefault="00B64B28" w:rsidP="00466496">
            <w:pPr>
              <w:pStyle w:val="HTMLPreformatted"/>
              <w:rPr>
                <w:rFonts w:cs="Helvetica"/>
                <w:lang w:val="en-GB" w:eastAsia="en-GB"/>
              </w:rPr>
            </w:pPr>
            <w:r w:rsidRPr="00B61B52">
              <w:rPr>
                <w:rFonts w:cs="Helvetica"/>
                <w:lang w:val="en-GB" w:eastAsia="en-GB"/>
              </w:rPr>
              <w:t>&lt;Peptide id="TVDVGMGGVDLANLKACSGSGVSQELHIWGK_000000100000000000000000000000000"&gt;</w:t>
            </w:r>
          </w:p>
          <w:p w14:paraId="5893EC2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Sequence&gt;TVDVGMGGVDLANLKACSGSGVSQELHIWGK&lt;/PeptideSequence&gt;</w:t>
            </w:r>
          </w:p>
          <w:p w14:paraId="3DD6A22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odification location="6" residues="M" monoisotopicMassDelta="15.994915"&gt;</w:t>
            </w:r>
          </w:p>
          <w:p w14:paraId="6E16944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UNIMOD:35" name="Oxidation" cvRef="UNIMOD"/&gt;</w:t>
            </w:r>
          </w:p>
          <w:p w14:paraId="7343E5F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524" name="fragment neutral loss" cvRef="PSI-MS"</w:t>
            </w:r>
          </w:p>
          <w:p w14:paraId="0ED979E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alue="63.998285" unitAccession="UO:0000221" unitName="dalton" unitCvRef="UO"/&gt;</w:t>
            </w:r>
          </w:p>
          <w:p w14:paraId="4826C95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odification&gt;</w:t>
            </w:r>
          </w:p>
          <w:p w14:paraId="1308004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35006C0E" w14:textId="77777777" w:rsidR="00B64B28" w:rsidRPr="00B61B52" w:rsidRDefault="00B64B28" w:rsidP="00466496">
            <w:pPr>
              <w:pStyle w:val="HTMLPreformatted"/>
              <w:rPr>
                <w:rFonts w:cs="Helvetica"/>
                <w:lang w:val="en-GB" w:eastAsia="en-GB"/>
              </w:rPr>
            </w:pPr>
            <w:r w:rsidRPr="00B61B52">
              <w:rPr>
                <w:rFonts w:cs="Helvetica"/>
                <w:lang w:val="en-GB" w:eastAsia="en-GB"/>
              </w:rPr>
              <w:t>&lt;/Peptide&gt;</w:t>
            </w:r>
          </w:p>
        </w:tc>
      </w:tr>
    </w:tbl>
    <w:p w14:paraId="2744FB29" w14:textId="77777777" w:rsidR="00B64B28" w:rsidRDefault="00B64B28" w:rsidP="00466496"/>
    <w:p w14:paraId="1C64250B" w14:textId="77777777" w:rsidR="00B64B28" w:rsidRDefault="00B64B28" w:rsidP="00466496">
      <w:pPr>
        <w:pStyle w:val="Heading2"/>
      </w:pPr>
      <w:bookmarkStart w:id="169" w:name="_Toc453235387"/>
      <w:commentRangeStart w:id="170"/>
      <w:r>
        <w:t>Element &lt;</w:t>
      </w:r>
      <w:bookmarkStart w:id="171" w:name="PeptideEvidence"/>
      <w:r>
        <w:t>PeptideEvidence</w:t>
      </w:r>
      <w:bookmarkEnd w:id="171"/>
      <w:r>
        <w:t>&gt;</w:t>
      </w:r>
      <w:commentRangeEnd w:id="170"/>
      <w:r w:rsidR="007E74A9">
        <w:rPr>
          <w:rStyle w:val="CommentReference"/>
          <w:b w:val="0"/>
          <w:bCs w:val="0"/>
          <w:iCs w:val="0"/>
        </w:rPr>
        <w:commentReference w:id="170"/>
      </w:r>
      <w:bookmarkEnd w:id="16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5"/>
        <w:gridCol w:w="8637"/>
      </w:tblGrid>
      <w:tr w:rsidR="00B64B28" w14:paraId="2B3CA8C1" w14:textId="77777777" w:rsidTr="00B64B28">
        <w:trPr>
          <w:tblCellSpacing w:w="15" w:type="dxa"/>
        </w:trPr>
        <w:tc>
          <w:tcPr>
            <w:tcW w:w="0" w:type="auto"/>
            <w:vAlign w:val="center"/>
            <w:hideMark/>
          </w:tcPr>
          <w:p w14:paraId="48EDE5F8" w14:textId="77777777" w:rsidR="00B64B28" w:rsidRDefault="00B64B28" w:rsidP="00466496">
            <w:pPr>
              <w:rPr>
                <w:sz w:val="24"/>
              </w:rPr>
            </w:pPr>
            <w:r>
              <w:rPr>
                <w:b/>
                <w:bCs/>
              </w:rPr>
              <w:t>Definition:</w:t>
            </w:r>
          </w:p>
        </w:tc>
        <w:tc>
          <w:tcPr>
            <w:tcW w:w="0" w:type="auto"/>
            <w:vAlign w:val="center"/>
            <w:hideMark/>
          </w:tcPr>
          <w:p w14:paraId="699C462A" w14:textId="77777777" w:rsidR="00B64B28" w:rsidRDefault="00B64B28" w:rsidP="00466496">
            <w:pPr>
              <w:rPr>
                <w:sz w:val="24"/>
              </w:rPr>
            </w:pPr>
            <w:r>
              <w:t xml:space="preserve">PeptideEvidence links a specific Peptide element to a specific position in a DBSequence. There MUST only be one PeptideEvidence item per Peptide-to-DBSequence-position. </w:t>
            </w:r>
          </w:p>
        </w:tc>
      </w:tr>
      <w:tr w:rsidR="00B64B28" w14:paraId="24092DB1" w14:textId="77777777" w:rsidTr="00B64B28">
        <w:trPr>
          <w:tblCellSpacing w:w="15" w:type="dxa"/>
        </w:trPr>
        <w:tc>
          <w:tcPr>
            <w:tcW w:w="0" w:type="auto"/>
            <w:vAlign w:val="center"/>
            <w:hideMark/>
          </w:tcPr>
          <w:p w14:paraId="5122B261" w14:textId="77777777" w:rsidR="00B64B28" w:rsidRDefault="00B64B28" w:rsidP="00466496">
            <w:pPr>
              <w:rPr>
                <w:sz w:val="24"/>
              </w:rPr>
            </w:pPr>
            <w:r>
              <w:rPr>
                <w:b/>
                <w:bCs/>
              </w:rPr>
              <w:t>Type:</w:t>
            </w:r>
          </w:p>
        </w:tc>
        <w:tc>
          <w:tcPr>
            <w:tcW w:w="0" w:type="auto"/>
            <w:vAlign w:val="center"/>
            <w:hideMark/>
          </w:tcPr>
          <w:p w14:paraId="3B220AE8" w14:textId="77777777" w:rsidR="00B64B28" w:rsidRDefault="00B64B28" w:rsidP="00466496">
            <w:pPr>
              <w:rPr>
                <w:sz w:val="24"/>
              </w:rPr>
            </w:pPr>
            <w:r>
              <w:t xml:space="preserve">PeptideEvidenceType </w:t>
            </w:r>
          </w:p>
        </w:tc>
      </w:tr>
      <w:tr w:rsidR="00B64B28" w14:paraId="7FAF6882" w14:textId="77777777" w:rsidTr="00B64B28">
        <w:trPr>
          <w:tblCellSpacing w:w="15" w:type="dxa"/>
        </w:trPr>
        <w:tc>
          <w:tcPr>
            <w:tcW w:w="0" w:type="auto"/>
            <w:vAlign w:val="center"/>
            <w:hideMark/>
          </w:tcPr>
          <w:p w14:paraId="0F2A96C0"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73"/>
              <w:gridCol w:w="2645"/>
              <w:gridCol w:w="824"/>
              <w:gridCol w:w="3204"/>
            </w:tblGrid>
            <w:tr w:rsidR="00B64B28" w14:paraId="4F8AA90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E6071C"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6ABA253"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7F2C62"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6D68A75" w14:textId="77777777" w:rsidR="00B64B28" w:rsidRDefault="00B64B28" w:rsidP="00466496">
                  <w:pPr>
                    <w:jc w:val="center"/>
                    <w:rPr>
                      <w:b/>
                      <w:bCs/>
                      <w:sz w:val="24"/>
                    </w:rPr>
                  </w:pPr>
                  <w:r>
                    <w:rPr>
                      <w:b/>
                      <w:bCs/>
                    </w:rPr>
                    <w:t>Definition</w:t>
                  </w:r>
                </w:p>
              </w:tc>
            </w:tr>
            <w:tr w:rsidR="00B64B28" w14:paraId="19552AA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847646" w14:textId="77777777" w:rsidR="00B64B28" w:rsidRDefault="00B64B28" w:rsidP="00466496">
                  <w:pPr>
                    <w:rPr>
                      <w:sz w:val="24"/>
                    </w:rPr>
                  </w:pPr>
                  <w:r>
                    <w:t>dBSequ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15BA1C6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FE014AD"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285FD59" w14:textId="77777777" w:rsidR="00B64B28" w:rsidRDefault="00B64B28" w:rsidP="00466496">
                  <w:pPr>
                    <w:rPr>
                      <w:sz w:val="24"/>
                    </w:rPr>
                  </w:pPr>
                  <w:r>
                    <w:t xml:space="preserve">A reference to the protein sequence in which the specified peptide has been linked. </w:t>
                  </w:r>
                </w:p>
              </w:tc>
            </w:tr>
            <w:tr w:rsidR="00B64B28" w14:paraId="59284BB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514085" w14:textId="77777777" w:rsidR="00B64B28" w:rsidRDefault="00B64B28" w:rsidP="00466496">
                  <w:pPr>
                    <w:rPr>
                      <w:sz w:val="24"/>
                    </w:rPr>
                  </w:pPr>
                  <w:r>
                    <w:t>end</w:t>
                  </w:r>
                </w:p>
              </w:tc>
              <w:tc>
                <w:tcPr>
                  <w:tcW w:w="0" w:type="auto"/>
                  <w:tcBorders>
                    <w:top w:val="outset" w:sz="6" w:space="0" w:color="auto"/>
                    <w:left w:val="outset" w:sz="6" w:space="0" w:color="auto"/>
                    <w:bottom w:val="outset" w:sz="6" w:space="0" w:color="auto"/>
                    <w:right w:val="outset" w:sz="6" w:space="0" w:color="auto"/>
                  </w:tcBorders>
                  <w:vAlign w:val="center"/>
                  <w:hideMark/>
                </w:tcPr>
                <w:p w14:paraId="0F252CF3"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03A18D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FD85456" w14:textId="77777777" w:rsidR="00B64B28" w:rsidRDefault="00B64B28" w:rsidP="00466496">
                  <w:pPr>
                    <w:rPr>
                      <w:sz w:val="24"/>
                    </w:rPr>
                  </w:pPr>
                  <w:r>
                    <w:t xml:space="preserve">The index position of the last amino acid of the peptide inside the protein sequence, where the first amino acid of the protein sequence is position 1. Must be provided unless this is a de novo search. </w:t>
                  </w:r>
                </w:p>
              </w:tc>
            </w:tr>
            <w:tr w:rsidR="00B64B28" w14:paraId="380B958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9EDC202" w14:textId="77777777" w:rsidR="00B64B28" w:rsidRDefault="00B64B28" w:rsidP="00466496">
                  <w:pPr>
                    <w:rPr>
                      <w:sz w:val="24"/>
                    </w:rPr>
                  </w:pPr>
                  <w:r>
                    <w:t>fr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138C3B5" w14:textId="77777777" w:rsidR="00B64B28" w:rsidRDefault="00B64B28" w:rsidP="00466496">
                  <w:pPr>
                    <w:rPr>
                      <w:sz w:val="24"/>
                    </w:rPr>
                  </w:pPr>
                  <w:r>
                    <w:t>allowed_frames</w:t>
                  </w:r>
                </w:p>
              </w:tc>
              <w:tc>
                <w:tcPr>
                  <w:tcW w:w="0" w:type="auto"/>
                  <w:tcBorders>
                    <w:top w:val="outset" w:sz="6" w:space="0" w:color="auto"/>
                    <w:left w:val="outset" w:sz="6" w:space="0" w:color="auto"/>
                    <w:bottom w:val="outset" w:sz="6" w:space="0" w:color="auto"/>
                    <w:right w:val="outset" w:sz="6" w:space="0" w:color="auto"/>
                  </w:tcBorders>
                  <w:vAlign w:val="center"/>
                  <w:hideMark/>
                </w:tcPr>
                <w:p w14:paraId="69B8CFB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204AA71" w14:textId="77777777" w:rsidR="00B64B28" w:rsidRDefault="00B64B28" w:rsidP="00466496">
                  <w:pPr>
                    <w:rPr>
                      <w:sz w:val="24"/>
                    </w:rPr>
                  </w:pPr>
                  <w:r>
                    <w:t xml:space="preserve">The translation frame of this sequence if this is PeptideEvidence derived from nucleic acid sequence </w:t>
                  </w:r>
                </w:p>
              </w:tc>
            </w:tr>
            <w:tr w:rsidR="00B64B28" w14:paraId="345CEE2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744C36"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B9C8A3D"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F6FF8BC"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5A63570"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1233439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29B159" w14:textId="77777777" w:rsidR="00B64B28" w:rsidRDefault="00B64B28" w:rsidP="00466496">
                  <w:pPr>
                    <w:rPr>
                      <w:sz w:val="24"/>
                    </w:rPr>
                  </w:pPr>
                  <w:r>
                    <w:t>isDecoy</w:t>
                  </w:r>
                </w:p>
              </w:tc>
              <w:tc>
                <w:tcPr>
                  <w:tcW w:w="0" w:type="auto"/>
                  <w:tcBorders>
                    <w:top w:val="outset" w:sz="6" w:space="0" w:color="auto"/>
                    <w:left w:val="outset" w:sz="6" w:space="0" w:color="auto"/>
                    <w:bottom w:val="outset" w:sz="6" w:space="0" w:color="auto"/>
                    <w:right w:val="outset" w:sz="6" w:space="0" w:color="auto"/>
                  </w:tcBorders>
                  <w:vAlign w:val="center"/>
                  <w:hideMark/>
                </w:tcPr>
                <w:p w14:paraId="16859959" w14:textId="77777777" w:rsidR="00B64B28" w:rsidRDefault="00B64B28" w:rsidP="00466496">
                  <w:pPr>
                    <w:rPr>
                      <w:sz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1E58A21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94FB72E" w14:textId="77777777" w:rsidR="00B64B28" w:rsidRDefault="00B64B28" w:rsidP="00466496">
                  <w:pPr>
                    <w:rPr>
                      <w:sz w:val="24"/>
                    </w:rPr>
                  </w:pPr>
                  <w:r>
                    <w:t xml:space="preserve">Set to true if the peptide is matched to a decoy sequence. </w:t>
                  </w:r>
                </w:p>
              </w:tc>
            </w:tr>
            <w:tr w:rsidR="00B64B28" w14:paraId="2568CE1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B4D690"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9842E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B4C7E85"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09EC142" w14:textId="77777777" w:rsidR="00B64B28" w:rsidRDefault="00B64B28" w:rsidP="00466496">
                  <w:pPr>
                    <w:rPr>
                      <w:sz w:val="24"/>
                    </w:rPr>
                  </w:pPr>
                  <w:r>
                    <w:t xml:space="preserve">The potentially ambiguous common identifier, such as a </w:t>
                  </w:r>
                  <w:r>
                    <w:lastRenderedPageBreak/>
                    <w:t xml:space="preserve">human-readable name for the instance. </w:t>
                  </w:r>
                </w:p>
              </w:tc>
            </w:tr>
            <w:tr w:rsidR="00B64B28" w14:paraId="3745967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B6AB95" w14:textId="77777777" w:rsidR="00B64B28" w:rsidRDefault="00B64B28" w:rsidP="00466496">
                  <w:pPr>
                    <w:rPr>
                      <w:sz w:val="24"/>
                    </w:rPr>
                  </w:pPr>
                  <w:r>
                    <w:lastRenderedPageBreak/>
                    <w:t>peptid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AE1568F"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1C28736"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ECA0599" w14:textId="77777777" w:rsidR="00B64B28" w:rsidRDefault="00B64B28" w:rsidP="00466496">
                  <w:pPr>
                    <w:rPr>
                      <w:sz w:val="24"/>
                    </w:rPr>
                  </w:pPr>
                  <w:r>
                    <w:t xml:space="preserve">A reference to the identified (poly)peptide sequence in the Peptide element. </w:t>
                  </w:r>
                </w:p>
              </w:tc>
            </w:tr>
            <w:tr w:rsidR="00B64B28" w14:paraId="5D7726C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AA7C46" w14:textId="77777777" w:rsidR="00B64B28" w:rsidRDefault="00B64B28" w:rsidP="00466496">
                  <w:pPr>
                    <w:rPr>
                      <w:sz w:val="24"/>
                    </w:rPr>
                  </w:pPr>
                  <w:r>
                    <w:t>post</w:t>
                  </w:r>
                </w:p>
              </w:tc>
              <w:tc>
                <w:tcPr>
                  <w:tcW w:w="0" w:type="auto"/>
                  <w:tcBorders>
                    <w:top w:val="outset" w:sz="6" w:space="0" w:color="auto"/>
                    <w:left w:val="outset" w:sz="6" w:space="0" w:color="auto"/>
                    <w:bottom w:val="outset" w:sz="6" w:space="0" w:color="auto"/>
                    <w:right w:val="outset" w:sz="6" w:space="0" w:color="auto"/>
                  </w:tcBorders>
                  <w:vAlign w:val="center"/>
                  <w:hideMark/>
                </w:tcPr>
                <w:p w14:paraId="3E6E3484" w14:textId="77777777" w:rsidR="00B64B28" w:rsidRDefault="00B64B28" w:rsidP="00466496">
                  <w:r>
                    <w:t>xsd:string with restriction</w:t>
                  </w:r>
                </w:p>
                <w:p w14:paraId="24E17071" w14:textId="77777777" w:rsidR="00B64B28" w:rsidRPr="00B61B52" w:rsidRDefault="00B64B28" w:rsidP="0031233F">
                  <w:pPr>
                    <w:pStyle w:val="HTMLPreformatted"/>
                    <w:rPr>
                      <w:rFonts w:cs="Helvetica"/>
                      <w:lang w:val="en-GB" w:eastAsia="en-GB"/>
                    </w:rPr>
                  </w:pPr>
                  <w:r w:rsidRPr="00B61B52">
                    <w:rPr>
                      <w:rFonts w:cs="Helvetica"/>
                      <w:lang w:val="en-GB" w:eastAsia="en-GB"/>
                    </w:rPr>
                    <w:t>[ABCDEFGHIJKLMNOPQRSTUVWXYZ?\-]</w:t>
                  </w:r>
                  <w:r w:rsidR="007D14B4">
                    <w:rPr>
                      <w:rFonts w:cs="Helvetica"/>
                      <w:lang w:val="en-GB" w:eastAsia="en-GB"/>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7A35346"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FBE956C" w14:textId="77777777" w:rsidR="00B64B28" w:rsidRDefault="00B64B28" w:rsidP="00466496">
                  <w:pPr>
                    <w:rPr>
                      <w:sz w:val="24"/>
                    </w:rPr>
                  </w:pPr>
                  <w:r>
                    <w:t xml:space="preserve">Post flanking residue. If the peptide is C-terminal, post="-" and not post="". If for any reason it is unknown (e.g. denovo), post="?" should be used. </w:t>
                  </w:r>
                </w:p>
              </w:tc>
            </w:tr>
            <w:tr w:rsidR="00B64B28" w14:paraId="78AB598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177244" w14:textId="77777777" w:rsidR="00B64B28" w:rsidRDefault="00B64B28" w:rsidP="00466496">
                  <w:pPr>
                    <w:rPr>
                      <w:sz w:val="24"/>
                    </w:rPr>
                  </w:pPr>
                  <w:r>
                    <w:t>pre</w:t>
                  </w:r>
                </w:p>
              </w:tc>
              <w:tc>
                <w:tcPr>
                  <w:tcW w:w="0" w:type="auto"/>
                  <w:tcBorders>
                    <w:top w:val="outset" w:sz="6" w:space="0" w:color="auto"/>
                    <w:left w:val="outset" w:sz="6" w:space="0" w:color="auto"/>
                    <w:bottom w:val="outset" w:sz="6" w:space="0" w:color="auto"/>
                    <w:right w:val="outset" w:sz="6" w:space="0" w:color="auto"/>
                  </w:tcBorders>
                  <w:vAlign w:val="center"/>
                  <w:hideMark/>
                </w:tcPr>
                <w:p w14:paraId="0187699B" w14:textId="77777777" w:rsidR="00B64B28" w:rsidRDefault="00B64B28" w:rsidP="00466496">
                  <w:r>
                    <w:t>xsd:string with restriction</w:t>
                  </w:r>
                </w:p>
                <w:p w14:paraId="42EB1D0D" w14:textId="77777777" w:rsidR="00B64B28" w:rsidRPr="00B61B52" w:rsidRDefault="00B64B28" w:rsidP="00B14558">
                  <w:pPr>
                    <w:pStyle w:val="HTMLPreformatted"/>
                    <w:rPr>
                      <w:rFonts w:cs="Helvetica"/>
                      <w:lang w:val="en-GB" w:eastAsia="en-GB"/>
                    </w:rPr>
                  </w:pPr>
                  <w:r w:rsidRPr="00B61B52">
                    <w:rPr>
                      <w:rFonts w:cs="Helvetica"/>
                      <w:lang w:val="en-GB" w:eastAsia="en-GB"/>
                    </w:rPr>
                    <w:t>[ABCDEFGHIJKLMNOPQRSTUVWXYZ?\-]</w:t>
                  </w:r>
                  <w:r w:rsidR="007D14B4">
                    <w:rPr>
                      <w:rFonts w:cs="Helvetica"/>
                      <w:lang w:val="en-GB" w:eastAsia="en-GB"/>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0C648F9"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1EA682C" w14:textId="77777777" w:rsidR="00B64B28" w:rsidRDefault="00B64B28" w:rsidP="00466496">
                  <w:pPr>
                    <w:rPr>
                      <w:sz w:val="24"/>
                    </w:rPr>
                  </w:pPr>
                  <w:r>
                    <w:t xml:space="preserve">Previous flanking residue. If the peptide is N-terminal, pre="-" and not pre="". If for any reason it is unknown (e.g. denovo), pre="?" should be used. </w:t>
                  </w:r>
                </w:p>
              </w:tc>
            </w:tr>
            <w:tr w:rsidR="00B64B28" w14:paraId="57064F0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0960E9E" w14:textId="77777777" w:rsidR="00B64B28" w:rsidRDefault="00B64B28" w:rsidP="00466496">
                  <w:pPr>
                    <w:rPr>
                      <w:sz w:val="24"/>
                    </w:rPr>
                  </w:pPr>
                  <w:r>
                    <w:t>start</w:t>
                  </w:r>
                </w:p>
              </w:tc>
              <w:tc>
                <w:tcPr>
                  <w:tcW w:w="0" w:type="auto"/>
                  <w:tcBorders>
                    <w:top w:val="outset" w:sz="6" w:space="0" w:color="auto"/>
                    <w:left w:val="outset" w:sz="6" w:space="0" w:color="auto"/>
                    <w:bottom w:val="outset" w:sz="6" w:space="0" w:color="auto"/>
                    <w:right w:val="outset" w:sz="6" w:space="0" w:color="auto"/>
                  </w:tcBorders>
                  <w:vAlign w:val="center"/>
                  <w:hideMark/>
                </w:tcPr>
                <w:p w14:paraId="77BBB25D"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6B69A5C"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64CAFEF" w14:textId="77777777" w:rsidR="00B64B28" w:rsidRDefault="00B64B28" w:rsidP="00466496">
                  <w:pPr>
                    <w:rPr>
                      <w:sz w:val="24"/>
                    </w:rPr>
                  </w:pPr>
                  <w:r>
                    <w:t>Start position of the peptide inside the protein sequence, where the first amino acid of the protein sequence is position 1. Must be provided unless this is a de novo search.</w:t>
                  </w:r>
                </w:p>
              </w:tc>
            </w:tr>
            <w:tr w:rsidR="00B64B28" w14:paraId="33A485A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813566E" w14:textId="77777777" w:rsidR="00B64B28" w:rsidRDefault="00B64B28" w:rsidP="00466496">
                  <w:pPr>
                    <w:rPr>
                      <w:sz w:val="24"/>
                    </w:rPr>
                  </w:pPr>
                  <w:r>
                    <w:t>translationTab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8E76FFD"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1BFEEF7"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B3F3A18" w14:textId="77777777" w:rsidR="00B64B28" w:rsidRDefault="00B64B28" w:rsidP="00466496">
                  <w:pPr>
                    <w:rPr>
                      <w:sz w:val="24"/>
                    </w:rPr>
                  </w:pPr>
                  <w:r>
                    <w:t xml:space="preserve">A reference to the translation table used if this is PeptideEvidence derived from nucleic acid sequence </w:t>
                  </w:r>
                </w:p>
              </w:tc>
            </w:tr>
          </w:tbl>
          <w:p w14:paraId="49A951AE" w14:textId="77777777" w:rsidR="00B64B28" w:rsidRDefault="00B64B28" w:rsidP="00466496">
            <w:pPr>
              <w:rPr>
                <w:sz w:val="24"/>
              </w:rPr>
            </w:pPr>
          </w:p>
        </w:tc>
      </w:tr>
      <w:tr w:rsidR="00B64B28" w14:paraId="2E0E0A11" w14:textId="77777777" w:rsidTr="00B64B28">
        <w:trPr>
          <w:tblCellSpacing w:w="15" w:type="dxa"/>
        </w:trPr>
        <w:tc>
          <w:tcPr>
            <w:tcW w:w="0" w:type="auto"/>
            <w:vAlign w:val="center"/>
            <w:hideMark/>
          </w:tcPr>
          <w:p w14:paraId="07493D70"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3985"/>
            </w:tblGrid>
            <w:tr w:rsidR="00B64B28" w14:paraId="132418B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C6AF0E"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4367CDC"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960D66B"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30EA02F" w14:textId="77777777" w:rsidR="00B64B28" w:rsidRDefault="00B64B28" w:rsidP="00466496">
                  <w:pPr>
                    <w:jc w:val="center"/>
                    <w:rPr>
                      <w:b/>
                      <w:bCs/>
                      <w:sz w:val="24"/>
                    </w:rPr>
                  </w:pPr>
                  <w:r>
                    <w:rPr>
                      <w:b/>
                      <w:bCs/>
                    </w:rPr>
                    <w:t>Definition</w:t>
                  </w:r>
                </w:p>
              </w:tc>
            </w:tr>
            <w:tr w:rsidR="00B64B28" w14:paraId="56FF041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D4349C" w14:textId="77777777" w:rsidR="00B64B28" w:rsidRDefault="004E159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9F33D9B"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38F43BE"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A26A119" w14:textId="77777777" w:rsidR="00B64B28" w:rsidRDefault="00B64B28" w:rsidP="00466496">
                  <w:pPr>
                    <w:rPr>
                      <w:sz w:val="24"/>
                    </w:rPr>
                  </w:pPr>
                  <w:r>
                    <w:t>A choice of either a cvParam or userParam.</w:t>
                  </w:r>
                </w:p>
              </w:tc>
            </w:tr>
            <w:tr w:rsidR="00B64B28" w14:paraId="3EF25C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4CAF30" w14:textId="77777777" w:rsidR="00B64B28" w:rsidRDefault="004E159A"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8E98D31"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2DA78F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25EEE8C" w14:textId="77777777" w:rsidR="00B64B28" w:rsidRDefault="00B64B28" w:rsidP="00466496">
                  <w:pPr>
                    <w:rPr>
                      <w:sz w:val="24"/>
                    </w:rPr>
                  </w:pPr>
                  <w:r>
                    <w:t>A choice of either a cvParam or userParam.</w:t>
                  </w:r>
                </w:p>
              </w:tc>
            </w:tr>
          </w:tbl>
          <w:p w14:paraId="72DD4787" w14:textId="77777777" w:rsidR="00B64B28" w:rsidRDefault="00B64B28" w:rsidP="00466496">
            <w:pPr>
              <w:rPr>
                <w:sz w:val="24"/>
              </w:rPr>
            </w:pPr>
          </w:p>
        </w:tc>
      </w:tr>
      <w:tr w:rsidR="00B64B28" w14:paraId="42A6E83F" w14:textId="77777777" w:rsidTr="00B64B28">
        <w:trPr>
          <w:tblCellSpacing w:w="15" w:type="dxa"/>
        </w:trPr>
        <w:tc>
          <w:tcPr>
            <w:tcW w:w="0" w:type="auto"/>
            <w:vAlign w:val="center"/>
            <w:hideMark/>
          </w:tcPr>
          <w:p w14:paraId="6BA50A1C" w14:textId="77777777" w:rsidR="00B64B28" w:rsidRDefault="00B64B28" w:rsidP="00466496">
            <w:pPr>
              <w:rPr>
                <w:sz w:val="24"/>
              </w:rPr>
            </w:pPr>
            <w:r>
              <w:rPr>
                <w:b/>
                <w:bCs/>
              </w:rPr>
              <w:t>Example Context:</w:t>
            </w:r>
          </w:p>
        </w:tc>
        <w:tc>
          <w:tcPr>
            <w:tcW w:w="0" w:type="auto"/>
            <w:vAlign w:val="center"/>
            <w:hideMark/>
          </w:tcPr>
          <w:p w14:paraId="3581CF81"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 id="DDDHSDQGGEVQGGR_00000000000000000_1_Rnd2psu|NC_LIV_123110_2144_2158"</w:t>
            </w:r>
          </w:p>
          <w:p w14:paraId="5002611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start="2144" end="2158" pre="R" post="G" isDecoy="false"</w:t>
            </w:r>
          </w:p>
          <w:p w14:paraId="0654091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dBSequence_ref="DBSeq_1_Rnd2psu|NC_LIV_123110" peptide_ref="DDDHSDQGGEVQGGR_00000000000000000"/&gt;</w:t>
            </w:r>
          </w:p>
          <w:p w14:paraId="60EDD813"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 id="SVAGKGLADEHTACR_00000000000000000_1_Rnd3psu|NC_LIV_114310_1396_1410"</w:t>
            </w:r>
          </w:p>
          <w:p w14:paraId="1F87427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start="1396" end="1410" pre="R" post="E" isDecoy="false"</w:t>
            </w:r>
          </w:p>
          <w:p w14:paraId="230EC3B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dBSequence_ref="DBSeq_1_Rnd3psu|NC_LIV_114310" peptide_ref="SVAGKGLADEHTACR_00000000000000000"/&gt;</w:t>
            </w:r>
          </w:p>
          <w:p w14:paraId="08768166"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 id="FASCCGEDDGEAPR_0000000000000000_1_psu|NC_LIV_113540_2484_2497" start="2484"</w:t>
            </w:r>
          </w:p>
          <w:p w14:paraId="454ED19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7BCB55C9"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gt;</w:t>
            </w:r>
          </w:p>
        </w:tc>
      </w:tr>
    </w:tbl>
    <w:p w14:paraId="182885D7" w14:textId="77777777" w:rsidR="00B64B28" w:rsidRDefault="00B64B28" w:rsidP="00466496"/>
    <w:p w14:paraId="65A3517C" w14:textId="77777777" w:rsidR="00B64B28" w:rsidRDefault="00B64B28" w:rsidP="00466496">
      <w:pPr>
        <w:pStyle w:val="Heading2"/>
      </w:pPr>
      <w:bookmarkStart w:id="172" w:name="_Toc453235388"/>
      <w:r>
        <w:t>Element &lt;</w:t>
      </w:r>
      <w:bookmarkStart w:id="173" w:name="PeptideEvidenceRef"/>
      <w:r>
        <w:t>PeptideEvidenceRef</w:t>
      </w:r>
      <w:bookmarkEnd w:id="173"/>
      <w:r>
        <w:t>&gt;</w:t>
      </w:r>
      <w:bookmarkEnd w:id="17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5"/>
        <w:gridCol w:w="8557"/>
      </w:tblGrid>
      <w:tr w:rsidR="00B64B28" w14:paraId="5CAC3B15" w14:textId="77777777" w:rsidTr="00B64B28">
        <w:trPr>
          <w:tblCellSpacing w:w="15" w:type="dxa"/>
        </w:trPr>
        <w:tc>
          <w:tcPr>
            <w:tcW w:w="0" w:type="auto"/>
            <w:vAlign w:val="center"/>
            <w:hideMark/>
          </w:tcPr>
          <w:p w14:paraId="4579EDB8" w14:textId="77777777" w:rsidR="00B64B28" w:rsidRDefault="00B64B28" w:rsidP="00466496">
            <w:pPr>
              <w:rPr>
                <w:sz w:val="24"/>
              </w:rPr>
            </w:pPr>
            <w:r>
              <w:rPr>
                <w:b/>
                <w:bCs/>
              </w:rPr>
              <w:t>Definition:</w:t>
            </w:r>
          </w:p>
        </w:tc>
        <w:tc>
          <w:tcPr>
            <w:tcW w:w="0" w:type="auto"/>
            <w:vAlign w:val="center"/>
            <w:hideMark/>
          </w:tcPr>
          <w:p w14:paraId="71A1865B" w14:textId="77777777" w:rsidR="00B64B28" w:rsidRDefault="00B64B28" w:rsidP="00466496">
            <w:pPr>
              <w:rPr>
                <w:sz w:val="24"/>
              </w:rPr>
            </w:pPr>
            <w:r>
              <w:t xml:space="preserve">Reference to the PeptideEvidence element identified. If a specific sequence can be assigned to multiple proteins and or positions in a protein all possible PeptideEvidence elements should be referenced here. </w:t>
            </w:r>
          </w:p>
        </w:tc>
      </w:tr>
      <w:tr w:rsidR="00B64B28" w14:paraId="0149D7C9" w14:textId="77777777" w:rsidTr="00B64B28">
        <w:trPr>
          <w:tblCellSpacing w:w="15" w:type="dxa"/>
        </w:trPr>
        <w:tc>
          <w:tcPr>
            <w:tcW w:w="0" w:type="auto"/>
            <w:vAlign w:val="center"/>
            <w:hideMark/>
          </w:tcPr>
          <w:p w14:paraId="56636F5E" w14:textId="77777777" w:rsidR="00B64B28" w:rsidRDefault="00B64B28" w:rsidP="00466496">
            <w:pPr>
              <w:rPr>
                <w:sz w:val="24"/>
              </w:rPr>
            </w:pPr>
            <w:r>
              <w:rPr>
                <w:b/>
                <w:bCs/>
              </w:rPr>
              <w:t>Type:</w:t>
            </w:r>
          </w:p>
        </w:tc>
        <w:tc>
          <w:tcPr>
            <w:tcW w:w="0" w:type="auto"/>
            <w:vAlign w:val="center"/>
            <w:hideMark/>
          </w:tcPr>
          <w:p w14:paraId="3FB441B7" w14:textId="77777777" w:rsidR="00B64B28" w:rsidRDefault="00B64B28" w:rsidP="00466496">
            <w:pPr>
              <w:rPr>
                <w:sz w:val="24"/>
              </w:rPr>
            </w:pPr>
            <w:r>
              <w:t xml:space="preserve">PeptideEvidenceRefType </w:t>
            </w:r>
          </w:p>
        </w:tc>
      </w:tr>
      <w:tr w:rsidR="00B64B28" w14:paraId="720DA34D" w14:textId="77777777" w:rsidTr="00B64B28">
        <w:trPr>
          <w:tblCellSpacing w:w="15" w:type="dxa"/>
        </w:trPr>
        <w:tc>
          <w:tcPr>
            <w:tcW w:w="0" w:type="auto"/>
            <w:vAlign w:val="center"/>
            <w:hideMark/>
          </w:tcPr>
          <w:p w14:paraId="08E7E661"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9"/>
              <w:gridCol w:w="1045"/>
              <w:gridCol w:w="824"/>
              <w:gridCol w:w="4668"/>
            </w:tblGrid>
            <w:tr w:rsidR="00B64B28" w14:paraId="3EFA25A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7DDF19"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EE4887A"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0548FEE"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7226E9C" w14:textId="77777777" w:rsidR="00B64B28" w:rsidRDefault="00B64B28" w:rsidP="00466496">
                  <w:pPr>
                    <w:jc w:val="center"/>
                    <w:rPr>
                      <w:b/>
                      <w:bCs/>
                      <w:sz w:val="24"/>
                    </w:rPr>
                  </w:pPr>
                  <w:r>
                    <w:rPr>
                      <w:b/>
                      <w:bCs/>
                    </w:rPr>
                    <w:t>Definition</w:t>
                  </w:r>
                </w:p>
              </w:tc>
            </w:tr>
            <w:tr w:rsidR="00B64B28" w14:paraId="20B92CD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831604" w14:textId="77777777" w:rsidR="00B64B28" w:rsidRDefault="00B64B28" w:rsidP="00466496">
                  <w:pPr>
                    <w:rPr>
                      <w:sz w:val="24"/>
                    </w:rPr>
                  </w:pPr>
                  <w:r>
                    <w:t>peptideEvid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8F0609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8B618C2"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CE0A225" w14:textId="77777777" w:rsidR="00B64B28" w:rsidRDefault="00B64B28" w:rsidP="00466496">
                  <w:pPr>
                    <w:rPr>
                      <w:sz w:val="24"/>
                    </w:rPr>
                  </w:pPr>
                  <w:r>
                    <w:t>A reference to the PeptideEvidenceItem element(s).</w:t>
                  </w:r>
                </w:p>
              </w:tc>
            </w:tr>
          </w:tbl>
          <w:p w14:paraId="7AFA5EA4" w14:textId="77777777" w:rsidR="00B64B28" w:rsidRDefault="00B64B28" w:rsidP="00466496">
            <w:pPr>
              <w:rPr>
                <w:sz w:val="24"/>
              </w:rPr>
            </w:pPr>
          </w:p>
        </w:tc>
      </w:tr>
      <w:tr w:rsidR="00B64B28" w14:paraId="5A496970" w14:textId="77777777" w:rsidTr="00B64B28">
        <w:trPr>
          <w:tblCellSpacing w:w="15" w:type="dxa"/>
        </w:trPr>
        <w:tc>
          <w:tcPr>
            <w:tcW w:w="0" w:type="auto"/>
            <w:vAlign w:val="center"/>
            <w:hideMark/>
          </w:tcPr>
          <w:p w14:paraId="103EA634" w14:textId="77777777" w:rsidR="00B64B28" w:rsidRDefault="00B64B28" w:rsidP="00466496">
            <w:pPr>
              <w:rPr>
                <w:sz w:val="24"/>
              </w:rPr>
            </w:pPr>
            <w:r>
              <w:rPr>
                <w:b/>
                <w:bCs/>
              </w:rPr>
              <w:t>Subelements:</w:t>
            </w:r>
          </w:p>
        </w:tc>
        <w:tc>
          <w:tcPr>
            <w:tcW w:w="0" w:type="auto"/>
            <w:vAlign w:val="center"/>
            <w:hideMark/>
          </w:tcPr>
          <w:p w14:paraId="4E7ADBA7" w14:textId="77777777" w:rsidR="00B64B28" w:rsidRDefault="00B64B28" w:rsidP="00466496">
            <w:pPr>
              <w:rPr>
                <w:sz w:val="24"/>
              </w:rPr>
            </w:pPr>
            <w:r>
              <w:t>none</w:t>
            </w:r>
          </w:p>
        </w:tc>
      </w:tr>
      <w:tr w:rsidR="00B64B28" w14:paraId="50DBDCB2" w14:textId="77777777" w:rsidTr="00B64B28">
        <w:trPr>
          <w:tblCellSpacing w:w="15" w:type="dxa"/>
        </w:trPr>
        <w:tc>
          <w:tcPr>
            <w:tcW w:w="0" w:type="auto"/>
            <w:vAlign w:val="center"/>
            <w:hideMark/>
          </w:tcPr>
          <w:p w14:paraId="4D5ECA60" w14:textId="77777777" w:rsidR="00B64B28" w:rsidRDefault="00B64B28" w:rsidP="00466496">
            <w:pPr>
              <w:rPr>
                <w:sz w:val="24"/>
              </w:rPr>
            </w:pPr>
            <w:r>
              <w:rPr>
                <w:b/>
                <w:bCs/>
              </w:rPr>
              <w:t>Example Context:</w:t>
            </w:r>
          </w:p>
        </w:tc>
        <w:tc>
          <w:tcPr>
            <w:tcW w:w="0" w:type="auto"/>
            <w:vAlign w:val="center"/>
            <w:hideMark/>
          </w:tcPr>
          <w:p w14:paraId="488692CD"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Ref</w:t>
            </w:r>
          </w:p>
          <w:p w14:paraId="6DBA98B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eptideEvidence_ref="SGALR_0000000_1_Rnd1psu|NC_LIV_081600_1089_1093"/&gt;</w:t>
            </w:r>
          </w:p>
          <w:p w14:paraId="2A8180F2"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Ref peptideEvidence_ref="SGALR_0000000_1_Rnd1psu|NC_LIV_020100_977_981"/&gt;</w:t>
            </w:r>
          </w:p>
          <w:p w14:paraId="453C7D16"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Ref peptideEvidence_ref="SGALR_0000000_1_Rnd1psu|NC_LIV_102910_725_729"/&gt;</w:t>
            </w:r>
          </w:p>
          <w:p w14:paraId="3C977F2C"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Ref peptideEvidence_ref="SGALR_0000000_1_Rnd1psu|NC_LIV_122850_402_406"/&gt;</w:t>
            </w:r>
          </w:p>
          <w:p w14:paraId="1AF68E15"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Ref peptideEvidence_ref="SGALR_0000000_1_Rnd1psu|NC_LIV_060960_32_36"/&gt;</w:t>
            </w:r>
          </w:p>
          <w:p w14:paraId="7FB57FF6"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Ref peptideEvidence_ref="SGALR_0000000_1_Rnd2psu|NC_LIV_145280_820_824"/&gt;</w:t>
            </w:r>
          </w:p>
          <w:p w14:paraId="70FAF36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6657C98C"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Ref&gt;</w:t>
            </w:r>
          </w:p>
        </w:tc>
      </w:tr>
      <w:tr w:rsidR="00B64B28" w14:paraId="40D35A8C" w14:textId="77777777" w:rsidTr="00B64B28">
        <w:trPr>
          <w:tblCellSpacing w:w="15" w:type="dxa"/>
        </w:trPr>
        <w:tc>
          <w:tcPr>
            <w:tcW w:w="0" w:type="auto"/>
            <w:vAlign w:val="center"/>
            <w:hideMark/>
          </w:tcPr>
          <w:p w14:paraId="1DAE7487" w14:textId="77777777" w:rsidR="00B64B28" w:rsidRDefault="00B64B28" w:rsidP="00466496">
            <w:pPr>
              <w:rPr>
                <w:sz w:val="24"/>
              </w:rPr>
            </w:pPr>
            <w:r>
              <w:rPr>
                <w:b/>
                <w:bCs/>
              </w:rPr>
              <w:lastRenderedPageBreak/>
              <w:t>Example cvParams:</w:t>
            </w:r>
          </w:p>
        </w:tc>
        <w:tc>
          <w:tcPr>
            <w:tcW w:w="0" w:type="auto"/>
            <w:vAlign w:val="center"/>
            <w:hideMark/>
          </w:tcPr>
          <w:p w14:paraId="48B92D0B"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71" name="mascot:score" cvRef="PSI-MS" value="13.49"/&gt;</w:t>
            </w:r>
          </w:p>
          <w:p w14:paraId="0301DC36"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72" name="mascot:expectation value" cvRef="PSI-MS"</w:t>
            </w:r>
          </w:p>
          <w:p w14:paraId="7969B597"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63" name="peptide unique to one protein" cvRef="PSI-MS"/&gt;</w:t>
            </w:r>
          </w:p>
          <w:p w14:paraId="676867FA"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71" name="mascot:identity threshold" cvRef="PSI-MS" value="42"/&gt;</w:t>
            </w:r>
          </w:p>
          <w:p w14:paraId="2B69D7FC"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70" name="mascot:homology threshold" cvRef="PSI-MS" value="24"/&gt;</w:t>
            </w:r>
          </w:p>
          <w:p w14:paraId="168FA32F"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30" name="number of peptide seqs compared to each spectrum"</w:t>
            </w:r>
          </w:p>
          <w:p w14:paraId="1F74043D"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0796" name="spectrum title" cvRef="PSI-MS"</w:t>
            </w:r>
          </w:p>
        </w:tc>
      </w:tr>
    </w:tbl>
    <w:p w14:paraId="07458428" w14:textId="77777777" w:rsidR="00B64B28" w:rsidRDefault="00B64B28" w:rsidP="00466496"/>
    <w:p w14:paraId="10EB9719" w14:textId="77777777" w:rsidR="00B64B28" w:rsidRDefault="00B64B28" w:rsidP="00466496">
      <w:pPr>
        <w:pStyle w:val="Heading2"/>
      </w:pPr>
      <w:bookmarkStart w:id="174" w:name="_Toc453235389"/>
      <w:r>
        <w:t>Element &lt;</w:t>
      </w:r>
      <w:bookmarkStart w:id="175" w:name="PeptideHypothesis"/>
      <w:r>
        <w:t>PeptideHypothesis</w:t>
      </w:r>
      <w:bookmarkEnd w:id="175"/>
      <w:r>
        <w:t>&gt;</w:t>
      </w:r>
      <w:bookmarkEnd w:id="17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8"/>
        <w:gridCol w:w="8664"/>
      </w:tblGrid>
      <w:tr w:rsidR="00B64B28" w14:paraId="1FCCB14A" w14:textId="77777777" w:rsidTr="00B64B28">
        <w:trPr>
          <w:tblCellSpacing w:w="15" w:type="dxa"/>
        </w:trPr>
        <w:tc>
          <w:tcPr>
            <w:tcW w:w="0" w:type="auto"/>
            <w:vAlign w:val="center"/>
            <w:hideMark/>
          </w:tcPr>
          <w:p w14:paraId="39106623" w14:textId="77777777" w:rsidR="00B64B28" w:rsidRDefault="00B64B28" w:rsidP="00466496">
            <w:pPr>
              <w:rPr>
                <w:sz w:val="24"/>
              </w:rPr>
            </w:pPr>
            <w:r>
              <w:rPr>
                <w:b/>
                <w:bCs/>
              </w:rPr>
              <w:t>Definition:</w:t>
            </w:r>
          </w:p>
        </w:tc>
        <w:tc>
          <w:tcPr>
            <w:tcW w:w="0" w:type="auto"/>
            <w:vAlign w:val="center"/>
            <w:hideMark/>
          </w:tcPr>
          <w:p w14:paraId="452B0E34" w14:textId="77777777" w:rsidR="00B64B28" w:rsidRDefault="00B64B28" w:rsidP="00466496">
            <w:pPr>
              <w:rPr>
                <w:sz w:val="24"/>
              </w:rPr>
            </w:pPr>
            <w:r>
              <w:t xml:space="preserve">Peptide evidence on which this ProteinHypothesis is based by reference to a PeptideEvidence element. </w:t>
            </w:r>
          </w:p>
        </w:tc>
      </w:tr>
      <w:tr w:rsidR="00B64B28" w14:paraId="73A07FB3" w14:textId="77777777" w:rsidTr="00B64B28">
        <w:trPr>
          <w:tblCellSpacing w:w="15" w:type="dxa"/>
        </w:trPr>
        <w:tc>
          <w:tcPr>
            <w:tcW w:w="0" w:type="auto"/>
            <w:vAlign w:val="center"/>
            <w:hideMark/>
          </w:tcPr>
          <w:p w14:paraId="0ABA39E7" w14:textId="77777777" w:rsidR="00B64B28" w:rsidRDefault="00B64B28" w:rsidP="00466496">
            <w:pPr>
              <w:rPr>
                <w:sz w:val="24"/>
              </w:rPr>
            </w:pPr>
            <w:r>
              <w:rPr>
                <w:b/>
                <w:bCs/>
              </w:rPr>
              <w:t>Type:</w:t>
            </w:r>
          </w:p>
        </w:tc>
        <w:tc>
          <w:tcPr>
            <w:tcW w:w="0" w:type="auto"/>
            <w:vAlign w:val="center"/>
            <w:hideMark/>
          </w:tcPr>
          <w:p w14:paraId="254C1A7A" w14:textId="77777777" w:rsidR="00B64B28" w:rsidRDefault="00B64B28" w:rsidP="00466496">
            <w:pPr>
              <w:rPr>
                <w:sz w:val="24"/>
              </w:rPr>
            </w:pPr>
            <w:r>
              <w:t xml:space="preserve">PeptideHypothesisType </w:t>
            </w:r>
          </w:p>
        </w:tc>
      </w:tr>
      <w:tr w:rsidR="00B64B28" w14:paraId="1D3B1CD1" w14:textId="77777777" w:rsidTr="00B64B28">
        <w:trPr>
          <w:tblCellSpacing w:w="15" w:type="dxa"/>
        </w:trPr>
        <w:tc>
          <w:tcPr>
            <w:tcW w:w="0" w:type="auto"/>
            <w:vAlign w:val="center"/>
            <w:hideMark/>
          </w:tcPr>
          <w:p w14:paraId="6F4FFDDF"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9"/>
              <w:gridCol w:w="1004"/>
              <w:gridCol w:w="824"/>
              <w:gridCol w:w="4816"/>
            </w:tblGrid>
            <w:tr w:rsidR="00B64B28" w14:paraId="4B42778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CB39FD"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17C80FF"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706D6145"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F397B78" w14:textId="77777777" w:rsidR="00B64B28" w:rsidRDefault="00B64B28" w:rsidP="00466496">
                  <w:pPr>
                    <w:jc w:val="center"/>
                    <w:rPr>
                      <w:b/>
                      <w:bCs/>
                      <w:sz w:val="24"/>
                    </w:rPr>
                  </w:pPr>
                  <w:r>
                    <w:rPr>
                      <w:b/>
                      <w:bCs/>
                    </w:rPr>
                    <w:t>Definition</w:t>
                  </w:r>
                </w:p>
              </w:tc>
            </w:tr>
            <w:tr w:rsidR="00B64B28" w14:paraId="70EF1FD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F0FE3D" w14:textId="77777777" w:rsidR="00B64B28" w:rsidRDefault="00B64B28" w:rsidP="00466496">
                  <w:pPr>
                    <w:rPr>
                      <w:sz w:val="24"/>
                    </w:rPr>
                  </w:pPr>
                  <w:r>
                    <w:t>peptideEvid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6B5655D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A27A6E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E3A62DB" w14:textId="77777777" w:rsidR="00B64B28" w:rsidRDefault="00B64B28" w:rsidP="00466496">
                  <w:pPr>
                    <w:rPr>
                      <w:sz w:val="24"/>
                    </w:rPr>
                  </w:pPr>
                  <w:r>
                    <w:t xml:space="preserve">A reference to the PeptideEvidence element on which this hypothesis is based. </w:t>
                  </w:r>
                </w:p>
              </w:tc>
            </w:tr>
          </w:tbl>
          <w:p w14:paraId="20A60C85" w14:textId="77777777" w:rsidR="00B64B28" w:rsidRDefault="00B64B28" w:rsidP="00466496">
            <w:pPr>
              <w:rPr>
                <w:sz w:val="24"/>
              </w:rPr>
            </w:pPr>
          </w:p>
        </w:tc>
      </w:tr>
      <w:tr w:rsidR="00B64B28" w14:paraId="202F288B" w14:textId="77777777" w:rsidTr="00B64B28">
        <w:trPr>
          <w:tblCellSpacing w:w="15" w:type="dxa"/>
        </w:trPr>
        <w:tc>
          <w:tcPr>
            <w:tcW w:w="0" w:type="auto"/>
            <w:vAlign w:val="center"/>
            <w:hideMark/>
          </w:tcPr>
          <w:p w14:paraId="7FCD30E0"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85"/>
              <w:gridCol w:w="1135"/>
              <w:gridCol w:w="1180"/>
              <w:gridCol w:w="3473"/>
            </w:tblGrid>
            <w:tr w:rsidR="00B64B28" w14:paraId="10633B1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D8EEFE"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557C97"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8995924"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DFD7AF7" w14:textId="77777777" w:rsidR="00B64B28" w:rsidRDefault="00B64B28" w:rsidP="00466496">
                  <w:pPr>
                    <w:jc w:val="center"/>
                    <w:rPr>
                      <w:b/>
                      <w:bCs/>
                      <w:sz w:val="24"/>
                    </w:rPr>
                  </w:pPr>
                  <w:r>
                    <w:rPr>
                      <w:b/>
                      <w:bCs/>
                    </w:rPr>
                    <w:t>Definition</w:t>
                  </w:r>
                </w:p>
              </w:tc>
            </w:tr>
            <w:tr w:rsidR="00B64B28" w14:paraId="54DE76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DF71CB" w14:textId="77777777" w:rsidR="00B64B28" w:rsidRDefault="004E159A" w:rsidP="00466496">
                  <w:pPr>
                    <w:rPr>
                      <w:sz w:val="24"/>
                    </w:rPr>
                  </w:pPr>
                  <w:hyperlink w:anchor="SpectrumIdentificationItemRef" w:history="1">
                    <w:r w:rsidR="00B64B28">
                      <w:rPr>
                        <w:rStyle w:val="Hyperlink"/>
                      </w:rPr>
                      <w:t>SpectrumIdentificationItem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C1D63AC"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E8578AE"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17371B8" w14:textId="77777777" w:rsidR="00B64B28" w:rsidRDefault="00B64B28" w:rsidP="00466496">
                  <w:pPr>
                    <w:rPr>
                      <w:sz w:val="24"/>
                    </w:rPr>
                  </w:pPr>
                  <w:r>
                    <w:t>Reference(s) to the SpectrumIdentificationItem element(s) that support the given PeptideEvidence element. Using these references it is possible to indicate which spectra were actually accepted as evidence for this peptide identification in the given protein.</w:t>
                  </w:r>
                </w:p>
              </w:tc>
            </w:tr>
          </w:tbl>
          <w:p w14:paraId="757EE549" w14:textId="77777777" w:rsidR="00B64B28" w:rsidRDefault="00B64B28" w:rsidP="00466496">
            <w:pPr>
              <w:rPr>
                <w:sz w:val="24"/>
              </w:rPr>
            </w:pPr>
          </w:p>
        </w:tc>
      </w:tr>
      <w:tr w:rsidR="00B64B28" w14:paraId="2B72010B" w14:textId="77777777" w:rsidTr="00B64B28">
        <w:trPr>
          <w:tblCellSpacing w:w="15" w:type="dxa"/>
        </w:trPr>
        <w:tc>
          <w:tcPr>
            <w:tcW w:w="0" w:type="auto"/>
            <w:vAlign w:val="center"/>
            <w:hideMark/>
          </w:tcPr>
          <w:p w14:paraId="4C331C42" w14:textId="77777777" w:rsidR="00B64B28" w:rsidRDefault="00B64B28" w:rsidP="00466496">
            <w:pPr>
              <w:rPr>
                <w:sz w:val="24"/>
              </w:rPr>
            </w:pPr>
            <w:r>
              <w:rPr>
                <w:b/>
                <w:bCs/>
              </w:rPr>
              <w:t>Example Context:</w:t>
            </w:r>
          </w:p>
        </w:tc>
        <w:tc>
          <w:tcPr>
            <w:tcW w:w="0" w:type="auto"/>
            <w:vAlign w:val="center"/>
            <w:hideMark/>
          </w:tcPr>
          <w:p w14:paraId="5FCFFFEB" w14:textId="77777777" w:rsidR="00B64B28" w:rsidRPr="00B61B52" w:rsidRDefault="00B64B28" w:rsidP="00466496">
            <w:pPr>
              <w:pStyle w:val="HTMLPreformatted"/>
              <w:rPr>
                <w:rFonts w:cs="Helvetica"/>
                <w:lang w:val="en-GB" w:eastAsia="en-GB"/>
              </w:rPr>
            </w:pPr>
            <w:r w:rsidRPr="00B61B52">
              <w:rPr>
                <w:rFonts w:cs="Helvetica"/>
                <w:lang w:val="en-GB" w:eastAsia="en-GB"/>
              </w:rPr>
              <w:t>&lt;PeptideHypothesis</w:t>
            </w:r>
          </w:p>
          <w:p w14:paraId="4999C27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eptideEvidence_ref="KDLYGNVVLSGGTTMYEGIGER_000000000000000100000000_1_psu|NC_LIV_020800_292_313"&gt;</w:t>
            </w:r>
          </w:p>
          <w:p w14:paraId="2AC574B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Ref spectrumIdentificationItem_ref="SII_303_1"/&gt;</w:t>
            </w:r>
          </w:p>
          <w:p w14:paraId="741B807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Ref spectrumIdentificationItem_ref="SII_304_1"/&gt;</w:t>
            </w:r>
          </w:p>
          <w:p w14:paraId="5E1D772E" w14:textId="77777777" w:rsidR="00B64B28" w:rsidRPr="00B61B52" w:rsidRDefault="00B64B28" w:rsidP="00466496">
            <w:pPr>
              <w:pStyle w:val="HTMLPreformatted"/>
              <w:rPr>
                <w:rFonts w:cs="Helvetica"/>
                <w:lang w:val="en-GB" w:eastAsia="en-GB"/>
              </w:rPr>
            </w:pPr>
            <w:r w:rsidRPr="00B61B52">
              <w:rPr>
                <w:rFonts w:cs="Helvetica"/>
                <w:lang w:val="en-GB" w:eastAsia="en-GB"/>
              </w:rPr>
              <w:t>&lt;/PeptideHypothesis&gt;</w:t>
            </w:r>
          </w:p>
        </w:tc>
      </w:tr>
      <w:tr w:rsidR="00B64B28" w14:paraId="7BEBAB2E" w14:textId="77777777" w:rsidTr="00B64B28">
        <w:trPr>
          <w:tblCellSpacing w:w="15" w:type="dxa"/>
        </w:trPr>
        <w:tc>
          <w:tcPr>
            <w:tcW w:w="0" w:type="auto"/>
            <w:vAlign w:val="center"/>
            <w:hideMark/>
          </w:tcPr>
          <w:p w14:paraId="4F9EDAF6" w14:textId="77777777" w:rsidR="00B64B28" w:rsidRDefault="00B64B28" w:rsidP="00466496">
            <w:pPr>
              <w:rPr>
                <w:sz w:val="24"/>
              </w:rPr>
            </w:pPr>
            <w:r>
              <w:rPr>
                <w:b/>
                <w:bCs/>
              </w:rPr>
              <w:t>Example cvParams:</w:t>
            </w:r>
          </w:p>
        </w:tc>
        <w:tc>
          <w:tcPr>
            <w:tcW w:w="0" w:type="auto"/>
            <w:vAlign w:val="center"/>
            <w:hideMark/>
          </w:tcPr>
          <w:p w14:paraId="1C42F2A6"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71" name="mascot:score" cvRef="PSI-MS"</w:t>
            </w:r>
          </w:p>
          <w:p w14:paraId="4F6397A1"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93" name="sequence coverage" cvRef="PSI-MS" value="11"/&gt;</w:t>
            </w:r>
          </w:p>
          <w:p w14:paraId="3ABCE6B6"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97" name="distinct peptide sequences" cvRef="PSI-MS"</w:t>
            </w:r>
          </w:p>
        </w:tc>
      </w:tr>
    </w:tbl>
    <w:p w14:paraId="1B130677" w14:textId="77777777" w:rsidR="00B64B28" w:rsidRDefault="00B64B28" w:rsidP="00466496"/>
    <w:p w14:paraId="43EBB55C" w14:textId="77777777" w:rsidR="00B64B28" w:rsidRDefault="00B64B28" w:rsidP="00466496">
      <w:pPr>
        <w:pStyle w:val="Heading2"/>
      </w:pPr>
      <w:bookmarkStart w:id="176" w:name="_Toc453235390"/>
      <w:r>
        <w:t>Element &lt;</w:t>
      </w:r>
      <w:bookmarkStart w:id="177" w:name="PeptideSequence"/>
      <w:r>
        <w:t>PeptideSequence</w:t>
      </w:r>
      <w:bookmarkEnd w:id="177"/>
      <w:r>
        <w:t>&gt;</w:t>
      </w:r>
      <w:bookmarkEnd w:id="17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4"/>
        <w:gridCol w:w="8508"/>
      </w:tblGrid>
      <w:tr w:rsidR="00B64B28" w14:paraId="2856917D" w14:textId="77777777" w:rsidTr="00B64B28">
        <w:trPr>
          <w:tblCellSpacing w:w="15" w:type="dxa"/>
        </w:trPr>
        <w:tc>
          <w:tcPr>
            <w:tcW w:w="0" w:type="auto"/>
            <w:vAlign w:val="center"/>
            <w:hideMark/>
          </w:tcPr>
          <w:p w14:paraId="449951C1" w14:textId="77777777" w:rsidR="00B64B28" w:rsidRDefault="00B64B28" w:rsidP="00466496">
            <w:pPr>
              <w:rPr>
                <w:sz w:val="24"/>
              </w:rPr>
            </w:pPr>
            <w:r>
              <w:rPr>
                <w:b/>
                <w:bCs/>
              </w:rPr>
              <w:t>Definition:</w:t>
            </w:r>
          </w:p>
        </w:tc>
        <w:tc>
          <w:tcPr>
            <w:tcW w:w="0" w:type="auto"/>
            <w:vAlign w:val="center"/>
            <w:hideMark/>
          </w:tcPr>
          <w:p w14:paraId="48E22FF4" w14:textId="77777777" w:rsidR="00B64B28" w:rsidRDefault="00B64B28" w:rsidP="00466496">
            <w:pPr>
              <w:rPr>
                <w:sz w:val="24"/>
              </w:rPr>
            </w:pPr>
            <w:r>
              <w:t xml:space="preserve">The amino acid sequence of the (poly)peptide. If a substitution modification has been found, the original sequence should be reported. </w:t>
            </w:r>
          </w:p>
        </w:tc>
      </w:tr>
      <w:tr w:rsidR="00B64B28" w14:paraId="52DE6D24" w14:textId="77777777" w:rsidTr="00B64B28">
        <w:trPr>
          <w:tblCellSpacing w:w="15" w:type="dxa"/>
        </w:trPr>
        <w:tc>
          <w:tcPr>
            <w:tcW w:w="0" w:type="auto"/>
            <w:vAlign w:val="center"/>
            <w:hideMark/>
          </w:tcPr>
          <w:p w14:paraId="1C1826D4" w14:textId="77777777" w:rsidR="00B64B28" w:rsidRDefault="00B64B28" w:rsidP="00466496">
            <w:pPr>
              <w:rPr>
                <w:sz w:val="24"/>
              </w:rPr>
            </w:pPr>
            <w:r>
              <w:rPr>
                <w:b/>
                <w:bCs/>
              </w:rPr>
              <w:t>Type:</w:t>
            </w:r>
          </w:p>
        </w:tc>
        <w:tc>
          <w:tcPr>
            <w:tcW w:w="0" w:type="auto"/>
            <w:vAlign w:val="center"/>
            <w:hideMark/>
          </w:tcPr>
          <w:p w14:paraId="65965241" w14:textId="77777777" w:rsidR="00B64B28" w:rsidRDefault="00B64B28" w:rsidP="00466496">
            <w:pPr>
              <w:rPr>
                <w:sz w:val="24"/>
              </w:rPr>
            </w:pPr>
            <w:r>
              <w:t xml:space="preserve">sequence </w:t>
            </w:r>
          </w:p>
        </w:tc>
      </w:tr>
      <w:tr w:rsidR="00B64B28" w14:paraId="75C4A27F" w14:textId="77777777" w:rsidTr="00B64B28">
        <w:trPr>
          <w:tblCellSpacing w:w="15" w:type="dxa"/>
        </w:trPr>
        <w:tc>
          <w:tcPr>
            <w:tcW w:w="0" w:type="auto"/>
            <w:vAlign w:val="center"/>
            <w:hideMark/>
          </w:tcPr>
          <w:p w14:paraId="3A0DDCA3" w14:textId="77777777" w:rsidR="00B64B28" w:rsidRDefault="00B64B28" w:rsidP="00466496">
            <w:pPr>
              <w:rPr>
                <w:sz w:val="24"/>
              </w:rPr>
            </w:pPr>
            <w:r>
              <w:rPr>
                <w:b/>
                <w:bCs/>
              </w:rPr>
              <w:t>Attributes:</w:t>
            </w:r>
          </w:p>
        </w:tc>
        <w:tc>
          <w:tcPr>
            <w:tcW w:w="0" w:type="auto"/>
            <w:vAlign w:val="center"/>
            <w:hideMark/>
          </w:tcPr>
          <w:p w14:paraId="40D63BE5" w14:textId="77777777" w:rsidR="00B64B28" w:rsidRDefault="00B64B28" w:rsidP="00466496">
            <w:pPr>
              <w:rPr>
                <w:sz w:val="24"/>
              </w:rPr>
            </w:pPr>
            <w:r>
              <w:t>none</w:t>
            </w:r>
          </w:p>
        </w:tc>
      </w:tr>
      <w:tr w:rsidR="00B64B28" w14:paraId="04A4C48B" w14:textId="77777777" w:rsidTr="00B64B28">
        <w:trPr>
          <w:tblCellSpacing w:w="15" w:type="dxa"/>
        </w:trPr>
        <w:tc>
          <w:tcPr>
            <w:tcW w:w="0" w:type="auto"/>
            <w:vAlign w:val="center"/>
            <w:hideMark/>
          </w:tcPr>
          <w:p w14:paraId="139AC7F8" w14:textId="77777777" w:rsidR="00B64B28" w:rsidRDefault="00B64B28" w:rsidP="00466496">
            <w:pPr>
              <w:rPr>
                <w:sz w:val="24"/>
              </w:rPr>
            </w:pPr>
            <w:r>
              <w:rPr>
                <w:b/>
                <w:bCs/>
              </w:rPr>
              <w:t>Subelements:</w:t>
            </w:r>
          </w:p>
        </w:tc>
        <w:tc>
          <w:tcPr>
            <w:tcW w:w="0" w:type="auto"/>
            <w:vAlign w:val="center"/>
            <w:hideMark/>
          </w:tcPr>
          <w:p w14:paraId="33F622E0" w14:textId="77777777" w:rsidR="00B64B28" w:rsidRDefault="00B64B28" w:rsidP="00466496">
            <w:pPr>
              <w:rPr>
                <w:sz w:val="24"/>
              </w:rPr>
            </w:pPr>
            <w:r>
              <w:t>none</w:t>
            </w:r>
          </w:p>
        </w:tc>
      </w:tr>
      <w:tr w:rsidR="00B64B28" w14:paraId="2A1E3BDA" w14:textId="77777777" w:rsidTr="00B64B28">
        <w:trPr>
          <w:tblCellSpacing w:w="15" w:type="dxa"/>
        </w:trPr>
        <w:tc>
          <w:tcPr>
            <w:tcW w:w="0" w:type="auto"/>
            <w:vAlign w:val="center"/>
            <w:hideMark/>
          </w:tcPr>
          <w:p w14:paraId="4014C1D1" w14:textId="77777777" w:rsidR="00B64B28" w:rsidRDefault="00B64B28" w:rsidP="00466496">
            <w:pPr>
              <w:rPr>
                <w:sz w:val="24"/>
              </w:rPr>
            </w:pPr>
            <w:r>
              <w:rPr>
                <w:b/>
                <w:bCs/>
              </w:rPr>
              <w:t>Example Context:</w:t>
            </w:r>
          </w:p>
        </w:tc>
        <w:tc>
          <w:tcPr>
            <w:tcW w:w="0" w:type="auto"/>
            <w:vAlign w:val="center"/>
            <w:hideMark/>
          </w:tcPr>
          <w:p w14:paraId="775C470A" w14:textId="77777777" w:rsidR="00B64B28" w:rsidRPr="00B61B52" w:rsidRDefault="00B64B28" w:rsidP="00466496">
            <w:pPr>
              <w:pStyle w:val="HTMLPreformatted"/>
              <w:rPr>
                <w:rFonts w:cs="Helvetica"/>
                <w:lang w:val="en-GB" w:eastAsia="en-GB"/>
              </w:rPr>
            </w:pPr>
            <w:r w:rsidRPr="00B61B52">
              <w:rPr>
                <w:rFonts w:cs="Helvetica"/>
                <w:lang w:val="en-GB" w:eastAsia="en-GB"/>
              </w:rPr>
              <w:t>&lt;PeptideSequence&gt;GELLGLGGVSGCPLRSGGTEAGGALEQPPLKPK&lt;/PeptideSequence&gt;</w:t>
            </w:r>
          </w:p>
        </w:tc>
      </w:tr>
    </w:tbl>
    <w:p w14:paraId="64EADF5A" w14:textId="77777777" w:rsidR="00B64B28" w:rsidRDefault="00B64B28" w:rsidP="00466496"/>
    <w:p w14:paraId="218772A3" w14:textId="77777777" w:rsidR="00B64B28" w:rsidRDefault="00B64B28" w:rsidP="00466496">
      <w:pPr>
        <w:pStyle w:val="Heading2"/>
      </w:pPr>
      <w:bookmarkStart w:id="178" w:name="_Toc453235391"/>
      <w:r>
        <w:t>Element &lt;</w:t>
      </w:r>
      <w:bookmarkStart w:id="179" w:name="Person"/>
      <w:r>
        <w:t>Person</w:t>
      </w:r>
      <w:bookmarkEnd w:id="179"/>
      <w:r>
        <w:t>&gt;</w:t>
      </w:r>
      <w:bookmarkEnd w:id="17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3"/>
        <w:gridCol w:w="8549"/>
      </w:tblGrid>
      <w:tr w:rsidR="00B64B28" w14:paraId="448CF734" w14:textId="77777777" w:rsidTr="00B64B28">
        <w:trPr>
          <w:tblCellSpacing w:w="15" w:type="dxa"/>
        </w:trPr>
        <w:tc>
          <w:tcPr>
            <w:tcW w:w="0" w:type="auto"/>
            <w:vAlign w:val="center"/>
            <w:hideMark/>
          </w:tcPr>
          <w:p w14:paraId="6445A31E" w14:textId="77777777" w:rsidR="00B64B28" w:rsidRDefault="00B64B28" w:rsidP="00466496">
            <w:pPr>
              <w:rPr>
                <w:sz w:val="24"/>
              </w:rPr>
            </w:pPr>
            <w:r>
              <w:rPr>
                <w:b/>
                <w:bCs/>
              </w:rPr>
              <w:t>Definition:</w:t>
            </w:r>
          </w:p>
        </w:tc>
        <w:tc>
          <w:tcPr>
            <w:tcW w:w="0" w:type="auto"/>
            <w:vAlign w:val="center"/>
            <w:hideMark/>
          </w:tcPr>
          <w:p w14:paraId="5E8F8FD0" w14:textId="77777777" w:rsidR="00B64B28" w:rsidRDefault="00B64B28" w:rsidP="00466496">
            <w:pPr>
              <w:rPr>
                <w:sz w:val="24"/>
              </w:rPr>
            </w:pPr>
            <w:r>
              <w:t xml:space="preserve">A person's name and contact details. Any additional information such as the address, contact email etc. should be supplied using CV parameters or user parameters. </w:t>
            </w:r>
          </w:p>
        </w:tc>
      </w:tr>
      <w:tr w:rsidR="00B64B28" w14:paraId="2B1E8A72" w14:textId="77777777" w:rsidTr="00B64B28">
        <w:trPr>
          <w:tblCellSpacing w:w="15" w:type="dxa"/>
        </w:trPr>
        <w:tc>
          <w:tcPr>
            <w:tcW w:w="0" w:type="auto"/>
            <w:vAlign w:val="center"/>
            <w:hideMark/>
          </w:tcPr>
          <w:p w14:paraId="6EF45B28" w14:textId="77777777" w:rsidR="00B64B28" w:rsidRDefault="00B64B28" w:rsidP="00466496">
            <w:pPr>
              <w:rPr>
                <w:sz w:val="24"/>
              </w:rPr>
            </w:pPr>
            <w:r>
              <w:rPr>
                <w:b/>
                <w:bCs/>
              </w:rPr>
              <w:t>Type:</w:t>
            </w:r>
          </w:p>
        </w:tc>
        <w:tc>
          <w:tcPr>
            <w:tcW w:w="0" w:type="auto"/>
            <w:vAlign w:val="center"/>
            <w:hideMark/>
          </w:tcPr>
          <w:p w14:paraId="2F5A027F" w14:textId="77777777" w:rsidR="00B64B28" w:rsidRDefault="00B64B28" w:rsidP="00466496">
            <w:pPr>
              <w:rPr>
                <w:sz w:val="24"/>
              </w:rPr>
            </w:pPr>
            <w:r>
              <w:t xml:space="preserve">PersonType </w:t>
            </w:r>
          </w:p>
        </w:tc>
      </w:tr>
      <w:tr w:rsidR="00B64B28" w14:paraId="2CF58049" w14:textId="77777777" w:rsidTr="00B64B28">
        <w:trPr>
          <w:tblCellSpacing w:w="15" w:type="dxa"/>
        </w:trPr>
        <w:tc>
          <w:tcPr>
            <w:tcW w:w="0" w:type="auto"/>
            <w:vAlign w:val="center"/>
            <w:hideMark/>
          </w:tcPr>
          <w:p w14:paraId="4DB1F5C1"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97"/>
              <w:gridCol w:w="983"/>
              <w:gridCol w:w="824"/>
              <w:gridCol w:w="5454"/>
            </w:tblGrid>
            <w:tr w:rsidR="00B64B28" w14:paraId="0075BF8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2DCBC0"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AEE4809"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24E5F75"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B0CB59" w14:textId="77777777" w:rsidR="00B64B28" w:rsidRDefault="00B64B28" w:rsidP="00466496">
                  <w:pPr>
                    <w:jc w:val="center"/>
                    <w:rPr>
                      <w:b/>
                      <w:bCs/>
                      <w:sz w:val="24"/>
                    </w:rPr>
                  </w:pPr>
                  <w:r>
                    <w:rPr>
                      <w:b/>
                      <w:bCs/>
                    </w:rPr>
                    <w:t>Definition</w:t>
                  </w:r>
                </w:p>
              </w:tc>
            </w:tr>
            <w:tr w:rsidR="00B64B28" w14:paraId="1F0007C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4125E9" w14:textId="77777777" w:rsidR="00B64B28" w:rsidRDefault="00B64B28" w:rsidP="00466496">
                  <w:pPr>
                    <w:rPr>
                      <w:sz w:val="24"/>
                    </w:rPr>
                  </w:pPr>
                  <w:r>
                    <w:t>firs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E583842"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9730E66"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DFC3167" w14:textId="77777777" w:rsidR="00B64B28" w:rsidRDefault="00B64B28" w:rsidP="00466496">
                  <w:pPr>
                    <w:rPr>
                      <w:sz w:val="24"/>
                    </w:rPr>
                  </w:pPr>
                  <w:r>
                    <w:t>The Person's first name.</w:t>
                  </w:r>
                </w:p>
              </w:tc>
            </w:tr>
            <w:tr w:rsidR="00B64B28" w14:paraId="6E8F771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37EC9B"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F7CEBC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66EC3C1"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258AA71"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4A605A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D940A5" w14:textId="77777777" w:rsidR="00B64B28" w:rsidRDefault="00B64B28" w:rsidP="00466496">
                  <w:pPr>
                    <w:rPr>
                      <w:sz w:val="24"/>
                    </w:rPr>
                  </w:pPr>
                  <w:r>
                    <w:t>las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991BAE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6BC1C4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995295B" w14:textId="77777777" w:rsidR="00B64B28" w:rsidRDefault="00B64B28" w:rsidP="00466496">
                  <w:pPr>
                    <w:rPr>
                      <w:sz w:val="24"/>
                    </w:rPr>
                  </w:pPr>
                  <w:r>
                    <w:t>The Person's last/family name.</w:t>
                  </w:r>
                </w:p>
              </w:tc>
            </w:tr>
            <w:tr w:rsidR="00B64B28" w14:paraId="23A930A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D8D3240" w14:textId="77777777" w:rsidR="00B64B28" w:rsidRDefault="00B64B28" w:rsidP="00466496">
                  <w:pPr>
                    <w:rPr>
                      <w:sz w:val="24"/>
                    </w:rPr>
                  </w:pPr>
                  <w:r>
                    <w:lastRenderedPageBreak/>
                    <w:t>midInitials</w:t>
                  </w:r>
                </w:p>
              </w:tc>
              <w:tc>
                <w:tcPr>
                  <w:tcW w:w="0" w:type="auto"/>
                  <w:tcBorders>
                    <w:top w:val="outset" w:sz="6" w:space="0" w:color="auto"/>
                    <w:left w:val="outset" w:sz="6" w:space="0" w:color="auto"/>
                    <w:bottom w:val="outset" w:sz="6" w:space="0" w:color="auto"/>
                    <w:right w:val="outset" w:sz="6" w:space="0" w:color="auto"/>
                  </w:tcBorders>
                  <w:vAlign w:val="center"/>
                  <w:hideMark/>
                </w:tcPr>
                <w:p w14:paraId="5CCDC0A0"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C63B23C"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7B98827" w14:textId="77777777" w:rsidR="00B64B28" w:rsidRDefault="00B64B28" w:rsidP="00466496">
                  <w:pPr>
                    <w:rPr>
                      <w:sz w:val="24"/>
                    </w:rPr>
                  </w:pPr>
                  <w:r>
                    <w:t>The Person's middle initial.</w:t>
                  </w:r>
                </w:p>
              </w:tc>
            </w:tr>
            <w:tr w:rsidR="00B64B28" w14:paraId="2EA2461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BBA96B"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65F3D4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EBF54C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D23B9F9" w14:textId="77777777" w:rsidR="00B64B28" w:rsidRDefault="00B64B28" w:rsidP="00466496">
                  <w:pPr>
                    <w:rPr>
                      <w:sz w:val="24"/>
                    </w:rPr>
                  </w:pPr>
                  <w:r>
                    <w:t xml:space="preserve">The potentially ambiguous common identifier, such as a human-readable name for the instance. </w:t>
                  </w:r>
                </w:p>
              </w:tc>
            </w:tr>
          </w:tbl>
          <w:p w14:paraId="2268E3BD" w14:textId="77777777" w:rsidR="00B64B28" w:rsidRDefault="00B64B28" w:rsidP="00466496">
            <w:pPr>
              <w:rPr>
                <w:sz w:val="24"/>
              </w:rPr>
            </w:pPr>
          </w:p>
        </w:tc>
      </w:tr>
      <w:tr w:rsidR="00B64B28" w14:paraId="224D8CC3" w14:textId="77777777" w:rsidTr="00B64B28">
        <w:trPr>
          <w:tblCellSpacing w:w="15" w:type="dxa"/>
        </w:trPr>
        <w:tc>
          <w:tcPr>
            <w:tcW w:w="0" w:type="auto"/>
            <w:vAlign w:val="center"/>
            <w:hideMark/>
          </w:tcPr>
          <w:p w14:paraId="614733F4"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3985"/>
            </w:tblGrid>
            <w:tr w:rsidR="00B64B28" w14:paraId="1E0F372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A103C4"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1A2DCD"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E5BE2C5"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6177C7B" w14:textId="77777777" w:rsidR="00B64B28" w:rsidRDefault="00B64B28" w:rsidP="00466496">
                  <w:pPr>
                    <w:jc w:val="center"/>
                    <w:rPr>
                      <w:b/>
                      <w:bCs/>
                      <w:sz w:val="24"/>
                    </w:rPr>
                  </w:pPr>
                  <w:r>
                    <w:rPr>
                      <w:b/>
                      <w:bCs/>
                    </w:rPr>
                    <w:t>Definition</w:t>
                  </w:r>
                </w:p>
              </w:tc>
            </w:tr>
            <w:tr w:rsidR="00B64B28" w14:paraId="101D29B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C39D0C" w14:textId="77777777" w:rsidR="00B64B28" w:rsidRDefault="004E159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36CB2F3"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C19C2BC"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3507174" w14:textId="77777777" w:rsidR="00B64B28" w:rsidRDefault="00B64B28" w:rsidP="00466496">
                  <w:pPr>
                    <w:rPr>
                      <w:sz w:val="24"/>
                    </w:rPr>
                  </w:pPr>
                  <w:r>
                    <w:t>A choice of either a cvParam or userParam.</w:t>
                  </w:r>
                </w:p>
              </w:tc>
            </w:tr>
            <w:tr w:rsidR="00B64B28" w14:paraId="3117DD6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D6ECC9" w14:textId="77777777" w:rsidR="00B64B28" w:rsidRDefault="004E159A"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546AC8A"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3561BF4"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97B0FBE" w14:textId="77777777" w:rsidR="00B64B28" w:rsidRDefault="00B64B28" w:rsidP="00466496">
                  <w:pPr>
                    <w:rPr>
                      <w:sz w:val="24"/>
                    </w:rPr>
                  </w:pPr>
                  <w:r>
                    <w:t>A choice of either a cvParam or userParam.</w:t>
                  </w:r>
                </w:p>
              </w:tc>
            </w:tr>
            <w:tr w:rsidR="00B64B28" w14:paraId="1A96E91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B951858" w14:textId="77777777" w:rsidR="00B64B28" w:rsidRDefault="004E159A" w:rsidP="00466496">
                  <w:pPr>
                    <w:rPr>
                      <w:sz w:val="24"/>
                    </w:rPr>
                  </w:pPr>
                  <w:hyperlink w:anchor="Affiliation" w:history="1">
                    <w:r w:rsidR="00B64B28">
                      <w:rPr>
                        <w:rStyle w:val="Hyperlink"/>
                      </w:rPr>
                      <w:t>Affili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1D3F21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AFA20A9"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8C3CCDC" w14:textId="77777777" w:rsidR="00B64B28" w:rsidRDefault="00B64B28" w:rsidP="00466496">
                  <w:pPr>
                    <w:rPr>
                      <w:sz w:val="24"/>
                    </w:rPr>
                  </w:pPr>
                  <w:r>
                    <w:t>The organization a person belongs to.</w:t>
                  </w:r>
                </w:p>
              </w:tc>
            </w:tr>
          </w:tbl>
          <w:p w14:paraId="2A79EB88" w14:textId="77777777" w:rsidR="00B64B28" w:rsidRDefault="00B64B28" w:rsidP="00466496">
            <w:pPr>
              <w:rPr>
                <w:sz w:val="24"/>
              </w:rPr>
            </w:pPr>
          </w:p>
        </w:tc>
      </w:tr>
      <w:tr w:rsidR="00B64B28" w14:paraId="0A64FA2C" w14:textId="77777777" w:rsidTr="00B64B28">
        <w:trPr>
          <w:tblCellSpacing w:w="15" w:type="dxa"/>
        </w:trPr>
        <w:tc>
          <w:tcPr>
            <w:tcW w:w="0" w:type="auto"/>
            <w:vAlign w:val="center"/>
            <w:hideMark/>
          </w:tcPr>
          <w:p w14:paraId="141DCBD7" w14:textId="77777777" w:rsidR="00B64B28" w:rsidRDefault="00B64B28" w:rsidP="00466496">
            <w:pPr>
              <w:rPr>
                <w:sz w:val="24"/>
              </w:rPr>
            </w:pPr>
            <w:r>
              <w:rPr>
                <w:b/>
                <w:bCs/>
              </w:rPr>
              <w:t>Example Context:</w:t>
            </w:r>
          </w:p>
        </w:tc>
        <w:tc>
          <w:tcPr>
            <w:tcW w:w="0" w:type="auto"/>
            <w:vAlign w:val="center"/>
            <w:hideMark/>
          </w:tcPr>
          <w:p w14:paraId="5621B705" w14:textId="77777777" w:rsidR="00B64B28" w:rsidRPr="00B61B52" w:rsidRDefault="00B64B28" w:rsidP="00466496">
            <w:pPr>
              <w:pStyle w:val="HTMLPreformatted"/>
              <w:rPr>
                <w:rFonts w:cs="Helvetica"/>
                <w:lang w:val="en-GB" w:eastAsia="en-GB"/>
              </w:rPr>
            </w:pPr>
            <w:r w:rsidRPr="00B61B52">
              <w:rPr>
                <w:rFonts w:cs="Helvetica"/>
                <w:lang w:val="en-GB" w:eastAsia="en-GB"/>
              </w:rPr>
              <w:t>&lt;Person firstName="firstname" lastName="secondName" id="PERSON_DOC_OWNER"&gt;</w:t>
            </w:r>
          </w:p>
          <w:p w14:paraId="6677125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Affiliation organization_ref="ORG_DOC_OWNER"/&gt;</w:t>
            </w:r>
          </w:p>
          <w:p w14:paraId="010726B7" w14:textId="77777777" w:rsidR="00B64B28" w:rsidRPr="00B61B52" w:rsidRDefault="00B64B28" w:rsidP="00466496">
            <w:pPr>
              <w:pStyle w:val="HTMLPreformatted"/>
              <w:rPr>
                <w:rFonts w:cs="Helvetica"/>
                <w:lang w:val="en-GB" w:eastAsia="en-GB"/>
              </w:rPr>
            </w:pPr>
            <w:r w:rsidRPr="00B61B52">
              <w:rPr>
                <w:rFonts w:cs="Helvetica"/>
                <w:lang w:val="en-GB" w:eastAsia="en-GB"/>
              </w:rPr>
              <w:t>&lt;/Person&gt;</w:t>
            </w:r>
          </w:p>
        </w:tc>
      </w:tr>
    </w:tbl>
    <w:p w14:paraId="5EDE2C98" w14:textId="77777777" w:rsidR="00B64B28" w:rsidRDefault="00B64B28" w:rsidP="00466496"/>
    <w:p w14:paraId="0C61BAEC" w14:textId="77777777" w:rsidR="00B64B28" w:rsidRDefault="00B64B28" w:rsidP="00466496">
      <w:pPr>
        <w:pStyle w:val="Heading2"/>
      </w:pPr>
      <w:bookmarkStart w:id="180" w:name="_Toc453235392"/>
      <w:r>
        <w:t>Element &lt;</w:t>
      </w:r>
      <w:bookmarkStart w:id="181" w:name="ProteinAmbiguityGroup"/>
      <w:r>
        <w:t>ProteinAmbiguityGroup</w:t>
      </w:r>
      <w:bookmarkEnd w:id="181"/>
      <w:r>
        <w:t>&gt;</w:t>
      </w:r>
      <w:bookmarkEnd w:id="18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8"/>
        <w:gridCol w:w="8674"/>
      </w:tblGrid>
      <w:tr w:rsidR="00B64B28" w14:paraId="294DA8C0" w14:textId="77777777" w:rsidTr="00B64B28">
        <w:trPr>
          <w:tblCellSpacing w:w="15" w:type="dxa"/>
        </w:trPr>
        <w:tc>
          <w:tcPr>
            <w:tcW w:w="0" w:type="auto"/>
            <w:vAlign w:val="center"/>
            <w:hideMark/>
          </w:tcPr>
          <w:p w14:paraId="1C4C968D" w14:textId="77777777" w:rsidR="00B64B28" w:rsidRDefault="00B64B28" w:rsidP="00466496">
            <w:pPr>
              <w:rPr>
                <w:sz w:val="24"/>
              </w:rPr>
            </w:pPr>
            <w:r>
              <w:rPr>
                <w:b/>
                <w:bCs/>
              </w:rPr>
              <w:t>Definition:</w:t>
            </w:r>
          </w:p>
        </w:tc>
        <w:tc>
          <w:tcPr>
            <w:tcW w:w="0" w:type="auto"/>
            <w:vAlign w:val="center"/>
            <w:hideMark/>
          </w:tcPr>
          <w:p w14:paraId="41385625" w14:textId="77777777" w:rsidR="00B64B28" w:rsidRDefault="00B64B28" w:rsidP="00466496">
            <w:pPr>
              <w:rPr>
                <w:sz w:val="24"/>
              </w:rPr>
            </w:pPr>
            <w:r>
              <w:t xml:space="preserve">A set of logically related results from a protein detection, for example to represent conflicting assignments of peptides to proteins. </w:t>
            </w:r>
          </w:p>
        </w:tc>
      </w:tr>
      <w:tr w:rsidR="00B64B28" w14:paraId="315C8ACF" w14:textId="77777777" w:rsidTr="00B64B28">
        <w:trPr>
          <w:tblCellSpacing w:w="15" w:type="dxa"/>
        </w:trPr>
        <w:tc>
          <w:tcPr>
            <w:tcW w:w="0" w:type="auto"/>
            <w:vAlign w:val="center"/>
            <w:hideMark/>
          </w:tcPr>
          <w:p w14:paraId="234FA964" w14:textId="77777777" w:rsidR="00B64B28" w:rsidRDefault="00B64B28" w:rsidP="00466496">
            <w:pPr>
              <w:rPr>
                <w:sz w:val="24"/>
              </w:rPr>
            </w:pPr>
            <w:r>
              <w:rPr>
                <w:b/>
                <w:bCs/>
              </w:rPr>
              <w:t>Type:</w:t>
            </w:r>
          </w:p>
        </w:tc>
        <w:tc>
          <w:tcPr>
            <w:tcW w:w="0" w:type="auto"/>
            <w:vAlign w:val="center"/>
            <w:hideMark/>
          </w:tcPr>
          <w:p w14:paraId="42221A6C" w14:textId="77777777" w:rsidR="00B64B28" w:rsidRDefault="00B64B28" w:rsidP="00466496">
            <w:pPr>
              <w:rPr>
                <w:sz w:val="24"/>
              </w:rPr>
            </w:pPr>
            <w:r>
              <w:t xml:space="preserve">ProteinAmbiguityGroupType </w:t>
            </w:r>
          </w:p>
        </w:tc>
      </w:tr>
      <w:tr w:rsidR="00B64B28" w14:paraId="4CEE547D" w14:textId="77777777" w:rsidTr="00B64B28">
        <w:trPr>
          <w:tblCellSpacing w:w="15" w:type="dxa"/>
        </w:trPr>
        <w:tc>
          <w:tcPr>
            <w:tcW w:w="0" w:type="auto"/>
            <w:vAlign w:val="center"/>
            <w:hideMark/>
          </w:tcPr>
          <w:p w14:paraId="4645FE6A"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70"/>
              <w:gridCol w:w="984"/>
              <w:gridCol w:w="824"/>
              <w:gridCol w:w="5605"/>
            </w:tblGrid>
            <w:tr w:rsidR="00B64B28" w14:paraId="2DBF1D8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3E12D6"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665458E"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62A19B3"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28BBF2" w14:textId="77777777" w:rsidR="00B64B28" w:rsidRDefault="00B64B28" w:rsidP="00466496">
                  <w:pPr>
                    <w:jc w:val="center"/>
                    <w:rPr>
                      <w:b/>
                      <w:bCs/>
                      <w:sz w:val="24"/>
                    </w:rPr>
                  </w:pPr>
                  <w:r>
                    <w:rPr>
                      <w:b/>
                      <w:bCs/>
                    </w:rPr>
                    <w:t>Definition</w:t>
                  </w:r>
                </w:p>
              </w:tc>
            </w:tr>
            <w:tr w:rsidR="00B64B28" w14:paraId="0A410AC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DCFCD2"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3DBB4E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EB870C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4CBD1EC"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0650270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48198F"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50980E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8A304CC"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0FBC8B8" w14:textId="77777777" w:rsidR="00B64B28" w:rsidRDefault="00B64B28" w:rsidP="00466496">
                  <w:pPr>
                    <w:rPr>
                      <w:sz w:val="24"/>
                    </w:rPr>
                  </w:pPr>
                  <w:r>
                    <w:t xml:space="preserve">The potentially ambiguous common identifier, such as a human-readable name for the instance. </w:t>
                  </w:r>
                </w:p>
              </w:tc>
            </w:tr>
          </w:tbl>
          <w:p w14:paraId="4BF68F90" w14:textId="77777777" w:rsidR="00B64B28" w:rsidRDefault="00B64B28" w:rsidP="00466496">
            <w:pPr>
              <w:rPr>
                <w:sz w:val="24"/>
              </w:rPr>
            </w:pPr>
          </w:p>
        </w:tc>
      </w:tr>
      <w:tr w:rsidR="00B64B28" w14:paraId="24FF4678" w14:textId="77777777" w:rsidTr="00B64B28">
        <w:trPr>
          <w:tblCellSpacing w:w="15" w:type="dxa"/>
        </w:trPr>
        <w:tc>
          <w:tcPr>
            <w:tcW w:w="0" w:type="auto"/>
            <w:vAlign w:val="center"/>
            <w:hideMark/>
          </w:tcPr>
          <w:p w14:paraId="6E2C1CB2"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73"/>
              <w:gridCol w:w="1135"/>
              <w:gridCol w:w="1180"/>
              <w:gridCol w:w="3695"/>
            </w:tblGrid>
            <w:tr w:rsidR="00B64B28" w14:paraId="2A9A5AF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55B7F9"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C7FA718"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83A232D"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9645EEC" w14:textId="77777777" w:rsidR="00B64B28" w:rsidRDefault="00B64B28" w:rsidP="00466496">
                  <w:pPr>
                    <w:jc w:val="center"/>
                    <w:rPr>
                      <w:b/>
                      <w:bCs/>
                      <w:sz w:val="24"/>
                    </w:rPr>
                  </w:pPr>
                  <w:r>
                    <w:rPr>
                      <w:b/>
                      <w:bCs/>
                    </w:rPr>
                    <w:t>Definition</w:t>
                  </w:r>
                </w:p>
              </w:tc>
            </w:tr>
            <w:tr w:rsidR="00B64B28" w14:paraId="0E78382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A00699" w14:textId="77777777" w:rsidR="00B64B28" w:rsidRDefault="004E159A" w:rsidP="00466496">
                  <w:pPr>
                    <w:rPr>
                      <w:sz w:val="24"/>
                    </w:rPr>
                  </w:pPr>
                  <w:hyperlink w:anchor="ProteinDetectionHypothesis" w:history="1">
                    <w:r w:rsidR="00B64B28">
                      <w:rPr>
                        <w:rStyle w:val="Hyperlink"/>
                      </w:rPr>
                      <w:t>ProteinDetectionHypothesi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C2A121E"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505F08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FE92689" w14:textId="77777777" w:rsidR="00B64B28" w:rsidRDefault="00B64B28" w:rsidP="00466496">
                  <w:pPr>
                    <w:rPr>
                      <w:sz w:val="24"/>
                    </w:rPr>
                  </w:pPr>
                  <w:r>
                    <w:t>A single result of the ProteinDetection analysis (i.e. a protein).</w:t>
                  </w:r>
                </w:p>
              </w:tc>
            </w:tr>
            <w:tr w:rsidR="00B64B28" w14:paraId="3B2863C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0EF69A" w14:textId="77777777" w:rsidR="00B64B28" w:rsidRDefault="004E159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A1741E5"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947C0C4"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0BAD920" w14:textId="77777777" w:rsidR="00B64B28" w:rsidRDefault="00B64B28" w:rsidP="00466496">
                  <w:pPr>
                    <w:rPr>
                      <w:sz w:val="24"/>
                    </w:rPr>
                  </w:pPr>
                  <w:r>
                    <w:t>A single entry from an ontology or a controlled vocabulary.</w:t>
                  </w:r>
                </w:p>
              </w:tc>
            </w:tr>
            <w:tr w:rsidR="00B64B28" w14:paraId="1E9D888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880017" w14:textId="77777777" w:rsidR="00B64B28" w:rsidRDefault="004E159A"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7783A6F"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A66AA7D"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FA7420C" w14:textId="77777777" w:rsidR="00B64B28" w:rsidRDefault="00B64B28" w:rsidP="00466496">
                  <w:pPr>
                    <w:rPr>
                      <w:sz w:val="24"/>
                    </w:rPr>
                  </w:pPr>
                  <w:r>
                    <w:t>A single user-defined parameter.</w:t>
                  </w:r>
                </w:p>
              </w:tc>
            </w:tr>
          </w:tbl>
          <w:p w14:paraId="1C8B3F12" w14:textId="77777777" w:rsidR="00B64B28" w:rsidRDefault="00B64B28" w:rsidP="00466496">
            <w:pPr>
              <w:rPr>
                <w:sz w:val="24"/>
              </w:rPr>
            </w:pPr>
          </w:p>
        </w:tc>
      </w:tr>
      <w:tr w:rsidR="00B64B28" w14:paraId="6F68D673" w14:textId="77777777" w:rsidTr="00B64B28">
        <w:trPr>
          <w:tblCellSpacing w:w="15" w:type="dxa"/>
        </w:trPr>
        <w:tc>
          <w:tcPr>
            <w:tcW w:w="0" w:type="auto"/>
            <w:vAlign w:val="center"/>
            <w:hideMark/>
          </w:tcPr>
          <w:p w14:paraId="703F3485" w14:textId="77777777" w:rsidR="00B64B28" w:rsidRDefault="00B64B28" w:rsidP="00466496">
            <w:pPr>
              <w:rPr>
                <w:sz w:val="24"/>
              </w:rPr>
            </w:pPr>
            <w:r>
              <w:rPr>
                <w:b/>
                <w:bCs/>
              </w:rPr>
              <w:t>Example Context:</w:t>
            </w:r>
          </w:p>
        </w:tc>
        <w:tc>
          <w:tcPr>
            <w:tcW w:w="0" w:type="auto"/>
            <w:vAlign w:val="center"/>
            <w:hideMark/>
          </w:tcPr>
          <w:p w14:paraId="43CEC4BB" w14:textId="77777777" w:rsidR="00B64B28" w:rsidRPr="00B61B52" w:rsidRDefault="00B64B28" w:rsidP="00466496">
            <w:pPr>
              <w:pStyle w:val="HTMLPreformatted"/>
              <w:rPr>
                <w:rFonts w:cs="Helvetica"/>
                <w:lang w:val="en-GB" w:eastAsia="en-GB"/>
              </w:rPr>
            </w:pPr>
            <w:r w:rsidRPr="00B61B52">
              <w:rPr>
                <w:rFonts w:cs="Helvetica"/>
                <w:lang w:val="en-GB" w:eastAsia="en-GB"/>
              </w:rPr>
              <w:t>&lt;ProteinAmbiguityGroup id="PAG_hit_2"&gt;</w:t>
            </w:r>
          </w:p>
          <w:p w14:paraId="6E5E21D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roteinDetectionHypothesis id="PDH_psu|NC_LIV_105380_0"</w:t>
            </w:r>
          </w:p>
          <w:p w14:paraId="2C45CC4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dBSequence_ref="DBSeq_1_psu|NC_LIV_105380" passThreshold="true"&gt;</w:t>
            </w:r>
          </w:p>
          <w:p w14:paraId="0CBB04E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Hypothesis</w:t>
            </w:r>
          </w:p>
          <w:p w14:paraId="7DB8F45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eptideEvidence_ref="VIDENFGLVEGLMTTVHAATGTQK_00000000000001000000000000_1_psu|NC_LIV_105380_842_865"&gt;</w:t>
            </w:r>
          </w:p>
          <w:p w14:paraId="3B821A8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Ref spectrumIdentificationItem_ref="SII_307_1"/&gt;</w:t>
            </w:r>
          </w:p>
          <w:p w14:paraId="093F6E3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Hypothesis&gt;</w:t>
            </w:r>
          </w:p>
          <w:p w14:paraId="6173823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2757D3E6" w14:textId="77777777" w:rsidR="00B64B28" w:rsidRPr="00B61B52" w:rsidRDefault="00B64B28" w:rsidP="00466496">
            <w:pPr>
              <w:pStyle w:val="HTMLPreformatted"/>
              <w:rPr>
                <w:rFonts w:cs="Helvetica"/>
                <w:lang w:val="en-GB" w:eastAsia="en-GB"/>
              </w:rPr>
            </w:pPr>
            <w:r w:rsidRPr="00B61B52">
              <w:rPr>
                <w:rFonts w:cs="Helvetica"/>
                <w:lang w:val="en-GB" w:eastAsia="en-GB"/>
              </w:rPr>
              <w:t>&lt;/ProteinAmbiguityGroup&gt;</w:t>
            </w:r>
          </w:p>
        </w:tc>
      </w:tr>
    </w:tbl>
    <w:p w14:paraId="23F7E6F3" w14:textId="77777777" w:rsidR="00B64B28" w:rsidRDefault="00B64B28" w:rsidP="00466496"/>
    <w:p w14:paraId="7863C4C7" w14:textId="77777777" w:rsidR="00B64B28" w:rsidRDefault="00B64B28" w:rsidP="00466496">
      <w:pPr>
        <w:pStyle w:val="Heading2"/>
      </w:pPr>
      <w:bookmarkStart w:id="182" w:name="_Toc453235393"/>
      <w:r>
        <w:t>Element &lt;</w:t>
      </w:r>
      <w:bookmarkStart w:id="183" w:name="ProteinDetection"/>
      <w:r>
        <w:t>ProteinDetection</w:t>
      </w:r>
      <w:bookmarkEnd w:id="183"/>
      <w:r>
        <w:t>&gt;</w:t>
      </w:r>
      <w:bookmarkEnd w:id="18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4"/>
        <w:gridCol w:w="8608"/>
      </w:tblGrid>
      <w:tr w:rsidR="00B64B28" w14:paraId="77F20217" w14:textId="77777777" w:rsidTr="00B64B28">
        <w:trPr>
          <w:tblCellSpacing w:w="15" w:type="dxa"/>
        </w:trPr>
        <w:tc>
          <w:tcPr>
            <w:tcW w:w="0" w:type="auto"/>
            <w:vAlign w:val="center"/>
            <w:hideMark/>
          </w:tcPr>
          <w:p w14:paraId="2680F198" w14:textId="77777777" w:rsidR="00B64B28" w:rsidRDefault="00B64B28" w:rsidP="00466496">
            <w:pPr>
              <w:rPr>
                <w:sz w:val="24"/>
              </w:rPr>
            </w:pPr>
            <w:r>
              <w:rPr>
                <w:b/>
                <w:bCs/>
              </w:rPr>
              <w:t>Definition:</w:t>
            </w:r>
          </w:p>
        </w:tc>
        <w:tc>
          <w:tcPr>
            <w:tcW w:w="0" w:type="auto"/>
            <w:vAlign w:val="center"/>
            <w:hideMark/>
          </w:tcPr>
          <w:p w14:paraId="3BC10BE4" w14:textId="77777777" w:rsidR="00B64B28" w:rsidRDefault="00B64B28" w:rsidP="00466496">
            <w:pPr>
              <w:rPr>
                <w:sz w:val="24"/>
              </w:rPr>
            </w:pPr>
            <w:r>
              <w:t xml:space="preserve">An Analysis which assembles a set of peptides (e.g. from a spectra search analysis) to proteins. </w:t>
            </w:r>
          </w:p>
        </w:tc>
      </w:tr>
      <w:tr w:rsidR="00B64B28" w14:paraId="0576318E" w14:textId="77777777" w:rsidTr="00B64B28">
        <w:trPr>
          <w:tblCellSpacing w:w="15" w:type="dxa"/>
        </w:trPr>
        <w:tc>
          <w:tcPr>
            <w:tcW w:w="0" w:type="auto"/>
            <w:vAlign w:val="center"/>
            <w:hideMark/>
          </w:tcPr>
          <w:p w14:paraId="1A472B83" w14:textId="77777777" w:rsidR="00B64B28" w:rsidRDefault="00B64B28" w:rsidP="00466496">
            <w:pPr>
              <w:rPr>
                <w:sz w:val="24"/>
              </w:rPr>
            </w:pPr>
            <w:r>
              <w:rPr>
                <w:b/>
                <w:bCs/>
              </w:rPr>
              <w:t>Type:</w:t>
            </w:r>
          </w:p>
        </w:tc>
        <w:tc>
          <w:tcPr>
            <w:tcW w:w="0" w:type="auto"/>
            <w:vAlign w:val="center"/>
            <w:hideMark/>
          </w:tcPr>
          <w:p w14:paraId="375CFD82" w14:textId="77777777" w:rsidR="00B64B28" w:rsidRDefault="00B64B28" w:rsidP="00466496">
            <w:pPr>
              <w:rPr>
                <w:sz w:val="24"/>
              </w:rPr>
            </w:pPr>
            <w:r>
              <w:t xml:space="preserve">ProteinDetectionType </w:t>
            </w:r>
          </w:p>
        </w:tc>
      </w:tr>
      <w:tr w:rsidR="00B64B28" w14:paraId="5011B97D" w14:textId="77777777" w:rsidTr="00B64B28">
        <w:trPr>
          <w:tblCellSpacing w:w="15" w:type="dxa"/>
        </w:trPr>
        <w:tc>
          <w:tcPr>
            <w:tcW w:w="0" w:type="auto"/>
            <w:vAlign w:val="center"/>
            <w:hideMark/>
          </w:tcPr>
          <w:p w14:paraId="2257D972"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40"/>
              <w:gridCol w:w="1291"/>
              <w:gridCol w:w="824"/>
              <w:gridCol w:w="3762"/>
            </w:tblGrid>
            <w:tr w:rsidR="00B64B28" w14:paraId="47188E1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3DC17C"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F346813"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88952F5"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740415F" w14:textId="77777777" w:rsidR="00B64B28" w:rsidRDefault="00B64B28" w:rsidP="00466496">
                  <w:pPr>
                    <w:jc w:val="center"/>
                    <w:rPr>
                      <w:b/>
                      <w:bCs/>
                      <w:sz w:val="24"/>
                    </w:rPr>
                  </w:pPr>
                  <w:r>
                    <w:rPr>
                      <w:b/>
                      <w:bCs/>
                    </w:rPr>
                    <w:t>Definition</w:t>
                  </w:r>
                </w:p>
              </w:tc>
            </w:tr>
            <w:tr w:rsidR="00B64B28" w14:paraId="059432D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10B5A5" w14:textId="77777777" w:rsidR="00B64B28" w:rsidRDefault="00B64B28" w:rsidP="00466496">
                  <w:pPr>
                    <w:rPr>
                      <w:sz w:val="24"/>
                    </w:rPr>
                  </w:pPr>
                  <w:r>
                    <w:t>activity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60153CE0" w14:textId="77777777" w:rsidR="00B64B28" w:rsidRDefault="00B64B28" w:rsidP="00466496">
                  <w:pPr>
                    <w:rPr>
                      <w:sz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9CD5796"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5A5D2C9" w14:textId="77777777" w:rsidR="00B64B28" w:rsidRDefault="00B64B28" w:rsidP="00466496">
                  <w:pPr>
                    <w:rPr>
                      <w:sz w:val="24"/>
                    </w:rPr>
                  </w:pPr>
                  <w:r>
                    <w:t>When the protocol was applied.</w:t>
                  </w:r>
                </w:p>
              </w:tc>
            </w:tr>
            <w:tr w:rsidR="00B64B28" w14:paraId="30C37CC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6E9F46"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2BE0F302"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FD75E81"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4515F58"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5C0366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968E8C"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8E769C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0D2A84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C8D83BA" w14:textId="77777777" w:rsidR="00B64B28" w:rsidRDefault="00B64B28" w:rsidP="00466496">
                  <w:pPr>
                    <w:rPr>
                      <w:sz w:val="24"/>
                    </w:rPr>
                  </w:pPr>
                  <w:r>
                    <w:t xml:space="preserve">The potentially ambiguous common identifier, such as a human-readable name for the instance. </w:t>
                  </w:r>
                </w:p>
              </w:tc>
            </w:tr>
            <w:tr w:rsidR="00B64B28" w14:paraId="4A7C386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865769" w14:textId="77777777" w:rsidR="00B64B28" w:rsidRDefault="00B64B28" w:rsidP="00466496">
                  <w:pPr>
                    <w:rPr>
                      <w:sz w:val="24"/>
                    </w:rPr>
                  </w:pPr>
                  <w:r>
                    <w:lastRenderedPageBreak/>
                    <w:t>proteinDetec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1D40DD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F23E1DF"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E9D1003" w14:textId="77777777" w:rsidR="00B64B28" w:rsidRDefault="00B64B28" w:rsidP="00466496">
                  <w:pPr>
                    <w:rPr>
                      <w:sz w:val="24"/>
                    </w:rPr>
                  </w:pPr>
                  <w:r>
                    <w:t xml:space="preserve">A reference to the ProteinDetectionList in the DataCollection section. </w:t>
                  </w:r>
                </w:p>
              </w:tc>
            </w:tr>
            <w:tr w:rsidR="00B64B28" w14:paraId="59DF702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8D98AC" w14:textId="77777777" w:rsidR="00B64B28" w:rsidRDefault="00B64B28" w:rsidP="00466496">
                  <w:pPr>
                    <w:rPr>
                      <w:sz w:val="24"/>
                    </w:rPr>
                  </w:pPr>
                  <w:r>
                    <w:t>proteinDetectionProtocol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526C79D"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BC4B6A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4A06F6D" w14:textId="77777777" w:rsidR="00B64B28" w:rsidRDefault="00B64B28" w:rsidP="00466496">
                  <w:pPr>
                    <w:rPr>
                      <w:sz w:val="24"/>
                    </w:rPr>
                  </w:pPr>
                  <w:r>
                    <w:t xml:space="preserve">A reference to the detection protocol used for this ProteinDetection. </w:t>
                  </w:r>
                </w:p>
              </w:tc>
            </w:tr>
          </w:tbl>
          <w:p w14:paraId="6BDE73EA" w14:textId="77777777" w:rsidR="00B64B28" w:rsidRDefault="00B64B28" w:rsidP="00466496">
            <w:pPr>
              <w:rPr>
                <w:sz w:val="24"/>
              </w:rPr>
            </w:pPr>
          </w:p>
        </w:tc>
      </w:tr>
      <w:tr w:rsidR="00B64B28" w14:paraId="591291A7" w14:textId="77777777" w:rsidTr="00B64B28">
        <w:trPr>
          <w:tblCellSpacing w:w="15" w:type="dxa"/>
        </w:trPr>
        <w:tc>
          <w:tcPr>
            <w:tcW w:w="0" w:type="auto"/>
            <w:vAlign w:val="center"/>
            <w:hideMark/>
          </w:tcPr>
          <w:p w14:paraId="5305D663"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29"/>
              <w:gridCol w:w="1135"/>
              <w:gridCol w:w="1180"/>
              <w:gridCol w:w="3573"/>
            </w:tblGrid>
            <w:tr w:rsidR="00B64B28" w14:paraId="027589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FE75F9"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A009B6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456EFB3"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63676B9" w14:textId="77777777" w:rsidR="00B64B28" w:rsidRDefault="00B64B28" w:rsidP="00466496">
                  <w:pPr>
                    <w:jc w:val="center"/>
                    <w:rPr>
                      <w:b/>
                      <w:bCs/>
                      <w:sz w:val="24"/>
                    </w:rPr>
                  </w:pPr>
                  <w:r>
                    <w:rPr>
                      <w:b/>
                      <w:bCs/>
                    </w:rPr>
                    <w:t>Definition</w:t>
                  </w:r>
                </w:p>
              </w:tc>
            </w:tr>
            <w:tr w:rsidR="00B64B28" w14:paraId="3A33B86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196184" w14:textId="77777777" w:rsidR="00B64B28" w:rsidRDefault="004E159A" w:rsidP="00466496">
                  <w:pPr>
                    <w:rPr>
                      <w:sz w:val="24"/>
                    </w:rPr>
                  </w:pPr>
                  <w:hyperlink w:anchor="InputSpectrumIdentifications" w:history="1">
                    <w:r w:rsidR="00B64B28">
                      <w:rPr>
                        <w:rStyle w:val="Hyperlink"/>
                      </w:rPr>
                      <w:t>InputSpectrumIdentification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2BEF23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25E7901"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D54D31B" w14:textId="77777777" w:rsidR="00B64B28" w:rsidRDefault="00B64B28" w:rsidP="00466496">
                  <w:pPr>
                    <w:rPr>
                      <w:sz w:val="24"/>
                    </w:rPr>
                  </w:pPr>
                  <w:r>
                    <w:t xml:space="preserve">The lists of spectrum identifications that are input to the protein detection process. </w:t>
                  </w:r>
                </w:p>
              </w:tc>
            </w:tr>
          </w:tbl>
          <w:p w14:paraId="6D365973" w14:textId="77777777" w:rsidR="00B64B28" w:rsidRDefault="00B64B28" w:rsidP="00466496">
            <w:pPr>
              <w:rPr>
                <w:sz w:val="24"/>
              </w:rPr>
            </w:pPr>
          </w:p>
        </w:tc>
      </w:tr>
      <w:tr w:rsidR="00B64B28" w14:paraId="0CDA2BEA" w14:textId="77777777" w:rsidTr="00B64B28">
        <w:trPr>
          <w:tblCellSpacing w:w="15" w:type="dxa"/>
        </w:trPr>
        <w:tc>
          <w:tcPr>
            <w:tcW w:w="0" w:type="auto"/>
            <w:vAlign w:val="center"/>
            <w:hideMark/>
          </w:tcPr>
          <w:p w14:paraId="386A9DB1" w14:textId="77777777" w:rsidR="00B64B28" w:rsidRDefault="00B64B28" w:rsidP="00466496">
            <w:pPr>
              <w:rPr>
                <w:sz w:val="24"/>
              </w:rPr>
            </w:pPr>
            <w:r>
              <w:rPr>
                <w:b/>
                <w:bCs/>
              </w:rPr>
              <w:t>Example Context:</w:t>
            </w:r>
          </w:p>
        </w:tc>
        <w:tc>
          <w:tcPr>
            <w:tcW w:w="0" w:type="auto"/>
            <w:vAlign w:val="center"/>
            <w:hideMark/>
          </w:tcPr>
          <w:p w14:paraId="6D3069F6"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 id="PD_1" proteinDetectionProtocol_ref="PDP_MascotParser_1"</w:t>
            </w:r>
          </w:p>
          <w:p w14:paraId="755DFA5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roteinDetectionList_ref="PDL_1" activityDate="2011-03-25T13:33:51"&gt;</w:t>
            </w:r>
          </w:p>
          <w:p w14:paraId="31593B0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InputSpectrumIdentifications spectrumIdentificationList_ref="SIL_1"/&gt;</w:t>
            </w:r>
          </w:p>
          <w:p w14:paraId="4739BB7B"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gt;</w:t>
            </w:r>
          </w:p>
        </w:tc>
      </w:tr>
    </w:tbl>
    <w:p w14:paraId="28D35566" w14:textId="77777777" w:rsidR="00B64B28" w:rsidRDefault="00B64B28" w:rsidP="00466496"/>
    <w:p w14:paraId="4E7FF608" w14:textId="77777777" w:rsidR="00B64B28" w:rsidRDefault="00B64B28" w:rsidP="00466496">
      <w:pPr>
        <w:pStyle w:val="Heading2"/>
      </w:pPr>
      <w:bookmarkStart w:id="184" w:name="_Toc453235394"/>
      <w:r>
        <w:t>Element &lt;</w:t>
      </w:r>
      <w:bookmarkStart w:id="185" w:name="ProteinDetectionHypothesis"/>
      <w:r>
        <w:t>ProteinDetectionHypothesis</w:t>
      </w:r>
      <w:bookmarkEnd w:id="185"/>
      <w:r>
        <w:t>&gt;</w:t>
      </w:r>
      <w:bookmarkEnd w:id="18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9"/>
        <w:gridCol w:w="8673"/>
      </w:tblGrid>
      <w:tr w:rsidR="00B64B28" w14:paraId="7151418F" w14:textId="77777777" w:rsidTr="00B64B28">
        <w:trPr>
          <w:tblCellSpacing w:w="15" w:type="dxa"/>
        </w:trPr>
        <w:tc>
          <w:tcPr>
            <w:tcW w:w="0" w:type="auto"/>
            <w:vAlign w:val="center"/>
            <w:hideMark/>
          </w:tcPr>
          <w:p w14:paraId="1E0E71CA" w14:textId="77777777" w:rsidR="00B64B28" w:rsidRDefault="00B64B28" w:rsidP="00466496">
            <w:pPr>
              <w:rPr>
                <w:sz w:val="24"/>
              </w:rPr>
            </w:pPr>
            <w:r>
              <w:rPr>
                <w:b/>
                <w:bCs/>
              </w:rPr>
              <w:t>Definition:</w:t>
            </w:r>
          </w:p>
        </w:tc>
        <w:tc>
          <w:tcPr>
            <w:tcW w:w="0" w:type="auto"/>
            <w:vAlign w:val="center"/>
            <w:hideMark/>
          </w:tcPr>
          <w:p w14:paraId="2B3026E7" w14:textId="77777777" w:rsidR="00B64B28" w:rsidRDefault="00B64B28" w:rsidP="00466496">
            <w:pPr>
              <w:rPr>
                <w:sz w:val="24"/>
              </w:rPr>
            </w:pPr>
            <w:r>
              <w:t xml:space="preserve">A single result of the ProteinDetection analysis (i.e. a protein). </w:t>
            </w:r>
          </w:p>
        </w:tc>
      </w:tr>
      <w:tr w:rsidR="00B64B28" w14:paraId="697D5CC6" w14:textId="77777777" w:rsidTr="00B64B28">
        <w:trPr>
          <w:tblCellSpacing w:w="15" w:type="dxa"/>
        </w:trPr>
        <w:tc>
          <w:tcPr>
            <w:tcW w:w="0" w:type="auto"/>
            <w:vAlign w:val="center"/>
            <w:hideMark/>
          </w:tcPr>
          <w:p w14:paraId="554CFC64" w14:textId="77777777" w:rsidR="00B64B28" w:rsidRDefault="00B64B28" w:rsidP="00466496">
            <w:pPr>
              <w:rPr>
                <w:sz w:val="24"/>
              </w:rPr>
            </w:pPr>
            <w:r>
              <w:rPr>
                <w:b/>
                <w:bCs/>
              </w:rPr>
              <w:t>Type:</w:t>
            </w:r>
          </w:p>
        </w:tc>
        <w:tc>
          <w:tcPr>
            <w:tcW w:w="0" w:type="auto"/>
            <w:vAlign w:val="center"/>
            <w:hideMark/>
          </w:tcPr>
          <w:p w14:paraId="057B6279" w14:textId="77777777" w:rsidR="00B64B28" w:rsidRDefault="00B64B28" w:rsidP="00466496">
            <w:pPr>
              <w:rPr>
                <w:sz w:val="24"/>
              </w:rPr>
            </w:pPr>
            <w:r>
              <w:t xml:space="preserve">ProteinDetectionHypothesisType </w:t>
            </w:r>
          </w:p>
        </w:tc>
      </w:tr>
      <w:tr w:rsidR="00B64B28" w14:paraId="7E0C89D0" w14:textId="77777777" w:rsidTr="00B64B28">
        <w:trPr>
          <w:tblCellSpacing w:w="15" w:type="dxa"/>
        </w:trPr>
        <w:tc>
          <w:tcPr>
            <w:tcW w:w="0" w:type="auto"/>
            <w:vAlign w:val="center"/>
            <w:hideMark/>
          </w:tcPr>
          <w:p w14:paraId="095D0734"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96"/>
              <w:gridCol w:w="1169"/>
              <w:gridCol w:w="824"/>
              <w:gridCol w:w="4993"/>
            </w:tblGrid>
            <w:tr w:rsidR="00B64B28" w14:paraId="051933A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E9FF40"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F21E48"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2807670"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54C8F11" w14:textId="77777777" w:rsidR="00B64B28" w:rsidRDefault="00B64B28" w:rsidP="00466496">
                  <w:pPr>
                    <w:jc w:val="center"/>
                    <w:rPr>
                      <w:b/>
                      <w:bCs/>
                      <w:sz w:val="24"/>
                    </w:rPr>
                  </w:pPr>
                  <w:r>
                    <w:rPr>
                      <w:b/>
                      <w:bCs/>
                    </w:rPr>
                    <w:t>Definition</w:t>
                  </w:r>
                </w:p>
              </w:tc>
            </w:tr>
            <w:tr w:rsidR="00B64B28" w14:paraId="1895E36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DE60A9" w14:textId="77777777" w:rsidR="00B64B28" w:rsidRDefault="00B64B28" w:rsidP="00466496">
                  <w:pPr>
                    <w:rPr>
                      <w:sz w:val="24"/>
                    </w:rPr>
                  </w:pPr>
                  <w:r>
                    <w:t>dBSequ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182EFD9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DC2C37F"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3D2C9D6" w14:textId="77777777" w:rsidR="00B64B28" w:rsidRDefault="00B64B28" w:rsidP="00466496">
                  <w:pPr>
                    <w:rPr>
                      <w:sz w:val="24"/>
                    </w:rPr>
                  </w:pPr>
                  <w:r>
                    <w:t xml:space="preserve">A reference to the corresponding DBSequence entry. This optional and redundant, because the PeptideEvidence elements referenced from here also map to the DBSequence. </w:t>
                  </w:r>
                </w:p>
              </w:tc>
            </w:tr>
            <w:tr w:rsidR="00B64B28" w14:paraId="50D11B7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416C90"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DEEA61A"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76732D2"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D159A66"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77CAB4F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185B7D"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E7A6C0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9901DE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8D894A2" w14:textId="77777777" w:rsidR="00B64B28" w:rsidRDefault="00B64B28" w:rsidP="00466496">
                  <w:pPr>
                    <w:rPr>
                      <w:sz w:val="24"/>
                    </w:rPr>
                  </w:pPr>
                  <w:r>
                    <w:t xml:space="preserve">The potentially ambiguous common identifier, such as a human-readable name for the instance. </w:t>
                  </w:r>
                </w:p>
              </w:tc>
            </w:tr>
            <w:tr w:rsidR="00B64B28" w14:paraId="02497DA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8D1E5B" w14:textId="77777777" w:rsidR="00B64B28" w:rsidRDefault="00B64B28" w:rsidP="00466496">
                  <w:pPr>
                    <w:rPr>
                      <w:sz w:val="24"/>
                    </w:rPr>
                  </w:pPr>
                  <w:r>
                    <w:t>passThreshold</w:t>
                  </w:r>
                </w:p>
              </w:tc>
              <w:tc>
                <w:tcPr>
                  <w:tcW w:w="0" w:type="auto"/>
                  <w:tcBorders>
                    <w:top w:val="outset" w:sz="6" w:space="0" w:color="auto"/>
                    <w:left w:val="outset" w:sz="6" w:space="0" w:color="auto"/>
                    <w:bottom w:val="outset" w:sz="6" w:space="0" w:color="auto"/>
                    <w:right w:val="outset" w:sz="6" w:space="0" w:color="auto"/>
                  </w:tcBorders>
                  <w:vAlign w:val="center"/>
                  <w:hideMark/>
                </w:tcPr>
                <w:p w14:paraId="5ED24C91" w14:textId="77777777" w:rsidR="00B64B28" w:rsidRDefault="00B64B28" w:rsidP="00466496">
                  <w:pPr>
                    <w:rPr>
                      <w:sz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44D049C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5AABE0C" w14:textId="77777777" w:rsidR="00B64B28" w:rsidRDefault="00B64B28" w:rsidP="00466496">
                  <w:pPr>
                    <w:rPr>
                      <w:sz w:val="24"/>
                    </w:rPr>
                  </w:pPr>
                  <w:r>
                    <w:t xml:space="preserve">Set to true if the producers of the file has deemed that the ProteinDetectionHypothesis has passed a given threshold or been validated as correct. If no such threshold has been set, value of true should be given for all results. </w:t>
                  </w:r>
                </w:p>
              </w:tc>
            </w:tr>
          </w:tbl>
          <w:p w14:paraId="5866E282" w14:textId="77777777" w:rsidR="00B64B28" w:rsidRDefault="00B64B28" w:rsidP="00466496">
            <w:pPr>
              <w:rPr>
                <w:sz w:val="24"/>
              </w:rPr>
            </w:pPr>
          </w:p>
        </w:tc>
      </w:tr>
      <w:tr w:rsidR="00B64B28" w14:paraId="7304F514" w14:textId="77777777" w:rsidTr="00B64B28">
        <w:trPr>
          <w:tblCellSpacing w:w="15" w:type="dxa"/>
        </w:trPr>
        <w:tc>
          <w:tcPr>
            <w:tcW w:w="0" w:type="auto"/>
            <w:vAlign w:val="center"/>
            <w:hideMark/>
          </w:tcPr>
          <w:p w14:paraId="420FF9AE"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97"/>
              <w:gridCol w:w="1135"/>
              <w:gridCol w:w="1180"/>
              <w:gridCol w:w="4470"/>
            </w:tblGrid>
            <w:tr w:rsidR="00B64B28" w14:paraId="357D66D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9EA71A2"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216437F"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B282B7E"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F1937C5" w14:textId="77777777" w:rsidR="00B64B28" w:rsidRDefault="00B64B28" w:rsidP="00466496">
                  <w:pPr>
                    <w:jc w:val="center"/>
                    <w:rPr>
                      <w:b/>
                      <w:bCs/>
                      <w:sz w:val="24"/>
                    </w:rPr>
                  </w:pPr>
                  <w:r>
                    <w:rPr>
                      <w:b/>
                      <w:bCs/>
                    </w:rPr>
                    <w:t>Definition</w:t>
                  </w:r>
                </w:p>
              </w:tc>
            </w:tr>
            <w:tr w:rsidR="00B64B28" w14:paraId="446D412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DF4410" w14:textId="77777777" w:rsidR="00B64B28" w:rsidRDefault="004E159A" w:rsidP="00466496">
                  <w:pPr>
                    <w:rPr>
                      <w:sz w:val="24"/>
                    </w:rPr>
                  </w:pPr>
                  <w:hyperlink w:anchor="PeptideHypothesis" w:history="1">
                    <w:r w:rsidR="00B64B28">
                      <w:rPr>
                        <w:rStyle w:val="Hyperlink"/>
                      </w:rPr>
                      <w:t>PeptideHypothesi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E42DA40"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5BBAB2E"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BA2ED0F" w14:textId="77777777" w:rsidR="00B64B28" w:rsidRDefault="00B64B28" w:rsidP="00466496">
                  <w:pPr>
                    <w:rPr>
                      <w:sz w:val="24"/>
                    </w:rPr>
                  </w:pPr>
                  <w:r>
                    <w:t xml:space="preserve">Peptide evidence on which this ProteinHypothesis is based by reference to a PeptideEvidence element. </w:t>
                  </w:r>
                </w:p>
              </w:tc>
            </w:tr>
            <w:tr w:rsidR="00B64B28" w14:paraId="5ECB5AC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6838F3" w14:textId="77777777" w:rsidR="00B64B28" w:rsidRDefault="004E159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F5D9153"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39D0F31"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B5CB652" w14:textId="77777777" w:rsidR="00B64B28" w:rsidRDefault="00B64B28" w:rsidP="00466496">
                  <w:pPr>
                    <w:rPr>
                      <w:sz w:val="24"/>
                    </w:rPr>
                  </w:pPr>
                  <w:r>
                    <w:t>A single entry from an ontology or a controlled vocabulary.</w:t>
                  </w:r>
                </w:p>
              </w:tc>
            </w:tr>
            <w:tr w:rsidR="00B64B28" w14:paraId="6D009AF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6763C8" w14:textId="77777777" w:rsidR="00B64B28" w:rsidRDefault="004E159A"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B6BCC6B"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18DF9C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EB3A654" w14:textId="77777777" w:rsidR="00B64B28" w:rsidRDefault="00B64B28" w:rsidP="00466496">
                  <w:pPr>
                    <w:rPr>
                      <w:sz w:val="24"/>
                    </w:rPr>
                  </w:pPr>
                  <w:r>
                    <w:t>A single user-defined parameter.</w:t>
                  </w:r>
                </w:p>
              </w:tc>
            </w:tr>
          </w:tbl>
          <w:p w14:paraId="4B46B7C6" w14:textId="77777777" w:rsidR="00B64B28" w:rsidRDefault="00B64B28" w:rsidP="00466496">
            <w:pPr>
              <w:rPr>
                <w:sz w:val="24"/>
              </w:rPr>
            </w:pPr>
          </w:p>
        </w:tc>
      </w:tr>
      <w:tr w:rsidR="00B64B28" w14:paraId="6C8421A6" w14:textId="77777777" w:rsidTr="00B64B28">
        <w:trPr>
          <w:tblCellSpacing w:w="15" w:type="dxa"/>
        </w:trPr>
        <w:tc>
          <w:tcPr>
            <w:tcW w:w="0" w:type="auto"/>
            <w:vAlign w:val="center"/>
            <w:hideMark/>
          </w:tcPr>
          <w:p w14:paraId="203AEB6A" w14:textId="77777777" w:rsidR="00B64B28" w:rsidRDefault="00B64B28" w:rsidP="00466496">
            <w:pPr>
              <w:rPr>
                <w:sz w:val="24"/>
              </w:rPr>
            </w:pPr>
            <w:r>
              <w:rPr>
                <w:b/>
                <w:bCs/>
              </w:rPr>
              <w:t>Example Context:</w:t>
            </w:r>
          </w:p>
        </w:tc>
        <w:tc>
          <w:tcPr>
            <w:tcW w:w="0" w:type="auto"/>
            <w:vAlign w:val="center"/>
            <w:hideMark/>
          </w:tcPr>
          <w:p w14:paraId="0F6611C2"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Hypothesis id="PDH_psu|NC_LIV_105380_0"</w:t>
            </w:r>
          </w:p>
          <w:p w14:paraId="59C4078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dBSequence_ref="DBSeq_1_psu|NC_LIV_105380" passThreshold="true"&gt;</w:t>
            </w:r>
          </w:p>
          <w:p w14:paraId="5062C8B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Hypothesis</w:t>
            </w:r>
          </w:p>
          <w:p w14:paraId="78BC326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eptideEvidence_ref="VIDENFGLVEGLMTTVHAATGTQK_00000000000001000000000000_1_psu|NC_LIV_105380_842_865"&gt;</w:t>
            </w:r>
          </w:p>
          <w:p w14:paraId="66E5C22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Ref spectrumIdentificationItem_ref="SII_307_1"/&gt;</w:t>
            </w:r>
          </w:p>
          <w:p w14:paraId="17552E7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Hypothesis&gt;</w:t>
            </w:r>
          </w:p>
          <w:p w14:paraId="39E3D00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171" name="mascot:score" cvRef="PSI-MS" value="99.72"/&gt;</w:t>
            </w:r>
          </w:p>
          <w:p w14:paraId="73B0D67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621F797A"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Hypothesis&gt;</w:t>
            </w:r>
          </w:p>
        </w:tc>
      </w:tr>
      <w:tr w:rsidR="00B64B28" w14:paraId="00FAA54D" w14:textId="77777777" w:rsidTr="00B64B28">
        <w:trPr>
          <w:tblCellSpacing w:w="15" w:type="dxa"/>
        </w:trPr>
        <w:tc>
          <w:tcPr>
            <w:tcW w:w="0" w:type="auto"/>
            <w:vAlign w:val="center"/>
            <w:hideMark/>
          </w:tcPr>
          <w:p w14:paraId="240BBF76" w14:textId="77777777" w:rsidR="00B64B28" w:rsidRDefault="00B64B28" w:rsidP="00466496">
            <w:pPr>
              <w:rPr>
                <w:sz w:val="24"/>
              </w:rPr>
            </w:pPr>
            <w:r>
              <w:rPr>
                <w:b/>
                <w:bCs/>
              </w:rPr>
              <w:t>cvParam Mapping Rules:</w:t>
            </w:r>
          </w:p>
        </w:tc>
        <w:tc>
          <w:tcPr>
            <w:tcW w:w="0" w:type="auto"/>
            <w:vAlign w:val="center"/>
            <w:hideMark/>
          </w:tcPr>
          <w:p w14:paraId="71BCE9E8" w14:textId="77777777" w:rsidR="00E93B5A" w:rsidRPr="00B61B52" w:rsidRDefault="00B64B28" w:rsidP="00466496">
            <w:pPr>
              <w:pStyle w:val="HTMLPreformatted"/>
              <w:rPr>
                <w:rFonts w:cs="Helvetica"/>
                <w:lang w:val="en-GB" w:eastAsia="en-GB"/>
              </w:rPr>
            </w:pPr>
            <w:r w:rsidRPr="00B61B52">
              <w:rPr>
                <w:rFonts w:cs="Helvetica"/>
                <w:lang w:val="en-GB" w:eastAsia="en-GB"/>
              </w:rPr>
              <w:t>Path /MzIdentML/DataCollection/AnalysisData/ProteinDetectionList/ProteinAmbiguityGroup/ProteinDetectionHypo</w:t>
            </w:r>
          </w:p>
          <w:p w14:paraId="77665387" w14:textId="77777777" w:rsidR="00B64B28" w:rsidRPr="00B61B52" w:rsidRDefault="00B64B28" w:rsidP="00466496">
            <w:pPr>
              <w:pStyle w:val="HTMLPreformatted"/>
              <w:rPr>
                <w:rFonts w:cs="Helvetica"/>
                <w:lang w:val="en-GB" w:eastAsia="en-GB"/>
              </w:rPr>
            </w:pPr>
            <w:r w:rsidRPr="00B61B52">
              <w:rPr>
                <w:rFonts w:cs="Helvetica"/>
                <w:lang w:val="en-GB" w:eastAsia="en-GB"/>
              </w:rPr>
              <w:t>thesis</w:t>
            </w:r>
          </w:p>
          <w:p w14:paraId="2B9F51C3"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153 (</w:t>
            </w:r>
            <w:r w:rsidRPr="00B61B52">
              <w:rPr>
                <w:rStyle w:val="popup"/>
                <w:rFonts w:cs="Helvetica"/>
                <w:lang w:val="en-GB" w:eastAsia="en-GB"/>
              </w:rPr>
              <w:t>search engine specific score</w:t>
            </w:r>
            <w:r w:rsidRPr="00B61B52">
              <w:rPr>
                <w:rFonts w:cs="Helvetica"/>
                <w:lang w:val="en-GB" w:eastAsia="en-GB"/>
              </w:rPr>
              <w:t>) one or more times</w:t>
            </w:r>
          </w:p>
          <w:p w14:paraId="1A10791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4 (</w:t>
            </w:r>
            <w:r w:rsidRPr="00B61B52">
              <w:rPr>
                <w:rStyle w:val="popup"/>
                <w:rFonts w:cs="Helvetica"/>
                <w:lang w:val="en-GB" w:eastAsia="en-GB"/>
              </w:rPr>
              <w:t>Sequest:probability</w:t>
            </w:r>
            <w:r w:rsidRPr="00B61B52">
              <w:rPr>
                <w:rFonts w:cs="Helvetica"/>
                <w:lang w:val="en-GB" w:eastAsia="en-GB"/>
              </w:rPr>
              <w:t xml:space="preserve">) </w:t>
            </w:r>
          </w:p>
          <w:p w14:paraId="0502134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5 (</w:t>
            </w:r>
            <w:r w:rsidRPr="00B61B52">
              <w:rPr>
                <w:rStyle w:val="popup"/>
                <w:rFonts w:cs="Helvetica"/>
                <w:lang w:val="en-GB" w:eastAsia="en-GB"/>
              </w:rPr>
              <w:t>Sequest:xcorr</w:t>
            </w:r>
            <w:r w:rsidRPr="00B61B52">
              <w:rPr>
                <w:rFonts w:cs="Helvetica"/>
                <w:lang w:val="en-GB" w:eastAsia="en-GB"/>
              </w:rPr>
              <w:t xml:space="preserve">) </w:t>
            </w:r>
          </w:p>
          <w:p w14:paraId="3BA9DC1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6 (</w:t>
            </w:r>
            <w:r w:rsidRPr="00B61B52">
              <w:rPr>
                <w:rStyle w:val="popup"/>
                <w:rFonts w:cs="Helvetica"/>
                <w:lang w:val="en-GB" w:eastAsia="en-GB"/>
              </w:rPr>
              <w:t>Sequest:deltacn</w:t>
            </w:r>
            <w:r w:rsidRPr="00B61B52">
              <w:rPr>
                <w:rFonts w:cs="Helvetica"/>
                <w:lang w:val="en-GB" w:eastAsia="en-GB"/>
              </w:rPr>
              <w:t xml:space="preserve">) </w:t>
            </w:r>
          </w:p>
          <w:p w14:paraId="7E6E182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7 (</w:t>
            </w:r>
            <w:r w:rsidRPr="00B61B52">
              <w:rPr>
                <w:rStyle w:val="popup"/>
                <w:rFonts w:cs="Helvetica"/>
                <w:lang w:val="en-GB" w:eastAsia="en-GB"/>
              </w:rPr>
              <w:t>Sequest:sp</w:t>
            </w:r>
            <w:r w:rsidRPr="00B61B52">
              <w:rPr>
                <w:rFonts w:cs="Helvetica"/>
                <w:lang w:val="en-GB" w:eastAsia="en-GB"/>
              </w:rPr>
              <w:t xml:space="preserve">) </w:t>
            </w:r>
          </w:p>
          <w:p w14:paraId="60A18547"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 xml:space="preserve">  e.g.: MS:1001158 (</w:t>
            </w:r>
            <w:r w:rsidRPr="00B61B52">
              <w:rPr>
                <w:rStyle w:val="popup"/>
                <w:rFonts w:cs="Helvetica"/>
                <w:lang w:val="en-GB" w:eastAsia="en-GB"/>
              </w:rPr>
              <w:t>Sequest:Uniq</w:t>
            </w:r>
            <w:r w:rsidRPr="00B61B52">
              <w:rPr>
                <w:rFonts w:cs="Helvetica"/>
                <w:lang w:val="en-GB" w:eastAsia="en-GB"/>
              </w:rPr>
              <w:t xml:space="preserve">) </w:t>
            </w:r>
          </w:p>
          <w:p w14:paraId="2F82F16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9 (</w:t>
            </w:r>
            <w:r w:rsidRPr="00B61B52">
              <w:rPr>
                <w:rStyle w:val="popup"/>
                <w:rFonts w:cs="Helvetica"/>
                <w:lang w:val="en-GB" w:eastAsia="en-GB"/>
              </w:rPr>
              <w:t>Sequest:expectation value</w:t>
            </w:r>
            <w:r w:rsidRPr="00B61B52">
              <w:rPr>
                <w:rFonts w:cs="Helvetica"/>
                <w:lang w:val="en-GB" w:eastAsia="en-GB"/>
              </w:rPr>
              <w:t xml:space="preserve">) </w:t>
            </w:r>
          </w:p>
          <w:p w14:paraId="4D73B28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0 (</w:t>
            </w:r>
            <w:r w:rsidRPr="00B61B52">
              <w:rPr>
                <w:rStyle w:val="popup"/>
                <w:rFonts w:cs="Helvetica"/>
                <w:lang w:val="en-GB" w:eastAsia="en-GB"/>
              </w:rPr>
              <w:t>Sequest:sf</w:t>
            </w:r>
            <w:r w:rsidRPr="00B61B52">
              <w:rPr>
                <w:rFonts w:cs="Helvetica"/>
                <w:lang w:val="en-GB" w:eastAsia="en-GB"/>
              </w:rPr>
              <w:t xml:space="preserve">) </w:t>
            </w:r>
          </w:p>
          <w:p w14:paraId="6A94515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1 (</w:t>
            </w:r>
            <w:r w:rsidRPr="00B61B52">
              <w:rPr>
                <w:rStyle w:val="popup"/>
                <w:rFonts w:cs="Helvetica"/>
                <w:lang w:val="en-GB" w:eastAsia="en-GB"/>
              </w:rPr>
              <w:t>Sequest:matched ions</w:t>
            </w:r>
            <w:r w:rsidRPr="00B61B52">
              <w:rPr>
                <w:rFonts w:cs="Helvetica"/>
                <w:lang w:val="en-GB" w:eastAsia="en-GB"/>
              </w:rPr>
              <w:t xml:space="preserve">) </w:t>
            </w:r>
          </w:p>
          <w:p w14:paraId="570132D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2 (</w:t>
            </w:r>
            <w:r w:rsidRPr="00B61B52">
              <w:rPr>
                <w:rStyle w:val="popup"/>
                <w:rFonts w:cs="Helvetica"/>
                <w:lang w:val="en-GB" w:eastAsia="en-GB"/>
              </w:rPr>
              <w:t>Sequest:total ions</w:t>
            </w:r>
            <w:r w:rsidRPr="00B61B52">
              <w:rPr>
                <w:rFonts w:cs="Helvetica"/>
                <w:lang w:val="en-GB" w:eastAsia="en-GB"/>
              </w:rPr>
              <w:t xml:space="preserve">) </w:t>
            </w:r>
          </w:p>
          <w:p w14:paraId="64088A2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3 (</w:t>
            </w:r>
            <w:r w:rsidRPr="00B61B52">
              <w:rPr>
                <w:rStyle w:val="popup"/>
                <w:rFonts w:cs="Helvetica"/>
                <w:lang w:val="en-GB" w:eastAsia="en-GB"/>
              </w:rPr>
              <w:t>Sequest:consensus score</w:t>
            </w:r>
            <w:r w:rsidRPr="00B61B52">
              <w:rPr>
                <w:rFonts w:cs="Helvetica"/>
                <w:lang w:val="en-GB" w:eastAsia="en-GB"/>
              </w:rPr>
              <w:t xml:space="preserve">) </w:t>
            </w:r>
          </w:p>
          <w:p w14:paraId="36A97D9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p w14:paraId="1F431DBC"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060 (</w:t>
            </w:r>
            <w:r w:rsidRPr="00B61B52">
              <w:rPr>
                <w:rStyle w:val="popup"/>
                <w:rFonts w:cs="Helvetica"/>
                <w:lang w:val="en-GB" w:eastAsia="en-GB"/>
              </w:rPr>
              <w:t>quality estimation method details</w:t>
            </w:r>
            <w:r w:rsidRPr="00B61B52">
              <w:rPr>
                <w:rFonts w:cs="Helvetica"/>
                <w:lang w:val="en-GB" w:eastAsia="en-GB"/>
              </w:rPr>
              <w:t>) one or more times</w:t>
            </w:r>
          </w:p>
          <w:p w14:paraId="6CD88B0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58 (</w:t>
            </w:r>
            <w:r w:rsidRPr="00B61B52">
              <w:rPr>
                <w:rStyle w:val="popup"/>
                <w:rFonts w:cs="Helvetica"/>
                <w:lang w:val="en-GB" w:eastAsia="en-GB"/>
              </w:rPr>
              <w:t>quality estimation by manual validation</w:t>
            </w:r>
            <w:r w:rsidRPr="00B61B52">
              <w:rPr>
                <w:rFonts w:cs="Helvetica"/>
                <w:lang w:val="en-GB" w:eastAsia="en-GB"/>
              </w:rPr>
              <w:t xml:space="preserve">) </w:t>
            </w:r>
          </w:p>
          <w:p w14:paraId="4A59EA8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94 (</w:t>
            </w:r>
            <w:r w:rsidRPr="00B61B52">
              <w:rPr>
                <w:rStyle w:val="popup"/>
                <w:rFonts w:cs="Helvetica"/>
                <w:lang w:val="en-GB" w:eastAsia="en-GB"/>
              </w:rPr>
              <w:t>quality estimation with decoy database</w:t>
            </w:r>
            <w:r w:rsidRPr="00B61B52">
              <w:rPr>
                <w:rFonts w:cs="Helvetica"/>
                <w:lang w:val="en-GB" w:eastAsia="en-GB"/>
              </w:rPr>
              <w:t xml:space="preserve">) </w:t>
            </w:r>
          </w:p>
          <w:p w14:paraId="7686067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47 (</w:t>
            </w:r>
            <w:r w:rsidRPr="00B61B52">
              <w:rPr>
                <w:rStyle w:val="popup"/>
                <w:rFonts w:cs="Helvetica"/>
                <w:lang w:val="en-GB" w:eastAsia="en-GB"/>
              </w:rPr>
              <w:t>prot:FDR threshold</w:t>
            </w:r>
            <w:r w:rsidRPr="00B61B52">
              <w:rPr>
                <w:rFonts w:cs="Helvetica"/>
                <w:lang w:val="en-GB" w:eastAsia="en-GB"/>
              </w:rPr>
              <w:t xml:space="preserve">) </w:t>
            </w:r>
          </w:p>
          <w:p w14:paraId="0EB2040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48 (</w:t>
            </w:r>
            <w:r w:rsidRPr="00B61B52">
              <w:rPr>
                <w:rStyle w:val="popup"/>
                <w:rFonts w:cs="Helvetica"/>
                <w:lang w:val="en-GB" w:eastAsia="en-GB"/>
              </w:rPr>
              <w:t>pep:FDR threshold</w:t>
            </w:r>
            <w:r w:rsidRPr="00B61B52">
              <w:rPr>
                <w:rFonts w:cs="Helvetica"/>
                <w:lang w:val="en-GB" w:eastAsia="en-GB"/>
              </w:rPr>
              <w:t xml:space="preserve">) </w:t>
            </w:r>
          </w:p>
          <w:p w14:paraId="5E50640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54 (</w:t>
            </w:r>
            <w:r w:rsidRPr="00B61B52">
              <w:rPr>
                <w:rStyle w:val="popup"/>
                <w:rFonts w:cs="Helvetica"/>
                <w:lang w:val="en-GB" w:eastAsia="en-GB"/>
              </w:rPr>
              <w:t>quality estimation with implicite decoy sequences</w:t>
            </w:r>
            <w:r w:rsidRPr="00B61B52">
              <w:rPr>
                <w:rFonts w:cs="Helvetica"/>
                <w:lang w:val="en-GB" w:eastAsia="en-GB"/>
              </w:rPr>
              <w:t xml:space="preserve">) </w:t>
            </w:r>
          </w:p>
          <w:p w14:paraId="4D19DC7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94 (</w:t>
            </w:r>
            <w:r w:rsidRPr="00B61B52">
              <w:rPr>
                <w:rStyle w:val="popup"/>
                <w:rFonts w:cs="Helvetica"/>
                <w:lang w:val="en-GB" w:eastAsia="en-GB"/>
              </w:rPr>
              <w:t>no threshold</w:t>
            </w:r>
            <w:r w:rsidRPr="00B61B52">
              <w:rPr>
                <w:rFonts w:cs="Helvetica"/>
                <w:lang w:val="en-GB" w:eastAsia="en-GB"/>
              </w:rPr>
              <w:t xml:space="preserve">) </w:t>
            </w:r>
          </w:p>
          <w:p w14:paraId="742CD55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74 (</w:t>
            </w:r>
            <w:r w:rsidRPr="00B61B52">
              <w:rPr>
                <w:rStyle w:val="popup"/>
                <w:rFonts w:cs="Helvetica"/>
                <w:lang w:val="en-GB" w:eastAsia="en-GB"/>
              </w:rPr>
              <w:t>report only spectra assigned to identified proteins</w:t>
            </w:r>
            <w:r w:rsidRPr="00B61B52">
              <w:rPr>
                <w:rFonts w:cs="Helvetica"/>
                <w:lang w:val="en-GB" w:eastAsia="en-GB"/>
              </w:rPr>
              <w:t xml:space="preserve">) </w:t>
            </w:r>
          </w:p>
          <w:p w14:paraId="770074D1"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085 (</w:t>
            </w:r>
            <w:r w:rsidRPr="00B61B52">
              <w:rPr>
                <w:rStyle w:val="popup"/>
                <w:rFonts w:cs="Helvetica"/>
                <w:lang w:val="en-GB" w:eastAsia="en-GB"/>
              </w:rPr>
              <w:t>protein result details</w:t>
            </w:r>
            <w:r w:rsidRPr="00B61B52">
              <w:rPr>
                <w:rFonts w:cs="Helvetica"/>
                <w:lang w:val="en-GB" w:eastAsia="en-GB"/>
              </w:rPr>
              <w:t>) one or more times</w:t>
            </w:r>
          </w:p>
          <w:p w14:paraId="678E617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88 (</w:t>
            </w:r>
            <w:r w:rsidRPr="00B61B52">
              <w:rPr>
                <w:rStyle w:val="popup"/>
                <w:rFonts w:cs="Helvetica"/>
                <w:lang w:val="en-GB" w:eastAsia="en-GB"/>
              </w:rPr>
              <w:t>protein description</w:t>
            </w:r>
            <w:r w:rsidRPr="00B61B52">
              <w:rPr>
                <w:rFonts w:cs="Helvetica"/>
                <w:lang w:val="en-GB" w:eastAsia="en-GB"/>
              </w:rPr>
              <w:t xml:space="preserve">) </w:t>
            </w:r>
          </w:p>
          <w:p w14:paraId="5C3D456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0 (</w:t>
            </w:r>
            <w:r w:rsidRPr="00B61B52">
              <w:rPr>
                <w:rStyle w:val="popup"/>
                <w:rFonts w:cs="Helvetica"/>
                <w:lang w:val="en-GB" w:eastAsia="en-GB"/>
              </w:rPr>
              <w:t>taxonomy nomenclature</w:t>
            </w:r>
            <w:r w:rsidRPr="00B61B52">
              <w:rPr>
                <w:rFonts w:cs="Helvetica"/>
                <w:lang w:val="en-GB" w:eastAsia="en-GB"/>
              </w:rPr>
              <w:t xml:space="preserve">) </w:t>
            </w:r>
          </w:p>
          <w:p w14:paraId="359D5FD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3 (</w:t>
            </w:r>
            <w:r w:rsidRPr="00B61B52">
              <w:rPr>
                <w:rStyle w:val="popup"/>
                <w:rFonts w:cs="Helvetica"/>
                <w:lang w:val="en-GB" w:eastAsia="en-GB"/>
              </w:rPr>
              <w:t>sequence coverage</w:t>
            </w:r>
            <w:r w:rsidRPr="00B61B52">
              <w:rPr>
                <w:rFonts w:cs="Helvetica"/>
                <w:lang w:val="en-GB" w:eastAsia="en-GB"/>
              </w:rPr>
              <w:t xml:space="preserve">) </w:t>
            </w:r>
          </w:p>
          <w:p w14:paraId="7172442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7 (</w:t>
            </w:r>
            <w:r w:rsidRPr="00B61B52">
              <w:rPr>
                <w:rStyle w:val="popup"/>
                <w:rFonts w:cs="Helvetica"/>
                <w:lang w:val="en-GB" w:eastAsia="en-GB"/>
              </w:rPr>
              <w:t>distinct peptide sequences</w:t>
            </w:r>
            <w:r w:rsidRPr="00B61B52">
              <w:rPr>
                <w:rFonts w:cs="Helvetica"/>
                <w:lang w:val="en-GB" w:eastAsia="en-GB"/>
              </w:rPr>
              <w:t xml:space="preserve">) </w:t>
            </w:r>
          </w:p>
          <w:p w14:paraId="47AE250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8 (</w:t>
            </w:r>
            <w:r w:rsidRPr="00B61B52">
              <w:rPr>
                <w:rStyle w:val="popup"/>
                <w:rFonts w:cs="Helvetica"/>
                <w:lang w:val="en-GB" w:eastAsia="en-GB"/>
              </w:rPr>
              <w:t>confident distinct peptide sequences</w:t>
            </w:r>
            <w:r w:rsidRPr="00B61B52">
              <w:rPr>
                <w:rFonts w:cs="Helvetica"/>
                <w:lang w:val="en-GB" w:eastAsia="en-GB"/>
              </w:rPr>
              <w:t xml:space="preserve">) </w:t>
            </w:r>
          </w:p>
          <w:p w14:paraId="7ECE42B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9 (</w:t>
            </w:r>
            <w:r w:rsidRPr="00B61B52">
              <w:rPr>
                <w:rStyle w:val="popup"/>
                <w:rFonts w:cs="Helvetica"/>
                <w:lang w:val="en-GB" w:eastAsia="en-GB"/>
              </w:rPr>
              <w:t>confident peptide qualification</w:t>
            </w:r>
            <w:r w:rsidRPr="00B61B52">
              <w:rPr>
                <w:rFonts w:cs="Helvetica"/>
                <w:lang w:val="en-GB" w:eastAsia="en-GB"/>
              </w:rPr>
              <w:t xml:space="preserve">) </w:t>
            </w:r>
          </w:p>
          <w:p w14:paraId="49E379B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00 (</w:t>
            </w:r>
            <w:r w:rsidRPr="00B61B52">
              <w:rPr>
                <w:rStyle w:val="popup"/>
                <w:rFonts w:cs="Helvetica"/>
                <w:lang w:val="en-GB" w:eastAsia="en-GB"/>
              </w:rPr>
              <w:t>confident peptide</w:t>
            </w:r>
            <w:r w:rsidRPr="00B61B52">
              <w:rPr>
                <w:rFonts w:cs="Helvetica"/>
                <w:lang w:val="en-GB" w:eastAsia="en-GB"/>
              </w:rPr>
              <w:t xml:space="preserve">) </w:t>
            </w:r>
          </w:p>
          <w:p w14:paraId="36C25EA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25 (</w:t>
            </w:r>
            <w:r w:rsidRPr="00B61B52">
              <w:rPr>
                <w:rStyle w:val="popup"/>
                <w:rFonts w:cs="Helvetica"/>
                <w:lang w:val="en-GB" w:eastAsia="en-GB"/>
              </w:rPr>
              <w:t>manual validation</w:t>
            </w:r>
            <w:r w:rsidRPr="00B61B52">
              <w:rPr>
                <w:rFonts w:cs="Helvetica"/>
                <w:lang w:val="en-GB" w:eastAsia="en-GB"/>
              </w:rPr>
              <w:t xml:space="preserve">) </w:t>
            </w:r>
          </w:p>
          <w:p w14:paraId="59B593A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7 (</w:t>
            </w:r>
            <w:r w:rsidRPr="00B61B52">
              <w:rPr>
                <w:rStyle w:val="popup"/>
                <w:rFonts w:cs="Helvetica"/>
                <w:lang w:val="en-GB" w:eastAsia="en-GB"/>
              </w:rPr>
              <w:t>Sequest:sp</w:t>
            </w:r>
            <w:r w:rsidRPr="00B61B52">
              <w:rPr>
                <w:rFonts w:cs="Helvetica"/>
                <w:lang w:val="en-GB" w:eastAsia="en-GB"/>
              </w:rPr>
              <w:t xml:space="preserve">) </w:t>
            </w:r>
          </w:p>
          <w:p w14:paraId="25EDE12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8 (</w:t>
            </w:r>
            <w:r w:rsidRPr="00B61B52">
              <w:rPr>
                <w:rStyle w:val="popup"/>
                <w:rFonts w:cs="Helvetica"/>
                <w:lang w:val="en-GB" w:eastAsia="en-GB"/>
              </w:rPr>
              <w:t>Sequest:Uniq</w:t>
            </w:r>
            <w:r w:rsidRPr="00B61B52">
              <w:rPr>
                <w:rFonts w:cs="Helvetica"/>
                <w:lang w:val="en-GB" w:eastAsia="en-GB"/>
              </w:rPr>
              <w:t xml:space="preserve">) </w:t>
            </w:r>
          </w:p>
          <w:p w14:paraId="31E3888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bl>
    <w:p w14:paraId="2AA43C29" w14:textId="77777777" w:rsidR="00B64B28" w:rsidRDefault="00B64B28" w:rsidP="00466496"/>
    <w:p w14:paraId="79A4CBC8" w14:textId="77777777" w:rsidR="00B64B28" w:rsidRDefault="00B64B28" w:rsidP="00466496">
      <w:pPr>
        <w:pStyle w:val="Heading2"/>
      </w:pPr>
      <w:bookmarkStart w:id="186" w:name="_Toc453235395"/>
      <w:r>
        <w:t>Element &lt;</w:t>
      </w:r>
      <w:bookmarkStart w:id="187" w:name="ProteinDetectionList"/>
      <w:r>
        <w:t>ProteinDetectionList</w:t>
      </w:r>
      <w:bookmarkEnd w:id="187"/>
      <w:r>
        <w:t>&gt;</w:t>
      </w:r>
      <w:bookmarkEnd w:id="18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1"/>
        <w:gridCol w:w="8651"/>
      </w:tblGrid>
      <w:tr w:rsidR="00B64B28" w14:paraId="2B226244" w14:textId="77777777" w:rsidTr="00B64B28">
        <w:trPr>
          <w:tblCellSpacing w:w="15" w:type="dxa"/>
        </w:trPr>
        <w:tc>
          <w:tcPr>
            <w:tcW w:w="0" w:type="auto"/>
            <w:vAlign w:val="center"/>
            <w:hideMark/>
          </w:tcPr>
          <w:p w14:paraId="422AA9A9" w14:textId="77777777" w:rsidR="00B64B28" w:rsidRDefault="00B64B28" w:rsidP="00466496">
            <w:pPr>
              <w:rPr>
                <w:sz w:val="24"/>
              </w:rPr>
            </w:pPr>
            <w:r>
              <w:rPr>
                <w:b/>
                <w:bCs/>
              </w:rPr>
              <w:t>Definition:</w:t>
            </w:r>
          </w:p>
        </w:tc>
        <w:tc>
          <w:tcPr>
            <w:tcW w:w="0" w:type="auto"/>
            <w:vAlign w:val="center"/>
            <w:hideMark/>
          </w:tcPr>
          <w:p w14:paraId="79BB8D23" w14:textId="77777777" w:rsidR="00B64B28" w:rsidRDefault="00B64B28" w:rsidP="00466496">
            <w:pPr>
              <w:rPr>
                <w:sz w:val="24"/>
              </w:rPr>
            </w:pPr>
            <w:r>
              <w:t xml:space="preserve">The protein list resulting from a protein detection process. </w:t>
            </w:r>
          </w:p>
        </w:tc>
      </w:tr>
      <w:tr w:rsidR="00B64B28" w14:paraId="19A07460" w14:textId="77777777" w:rsidTr="00B64B28">
        <w:trPr>
          <w:tblCellSpacing w:w="15" w:type="dxa"/>
        </w:trPr>
        <w:tc>
          <w:tcPr>
            <w:tcW w:w="0" w:type="auto"/>
            <w:vAlign w:val="center"/>
            <w:hideMark/>
          </w:tcPr>
          <w:p w14:paraId="61208991" w14:textId="77777777" w:rsidR="00B64B28" w:rsidRDefault="00B64B28" w:rsidP="00466496">
            <w:pPr>
              <w:rPr>
                <w:sz w:val="24"/>
              </w:rPr>
            </w:pPr>
            <w:r>
              <w:rPr>
                <w:b/>
                <w:bCs/>
              </w:rPr>
              <w:t>Type:</w:t>
            </w:r>
          </w:p>
        </w:tc>
        <w:tc>
          <w:tcPr>
            <w:tcW w:w="0" w:type="auto"/>
            <w:vAlign w:val="center"/>
            <w:hideMark/>
          </w:tcPr>
          <w:p w14:paraId="384A68BA" w14:textId="77777777" w:rsidR="00B64B28" w:rsidRDefault="00B64B28" w:rsidP="00466496">
            <w:pPr>
              <w:rPr>
                <w:sz w:val="24"/>
              </w:rPr>
            </w:pPr>
            <w:r>
              <w:t xml:space="preserve">ProteinDetectionListType </w:t>
            </w:r>
          </w:p>
        </w:tc>
      </w:tr>
      <w:tr w:rsidR="00B64B28" w14:paraId="39003DF2" w14:textId="77777777" w:rsidTr="00B64B28">
        <w:trPr>
          <w:tblCellSpacing w:w="15" w:type="dxa"/>
        </w:trPr>
        <w:tc>
          <w:tcPr>
            <w:tcW w:w="0" w:type="auto"/>
            <w:vAlign w:val="center"/>
            <w:hideMark/>
          </w:tcPr>
          <w:p w14:paraId="3B9D4152"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8"/>
              <w:gridCol w:w="984"/>
              <w:gridCol w:w="824"/>
              <w:gridCol w:w="5584"/>
            </w:tblGrid>
            <w:tr w:rsidR="00B64B28" w14:paraId="5517609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DFB458"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16475F"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BCD237"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ED9657D" w14:textId="77777777" w:rsidR="00B64B28" w:rsidRDefault="00B64B28" w:rsidP="00466496">
                  <w:pPr>
                    <w:jc w:val="center"/>
                    <w:rPr>
                      <w:b/>
                      <w:bCs/>
                      <w:sz w:val="24"/>
                    </w:rPr>
                  </w:pPr>
                  <w:r>
                    <w:rPr>
                      <w:b/>
                      <w:bCs/>
                    </w:rPr>
                    <w:t>Definition</w:t>
                  </w:r>
                </w:p>
              </w:tc>
            </w:tr>
            <w:tr w:rsidR="00B64B28" w14:paraId="35E1673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E2A965"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E898EA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E31E24D"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AC36AB4"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0928C18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3416B25"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FB82CD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79C984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D8BD9A1" w14:textId="77777777" w:rsidR="00B64B28" w:rsidRDefault="00B64B28" w:rsidP="00466496">
                  <w:pPr>
                    <w:rPr>
                      <w:sz w:val="24"/>
                    </w:rPr>
                  </w:pPr>
                  <w:r>
                    <w:t xml:space="preserve">The potentially ambiguous common identifier, such as a human-readable name for the instance. </w:t>
                  </w:r>
                </w:p>
              </w:tc>
            </w:tr>
          </w:tbl>
          <w:p w14:paraId="7B95B2FB" w14:textId="77777777" w:rsidR="00B64B28" w:rsidRDefault="00B64B28" w:rsidP="00466496">
            <w:pPr>
              <w:rPr>
                <w:sz w:val="24"/>
              </w:rPr>
            </w:pPr>
          </w:p>
        </w:tc>
      </w:tr>
      <w:tr w:rsidR="00B64B28" w14:paraId="4AA4C052" w14:textId="77777777" w:rsidTr="00B64B28">
        <w:trPr>
          <w:tblCellSpacing w:w="15" w:type="dxa"/>
        </w:trPr>
        <w:tc>
          <w:tcPr>
            <w:tcW w:w="0" w:type="auto"/>
            <w:vAlign w:val="center"/>
            <w:hideMark/>
          </w:tcPr>
          <w:p w14:paraId="59554301"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173"/>
              <w:gridCol w:w="1135"/>
              <w:gridCol w:w="1180"/>
              <w:gridCol w:w="4072"/>
            </w:tblGrid>
            <w:tr w:rsidR="00B64B28" w14:paraId="257EE02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F87241"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443E8DF"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C49BB3B"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3A0A8F6" w14:textId="77777777" w:rsidR="00B64B28" w:rsidRDefault="00B64B28" w:rsidP="00466496">
                  <w:pPr>
                    <w:jc w:val="center"/>
                    <w:rPr>
                      <w:b/>
                      <w:bCs/>
                      <w:sz w:val="24"/>
                    </w:rPr>
                  </w:pPr>
                  <w:r>
                    <w:rPr>
                      <w:b/>
                      <w:bCs/>
                    </w:rPr>
                    <w:t>Definition</w:t>
                  </w:r>
                </w:p>
              </w:tc>
            </w:tr>
            <w:tr w:rsidR="00B64B28" w14:paraId="02E6E3E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6AED07" w14:textId="77777777" w:rsidR="00B64B28" w:rsidRDefault="004E159A" w:rsidP="00466496">
                  <w:pPr>
                    <w:rPr>
                      <w:sz w:val="24"/>
                    </w:rPr>
                  </w:pPr>
                  <w:hyperlink w:anchor="ProteinAmbiguityGroup" w:history="1">
                    <w:r w:rsidR="00B64B28">
                      <w:rPr>
                        <w:rStyle w:val="Hyperlink"/>
                      </w:rPr>
                      <w:t>ProteinAmbiguityGroup</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413CE62"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6E138DA"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94EE654" w14:textId="77777777" w:rsidR="00B64B28" w:rsidRDefault="00B64B28" w:rsidP="00466496">
                  <w:pPr>
                    <w:rPr>
                      <w:sz w:val="24"/>
                    </w:rPr>
                  </w:pPr>
                  <w:r>
                    <w:t xml:space="preserve">A set of logically related results from a protein detection, for example to represent conflicting assignments of peptides to proteins. </w:t>
                  </w:r>
                </w:p>
              </w:tc>
            </w:tr>
            <w:tr w:rsidR="00B64B28" w14:paraId="048F679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EC20861" w14:textId="77777777" w:rsidR="00B64B28" w:rsidRDefault="004E159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4C86DEC"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82DCAE1"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FCCF2E7" w14:textId="77777777" w:rsidR="00B64B28" w:rsidRDefault="00B64B28" w:rsidP="00466496">
                  <w:pPr>
                    <w:rPr>
                      <w:sz w:val="24"/>
                    </w:rPr>
                  </w:pPr>
                  <w:r>
                    <w:t>A single entry from an ontology or a controlled vocabulary.</w:t>
                  </w:r>
                </w:p>
              </w:tc>
            </w:tr>
            <w:tr w:rsidR="00B64B28" w14:paraId="24E850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865710" w14:textId="77777777" w:rsidR="00B64B28" w:rsidRDefault="004E159A"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8C6CBAB"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D802435"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7F9CADC" w14:textId="77777777" w:rsidR="00B64B28" w:rsidRDefault="00B64B28" w:rsidP="00466496">
                  <w:pPr>
                    <w:rPr>
                      <w:sz w:val="24"/>
                    </w:rPr>
                  </w:pPr>
                  <w:r>
                    <w:t>A single user-defined parameter.</w:t>
                  </w:r>
                </w:p>
              </w:tc>
            </w:tr>
          </w:tbl>
          <w:p w14:paraId="7F5DC03C" w14:textId="77777777" w:rsidR="00B64B28" w:rsidRDefault="00B64B28" w:rsidP="00466496">
            <w:pPr>
              <w:rPr>
                <w:sz w:val="24"/>
              </w:rPr>
            </w:pPr>
          </w:p>
        </w:tc>
      </w:tr>
      <w:tr w:rsidR="00B64B28" w14:paraId="2FBE7783" w14:textId="77777777" w:rsidTr="00B64B28">
        <w:trPr>
          <w:tblCellSpacing w:w="15" w:type="dxa"/>
        </w:trPr>
        <w:tc>
          <w:tcPr>
            <w:tcW w:w="0" w:type="auto"/>
            <w:vAlign w:val="center"/>
            <w:hideMark/>
          </w:tcPr>
          <w:p w14:paraId="2D72F3D0" w14:textId="77777777" w:rsidR="00B64B28" w:rsidRDefault="00B64B28" w:rsidP="00466496">
            <w:pPr>
              <w:rPr>
                <w:sz w:val="24"/>
              </w:rPr>
            </w:pPr>
            <w:r>
              <w:rPr>
                <w:b/>
                <w:bCs/>
              </w:rPr>
              <w:t>Example Context:</w:t>
            </w:r>
          </w:p>
        </w:tc>
        <w:tc>
          <w:tcPr>
            <w:tcW w:w="0" w:type="auto"/>
            <w:vAlign w:val="center"/>
            <w:hideMark/>
          </w:tcPr>
          <w:p w14:paraId="2E004D3A"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List id="PDL_1"&gt;</w:t>
            </w:r>
          </w:p>
          <w:p w14:paraId="5C9F7BA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roteinAmbiguityGroup id="PAG_hit_1"&gt;</w:t>
            </w:r>
          </w:p>
          <w:p w14:paraId="6D58218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roteinDetectionHypothesis id="PDH_psu|NC_LIV_020800_0"</w:t>
            </w:r>
          </w:p>
          <w:p w14:paraId="690BA3D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dBSequence_ref="DBSeq_1_psu|NC_LIV_020800" passThreshold="true"&gt;</w:t>
            </w:r>
          </w:p>
          <w:p w14:paraId="7E9960E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Hypothesis</w:t>
            </w:r>
          </w:p>
          <w:p w14:paraId="5D28143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eptideEvidence_ref="LCYIALDFDEEMKAAEDSSDIEK_0000000000001000000000000_1_psu|NC_LIV_020800_217_239"&gt;</w:t>
            </w:r>
          </w:p>
          <w:p w14:paraId="659BDA0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Ref spectrumIdentificationItem_ref="SII_308_1"/&gt;</w:t>
            </w:r>
          </w:p>
          <w:p w14:paraId="2708B8F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14AC4422"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List&gt;</w:t>
            </w:r>
          </w:p>
        </w:tc>
      </w:tr>
      <w:tr w:rsidR="00B64B28" w14:paraId="60371B55" w14:textId="77777777" w:rsidTr="00B64B28">
        <w:trPr>
          <w:tblCellSpacing w:w="15" w:type="dxa"/>
        </w:trPr>
        <w:tc>
          <w:tcPr>
            <w:tcW w:w="0" w:type="auto"/>
            <w:vAlign w:val="center"/>
            <w:hideMark/>
          </w:tcPr>
          <w:p w14:paraId="38FBA80B" w14:textId="77777777" w:rsidR="00B64B28" w:rsidRDefault="00B64B28" w:rsidP="00466496">
            <w:pPr>
              <w:rPr>
                <w:sz w:val="24"/>
              </w:rPr>
            </w:pPr>
            <w:r>
              <w:rPr>
                <w:b/>
                <w:bCs/>
              </w:rPr>
              <w:t>cvParam Mapping Rules:</w:t>
            </w:r>
          </w:p>
        </w:tc>
        <w:tc>
          <w:tcPr>
            <w:tcW w:w="0" w:type="auto"/>
            <w:vAlign w:val="center"/>
            <w:hideMark/>
          </w:tcPr>
          <w:p w14:paraId="296A8477"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AnalysisData/ProteinDetectionList</w:t>
            </w:r>
          </w:p>
          <w:p w14:paraId="7668943B"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184 (</w:t>
            </w:r>
            <w:r w:rsidRPr="00B61B52">
              <w:rPr>
                <w:rStyle w:val="popup"/>
                <w:rFonts w:cs="Helvetica"/>
                <w:lang w:val="en-GB" w:eastAsia="en-GB"/>
              </w:rPr>
              <w:t>search statistics</w:t>
            </w:r>
            <w:r w:rsidRPr="00B61B52">
              <w:rPr>
                <w:rFonts w:cs="Helvetica"/>
                <w:lang w:val="en-GB" w:eastAsia="en-GB"/>
              </w:rPr>
              <w:t>) one or more times</w:t>
            </w:r>
          </w:p>
          <w:p w14:paraId="250B94D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5 (</w:t>
            </w:r>
            <w:r w:rsidRPr="00B61B52">
              <w:rPr>
                <w:rStyle w:val="popup"/>
                <w:rFonts w:cs="Helvetica"/>
                <w:lang w:val="en-GB" w:eastAsia="en-GB"/>
              </w:rPr>
              <w:t>date / time search performed</w:t>
            </w:r>
            <w:r w:rsidRPr="00B61B52">
              <w:rPr>
                <w:rFonts w:cs="Helvetica"/>
                <w:lang w:val="en-GB" w:eastAsia="en-GB"/>
              </w:rPr>
              <w:t xml:space="preserve">) </w:t>
            </w:r>
          </w:p>
          <w:p w14:paraId="4858F9A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6 (</w:t>
            </w:r>
            <w:r w:rsidRPr="00B61B52">
              <w:rPr>
                <w:rStyle w:val="popup"/>
                <w:rFonts w:cs="Helvetica"/>
                <w:lang w:val="en-GB" w:eastAsia="en-GB"/>
              </w:rPr>
              <w:t>search time taken</w:t>
            </w:r>
            <w:r w:rsidRPr="00B61B52">
              <w:rPr>
                <w:rFonts w:cs="Helvetica"/>
                <w:lang w:val="en-GB" w:eastAsia="en-GB"/>
              </w:rPr>
              <w:t xml:space="preserve">) </w:t>
            </w:r>
          </w:p>
          <w:p w14:paraId="186E72C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77 (</w:t>
            </w:r>
            <w:r w:rsidRPr="00B61B52">
              <w:rPr>
                <w:rStyle w:val="popup"/>
                <w:rFonts w:cs="Helvetica"/>
                <w:lang w:val="en-GB" w:eastAsia="en-GB"/>
              </w:rPr>
              <w:t>number of molecular hypothesis considered</w:t>
            </w:r>
            <w:r w:rsidRPr="00B61B52">
              <w:rPr>
                <w:rFonts w:cs="Helvetica"/>
                <w:lang w:val="en-GB" w:eastAsia="en-GB"/>
              </w:rPr>
              <w:t xml:space="preserve">) </w:t>
            </w:r>
          </w:p>
        </w:tc>
      </w:tr>
    </w:tbl>
    <w:p w14:paraId="3D206532" w14:textId="77777777" w:rsidR="00B64B28" w:rsidRDefault="00B64B28" w:rsidP="00466496"/>
    <w:p w14:paraId="1ED6F66C" w14:textId="77777777" w:rsidR="00B64B28" w:rsidRDefault="00B64B28" w:rsidP="00466496">
      <w:pPr>
        <w:pStyle w:val="Heading2"/>
      </w:pPr>
      <w:bookmarkStart w:id="188" w:name="_Toc453235396"/>
      <w:r>
        <w:t>Element &lt;</w:t>
      </w:r>
      <w:bookmarkStart w:id="189" w:name="ProteinDetectionProtocol"/>
      <w:r>
        <w:t>ProteinDetectionProtocol</w:t>
      </w:r>
      <w:bookmarkEnd w:id="189"/>
      <w:r>
        <w:t>&gt;</w:t>
      </w:r>
      <w:bookmarkEnd w:id="18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13"/>
      </w:tblGrid>
      <w:tr w:rsidR="00B64B28" w14:paraId="354E7E56" w14:textId="77777777" w:rsidTr="00B64B28">
        <w:trPr>
          <w:tblCellSpacing w:w="15" w:type="dxa"/>
        </w:trPr>
        <w:tc>
          <w:tcPr>
            <w:tcW w:w="0" w:type="auto"/>
            <w:vAlign w:val="center"/>
            <w:hideMark/>
          </w:tcPr>
          <w:p w14:paraId="37B85D1C" w14:textId="77777777" w:rsidR="00B64B28" w:rsidRDefault="00B64B28" w:rsidP="00466496">
            <w:pPr>
              <w:rPr>
                <w:sz w:val="24"/>
              </w:rPr>
            </w:pPr>
            <w:r>
              <w:rPr>
                <w:b/>
                <w:bCs/>
              </w:rPr>
              <w:t>Definition:</w:t>
            </w:r>
          </w:p>
        </w:tc>
        <w:tc>
          <w:tcPr>
            <w:tcW w:w="0" w:type="auto"/>
            <w:vAlign w:val="center"/>
            <w:hideMark/>
          </w:tcPr>
          <w:p w14:paraId="36D8C6C7" w14:textId="77777777" w:rsidR="00B64B28" w:rsidRDefault="00B64B28" w:rsidP="00466496">
            <w:pPr>
              <w:rPr>
                <w:sz w:val="24"/>
              </w:rPr>
            </w:pPr>
            <w:r>
              <w:t xml:space="preserve">The parameters and settings of a ProteinDetection process. </w:t>
            </w:r>
          </w:p>
        </w:tc>
      </w:tr>
      <w:tr w:rsidR="00B64B28" w14:paraId="238E930A" w14:textId="77777777" w:rsidTr="00B64B28">
        <w:trPr>
          <w:tblCellSpacing w:w="15" w:type="dxa"/>
        </w:trPr>
        <w:tc>
          <w:tcPr>
            <w:tcW w:w="0" w:type="auto"/>
            <w:vAlign w:val="center"/>
            <w:hideMark/>
          </w:tcPr>
          <w:p w14:paraId="1F516C01" w14:textId="77777777" w:rsidR="00B64B28" w:rsidRDefault="00B64B28" w:rsidP="00466496">
            <w:pPr>
              <w:rPr>
                <w:sz w:val="24"/>
              </w:rPr>
            </w:pPr>
            <w:r>
              <w:rPr>
                <w:b/>
                <w:bCs/>
              </w:rPr>
              <w:t>Type:</w:t>
            </w:r>
          </w:p>
        </w:tc>
        <w:tc>
          <w:tcPr>
            <w:tcW w:w="0" w:type="auto"/>
            <w:vAlign w:val="center"/>
            <w:hideMark/>
          </w:tcPr>
          <w:p w14:paraId="11A93623" w14:textId="77777777" w:rsidR="00B64B28" w:rsidRDefault="00B64B28" w:rsidP="00466496">
            <w:pPr>
              <w:rPr>
                <w:sz w:val="24"/>
              </w:rPr>
            </w:pPr>
            <w:r>
              <w:t xml:space="preserve">ProteinDetectionProtocolType </w:t>
            </w:r>
          </w:p>
        </w:tc>
      </w:tr>
      <w:tr w:rsidR="00B64B28" w14:paraId="6828109D" w14:textId="77777777" w:rsidTr="00B64B28">
        <w:trPr>
          <w:tblCellSpacing w:w="15" w:type="dxa"/>
        </w:trPr>
        <w:tc>
          <w:tcPr>
            <w:tcW w:w="0" w:type="auto"/>
            <w:vAlign w:val="center"/>
            <w:hideMark/>
          </w:tcPr>
          <w:p w14:paraId="2FABB48F" w14:textId="77777777" w:rsidR="00B64B28" w:rsidRDefault="00B64B28" w:rsidP="00466496">
            <w:pPr>
              <w:rPr>
                <w:sz w:val="24"/>
              </w:rPr>
            </w:pPr>
            <w:r>
              <w:rPr>
                <w:b/>
                <w:bC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975"/>
              <w:gridCol w:w="824"/>
              <w:gridCol w:w="4861"/>
            </w:tblGrid>
            <w:tr w:rsidR="00B64B28" w14:paraId="347072E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93AA831"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533C44"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63BB5B9"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BB75CD0" w14:textId="77777777" w:rsidR="00B64B28" w:rsidRDefault="00B64B28" w:rsidP="00466496">
                  <w:pPr>
                    <w:jc w:val="center"/>
                    <w:rPr>
                      <w:b/>
                      <w:bCs/>
                      <w:sz w:val="24"/>
                    </w:rPr>
                  </w:pPr>
                  <w:r>
                    <w:rPr>
                      <w:b/>
                      <w:bCs/>
                    </w:rPr>
                    <w:t>Definition</w:t>
                  </w:r>
                </w:p>
              </w:tc>
            </w:tr>
            <w:tr w:rsidR="00B64B28" w14:paraId="5FBBCF7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F4CB81" w14:textId="77777777" w:rsidR="00B64B28" w:rsidRDefault="00B64B28" w:rsidP="00466496">
                  <w:pPr>
                    <w:rPr>
                      <w:sz w:val="24"/>
                    </w:rPr>
                  </w:pPr>
                  <w: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22FE78F"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2D32EAB"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AB2282B" w14:textId="77777777" w:rsidR="00B64B28" w:rsidRDefault="00B64B28" w:rsidP="00466496">
                  <w:pPr>
                    <w:rPr>
                      <w:sz w:val="24"/>
                    </w:rPr>
                  </w:pPr>
                  <w:r>
                    <w:t xml:space="preserve">The protein detection software used, given as a reference to the SoftwareCollection section. </w:t>
                  </w:r>
                </w:p>
              </w:tc>
            </w:tr>
            <w:tr w:rsidR="00B64B28" w14:paraId="2091873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13CE65"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9E1C651"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581F22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533D57A"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34D49AE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FCC696"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15B232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060BE59"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A735018" w14:textId="77777777" w:rsidR="00B64B28" w:rsidRDefault="00B64B28" w:rsidP="00466496">
                  <w:pPr>
                    <w:rPr>
                      <w:sz w:val="24"/>
                    </w:rPr>
                  </w:pPr>
                  <w:r>
                    <w:t xml:space="preserve">The potentially ambiguous common identifier, such as a human-readable name for the instance. </w:t>
                  </w:r>
                </w:p>
              </w:tc>
            </w:tr>
          </w:tbl>
          <w:p w14:paraId="5B47AF97" w14:textId="77777777" w:rsidR="00B64B28" w:rsidRDefault="00B64B28" w:rsidP="00466496">
            <w:pPr>
              <w:rPr>
                <w:sz w:val="24"/>
              </w:rPr>
            </w:pPr>
          </w:p>
        </w:tc>
      </w:tr>
      <w:tr w:rsidR="00B64B28" w14:paraId="016535F4" w14:textId="77777777" w:rsidTr="00B64B28">
        <w:trPr>
          <w:tblCellSpacing w:w="15" w:type="dxa"/>
        </w:trPr>
        <w:tc>
          <w:tcPr>
            <w:tcW w:w="0" w:type="auto"/>
            <w:vAlign w:val="center"/>
            <w:hideMark/>
          </w:tcPr>
          <w:p w14:paraId="6412524A"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21"/>
              <w:gridCol w:w="1135"/>
              <w:gridCol w:w="1180"/>
              <w:gridCol w:w="4686"/>
            </w:tblGrid>
            <w:tr w:rsidR="00B64B28" w14:paraId="188044A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EBD95E"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FEC7FC"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84AEA6A"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D0F8C25" w14:textId="77777777" w:rsidR="00B64B28" w:rsidRDefault="00B64B28" w:rsidP="00466496">
                  <w:pPr>
                    <w:jc w:val="center"/>
                    <w:rPr>
                      <w:b/>
                      <w:bCs/>
                      <w:sz w:val="24"/>
                    </w:rPr>
                  </w:pPr>
                  <w:r>
                    <w:rPr>
                      <w:b/>
                      <w:bCs/>
                    </w:rPr>
                    <w:t>Definition</w:t>
                  </w:r>
                </w:p>
              </w:tc>
            </w:tr>
            <w:tr w:rsidR="00B64B28" w14:paraId="1CF3077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D69303" w14:textId="77777777" w:rsidR="00B64B28" w:rsidRDefault="004E159A" w:rsidP="00466496">
                  <w:pPr>
                    <w:rPr>
                      <w:sz w:val="24"/>
                    </w:rPr>
                  </w:pPr>
                  <w:hyperlink w:anchor="AnalysisParams" w:history="1">
                    <w:r w:rsidR="00B64B28">
                      <w:rPr>
                        <w:rStyle w:val="Hyperlink"/>
                      </w:rPr>
                      <w:t>Analysis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1D2937C"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670DB21"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2936E15" w14:textId="77777777" w:rsidR="00B64B28" w:rsidRDefault="00B64B28" w:rsidP="00466496">
                  <w:pPr>
                    <w:rPr>
                      <w:sz w:val="24"/>
                    </w:rPr>
                  </w:pPr>
                  <w:r>
                    <w:t xml:space="preserve">The parameters and settings for the protein detection given as CV terms. </w:t>
                  </w:r>
                </w:p>
              </w:tc>
            </w:tr>
            <w:tr w:rsidR="00B64B28" w14:paraId="4C9CE60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71AF4E" w14:textId="77777777" w:rsidR="00B64B28" w:rsidRDefault="004E159A" w:rsidP="00466496">
                  <w:pPr>
                    <w:rPr>
                      <w:sz w:val="24"/>
                    </w:rPr>
                  </w:pPr>
                  <w:hyperlink w:anchor="Threshold" w:history="1">
                    <w:r w:rsidR="00B64B28">
                      <w:rPr>
                        <w:rStyle w:val="Hyperlink"/>
                      </w:rPr>
                      <w:t>Threshold</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E5F05B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E6B6180"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888366D" w14:textId="77777777" w:rsidR="00B64B28" w:rsidRDefault="00B64B28" w:rsidP="00466496">
                  <w:pPr>
                    <w:rPr>
                      <w:sz w:val="24"/>
                    </w:rPr>
                  </w:pPr>
                  <w:r>
                    <w:t>The threshold(s) applied to determine that a result is significant. If multiple terms are used it is assumed that all conditions are satisfied by the passing results.</w:t>
                  </w:r>
                </w:p>
              </w:tc>
            </w:tr>
          </w:tbl>
          <w:p w14:paraId="3A30E8F1" w14:textId="77777777" w:rsidR="00B64B28" w:rsidRDefault="00B64B28" w:rsidP="00466496">
            <w:pPr>
              <w:rPr>
                <w:sz w:val="24"/>
              </w:rPr>
            </w:pPr>
          </w:p>
        </w:tc>
      </w:tr>
      <w:tr w:rsidR="00B64B28" w14:paraId="468A2A82" w14:textId="77777777" w:rsidTr="00B64B28">
        <w:trPr>
          <w:tblCellSpacing w:w="15" w:type="dxa"/>
        </w:trPr>
        <w:tc>
          <w:tcPr>
            <w:tcW w:w="0" w:type="auto"/>
            <w:vAlign w:val="center"/>
            <w:hideMark/>
          </w:tcPr>
          <w:p w14:paraId="22D3814C" w14:textId="77777777" w:rsidR="00B64B28" w:rsidRDefault="00B64B28" w:rsidP="00466496">
            <w:pPr>
              <w:rPr>
                <w:sz w:val="24"/>
              </w:rPr>
            </w:pPr>
            <w:r>
              <w:rPr>
                <w:b/>
                <w:bCs/>
              </w:rPr>
              <w:t>Graphical Context:</w:t>
            </w:r>
          </w:p>
        </w:tc>
        <w:tc>
          <w:tcPr>
            <w:tcW w:w="0" w:type="auto"/>
            <w:vAlign w:val="center"/>
            <w:hideMark/>
          </w:tcPr>
          <w:p w14:paraId="2714082B" w14:textId="77777777" w:rsidR="00B64B28" w:rsidRDefault="004C4F18" w:rsidP="00466496">
            <w:pPr>
              <w:rPr>
                <w:sz w:val="24"/>
              </w:rPr>
            </w:pPr>
            <w:r>
              <w:pict w14:anchorId="6E1E8F84">
                <v:shape id="_x0000_i1033" type="#_x0000_t75" style="width:6in;height:259.2pt">
                  <v:imagedata r:id="rId29" o:title="ProteinDetectionProtocol"/>
                </v:shape>
              </w:pict>
            </w:r>
          </w:p>
        </w:tc>
      </w:tr>
      <w:tr w:rsidR="00B64B28" w14:paraId="1FAAE33B" w14:textId="77777777" w:rsidTr="00B64B28">
        <w:trPr>
          <w:tblCellSpacing w:w="15" w:type="dxa"/>
        </w:trPr>
        <w:tc>
          <w:tcPr>
            <w:tcW w:w="0" w:type="auto"/>
            <w:vAlign w:val="center"/>
            <w:hideMark/>
          </w:tcPr>
          <w:p w14:paraId="3D8D86FE" w14:textId="77777777" w:rsidR="00B64B28" w:rsidRDefault="00B64B28" w:rsidP="00466496">
            <w:pPr>
              <w:rPr>
                <w:sz w:val="24"/>
              </w:rPr>
            </w:pPr>
            <w:r>
              <w:rPr>
                <w:b/>
                <w:bCs/>
              </w:rPr>
              <w:t>Example Context:</w:t>
            </w:r>
          </w:p>
        </w:tc>
        <w:tc>
          <w:tcPr>
            <w:tcW w:w="0" w:type="auto"/>
            <w:vAlign w:val="center"/>
            <w:hideMark/>
          </w:tcPr>
          <w:p w14:paraId="7980A49F"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Protocol id="PDP_MascotParser_1" analysisSoftware_ref="AS_mascot_parser"&gt;</w:t>
            </w:r>
          </w:p>
          <w:p w14:paraId="57386C9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AnalysisParams&gt;</w:t>
            </w:r>
          </w:p>
          <w:p w14:paraId="2AAB787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6" name="mascot:SigThreshold" cvRef="PSI-MS" value="0.05"/&gt;</w:t>
            </w:r>
          </w:p>
          <w:p w14:paraId="0F390DE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7" name="mascot:MaxProteinHits" cvRef="PSI-MS" value="Auto"/&gt;</w:t>
            </w:r>
          </w:p>
          <w:p w14:paraId="1AD711E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8" name="mascot:ProteinScoringMethod" cvRef="PSI-MS"</w:t>
            </w:r>
          </w:p>
          <w:p w14:paraId="47D6096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alue="MudPIT"/&gt;</w:t>
            </w:r>
          </w:p>
          <w:p w14:paraId="7934A43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9" name="mascot:MinMSMSThreshold" cvRef="PSI-MS" value="0"/&gt;</w:t>
            </w:r>
          </w:p>
          <w:p w14:paraId="738DABD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1D068F0F"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Protocol&gt;</w:t>
            </w:r>
          </w:p>
        </w:tc>
      </w:tr>
    </w:tbl>
    <w:p w14:paraId="79DC0B6C" w14:textId="77777777" w:rsidR="00B64B28" w:rsidRDefault="00B64B28" w:rsidP="00466496"/>
    <w:p w14:paraId="09AF28E5" w14:textId="77777777" w:rsidR="00B64B28" w:rsidRDefault="00B64B28" w:rsidP="00466496">
      <w:pPr>
        <w:pStyle w:val="Heading2"/>
      </w:pPr>
      <w:bookmarkStart w:id="190" w:name="_Toc453235397"/>
      <w:r>
        <w:t>Element &lt;</w:t>
      </w:r>
      <w:bookmarkStart w:id="191" w:name="Provider"/>
      <w:r>
        <w:t>Provider</w:t>
      </w:r>
      <w:bookmarkEnd w:id="191"/>
      <w:r>
        <w:t>&gt;</w:t>
      </w:r>
      <w:bookmarkEnd w:id="19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2"/>
        <w:gridCol w:w="8560"/>
      </w:tblGrid>
      <w:tr w:rsidR="00B64B28" w14:paraId="6367DEAC" w14:textId="77777777" w:rsidTr="00B64B28">
        <w:trPr>
          <w:tblCellSpacing w:w="15" w:type="dxa"/>
        </w:trPr>
        <w:tc>
          <w:tcPr>
            <w:tcW w:w="0" w:type="auto"/>
            <w:vAlign w:val="center"/>
            <w:hideMark/>
          </w:tcPr>
          <w:p w14:paraId="1FC09A02" w14:textId="77777777" w:rsidR="00B64B28" w:rsidRDefault="00B64B28" w:rsidP="00466496">
            <w:pPr>
              <w:rPr>
                <w:sz w:val="24"/>
              </w:rPr>
            </w:pPr>
            <w:r>
              <w:rPr>
                <w:b/>
                <w:bCs/>
              </w:rPr>
              <w:t>Definition:</w:t>
            </w:r>
          </w:p>
        </w:tc>
        <w:tc>
          <w:tcPr>
            <w:tcW w:w="0" w:type="auto"/>
            <w:vAlign w:val="center"/>
            <w:hideMark/>
          </w:tcPr>
          <w:p w14:paraId="3AE0F6C6" w14:textId="77777777" w:rsidR="00B64B28" w:rsidRDefault="00B64B28" w:rsidP="00466496">
            <w:pPr>
              <w:rPr>
                <w:sz w:val="24"/>
              </w:rPr>
            </w:pPr>
            <w:r>
              <w:t xml:space="preserve">The Provider of the mzIdentML record in terms of the contact and software. </w:t>
            </w:r>
          </w:p>
        </w:tc>
      </w:tr>
      <w:tr w:rsidR="00B64B28" w14:paraId="084048AA" w14:textId="77777777" w:rsidTr="00B64B28">
        <w:trPr>
          <w:tblCellSpacing w:w="15" w:type="dxa"/>
        </w:trPr>
        <w:tc>
          <w:tcPr>
            <w:tcW w:w="0" w:type="auto"/>
            <w:vAlign w:val="center"/>
            <w:hideMark/>
          </w:tcPr>
          <w:p w14:paraId="22D65709" w14:textId="77777777" w:rsidR="00B64B28" w:rsidRDefault="00B64B28" w:rsidP="00466496">
            <w:pPr>
              <w:rPr>
                <w:sz w:val="24"/>
              </w:rPr>
            </w:pPr>
            <w:r>
              <w:rPr>
                <w:b/>
                <w:bCs/>
              </w:rPr>
              <w:t>Type:</w:t>
            </w:r>
          </w:p>
        </w:tc>
        <w:tc>
          <w:tcPr>
            <w:tcW w:w="0" w:type="auto"/>
            <w:vAlign w:val="center"/>
            <w:hideMark/>
          </w:tcPr>
          <w:p w14:paraId="13D5B2FD" w14:textId="77777777" w:rsidR="00B64B28" w:rsidRDefault="00B64B28" w:rsidP="00466496">
            <w:pPr>
              <w:rPr>
                <w:sz w:val="24"/>
              </w:rPr>
            </w:pPr>
            <w:r>
              <w:t xml:space="preserve">ProviderType </w:t>
            </w:r>
          </w:p>
        </w:tc>
      </w:tr>
      <w:tr w:rsidR="00B64B28" w14:paraId="3642293F" w14:textId="77777777" w:rsidTr="00B64B28">
        <w:trPr>
          <w:tblCellSpacing w:w="15" w:type="dxa"/>
        </w:trPr>
        <w:tc>
          <w:tcPr>
            <w:tcW w:w="0" w:type="auto"/>
            <w:vAlign w:val="center"/>
            <w:hideMark/>
          </w:tcPr>
          <w:p w14:paraId="25305071"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976"/>
              <w:gridCol w:w="824"/>
              <w:gridCol w:w="4707"/>
            </w:tblGrid>
            <w:tr w:rsidR="00B64B28" w14:paraId="5AEA338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8AB8BF"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DE4BFB"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15B8CC"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C5F3111" w14:textId="77777777" w:rsidR="00B64B28" w:rsidRDefault="00B64B28" w:rsidP="00466496">
                  <w:pPr>
                    <w:jc w:val="center"/>
                    <w:rPr>
                      <w:b/>
                      <w:bCs/>
                      <w:sz w:val="24"/>
                    </w:rPr>
                  </w:pPr>
                  <w:r>
                    <w:rPr>
                      <w:b/>
                      <w:bCs/>
                    </w:rPr>
                    <w:t>Definition</w:t>
                  </w:r>
                </w:p>
              </w:tc>
            </w:tr>
            <w:tr w:rsidR="00B64B28" w14:paraId="3127F40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C81138" w14:textId="77777777" w:rsidR="00B64B28" w:rsidRDefault="00B64B28" w:rsidP="00466496">
                  <w:pPr>
                    <w:rPr>
                      <w:sz w:val="24"/>
                    </w:rPr>
                  </w:pPr>
                  <w:r>
                    <w:lastRenderedPageBreak/>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7497440"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7FD8C18"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4F4748D" w14:textId="77777777" w:rsidR="00B64B28" w:rsidRDefault="00B64B28" w:rsidP="00466496">
                  <w:pPr>
                    <w:rPr>
                      <w:sz w:val="24"/>
                    </w:rPr>
                  </w:pPr>
                  <w:r>
                    <w:t>The Software that produced the document instance.</w:t>
                  </w:r>
                </w:p>
              </w:tc>
            </w:tr>
            <w:tr w:rsidR="00B64B28" w14:paraId="2DE6728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CA84B7"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8525332"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94E828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3F234F4"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747F7AA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C43825"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EAAEFD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EC08DAF"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C084658" w14:textId="77777777" w:rsidR="00B64B28" w:rsidRDefault="00B64B28" w:rsidP="00466496">
                  <w:pPr>
                    <w:rPr>
                      <w:sz w:val="24"/>
                    </w:rPr>
                  </w:pPr>
                  <w:r>
                    <w:t xml:space="preserve">The potentially ambiguous common identifier, such as a human-readable name for the instance. </w:t>
                  </w:r>
                </w:p>
              </w:tc>
            </w:tr>
          </w:tbl>
          <w:p w14:paraId="59914CF5" w14:textId="77777777" w:rsidR="00B64B28" w:rsidRDefault="00B64B28" w:rsidP="00466496">
            <w:pPr>
              <w:rPr>
                <w:sz w:val="24"/>
              </w:rPr>
            </w:pPr>
          </w:p>
        </w:tc>
      </w:tr>
      <w:tr w:rsidR="00B64B28" w14:paraId="6AAC2157" w14:textId="77777777" w:rsidTr="00B64B28">
        <w:trPr>
          <w:tblCellSpacing w:w="15" w:type="dxa"/>
        </w:trPr>
        <w:tc>
          <w:tcPr>
            <w:tcW w:w="0" w:type="auto"/>
            <w:vAlign w:val="center"/>
            <w:hideMark/>
          </w:tcPr>
          <w:p w14:paraId="2335325A"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08"/>
              <w:gridCol w:w="1135"/>
              <w:gridCol w:w="1180"/>
              <w:gridCol w:w="4346"/>
            </w:tblGrid>
            <w:tr w:rsidR="00B64B28" w14:paraId="150CE1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D95FB7"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39D217"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53D7155"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1318D76" w14:textId="77777777" w:rsidR="00B64B28" w:rsidRDefault="00B64B28" w:rsidP="00466496">
                  <w:pPr>
                    <w:jc w:val="center"/>
                    <w:rPr>
                      <w:b/>
                      <w:bCs/>
                      <w:sz w:val="24"/>
                    </w:rPr>
                  </w:pPr>
                  <w:r>
                    <w:rPr>
                      <w:b/>
                      <w:bCs/>
                    </w:rPr>
                    <w:t>Definition</w:t>
                  </w:r>
                </w:p>
              </w:tc>
            </w:tr>
            <w:tr w:rsidR="00B64B28" w14:paraId="78D76EB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4416E4" w14:textId="77777777" w:rsidR="00B64B28" w:rsidRDefault="004E159A" w:rsidP="00466496">
                  <w:pPr>
                    <w:rPr>
                      <w:sz w:val="24"/>
                    </w:rPr>
                  </w:pPr>
                  <w:hyperlink w:anchor="ContactRole" w:history="1">
                    <w:r w:rsidR="00B64B28">
                      <w:rPr>
                        <w:rStyle w:val="Hyperlink"/>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12F01D9"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3668D37"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0445757" w14:textId="77777777" w:rsidR="00B64B28" w:rsidRDefault="00B64B28" w:rsidP="00466496">
                  <w:pPr>
                    <w:rPr>
                      <w:sz w:val="24"/>
                    </w:rPr>
                  </w:pPr>
                  <w:r>
                    <w:t>The Contact that provided the document instance.</w:t>
                  </w:r>
                </w:p>
              </w:tc>
            </w:tr>
          </w:tbl>
          <w:p w14:paraId="7BBF083E" w14:textId="77777777" w:rsidR="00B64B28" w:rsidRDefault="00B64B28" w:rsidP="00466496">
            <w:pPr>
              <w:rPr>
                <w:sz w:val="24"/>
              </w:rPr>
            </w:pPr>
          </w:p>
        </w:tc>
      </w:tr>
      <w:tr w:rsidR="00B64B28" w14:paraId="3EFB2100" w14:textId="77777777" w:rsidTr="00B64B28">
        <w:trPr>
          <w:tblCellSpacing w:w="15" w:type="dxa"/>
        </w:trPr>
        <w:tc>
          <w:tcPr>
            <w:tcW w:w="0" w:type="auto"/>
            <w:vAlign w:val="center"/>
            <w:hideMark/>
          </w:tcPr>
          <w:p w14:paraId="6887F952" w14:textId="77777777" w:rsidR="00B64B28" w:rsidRDefault="00B64B28" w:rsidP="00466496">
            <w:pPr>
              <w:rPr>
                <w:sz w:val="24"/>
              </w:rPr>
            </w:pPr>
            <w:r>
              <w:rPr>
                <w:b/>
                <w:bCs/>
              </w:rPr>
              <w:t>Example Context:</w:t>
            </w:r>
          </w:p>
        </w:tc>
        <w:tc>
          <w:tcPr>
            <w:tcW w:w="0" w:type="auto"/>
            <w:vAlign w:val="center"/>
            <w:hideMark/>
          </w:tcPr>
          <w:p w14:paraId="43749C26" w14:textId="77777777" w:rsidR="00B64B28" w:rsidRPr="00B61B52" w:rsidRDefault="00B64B28" w:rsidP="00466496">
            <w:pPr>
              <w:pStyle w:val="HTMLPreformatted"/>
              <w:rPr>
                <w:rFonts w:cs="Helvetica"/>
                <w:lang w:val="en-GB" w:eastAsia="en-GB"/>
              </w:rPr>
            </w:pPr>
            <w:r w:rsidRPr="00B61B52">
              <w:rPr>
                <w:rFonts w:cs="Helvetica"/>
                <w:lang w:val="en-GB" w:eastAsia="en-GB"/>
              </w:rPr>
              <w:t>&lt;Provider id="PROVIDER"&gt;</w:t>
            </w:r>
          </w:p>
          <w:p w14:paraId="6B97441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ontactRole contact_ref="PERSON_DOC_OWNER"&gt;</w:t>
            </w:r>
          </w:p>
          <w:p w14:paraId="251BB12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3267B84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71" name="researcher" cvRef="PSI-MS"/&gt;</w:t>
            </w:r>
          </w:p>
          <w:p w14:paraId="50153B7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5997C6A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ontactRole&gt;</w:t>
            </w:r>
          </w:p>
          <w:p w14:paraId="2EAD073B" w14:textId="77777777" w:rsidR="00B64B28" w:rsidRPr="00B61B52" w:rsidRDefault="00B64B28" w:rsidP="00466496">
            <w:pPr>
              <w:pStyle w:val="HTMLPreformatted"/>
              <w:rPr>
                <w:rFonts w:cs="Helvetica"/>
                <w:lang w:val="en-GB" w:eastAsia="en-GB"/>
              </w:rPr>
            </w:pPr>
            <w:r w:rsidRPr="00B61B52">
              <w:rPr>
                <w:rFonts w:cs="Helvetica"/>
                <w:lang w:val="en-GB" w:eastAsia="en-GB"/>
              </w:rPr>
              <w:t>&lt;/Provider&gt;</w:t>
            </w:r>
          </w:p>
        </w:tc>
      </w:tr>
    </w:tbl>
    <w:p w14:paraId="432DCA2D" w14:textId="77777777" w:rsidR="00B64B28" w:rsidRDefault="00B64B28" w:rsidP="00466496"/>
    <w:p w14:paraId="4EB1FDA2" w14:textId="77777777" w:rsidR="00B64B28" w:rsidRDefault="00B64B28" w:rsidP="00466496">
      <w:pPr>
        <w:pStyle w:val="Heading2"/>
      </w:pPr>
      <w:bookmarkStart w:id="192" w:name="_Toc453235398"/>
      <w:r>
        <w:t>Element &lt;</w:t>
      </w:r>
      <w:bookmarkStart w:id="193" w:name="Residue"/>
      <w:r>
        <w:t>Residue</w:t>
      </w:r>
      <w:bookmarkEnd w:id="193"/>
      <w:r>
        <w:t>&gt;</w:t>
      </w:r>
      <w:bookmarkEnd w:id="19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82"/>
        <w:gridCol w:w="8380"/>
      </w:tblGrid>
      <w:tr w:rsidR="00B64B28" w14:paraId="786307DD" w14:textId="77777777" w:rsidTr="00B64B28">
        <w:trPr>
          <w:tblCellSpacing w:w="15" w:type="dxa"/>
        </w:trPr>
        <w:tc>
          <w:tcPr>
            <w:tcW w:w="0" w:type="auto"/>
            <w:vAlign w:val="center"/>
            <w:hideMark/>
          </w:tcPr>
          <w:p w14:paraId="1D5C0F2A" w14:textId="77777777" w:rsidR="00B64B28" w:rsidRDefault="00B64B28" w:rsidP="00466496">
            <w:pPr>
              <w:rPr>
                <w:sz w:val="24"/>
              </w:rPr>
            </w:pPr>
            <w:r>
              <w:rPr>
                <w:b/>
                <w:bCs/>
              </w:rPr>
              <w:t>Definition:</w:t>
            </w:r>
          </w:p>
        </w:tc>
        <w:tc>
          <w:tcPr>
            <w:tcW w:w="0" w:type="auto"/>
            <w:vAlign w:val="center"/>
            <w:hideMark/>
          </w:tcPr>
          <w:p w14:paraId="6FBE7387" w14:textId="77777777" w:rsidR="00B64B28" w:rsidRDefault="00B64B28" w:rsidP="00466496">
            <w:pPr>
              <w:rPr>
                <w:sz w:val="24"/>
              </w:rPr>
            </w:pPr>
            <w:r>
              <w:t xml:space="preserve">The specification of a single residue within the mass table. </w:t>
            </w:r>
          </w:p>
        </w:tc>
      </w:tr>
      <w:tr w:rsidR="00B64B28" w14:paraId="2BB5B1B1" w14:textId="77777777" w:rsidTr="00B64B28">
        <w:trPr>
          <w:tblCellSpacing w:w="15" w:type="dxa"/>
        </w:trPr>
        <w:tc>
          <w:tcPr>
            <w:tcW w:w="0" w:type="auto"/>
            <w:vAlign w:val="center"/>
            <w:hideMark/>
          </w:tcPr>
          <w:p w14:paraId="0A319303" w14:textId="77777777" w:rsidR="00B64B28" w:rsidRDefault="00B64B28" w:rsidP="00466496">
            <w:pPr>
              <w:rPr>
                <w:sz w:val="24"/>
              </w:rPr>
            </w:pPr>
            <w:r>
              <w:rPr>
                <w:b/>
                <w:bCs/>
              </w:rPr>
              <w:t>Type:</w:t>
            </w:r>
          </w:p>
        </w:tc>
        <w:tc>
          <w:tcPr>
            <w:tcW w:w="0" w:type="auto"/>
            <w:vAlign w:val="center"/>
            <w:hideMark/>
          </w:tcPr>
          <w:p w14:paraId="2AE198F5" w14:textId="77777777" w:rsidR="00B64B28" w:rsidRDefault="00B64B28" w:rsidP="00466496">
            <w:pPr>
              <w:rPr>
                <w:sz w:val="24"/>
              </w:rPr>
            </w:pPr>
            <w:r>
              <w:t xml:space="preserve">ResidueType </w:t>
            </w:r>
          </w:p>
        </w:tc>
      </w:tr>
      <w:tr w:rsidR="00B64B28" w14:paraId="5FFC9EE9" w14:textId="77777777" w:rsidTr="00B64B28">
        <w:trPr>
          <w:tblCellSpacing w:w="15" w:type="dxa"/>
        </w:trPr>
        <w:tc>
          <w:tcPr>
            <w:tcW w:w="0" w:type="auto"/>
            <w:vAlign w:val="center"/>
            <w:hideMark/>
          </w:tcPr>
          <w:p w14:paraId="746EA019"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7"/>
              <w:gridCol w:w="1000"/>
              <w:gridCol w:w="824"/>
              <w:gridCol w:w="5058"/>
            </w:tblGrid>
            <w:tr w:rsidR="00B64B28" w14:paraId="0BEF359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00E640"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48E192A"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A683A06"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86C2E2" w14:textId="77777777" w:rsidR="00B64B28" w:rsidRDefault="00B64B28" w:rsidP="00466496">
                  <w:pPr>
                    <w:jc w:val="center"/>
                    <w:rPr>
                      <w:b/>
                      <w:bCs/>
                      <w:sz w:val="24"/>
                    </w:rPr>
                  </w:pPr>
                  <w:r>
                    <w:rPr>
                      <w:b/>
                      <w:bCs/>
                    </w:rPr>
                    <w:t>Definition</w:t>
                  </w:r>
                </w:p>
              </w:tc>
            </w:tr>
            <w:tr w:rsidR="00B64B28" w14:paraId="6D67CF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E895E2" w14:textId="77777777" w:rsidR="00B64B28" w:rsidRDefault="00B64B28" w:rsidP="00466496">
                  <w:pPr>
                    <w:rPr>
                      <w:sz w:val="24"/>
                    </w:rPr>
                  </w:pPr>
                  <w:r>
                    <w:t>code</w:t>
                  </w:r>
                </w:p>
              </w:tc>
              <w:tc>
                <w:tcPr>
                  <w:tcW w:w="0" w:type="auto"/>
                  <w:tcBorders>
                    <w:top w:val="outset" w:sz="6" w:space="0" w:color="auto"/>
                    <w:left w:val="outset" w:sz="6" w:space="0" w:color="auto"/>
                    <w:bottom w:val="outset" w:sz="6" w:space="0" w:color="auto"/>
                    <w:right w:val="outset" w:sz="6" w:space="0" w:color="auto"/>
                  </w:tcBorders>
                  <w:vAlign w:val="center"/>
                  <w:hideMark/>
                </w:tcPr>
                <w:p w14:paraId="5FCAF4BD" w14:textId="77777777" w:rsidR="00B64B28" w:rsidRDefault="00B64B28" w:rsidP="00466496">
                  <w:pPr>
                    <w:rPr>
                      <w:sz w:val="24"/>
                    </w:rPr>
                  </w:pPr>
                  <w:r>
                    <w:t>cha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81BD765"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F230446" w14:textId="77777777" w:rsidR="00B64B28" w:rsidRDefault="00B64B28" w:rsidP="00466496">
                  <w:pPr>
                    <w:rPr>
                      <w:sz w:val="24"/>
                    </w:rPr>
                  </w:pPr>
                  <w:r>
                    <w:t>The single letter code for the residue.</w:t>
                  </w:r>
                </w:p>
              </w:tc>
            </w:tr>
            <w:tr w:rsidR="00B64B28" w14:paraId="5331ECD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8920C1" w14:textId="77777777" w:rsidR="00B64B28" w:rsidRDefault="00B64B28" w:rsidP="00466496">
                  <w:pPr>
                    <w:rPr>
                      <w:sz w:val="24"/>
                    </w:rPr>
                  </w:pPr>
                  <w:r>
                    <w:t>mass</w:t>
                  </w:r>
                </w:p>
              </w:tc>
              <w:tc>
                <w:tcPr>
                  <w:tcW w:w="0" w:type="auto"/>
                  <w:tcBorders>
                    <w:top w:val="outset" w:sz="6" w:space="0" w:color="auto"/>
                    <w:left w:val="outset" w:sz="6" w:space="0" w:color="auto"/>
                    <w:bottom w:val="outset" w:sz="6" w:space="0" w:color="auto"/>
                    <w:right w:val="outset" w:sz="6" w:space="0" w:color="auto"/>
                  </w:tcBorders>
                  <w:vAlign w:val="center"/>
                  <w:hideMark/>
                </w:tcPr>
                <w:p w14:paraId="21BA6D26" w14:textId="77777777" w:rsidR="00B64B28" w:rsidRDefault="00B64B28" w:rsidP="00466496">
                  <w:pPr>
                    <w:rPr>
                      <w:sz w:val="24"/>
                    </w:rPr>
                  </w:pPr>
                  <w: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14:paraId="07FA06E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DE772F5" w14:textId="77777777" w:rsidR="00B64B28" w:rsidRDefault="00B64B28" w:rsidP="00466496">
                  <w:pPr>
                    <w:rPr>
                      <w:sz w:val="24"/>
                    </w:rPr>
                  </w:pPr>
                  <w:r>
                    <w:t xml:space="preserve">The residue mass in Daltons (not including any fixed modifications). </w:t>
                  </w:r>
                </w:p>
              </w:tc>
            </w:tr>
          </w:tbl>
          <w:p w14:paraId="3D577A53" w14:textId="77777777" w:rsidR="00B64B28" w:rsidRDefault="00B64B28" w:rsidP="00466496">
            <w:pPr>
              <w:rPr>
                <w:sz w:val="24"/>
              </w:rPr>
            </w:pPr>
          </w:p>
        </w:tc>
      </w:tr>
      <w:tr w:rsidR="00B64B28" w14:paraId="0AF4EF79" w14:textId="77777777" w:rsidTr="00B64B28">
        <w:trPr>
          <w:tblCellSpacing w:w="15" w:type="dxa"/>
        </w:trPr>
        <w:tc>
          <w:tcPr>
            <w:tcW w:w="0" w:type="auto"/>
            <w:vAlign w:val="center"/>
            <w:hideMark/>
          </w:tcPr>
          <w:p w14:paraId="79694BE6" w14:textId="77777777" w:rsidR="00B64B28" w:rsidRDefault="00B64B28" w:rsidP="00466496">
            <w:pPr>
              <w:rPr>
                <w:sz w:val="24"/>
              </w:rPr>
            </w:pPr>
            <w:r>
              <w:rPr>
                <w:b/>
                <w:bCs/>
              </w:rPr>
              <w:t>Subelements:</w:t>
            </w:r>
          </w:p>
        </w:tc>
        <w:tc>
          <w:tcPr>
            <w:tcW w:w="0" w:type="auto"/>
            <w:vAlign w:val="center"/>
            <w:hideMark/>
          </w:tcPr>
          <w:p w14:paraId="5791AF0A" w14:textId="77777777" w:rsidR="00B64B28" w:rsidRDefault="00B64B28" w:rsidP="00466496">
            <w:pPr>
              <w:rPr>
                <w:sz w:val="24"/>
              </w:rPr>
            </w:pPr>
            <w:r>
              <w:t>none</w:t>
            </w:r>
          </w:p>
        </w:tc>
      </w:tr>
      <w:tr w:rsidR="00B64B28" w14:paraId="7D5BEA25" w14:textId="77777777" w:rsidTr="00B64B28">
        <w:trPr>
          <w:tblCellSpacing w:w="15" w:type="dxa"/>
        </w:trPr>
        <w:tc>
          <w:tcPr>
            <w:tcW w:w="0" w:type="auto"/>
            <w:vAlign w:val="center"/>
            <w:hideMark/>
          </w:tcPr>
          <w:p w14:paraId="7193AA74" w14:textId="77777777" w:rsidR="00B64B28" w:rsidRDefault="00B64B28" w:rsidP="00466496">
            <w:pPr>
              <w:rPr>
                <w:sz w:val="24"/>
              </w:rPr>
            </w:pPr>
            <w:r>
              <w:rPr>
                <w:b/>
                <w:bCs/>
              </w:rPr>
              <w:t>Example Context:</w:t>
            </w:r>
          </w:p>
        </w:tc>
        <w:tc>
          <w:tcPr>
            <w:tcW w:w="0" w:type="auto"/>
            <w:vAlign w:val="center"/>
            <w:hideMark/>
          </w:tcPr>
          <w:p w14:paraId="48FF1881" w14:textId="77777777" w:rsidR="00B64B28" w:rsidRPr="00B61B52" w:rsidRDefault="00B64B28" w:rsidP="00466496">
            <w:pPr>
              <w:pStyle w:val="HTMLPreformatted"/>
              <w:rPr>
                <w:rFonts w:cs="Helvetica"/>
                <w:lang w:val="en-GB" w:eastAsia="en-GB"/>
              </w:rPr>
            </w:pPr>
            <w:r w:rsidRPr="00B61B52">
              <w:rPr>
                <w:rFonts w:cs="Helvetica"/>
                <w:lang w:val="en-GB" w:eastAsia="en-GB"/>
              </w:rPr>
              <w:t>&lt;Residue code="C" mass="103.009185"/&gt;</w:t>
            </w:r>
          </w:p>
        </w:tc>
      </w:tr>
    </w:tbl>
    <w:p w14:paraId="4A32931D" w14:textId="77777777" w:rsidR="00B64B28" w:rsidRDefault="00B64B28" w:rsidP="00466496"/>
    <w:p w14:paraId="11429B2D" w14:textId="77777777" w:rsidR="00B64B28" w:rsidRDefault="00B64B28" w:rsidP="00466496">
      <w:pPr>
        <w:pStyle w:val="Heading2"/>
      </w:pPr>
      <w:bookmarkStart w:id="194" w:name="_Toc453235399"/>
      <w:r>
        <w:t>Element &lt;</w:t>
      </w:r>
      <w:bookmarkStart w:id="195" w:name="Role"/>
      <w:r>
        <w:t>Role</w:t>
      </w:r>
      <w:bookmarkEnd w:id="195"/>
      <w:r>
        <w:t>&gt;</w:t>
      </w:r>
      <w:bookmarkEnd w:id="19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12"/>
        <w:gridCol w:w="8250"/>
      </w:tblGrid>
      <w:tr w:rsidR="00B64B28" w14:paraId="6D94BF57" w14:textId="77777777" w:rsidTr="00B64B28">
        <w:trPr>
          <w:tblCellSpacing w:w="15" w:type="dxa"/>
        </w:trPr>
        <w:tc>
          <w:tcPr>
            <w:tcW w:w="0" w:type="auto"/>
            <w:vAlign w:val="center"/>
            <w:hideMark/>
          </w:tcPr>
          <w:p w14:paraId="4347C671" w14:textId="77777777" w:rsidR="00B64B28" w:rsidRDefault="00B64B28" w:rsidP="00466496">
            <w:pPr>
              <w:rPr>
                <w:sz w:val="24"/>
              </w:rPr>
            </w:pPr>
            <w:r>
              <w:rPr>
                <w:b/>
                <w:bCs/>
              </w:rPr>
              <w:t>Definition:</w:t>
            </w:r>
          </w:p>
        </w:tc>
        <w:tc>
          <w:tcPr>
            <w:tcW w:w="0" w:type="auto"/>
            <w:vAlign w:val="center"/>
            <w:hideMark/>
          </w:tcPr>
          <w:p w14:paraId="3394C6A0" w14:textId="77777777" w:rsidR="00B64B28" w:rsidRDefault="00B64B28" w:rsidP="00466496">
            <w:pPr>
              <w:rPr>
                <w:sz w:val="24"/>
              </w:rPr>
            </w:pPr>
            <w:r>
              <w:t xml:space="preserve">The roles (lab equipment sales, contractor, etc.) the Contact fills. </w:t>
            </w:r>
          </w:p>
        </w:tc>
      </w:tr>
      <w:tr w:rsidR="00B64B28" w14:paraId="30C6E646" w14:textId="77777777" w:rsidTr="00B64B28">
        <w:trPr>
          <w:tblCellSpacing w:w="15" w:type="dxa"/>
        </w:trPr>
        <w:tc>
          <w:tcPr>
            <w:tcW w:w="0" w:type="auto"/>
            <w:vAlign w:val="center"/>
            <w:hideMark/>
          </w:tcPr>
          <w:p w14:paraId="7E7D56ED" w14:textId="77777777" w:rsidR="00B64B28" w:rsidRDefault="00B64B28" w:rsidP="00466496">
            <w:pPr>
              <w:rPr>
                <w:sz w:val="24"/>
              </w:rPr>
            </w:pPr>
            <w:r>
              <w:rPr>
                <w:b/>
                <w:bCs/>
              </w:rPr>
              <w:t>Type:</w:t>
            </w:r>
          </w:p>
        </w:tc>
        <w:tc>
          <w:tcPr>
            <w:tcW w:w="0" w:type="auto"/>
            <w:vAlign w:val="center"/>
            <w:hideMark/>
          </w:tcPr>
          <w:p w14:paraId="297CB8B6" w14:textId="77777777" w:rsidR="00B64B28" w:rsidRDefault="00B64B28" w:rsidP="00466496">
            <w:pPr>
              <w:rPr>
                <w:sz w:val="24"/>
              </w:rPr>
            </w:pPr>
            <w:r>
              <w:t xml:space="preserve">RoleType </w:t>
            </w:r>
          </w:p>
        </w:tc>
      </w:tr>
      <w:tr w:rsidR="00B64B28" w14:paraId="0C5C8B89" w14:textId="77777777" w:rsidTr="00B64B28">
        <w:trPr>
          <w:tblCellSpacing w:w="15" w:type="dxa"/>
        </w:trPr>
        <w:tc>
          <w:tcPr>
            <w:tcW w:w="0" w:type="auto"/>
            <w:vAlign w:val="center"/>
            <w:hideMark/>
          </w:tcPr>
          <w:p w14:paraId="597CE232" w14:textId="77777777" w:rsidR="00B64B28" w:rsidRDefault="00B64B28" w:rsidP="00466496">
            <w:pPr>
              <w:rPr>
                <w:sz w:val="24"/>
              </w:rPr>
            </w:pPr>
            <w:r>
              <w:rPr>
                <w:b/>
                <w:bCs/>
              </w:rPr>
              <w:t>Attributes:</w:t>
            </w:r>
          </w:p>
        </w:tc>
        <w:tc>
          <w:tcPr>
            <w:tcW w:w="0" w:type="auto"/>
            <w:vAlign w:val="center"/>
            <w:hideMark/>
          </w:tcPr>
          <w:p w14:paraId="26FE7F0B" w14:textId="77777777" w:rsidR="00B64B28" w:rsidRDefault="00B64B28" w:rsidP="00466496">
            <w:pPr>
              <w:rPr>
                <w:sz w:val="24"/>
              </w:rPr>
            </w:pPr>
            <w:r>
              <w:t>none</w:t>
            </w:r>
          </w:p>
        </w:tc>
      </w:tr>
      <w:tr w:rsidR="00B64B28" w14:paraId="555DA41E" w14:textId="77777777" w:rsidTr="00B64B28">
        <w:trPr>
          <w:tblCellSpacing w:w="15" w:type="dxa"/>
        </w:trPr>
        <w:tc>
          <w:tcPr>
            <w:tcW w:w="0" w:type="auto"/>
            <w:vAlign w:val="center"/>
            <w:hideMark/>
          </w:tcPr>
          <w:p w14:paraId="5561C5A2"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9"/>
              <w:gridCol w:w="1135"/>
              <w:gridCol w:w="1180"/>
              <w:gridCol w:w="4165"/>
            </w:tblGrid>
            <w:tr w:rsidR="00B64B28" w14:paraId="40255F1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2E7C0E7"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FE02AB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5D3B5A7"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5EC9537" w14:textId="77777777" w:rsidR="00B64B28" w:rsidRDefault="00B64B28" w:rsidP="00466496">
                  <w:pPr>
                    <w:jc w:val="center"/>
                    <w:rPr>
                      <w:b/>
                      <w:bCs/>
                      <w:sz w:val="24"/>
                    </w:rPr>
                  </w:pPr>
                  <w:r>
                    <w:rPr>
                      <w:b/>
                      <w:bCs/>
                    </w:rPr>
                    <w:t>Definition</w:t>
                  </w:r>
                </w:p>
              </w:tc>
            </w:tr>
            <w:tr w:rsidR="00B64B28" w14:paraId="0A6754C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BE7FDF" w14:textId="77777777" w:rsidR="00B64B28" w:rsidRDefault="004E159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B3C91E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DB57F50"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6E215B3" w14:textId="77777777" w:rsidR="00B64B28" w:rsidRDefault="00B64B28" w:rsidP="00466496">
                  <w:pPr>
                    <w:rPr>
                      <w:sz w:val="24"/>
                    </w:rPr>
                  </w:pPr>
                  <w:r>
                    <w:t>A single entry from an ontology or a controlled vocabulary.</w:t>
                  </w:r>
                </w:p>
              </w:tc>
            </w:tr>
          </w:tbl>
          <w:p w14:paraId="392B836C" w14:textId="77777777" w:rsidR="00B64B28" w:rsidRDefault="00B64B28" w:rsidP="00466496">
            <w:pPr>
              <w:rPr>
                <w:sz w:val="24"/>
              </w:rPr>
            </w:pPr>
          </w:p>
        </w:tc>
      </w:tr>
      <w:tr w:rsidR="00B64B28" w14:paraId="0C13378C" w14:textId="77777777" w:rsidTr="00B64B28">
        <w:trPr>
          <w:tblCellSpacing w:w="15" w:type="dxa"/>
        </w:trPr>
        <w:tc>
          <w:tcPr>
            <w:tcW w:w="0" w:type="auto"/>
            <w:vAlign w:val="center"/>
            <w:hideMark/>
          </w:tcPr>
          <w:p w14:paraId="046E0398" w14:textId="77777777" w:rsidR="00B64B28" w:rsidRDefault="00B64B28" w:rsidP="00466496">
            <w:pPr>
              <w:rPr>
                <w:sz w:val="24"/>
              </w:rPr>
            </w:pPr>
            <w:r>
              <w:rPr>
                <w:b/>
                <w:bCs/>
              </w:rPr>
              <w:t>Example Context:</w:t>
            </w:r>
          </w:p>
        </w:tc>
        <w:tc>
          <w:tcPr>
            <w:tcW w:w="0" w:type="auto"/>
            <w:vAlign w:val="center"/>
            <w:hideMark/>
          </w:tcPr>
          <w:p w14:paraId="0B8C98E4" w14:textId="77777777" w:rsidR="00B64B28" w:rsidRPr="00B61B52" w:rsidRDefault="00B64B28" w:rsidP="00466496">
            <w:pPr>
              <w:pStyle w:val="HTMLPreformatted"/>
              <w:rPr>
                <w:rFonts w:cs="Helvetica"/>
                <w:lang w:val="en-GB" w:eastAsia="en-GB"/>
              </w:rPr>
            </w:pPr>
            <w:r w:rsidRPr="00B61B52">
              <w:rPr>
                <w:rFonts w:cs="Helvetica"/>
                <w:lang w:val="en-GB" w:eastAsia="en-GB"/>
              </w:rPr>
              <w:t>&lt;Role&gt;</w:t>
            </w:r>
          </w:p>
          <w:p w14:paraId="2BD21EE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67" name="software vendor" cvRef="PSI-MS"/&gt;</w:t>
            </w:r>
          </w:p>
          <w:p w14:paraId="36F91123" w14:textId="77777777" w:rsidR="00B64B28" w:rsidRPr="00B61B52" w:rsidRDefault="00B64B28" w:rsidP="00466496">
            <w:pPr>
              <w:pStyle w:val="HTMLPreformatted"/>
              <w:rPr>
                <w:rFonts w:cs="Helvetica"/>
                <w:lang w:val="en-GB" w:eastAsia="en-GB"/>
              </w:rPr>
            </w:pPr>
            <w:r w:rsidRPr="00B61B52">
              <w:rPr>
                <w:rFonts w:cs="Helvetica"/>
                <w:lang w:val="en-GB" w:eastAsia="en-GB"/>
              </w:rPr>
              <w:t>&lt;/Role&gt;</w:t>
            </w:r>
          </w:p>
        </w:tc>
      </w:tr>
      <w:tr w:rsidR="00B64B28" w14:paraId="2E4EE7A0" w14:textId="77777777" w:rsidTr="00B64B28">
        <w:trPr>
          <w:tblCellSpacing w:w="15" w:type="dxa"/>
        </w:trPr>
        <w:tc>
          <w:tcPr>
            <w:tcW w:w="0" w:type="auto"/>
            <w:vAlign w:val="center"/>
            <w:hideMark/>
          </w:tcPr>
          <w:p w14:paraId="5846A271" w14:textId="77777777" w:rsidR="00B64B28" w:rsidRDefault="00B64B28" w:rsidP="00466496">
            <w:pPr>
              <w:rPr>
                <w:sz w:val="24"/>
              </w:rPr>
            </w:pPr>
            <w:r>
              <w:rPr>
                <w:b/>
                <w:bCs/>
              </w:rPr>
              <w:t>Example cvParams:</w:t>
            </w:r>
          </w:p>
        </w:tc>
        <w:tc>
          <w:tcPr>
            <w:tcW w:w="0" w:type="auto"/>
            <w:vAlign w:val="center"/>
            <w:hideMark/>
          </w:tcPr>
          <w:p w14:paraId="28D2A5D0"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267" name="software vendor" cvRef="PSI-MS"/&gt;</w:t>
            </w:r>
          </w:p>
          <w:p w14:paraId="342FF175"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271" name="researcher" cvRef="PSI-MS"/&gt;</w:t>
            </w:r>
          </w:p>
        </w:tc>
      </w:tr>
    </w:tbl>
    <w:p w14:paraId="2418C1F7" w14:textId="77777777" w:rsidR="00B64B28" w:rsidRDefault="00B64B28" w:rsidP="00466496"/>
    <w:p w14:paraId="64D5D63A" w14:textId="77777777" w:rsidR="00B64B28" w:rsidRDefault="00B64B28" w:rsidP="00466496">
      <w:pPr>
        <w:pStyle w:val="Heading2"/>
      </w:pPr>
      <w:bookmarkStart w:id="196" w:name="_Toc453235400"/>
      <w:r>
        <w:t>Element &lt;</w:t>
      </w:r>
      <w:bookmarkStart w:id="197" w:name="Sample"/>
      <w:r>
        <w:t>Sample</w:t>
      </w:r>
      <w:bookmarkEnd w:id="197"/>
      <w:r>
        <w:t>&gt;</w:t>
      </w:r>
      <w:bookmarkEnd w:id="19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1"/>
        <w:gridCol w:w="8621"/>
      </w:tblGrid>
      <w:tr w:rsidR="00B64B28" w14:paraId="18DF3E1D" w14:textId="77777777" w:rsidTr="00B64B28">
        <w:trPr>
          <w:tblCellSpacing w:w="15" w:type="dxa"/>
        </w:trPr>
        <w:tc>
          <w:tcPr>
            <w:tcW w:w="0" w:type="auto"/>
            <w:vAlign w:val="center"/>
            <w:hideMark/>
          </w:tcPr>
          <w:p w14:paraId="7A88636E" w14:textId="77777777" w:rsidR="00B64B28" w:rsidRDefault="00B64B28" w:rsidP="00466496">
            <w:pPr>
              <w:rPr>
                <w:sz w:val="24"/>
              </w:rPr>
            </w:pPr>
            <w:r>
              <w:rPr>
                <w:b/>
                <w:bCs/>
              </w:rPr>
              <w:t>Definition:</w:t>
            </w:r>
          </w:p>
        </w:tc>
        <w:tc>
          <w:tcPr>
            <w:tcW w:w="0" w:type="auto"/>
            <w:vAlign w:val="center"/>
            <w:hideMark/>
          </w:tcPr>
          <w:p w14:paraId="5D5B7689" w14:textId="77777777" w:rsidR="00B64B28" w:rsidRDefault="00B64B28" w:rsidP="00466496">
            <w:pPr>
              <w:rPr>
                <w:sz w:val="24"/>
              </w:rPr>
            </w:pPr>
            <w:r>
              <w:t xml:space="preserve">A description of the sample analysed by mass spectrometry using CVParams or UserParams. If a composite sample has been analysed, a parent sample should be defined, which references subsamples. This represents any kind of substance used in an experimental workflow, such as whole organisms, cells, DNA, solutions, compounds and experimental substances (gels, arrays etc.). </w:t>
            </w:r>
          </w:p>
        </w:tc>
      </w:tr>
      <w:tr w:rsidR="00B64B28" w14:paraId="37D91598" w14:textId="77777777" w:rsidTr="00B64B28">
        <w:trPr>
          <w:tblCellSpacing w:w="15" w:type="dxa"/>
        </w:trPr>
        <w:tc>
          <w:tcPr>
            <w:tcW w:w="0" w:type="auto"/>
            <w:vAlign w:val="center"/>
            <w:hideMark/>
          </w:tcPr>
          <w:p w14:paraId="475E97EE" w14:textId="77777777" w:rsidR="00B64B28" w:rsidRDefault="00B64B28" w:rsidP="00466496">
            <w:pPr>
              <w:rPr>
                <w:sz w:val="24"/>
              </w:rPr>
            </w:pPr>
            <w:r>
              <w:rPr>
                <w:b/>
                <w:bCs/>
              </w:rPr>
              <w:t>Type:</w:t>
            </w:r>
          </w:p>
        </w:tc>
        <w:tc>
          <w:tcPr>
            <w:tcW w:w="0" w:type="auto"/>
            <w:vAlign w:val="center"/>
            <w:hideMark/>
          </w:tcPr>
          <w:p w14:paraId="12F7648C" w14:textId="77777777" w:rsidR="00B64B28" w:rsidRDefault="00B64B28" w:rsidP="00466496">
            <w:pPr>
              <w:rPr>
                <w:sz w:val="24"/>
              </w:rPr>
            </w:pPr>
            <w:r>
              <w:t xml:space="preserve">SampleType </w:t>
            </w:r>
          </w:p>
        </w:tc>
      </w:tr>
      <w:tr w:rsidR="00B64B28" w14:paraId="656AD11E" w14:textId="77777777" w:rsidTr="00B64B28">
        <w:trPr>
          <w:tblCellSpacing w:w="15" w:type="dxa"/>
        </w:trPr>
        <w:tc>
          <w:tcPr>
            <w:tcW w:w="0" w:type="auto"/>
            <w:vAlign w:val="center"/>
            <w:hideMark/>
          </w:tcPr>
          <w:p w14:paraId="1E1E2DAE" w14:textId="77777777" w:rsidR="00B64B28" w:rsidRDefault="00B64B28" w:rsidP="00466496">
            <w:pPr>
              <w:rPr>
                <w:sz w:val="24"/>
              </w:rPr>
            </w:pPr>
            <w:r>
              <w:rPr>
                <w:b/>
                <w:bC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7"/>
              <w:gridCol w:w="984"/>
              <w:gridCol w:w="824"/>
              <w:gridCol w:w="5555"/>
            </w:tblGrid>
            <w:tr w:rsidR="00B64B28" w14:paraId="406D0A5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CB2E4D"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BBFB64"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5A806BE"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177195" w14:textId="77777777" w:rsidR="00B64B28" w:rsidRDefault="00B64B28" w:rsidP="00466496">
                  <w:pPr>
                    <w:jc w:val="center"/>
                    <w:rPr>
                      <w:b/>
                      <w:bCs/>
                      <w:sz w:val="24"/>
                    </w:rPr>
                  </w:pPr>
                  <w:r>
                    <w:rPr>
                      <w:b/>
                      <w:bCs/>
                    </w:rPr>
                    <w:t>Definition</w:t>
                  </w:r>
                </w:p>
              </w:tc>
            </w:tr>
            <w:tr w:rsidR="00B64B28" w14:paraId="3B1A0E5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3281B3"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6A67E8D"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C51CED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9793CAF"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691E14F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A4264B"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15E088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F79F17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4324F6F" w14:textId="77777777" w:rsidR="00B64B28" w:rsidRDefault="00B64B28" w:rsidP="00466496">
                  <w:pPr>
                    <w:rPr>
                      <w:sz w:val="24"/>
                    </w:rPr>
                  </w:pPr>
                  <w:r>
                    <w:t xml:space="preserve">The potentially ambiguous common identifier, such as a human-readable name for the instance. </w:t>
                  </w:r>
                </w:p>
              </w:tc>
            </w:tr>
          </w:tbl>
          <w:p w14:paraId="42161D32" w14:textId="77777777" w:rsidR="00B64B28" w:rsidRDefault="00B64B28" w:rsidP="00466496">
            <w:pPr>
              <w:rPr>
                <w:sz w:val="24"/>
              </w:rPr>
            </w:pPr>
          </w:p>
        </w:tc>
      </w:tr>
      <w:tr w:rsidR="00B64B28" w14:paraId="08A9219A" w14:textId="77777777" w:rsidTr="00B64B28">
        <w:trPr>
          <w:tblCellSpacing w:w="15" w:type="dxa"/>
        </w:trPr>
        <w:tc>
          <w:tcPr>
            <w:tcW w:w="0" w:type="auto"/>
            <w:vAlign w:val="center"/>
            <w:hideMark/>
          </w:tcPr>
          <w:p w14:paraId="4DE55074"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89"/>
              <w:gridCol w:w="1135"/>
              <w:gridCol w:w="1180"/>
              <w:gridCol w:w="4626"/>
            </w:tblGrid>
            <w:tr w:rsidR="00B64B28" w14:paraId="2E69B09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4C42D6"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5ACFDA3"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88B0D4A"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98996C3" w14:textId="77777777" w:rsidR="00B64B28" w:rsidRDefault="00B64B28" w:rsidP="00466496">
                  <w:pPr>
                    <w:jc w:val="center"/>
                    <w:rPr>
                      <w:b/>
                      <w:bCs/>
                      <w:sz w:val="24"/>
                    </w:rPr>
                  </w:pPr>
                  <w:r>
                    <w:rPr>
                      <w:b/>
                      <w:bCs/>
                    </w:rPr>
                    <w:t>Definition</w:t>
                  </w:r>
                </w:p>
              </w:tc>
            </w:tr>
            <w:tr w:rsidR="00B64B28" w14:paraId="6066DB9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A8BDDE" w14:textId="77777777" w:rsidR="00B64B28" w:rsidRDefault="004E159A" w:rsidP="00466496">
                  <w:pPr>
                    <w:rPr>
                      <w:sz w:val="24"/>
                    </w:rPr>
                  </w:pPr>
                  <w:hyperlink w:anchor="ContactRole" w:history="1">
                    <w:r w:rsidR="00B64B28">
                      <w:rPr>
                        <w:rStyle w:val="Hyperlink"/>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F88B0CA"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9F2DF45"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56C2226" w14:textId="77777777" w:rsidR="00B64B28" w:rsidRDefault="00B64B28" w:rsidP="00466496">
                  <w:pPr>
                    <w:rPr>
                      <w:sz w:val="24"/>
                    </w:rPr>
                  </w:pPr>
                  <w:r>
                    <w:t>The Contact that provided the document instance.</w:t>
                  </w:r>
                </w:p>
              </w:tc>
            </w:tr>
            <w:tr w:rsidR="00B64B28" w14:paraId="42E2B54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038DF1" w14:textId="77777777" w:rsidR="00B64B28" w:rsidRDefault="004E159A" w:rsidP="00466496">
                  <w:pPr>
                    <w:rPr>
                      <w:sz w:val="24"/>
                    </w:rPr>
                  </w:pPr>
                  <w:hyperlink w:anchor="SubSample" w:history="1">
                    <w:r w:rsidR="00B64B28">
                      <w:rPr>
                        <w:rStyle w:val="Hyperlink"/>
                      </w:rPr>
                      <w:t>SubSamp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4693F13"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4A5A4A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1AA71F6" w14:textId="77777777" w:rsidR="00B64B28" w:rsidRDefault="00B64B28" w:rsidP="00466496">
                  <w:pPr>
                    <w:rPr>
                      <w:sz w:val="24"/>
                    </w:rPr>
                  </w:pPr>
                  <w:r>
                    <w:t xml:space="preserve">References to the individual component samples within a mixed parent sample. </w:t>
                  </w:r>
                </w:p>
              </w:tc>
            </w:tr>
            <w:tr w:rsidR="00B64B28" w14:paraId="5AED63A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51F0AA" w14:textId="77777777" w:rsidR="00B64B28" w:rsidRDefault="004E159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88A6B3E"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1412048"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A80669C" w14:textId="77777777" w:rsidR="00B64B28" w:rsidRDefault="00B64B28" w:rsidP="00466496">
                  <w:pPr>
                    <w:rPr>
                      <w:sz w:val="24"/>
                    </w:rPr>
                  </w:pPr>
                  <w:r>
                    <w:t>A choice of either a cvParam or userParam.</w:t>
                  </w:r>
                </w:p>
              </w:tc>
            </w:tr>
            <w:tr w:rsidR="00B64B28" w14:paraId="38ECF1E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0142C72" w14:textId="77777777" w:rsidR="00B64B28" w:rsidRDefault="004E159A"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0F9EF27"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F586790"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D89C239" w14:textId="77777777" w:rsidR="00B64B28" w:rsidRDefault="00B64B28" w:rsidP="00466496">
                  <w:pPr>
                    <w:rPr>
                      <w:sz w:val="24"/>
                    </w:rPr>
                  </w:pPr>
                  <w:r>
                    <w:t>A choice of either a cvParam or userParam.</w:t>
                  </w:r>
                </w:p>
              </w:tc>
            </w:tr>
          </w:tbl>
          <w:p w14:paraId="7509810F" w14:textId="77777777" w:rsidR="00B64B28" w:rsidRDefault="00B64B28" w:rsidP="00466496">
            <w:pPr>
              <w:rPr>
                <w:sz w:val="24"/>
              </w:rPr>
            </w:pPr>
          </w:p>
        </w:tc>
      </w:tr>
      <w:tr w:rsidR="00B64B28" w14:paraId="59755A22" w14:textId="77777777" w:rsidTr="00B64B28">
        <w:trPr>
          <w:tblCellSpacing w:w="15" w:type="dxa"/>
        </w:trPr>
        <w:tc>
          <w:tcPr>
            <w:tcW w:w="0" w:type="auto"/>
            <w:vAlign w:val="center"/>
            <w:hideMark/>
          </w:tcPr>
          <w:p w14:paraId="5B7ABBE1" w14:textId="77777777" w:rsidR="00B64B28" w:rsidRDefault="00B64B28" w:rsidP="00466496">
            <w:pPr>
              <w:rPr>
                <w:sz w:val="24"/>
              </w:rPr>
            </w:pPr>
            <w:r>
              <w:rPr>
                <w:b/>
                <w:bCs/>
              </w:rPr>
              <w:t>Example Context:</w:t>
            </w:r>
          </w:p>
        </w:tc>
        <w:tc>
          <w:tcPr>
            <w:tcW w:w="0" w:type="auto"/>
            <w:vAlign w:val="center"/>
            <w:hideMark/>
          </w:tcPr>
          <w:p w14:paraId="0E8683A7" w14:textId="77777777" w:rsidR="00B64B28" w:rsidRDefault="00B64B28" w:rsidP="00466496">
            <w:pPr>
              <w:rPr>
                <w:sz w:val="24"/>
              </w:rPr>
            </w:pPr>
          </w:p>
        </w:tc>
      </w:tr>
    </w:tbl>
    <w:p w14:paraId="060FBA99" w14:textId="77777777" w:rsidR="00B64B28" w:rsidRDefault="00B64B28" w:rsidP="00466496"/>
    <w:p w14:paraId="247636CE" w14:textId="77777777" w:rsidR="00B64B28" w:rsidRDefault="00B64B28" w:rsidP="00466496">
      <w:pPr>
        <w:pStyle w:val="Heading2"/>
      </w:pPr>
      <w:bookmarkStart w:id="198" w:name="_Toc453235401"/>
      <w:r>
        <w:t>Element &lt;</w:t>
      </w:r>
      <w:bookmarkStart w:id="199" w:name="SearchDatabase"/>
      <w:r>
        <w:t>SearchDatabase</w:t>
      </w:r>
      <w:bookmarkEnd w:id="199"/>
      <w:r>
        <w:t>&gt;</w:t>
      </w:r>
      <w:bookmarkEnd w:id="19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6"/>
        <w:gridCol w:w="8536"/>
      </w:tblGrid>
      <w:tr w:rsidR="00B64B28" w14:paraId="52A49D08" w14:textId="77777777" w:rsidTr="00B64B28">
        <w:trPr>
          <w:tblCellSpacing w:w="15" w:type="dxa"/>
        </w:trPr>
        <w:tc>
          <w:tcPr>
            <w:tcW w:w="0" w:type="auto"/>
            <w:vAlign w:val="center"/>
            <w:hideMark/>
          </w:tcPr>
          <w:p w14:paraId="662151A7" w14:textId="77777777" w:rsidR="00B64B28" w:rsidRDefault="00B64B28" w:rsidP="00466496">
            <w:pPr>
              <w:rPr>
                <w:sz w:val="24"/>
              </w:rPr>
            </w:pPr>
            <w:r>
              <w:rPr>
                <w:b/>
                <w:bCs/>
              </w:rPr>
              <w:t>Definition:</w:t>
            </w:r>
          </w:p>
        </w:tc>
        <w:tc>
          <w:tcPr>
            <w:tcW w:w="0" w:type="auto"/>
            <w:vAlign w:val="center"/>
            <w:hideMark/>
          </w:tcPr>
          <w:p w14:paraId="27466530" w14:textId="77777777" w:rsidR="00B64B28" w:rsidRDefault="00B64B28" w:rsidP="00466496">
            <w:pPr>
              <w:rPr>
                <w:sz w:val="24"/>
              </w:rPr>
            </w:pPr>
            <w:r>
              <w:t xml:space="preserve">A database for searching mass spectra. Examples include a set of amino acid sequence entries, or annotated spectra libraries. </w:t>
            </w:r>
          </w:p>
        </w:tc>
      </w:tr>
      <w:tr w:rsidR="00B64B28" w14:paraId="49B2BC6F" w14:textId="77777777" w:rsidTr="00B64B28">
        <w:trPr>
          <w:tblCellSpacing w:w="15" w:type="dxa"/>
        </w:trPr>
        <w:tc>
          <w:tcPr>
            <w:tcW w:w="0" w:type="auto"/>
            <w:vAlign w:val="center"/>
            <w:hideMark/>
          </w:tcPr>
          <w:p w14:paraId="10291766" w14:textId="77777777" w:rsidR="00B64B28" w:rsidRDefault="00B64B28" w:rsidP="00466496">
            <w:pPr>
              <w:rPr>
                <w:sz w:val="24"/>
              </w:rPr>
            </w:pPr>
            <w:r>
              <w:rPr>
                <w:b/>
                <w:bCs/>
              </w:rPr>
              <w:t>Type:</w:t>
            </w:r>
          </w:p>
        </w:tc>
        <w:tc>
          <w:tcPr>
            <w:tcW w:w="0" w:type="auto"/>
            <w:vAlign w:val="center"/>
            <w:hideMark/>
          </w:tcPr>
          <w:p w14:paraId="13734F37" w14:textId="77777777" w:rsidR="00B64B28" w:rsidRDefault="00B64B28" w:rsidP="00466496">
            <w:pPr>
              <w:rPr>
                <w:sz w:val="24"/>
              </w:rPr>
            </w:pPr>
            <w:r>
              <w:t xml:space="preserve">SearchDatabaseType </w:t>
            </w:r>
          </w:p>
        </w:tc>
      </w:tr>
      <w:tr w:rsidR="00B64B28" w14:paraId="2DAE626F" w14:textId="77777777" w:rsidTr="00B64B28">
        <w:trPr>
          <w:tblCellSpacing w:w="15" w:type="dxa"/>
        </w:trPr>
        <w:tc>
          <w:tcPr>
            <w:tcW w:w="0" w:type="auto"/>
            <w:vAlign w:val="center"/>
            <w:hideMark/>
          </w:tcPr>
          <w:p w14:paraId="68F3C4CA"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51"/>
              <w:gridCol w:w="1291"/>
              <w:gridCol w:w="824"/>
              <w:gridCol w:w="3979"/>
            </w:tblGrid>
            <w:tr w:rsidR="00B64B28" w14:paraId="0AA038F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D16ABF"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EF91AC4"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584DB4C"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4DDC375" w14:textId="77777777" w:rsidR="00B64B28" w:rsidRDefault="00B64B28" w:rsidP="00466496">
                  <w:pPr>
                    <w:jc w:val="center"/>
                    <w:rPr>
                      <w:b/>
                      <w:bCs/>
                      <w:sz w:val="24"/>
                    </w:rPr>
                  </w:pPr>
                  <w:r>
                    <w:rPr>
                      <w:b/>
                      <w:bCs/>
                    </w:rPr>
                    <w:t>Definition</w:t>
                  </w:r>
                </w:p>
              </w:tc>
            </w:tr>
            <w:tr w:rsidR="00B64B28" w14:paraId="459E5CF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B6574A"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13F7983"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B25894F"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A1152B3"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7F0E5AB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606111" w14:textId="77777777" w:rsidR="00B64B28" w:rsidRDefault="00B64B28" w:rsidP="00466496">
                  <w:pPr>
                    <w:rPr>
                      <w:sz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7778A902" w14:textId="77777777" w:rsidR="00B64B28" w:rsidRDefault="00B64B28" w:rsidP="00466496">
                  <w:pPr>
                    <w:rPr>
                      <w:sz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6AF897C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DE3966A" w14:textId="77777777" w:rsidR="00B64B28" w:rsidRDefault="00B64B28" w:rsidP="00466496">
                  <w:pPr>
                    <w:rPr>
                      <w:sz w:val="24"/>
                    </w:rPr>
                  </w:pPr>
                  <w:r>
                    <w:t>The location of the data file.</w:t>
                  </w:r>
                </w:p>
              </w:tc>
            </w:tr>
            <w:tr w:rsidR="00B64B28" w14:paraId="650E9D2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BB0222"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54DC2A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331FEAD"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00403B1" w14:textId="77777777" w:rsidR="00B64B28" w:rsidRDefault="00B64B28" w:rsidP="00466496">
                  <w:pPr>
                    <w:rPr>
                      <w:sz w:val="24"/>
                    </w:rPr>
                  </w:pPr>
                  <w:r>
                    <w:t xml:space="preserve">The potentially ambiguous common identifier, such as a human-readable name for the instance. </w:t>
                  </w:r>
                </w:p>
              </w:tc>
            </w:tr>
            <w:tr w:rsidR="00B64B28" w14:paraId="760BB56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AED054" w14:textId="77777777" w:rsidR="00B64B28" w:rsidRDefault="00B64B28" w:rsidP="00466496">
                  <w:pPr>
                    <w:rPr>
                      <w:sz w:val="24"/>
                    </w:rPr>
                  </w:pPr>
                  <w:r>
                    <w:t>numDatabaseSequences</w:t>
                  </w:r>
                </w:p>
              </w:tc>
              <w:tc>
                <w:tcPr>
                  <w:tcW w:w="0" w:type="auto"/>
                  <w:tcBorders>
                    <w:top w:val="outset" w:sz="6" w:space="0" w:color="auto"/>
                    <w:left w:val="outset" w:sz="6" w:space="0" w:color="auto"/>
                    <w:bottom w:val="outset" w:sz="6" w:space="0" w:color="auto"/>
                    <w:right w:val="outset" w:sz="6" w:space="0" w:color="auto"/>
                  </w:tcBorders>
                  <w:vAlign w:val="center"/>
                  <w:hideMark/>
                </w:tcPr>
                <w:p w14:paraId="597B2272" w14:textId="77777777" w:rsidR="00B64B28" w:rsidRDefault="00B64B28" w:rsidP="00466496">
                  <w:pPr>
                    <w:rPr>
                      <w:sz w:val="24"/>
                    </w:rPr>
                  </w:pPr>
                  <w: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3E55A09"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0BBF750" w14:textId="77777777" w:rsidR="00B64B28" w:rsidRDefault="00B64B28" w:rsidP="00466496">
                  <w:pPr>
                    <w:rPr>
                      <w:sz w:val="24"/>
                    </w:rPr>
                  </w:pPr>
                  <w:r>
                    <w:t>The total number of sequences in the database.</w:t>
                  </w:r>
                </w:p>
              </w:tc>
            </w:tr>
            <w:tr w:rsidR="00B64B28" w14:paraId="0E7EB51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3B9F5D" w14:textId="77777777" w:rsidR="00B64B28" w:rsidRDefault="00B64B28" w:rsidP="00466496">
                  <w:pPr>
                    <w:rPr>
                      <w:sz w:val="24"/>
                    </w:rPr>
                  </w:pPr>
                  <w:r>
                    <w:t>numResid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1C5D965E" w14:textId="77777777" w:rsidR="00B64B28" w:rsidRDefault="00B64B28" w:rsidP="00466496">
                  <w:pPr>
                    <w:rPr>
                      <w:sz w:val="24"/>
                    </w:rPr>
                  </w:pPr>
                  <w: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D5E56FC"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73BDC49" w14:textId="77777777" w:rsidR="00B64B28" w:rsidRDefault="00B64B28" w:rsidP="00466496">
                  <w:pPr>
                    <w:rPr>
                      <w:sz w:val="24"/>
                    </w:rPr>
                  </w:pPr>
                  <w:r>
                    <w:t>The number of residues in the database.</w:t>
                  </w:r>
                </w:p>
              </w:tc>
            </w:tr>
            <w:tr w:rsidR="00B64B28" w14:paraId="5653E6C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F5DB4B" w14:textId="77777777" w:rsidR="00B64B28" w:rsidRDefault="00B64B28" w:rsidP="00466496">
                  <w:pPr>
                    <w:rPr>
                      <w:sz w:val="24"/>
                    </w:rPr>
                  </w:pPr>
                  <w:r>
                    <w:t>release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EA9EF7" w14:textId="77777777" w:rsidR="00B64B28" w:rsidRDefault="00B64B28" w:rsidP="00466496">
                  <w:pPr>
                    <w:rPr>
                      <w:sz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2E157F4"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9F7E689" w14:textId="77777777" w:rsidR="00B64B28" w:rsidRDefault="00B64B28" w:rsidP="00466496">
                  <w:pPr>
                    <w:rPr>
                      <w:sz w:val="24"/>
                    </w:rPr>
                  </w:pPr>
                  <w:r>
                    <w:t xml:space="preserve">The date and time the database was released to the public; omit this attribute when the date and time are unknown or not applicable (e.g. custom databases). </w:t>
                  </w:r>
                </w:p>
              </w:tc>
            </w:tr>
            <w:tr w:rsidR="00B64B28" w14:paraId="555B9B8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C8EB9B" w14:textId="77777777" w:rsidR="00B64B28" w:rsidRDefault="00B64B28" w:rsidP="00466496">
                  <w:pPr>
                    <w:rPr>
                      <w:sz w:val="24"/>
                    </w:rPr>
                  </w:pPr>
                  <w: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603838F"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FDACE4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8295982" w14:textId="77777777" w:rsidR="00B64B28" w:rsidRDefault="00B64B28" w:rsidP="00466496">
                  <w:pPr>
                    <w:rPr>
                      <w:sz w:val="24"/>
                    </w:rPr>
                  </w:pPr>
                  <w:r>
                    <w:t>The version of the database.</w:t>
                  </w:r>
                </w:p>
              </w:tc>
            </w:tr>
          </w:tbl>
          <w:p w14:paraId="366A78F0" w14:textId="77777777" w:rsidR="00B64B28" w:rsidRDefault="00B64B28" w:rsidP="00466496">
            <w:pPr>
              <w:rPr>
                <w:sz w:val="24"/>
              </w:rPr>
            </w:pPr>
          </w:p>
        </w:tc>
      </w:tr>
      <w:tr w:rsidR="00B64B28" w14:paraId="4A52EEE5" w14:textId="77777777" w:rsidTr="00B64B28">
        <w:trPr>
          <w:tblCellSpacing w:w="15" w:type="dxa"/>
        </w:trPr>
        <w:tc>
          <w:tcPr>
            <w:tcW w:w="0" w:type="auto"/>
            <w:vAlign w:val="center"/>
            <w:hideMark/>
          </w:tcPr>
          <w:p w14:paraId="16030E9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12"/>
            </w:tblGrid>
            <w:tr w:rsidR="00B64B28" w14:paraId="2CB1EC5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53C7FF"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F2C2EE5"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D0FD5F2"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38F54B9" w14:textId="77777777" w:rsidR="00B64B28" w:rsidRDefault="00B64B28" w:rsidP="00466496">
                  <w:pPr>
                    <w:jc w:val="center"/>
                    <w:rPr>
                      <w:b/>
                      <w:bCs/>
                      <w:sz w:val="24"/>
                    </w:rPr>
                  </w:pPr>
                  <w:r>
                    <w:rPr>
                      <w:b/>
                      <w:bCs/>
                    </w:rPr>
                    <w:t>Definition</w:t>
                  </w:r>
                </w:p>
              </w:tc>
            </w:tr>
            <w:tr w:rsidR="00B64B28" w14:paraId="099F227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C482BF" w14:textId="77777777" w:rsidR="00B64B28" w:rsidRDefault="004E159A" w:rsidP="00466496">
                  <w:pPr>
                    <w:rPr>
                      <w:sz w:val="24"/>
                    </w:rPr>
                  </w:pPr>
                  <w:hyperlink w:anchor="ExternalFormatDocumentation" w:history="1">
                    <w:r w:rsidR="00B64B28">
                      <w:rPr>
                        <w:rStyle w:val="Hyperlink"/>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DD8BB9E"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EA27B4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A5F6B2C" w14:textId="77777777" w:rsidR="00B64B28" w:rsidRDefault="00B64B28" w:rsidP="00466496">
                  <w:pPr>
                    <w:rPr>
                      <w:sz w:val="24"/>
                    </w:rPr>
                  </w:pPr>
                  <w:r>
                    <w:t>A URI to access documentation and tools to interpret the external format of the ExternalData instance. For example, XML Schema or static libraries (APIs) to access binary formats.</w:t>
                  </w:r>
                </w:p>
              </w:tc>
            </w:tr>
            <w:tr w:rsidR="00B64B28" w14:paraId="385AF54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F93061" w14:textId="77777777" w:rsidR="00B64B28" w:rsidRDefault="004E159A" w:rsidP="00466496">
                  <w:pPr>
                    <w:rPr>
                      <w:sz w:val="24"/>
                    </w:rPr>
                  </w:pPr>
                  <w:hyperlink w:anchor="FileFormat" w:history="1">
                    <w:r w:rsidR="00B64B28">
                      <w:rPr>
                        <w:rStyle w:val="Hyperlink"/>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AC1BF39"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5D1BA36"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9E16E8D" w14:textId="77777777" w:rsidR="00B64B28" w:rsidRDefault="00B64B28" w:rsidP="00466496">
                  <w:pPr>
                    <w:rPr>
                      <w:sz w:val="24"/>
                    </w:rPr>
                  </w:pPr>
                  <w:r>
                    <w:t xml:space="preserve">The format of the ExternalData file, for example "tiff" for image files. </w:t>
                  </w:r>
                </w:p>
              </w:tc>
            </w:tr>
            <w:tr w:rsidR="00B64B28" w14:paraId="11D3839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7FBD3F" w14:textId="77777777" w:rsidR="00B64B28" w:rsidRDefault="004E159A" w:rsidP="00466496">
                  <w:pPr>
                    <w:rPr>
                      <w:sz w:val="24"/>
                    </w:rPr>
                  </w:pPr>
                  <w:hyperlink w:anchor="DatabaseName" w:history="1">
                    <w:r w:rsidR="00B64B28">
                      <w:rPr>
                        <w:rStyle w:val="Hyperlink"/>
                      </w:rPr>
                      <w:t>Databas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38BCC51"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529FC4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6BFA96C" w14:textId="77777777" w:rsidR="00B64B28" w:rsidRDefault="00B64B28" w:rsidP="00466496">
                  <w:pPr>
                    <w:rPr>
                      <w:sz w:val="24"/>
                    </w:rPr>
                  </w:pPr>
                  <w:r>
                    <w:t xml:space="preserve">The database name may be given </w:t>
                  </w:r>
                  <w:r>
                    <w:lastRenderedPageBreak/>
                    <w:t xml:space="preserve">as a cvParam if it maps exactly to one of the release databases listed in the CV, otherwise a userParam should be used. </w:t>
                  </w:r>
                </w:p>
              </w:tc>
            </w:tr>
            <w:tr w:rsidR="00B64B28" w14:paraId="717DD2B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6B9B74" w14:textId="77777777" w:rsidR="00B64B28" w:rsidRDefault="004E159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D37B76A"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D84242B"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16C441D" w14:textId="77777777" w:rsidR="00B64B28" w:rsidRDefault="00B64B28" w:rsidP="00466496">
                  <w:pPr>
                    <w:rPr>
                      <w:sz w:val="24"/>
                    </w:rPr>
                  </w:pPr>
                  <w:r>
                    <w:t>A single entry from an ontology or a controlled vocabulary.</w:t>
                  </w:r>
                </w:p>
              </w:tc>
            </w:tr>
          </w:tbl>
          <w:p w14:paraId="030AA46F" w14:textId="77777777" w:rsidR="00B64B28" w:rsidRDefault="00B64B28" w:rsidP="00466496">
            <w:pPr>
              <w:rPr>
                <w:sz w:val="24"/>
              </w:rPr>
            </w:pPr>
          </w:p>
        </w:tc>
      </w:tr>
      <w:tr w:rsidR="00B64B28" w14:paraId="202ED482" w14:textId="77777777" w:rsidTr="00B64B28">
        <w:trPr>
          <w:tblCellSpacing w:w="15" w:type="dxa"/>
        </w:trPr>
        <w:tc>
          <w:tcPr>
            <w:tcW w:w="0" w:type="auto"/>
            <w:vAlign w:val="center"/>
            <w:hideMark/>
          </w:tcPr>
          <w:p w14:paraId="6AA3A65A" w14:textId="77777777" w:rsidR="00B64B28" w:rsidRDefault="00B64B28" w:rsidP="00466496">
            <w:pPr>
              <w:rPr>
                <w:sz w:val="24"/>
              </w:rPr>
            </w:pPr>
            <w:r>
              <w:rPr>
                <w:b/>
                <w:bCs/>
              </w:rPr>
              <w:lastRenderedPageBreak/>
              <w:t>Example Context:</w:t>
            </w:r>
          </w:p>
        </w:tc>
        <w:tc>
          <w:tcPr>
            <w:tcW w:w="0" w:type="auto"/>
            <w:vAlign w:val="center"/>
            <w:hideMark/>
          </w:tcPr>
          <w:p w14:paraId="2331AF67" w14:textId="77777777" w:rsidR="00B64B28" w:rsidRPr="00B61B52" w:rsidRDefault="00B64B28" w:rsidP="00466496">
            <w:pPr>
              <w:pStyle w:val="HTMLPreformatted"/>
              <w:rPr>
                <w:rFonts w:cs="Helvetica"/>
                <w:lang w:val="en-GB" w:eastAsia="en-GB"/>
              </w:rPr>
            </w:pPr>
            <w:r w:rsidRPr="00B61B52">
              <w:rPr>
                <w:rFonts w:cs="Helvetica"/>
                <w:lang w:val="en-GB" w:eastAsia="en-GB"/>
              </w:rPr>
              <w:t>&lt;SearchDatabase numDatabaseSequences="22348" location="D:/Software/Databases/Neospora_3rndTryp/Neo_rndTryp_3times.fasta" id="SearchDB_1"&gt;</w:t>
            </w:r>
          </w:p>
          <w:p w14:paraId="4422BAB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0360DB9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48" cvRef="PSI-MS" name="FASTA format"/&gt;</w:t>
            </w:r>
          </w:p>
          <w:p w14:paraId="35D4E7A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43C8BE0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DatabaseName&gt;</w:t>
            </w:r>
          </w:p>
          <w:p w14:paraId="072FC94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userParam name="Neo_rndTryp_3times.fasta"/&gt;</w:t>
            </w:r>
          </w:p>
          <w:p w14:paraId="4F49400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DatabaseName&gt;</w:t>
            </w:r>
          </w:p>
          <w:p w14:paraId="4829E57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A55FF46" w14:textId="77777777" w:rsidR="00B64B28" w:rsidRPr="00B61B52" w:rsidRDefault="00B64B28" w:rsidP="00466496">
            <w:pPr>
              <w:pStyle w:val="HTMLPreformatted"/>
              <w:rPr>
                <w:rFonts w:cs="Helvetica"/>
                <w:lang w:val="en-GB" w:eastAsia="en-GB"/>
              </w:rPr>
            </w:pPr>
            <w:r w:rsidRPr="00B61B52">
              <w:rPr>
                <w:rFonts w:cs="Helvetica"/>
                <w:lang w:val="en-GB" w:eastAsia="en-GB"/>
              </w:rPr>
              <w:t>&lt;/SearchDatabase&gt;</w:t>
            </w:r>
          </w:p>
        </w:tc>
      </w:tr>
      <w:tr w:rsidR="00B64B28" w14:paraId="4C249411" w14:textId="77777777" w:rsidTr="00B64B28">
        <w:trPr>
          <w:tblCellSpacing w:w="15" w:type="dxa"/>
        </w:trPr>
        <w:tc>
          <w:tcPr>
            <w:tcW w:w="0" w:type="auto"/>
            <w:vAlign w:val="center"/>
            <w:hideMark/>
          </w:tcPr>
          <w:p w14:paraId="3F9B3BEB" w14:textId="77777777" w:rsidR="00B64B28" w:rsidRDefault="00B64B28" w:rsidP="00466496">
            <w:pPr>
              <w:rPr>
                <w:sz w:val="24"/>
              </w:rPr>
            </w:pPr>
            <w:r>
              <w:rPr>
                <w:b/>
                <w:bCs/>
              </w:rPr>
              <w:t>cvParam Mapping Rules:</w:t>
            </w:r>
          </w:p>
        </w:tc>
        <w:tc>
          <w:tcPr>
            <w:tcW w:w="0" w:type="auto"/>
            <w:vAlign w:val="center"/>
            <w:hideMark/>
          </w:tcPr>
          <w:p w14:paraId="41568528"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Inputs/SearchDatabase</w:t>
            </w:r>
          </w:p>
          <w:p w14:paraId="2F3F20C1"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0561 (</w:t>
            </w:r>
            <w:r w:rsidRPr="00B61B52">
              <w:rPr>
                <w:rStyle w:val="popup"/>
                <w:rFonts w:cs="Helvetica"/>
                <w:lang w:val="en-GB" w:eastAsia="en-GB"/>
              </w:rPr>
              <w:t>data file checksum type</w:t>
            </w:r>
            <w:r w:rsidRPr="00B61B52">
              <w:rPr>
                <w:rFonts w:cs="Helvetica"/>
                <w:lang w:val="en-GB" w:eastAsia="en-GB"/>
              </w:rPr>
              <w:t>) one or more times</w:t>
            </w:r>
          </w:p>
          <w:p w14:paraId="23D8620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8 (</w:t>
            </w:r>
            <w:r w:rsidRPr="00B61B52">
              <w:rPr>
                <w:rStyle w:val="popup"/>
                <w:rFonts w:cs="Helvetica"/>
                <w:lang w:val="en-GB" w:eastAsia="en-GB"/>
              </w:rPr>
              <w:t>MD5</w:t>
            </w:r>
            <w:r w:rsidRPr="00B61B52">
              <w:rPr>
                <w:rFonts w:cs="Helvetica"/>
                <w:lang w:val="en-GB" w:eastAsia="en-GB"/>
              </w:rPr>
              <w:t xml:space="preserve">) </w:t>
            </w:r>
          </w:p>
          <w:p w14:paraId="3F369A0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9 (</w:t>
            </w:r>
            <w:r w:rsidRPr="00B61B52">
              <w:rPr>
                <w:rStyle w:val="popup"/>
                <w:rFonts w:cs="Helvetica"/>
                <w:lang w:val="en-GB" w:eastAsia="en-GB"/>
              </w:rPr>
              <w:t>SHA-1</w:t>
            </w:r>
            <w:r w:rsidRPr="00B61B52">
              <w:rPr>
                <w:rFonts w:cs="Helvetica"/>
                <w:lang w:val="en-GB" w:eastAsia="en-GB"/>
              </w:rPr>
              <w:t xml:space="preserve">) </w:t>
            </w:r>
          </w:p>
          <w:p w14:paraId="2CC03B24"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011 (</w:t>
            </w:r>
            <w:r w:rsidRPr="00B61B52">
              <w:rPr>
                <w:rStyle w:val="popup"/>
                <w:rFonts w:cs="Helvetica"/>
                <w:lang w:val="en-GB" w:eastAsia="en-GB"/>
              </w:rPr>
              <w:t>search database details</w:t>
            </w:r>
            <w:r w:rsidRPr="00B61B52">
              <w:rPr>
                <w:rFonts w:cs="Helvetica"/>
                <w:lang w:val="en-GB" w:eastAsia="en-GB"/>
              </w:rPr>
              <w:t>) one or more times</w:t>
            </w:r>
          </w:p>
          <w:p w14:paraId="65A98ED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14 (</w:t>
            </w:r>
            <w:r w:rsidRPr="00B61B52">
              <w:rPr>
                <w:rStyle w:val="popup"/>
                <w:rFonts w:cs="Helvetica"/>
                <w:lang w:val="en-GB" w:eastAsia="en-GB"/>
              </w:rPr>
              <w:t>database local file path</w:t>
            </w:r>
            <w:r w:rsidRPr="00B61B52">
              <w:rPr>
                <w:rFonts w:cs="Helvetica"/>
                <w:lang w:val="en-GB" w:eastAsia="en-GB"/>
              </w:rPr>
              <w:t xml:space="preserve">) </w:t>
            </w:r>
          </w:p>
          <w:p w14:paraId="34D8F7B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15 (</w:t>
            </w:r>
            <w:r w:rsidRPr="00B61B52">
              <w:rPr>
                <w:rStyle w:val="popup"/>
                <w:rFonts w:cs="Helvetica"/>
                <w:lang w:val="en-GB" w:eastAsia="en-GB"/>
              </w:rPr>
              <w:t>database original uri</w:t>
            </w:r>
            <w:r w:rsidRPr="00B61B52">
              <w:rPr>
                <w:rFonts w:cs="Helvetica"/>
                <w:lang w:val="en-GB" w:eastAsia="en-GB"/>
              </w:rPr>
              <w:t xml:space="preserve">) </w:t>
            </w:r>
          </w:p>
          <w:p w14:paraId="02A3F0C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16 (</w:t>
            </w:r>
            <w:r w:rsidRPr="00B61B52">
              <w:rPr>
                <w:rStyle w:val="popup"/>
                <w:rFonts w:cs="Helvetica"/>
                <w:lang w:val="en-GB" w:eastAsia="en-GB"/>
              </w:rPr>
              <w:t>database version</w:t>
            </w:r>
            <w:r w:rsidRPr="00B61B52">
              <w:rPr>
                <w:rFonts w:cs="Helvetica"/>
                <w:lang w:val="en-GB" w:eastAsia="en-GB"/>
              </w:rPr>
              <w:t xml:space="preserve">) </w:t>
            </w:r>
          </w:p>
          <w:p w14:paraId="6658350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17 (</w:t>
            </w:r>
            <w:r w:rsidRPr="00B61B52">
              <w:rPr>
                <w:rStyle w:val="popup"/>
                <w:rFonts w:cs="Helvetica"/>
                <w:lang w:val="en-GB" w:eastAsia="en-GB"/>
              </w:rPr>
              <w:t>database release date</w:t>
            </w:r>
            <w:r w:rsidRPr="00B61B52">
              <w:rPr>
                <w:rFonts w:cs="Helvetica"/>
                <w:lang w:val="en-GB" w:eastAsia="en-GB"/>
              </w:rPr>
              <w:t xml:space="preserve">) </w:t>
            </w:r>
          </w:p>
          <w:p w14:paraId="60F7B66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0 (</w:t>
            </w:r>
            <w:r w:rsidRPr="00B61B52">
              <w:rPr>
                <w:rStyle w:val="popup"/>
                <w:rFonts w:cs="Helvetica"/>
                <w:lang w:val="en-GB" w:eastAsia="en-GB"/>
              </w:rPr>
              <w:t>DB filter taxonomy</w:t>
            </w:r>
            <w:r w:rsidRPr="00B61B52">
              <w:rPr>
                <w:rFonts w:cs="Helvetica"/>
                <w:lang w:val="en-GB" w:eastAsia="en-GB"/>
              </w:rPr>
              <w:t xml:space="preserve">) </w:t>
            </w:r>
          </w:p>
          <w:p w14:paraId="1A1E2C6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1 (</w:t>
            </w:r>
            <w:r w:rsidRPr="00B61B52">
              <w:rPr>
                <w:rStyle w:val="popup"/>
                <w:rFonts w:cs="Helvetica"/>
                <w:lang w:val="en-GB" w:eastAsia="en-GB"/>
              </w:rPr>
              <w:t>DB filter on accession numbers</w:t>
            </w:r>
            <w:r w:rsidRPr="00B61B52">
              <w:rPr>
                <w:rFonts w:cs="Helvetica"/>
                <w:lang w:val="en-GB" w:eastAsia="en-GB"/>
              </w:rPr>
              <w:t xml:space="preserve">) </w:t>
            </w:r>
          </w:p>
          <w:p w14:paraId="1299EC65"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022 (</w:t>
            </w:r>
            <w:r w:rsidRPr="00B61B52">
              <w:rPr>
                <w:rStyle w:val="popup"/>
                <w:rFonts w:cs="Helvetica"/>
                <w:lang w:val="de-DE" w:eastAsia="en-GB"/>
              </w:rPr>
              <w:t>DB MW filter</w:t>
            </w:r>
            <w:r w:rsidRPr="00B61B52">
              <w:rPr>
                <w:rFonts w:cs="Helvetica"/>
                <w:lang w:val="de-DE" w:eastAsia="en-GB"/>
              </w:rPr>
              <w:t xml:space="preserve">) </w:t>
            </w:r>
          </w:p>
          <w:p w14:paraId="360EA008"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023 (</w:t>
            </w:r>
            <w:r w:rsidRPr="00B61B52">
              <w:rPr>
                <w:rStyle w:val="popup"/>
                <w:rFonts w:cs="Helvetica"/>
                <w:lang w:val="de-DE" w:eastAsia="en-GB"/>
              </w:rPr>
              <w:t>DB PI filter</w:t>
            </w:r>
            <w:r w:rsidRPr="00B61B52">
              <w:rPr>
                <w:rFonts w:cs="Helvetica"/>
                <w:lang w:val="de-DE" w:eastAsia="en-GB"/>
              </w:rPr>
              <w:t xml:space="preserve">) </w:t>
            </w:r>
          </w:p>
          <w:p w14:paraId="6A1E155E" w14:textId="77777777" w:rsidR="00B64B28" w:rsidRPr="00B61B52" w:rsidRDefault="00B64B28" w:rsidP="00466496">
            <w:pPr>
              <w:pStyle w:val="HTMLPreformatted"/>
              <w:rPr>
                <w:rFonts w:cs="Helvetica"/>
                <w:lang w:val="en-GB" w:eastAsia="en-GB"/>
              </w:rPr>
            </w:pPr>
            <w:r w:rsidRPr="00B61B52">
              <w:rPr>
                <w:rFonts w:cs="Helvetica"/>
                <w:lang w:val="de-DE" w:eastAsia="en-GB"/>
              </w:rPr>
              <w:t xml:space="preserve">  </w:t>
            </w:r>
            <w:r w:rsidRPr="00B61B52">
              <w:rPr>
                <w:rFonts w:cs="Helvetica"/>
                <w:lang w:val="en-GB" w:eastAsia="en-GB"/>
              </w:rPr>
              <w:t>e.g.: MS:1001024 (</w:t>
            </w:r>
            <w:r w:rsidRPr="00B61B52">
              <w:rPr>
                <w:rStyle w:val="popup"/>
                <w:rFonts w:cs="Helvetica"/>
                <w:lang w:val="en-GB" w:eastAsia="en-GB"/>
              </w:rPr>
              <w:t>translation frame</w:t>
            </w:r>
            <w:r w:rsidRPr="00B61B52">
              <w:rPr>
                <w:rFonts w:cs="Helvetica"/>
                <w:lang w:val="en-GB" w:eastAsia="en-GB"/>
              </w:rPr>
              <w:t xml:space="preserve">) </w:t>
            </w:r>
          </w:p>
          <w:p w14:paraId="1F26956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5 (</w:t>
            </w:r>
            <w:r w:rsidRPr="00B61B52">
              <w:rPr>
                <w:rStyle w:val="popup"/>
                <w:rFonts w:cs="Helvetica"/>
                <w:lang w:val="en-GB" w:eastAsia="en-GB"/>
              </w:rPr>
              <w:t>translation table</w:t>
            </w:r>
            <w:r w:rsidRPr="00B61B52">
              <w:rPr>
                <w:rFonts w:cs="Helvetica"/>
                <w:lang w:val="en-GB" w:eastAsia="en-GB"/>
              </w:rPr>
              <w:t xml:space="preserve">) </w:t>
            </w:r>
          </w:p>
          <w:p w14:paraId="263EA3F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bl>
    <w:p w14:paraId="32513482" w14:textId="77777777" w:rsidR="00B64B28" w:rsidRDefault="00B64B28" w:rsidP="00466496"/>
    <w:p w14:paraId="70581B04" w14:textId="77777777" w:rsidR="00B64B28" w:rsidRDefault="00B64B28" w:rsidP="00466496">
      <w:pPr>
        <w:pStyle w:val="Heading2"/>
      </w:pPr>
      <w:bookmarkStart w:id="200" w:name="_Toc453235402"/>
      <w:r>
        <w:t>Element &lt;</w:t>
      </w:r>
      <w:bookmarkStart w:id="201" w:name="SearchDatabaseRef"/>
      <w:r>
        <w:t>SearchDatabaseRef</w:t>
      </w:r>
      <w:bookmarkEnd w:id="201"/>
      <w:r>
        <w:t>&gt;</w:t>
      </w:r>
      <w:bookmarkEnd w:id="20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7343"/>
      </w:tblGrid>
      <w:tr w:rsidR="00B64B28" w14:paraId="1EF7DF92" w14:textId="77777777" w:rsidTr="00B64B28">
        <w:trPr>
          <w:tblCellSpacing w:w="15" w:type="dxa"/>
        </w:trPr>
        <w:tc>
          <w:tcPr>
            <w:tcW w:w="0" w:type="auto"/>
            <w:vAlign w:val="center"/>
            <w:hideMark/>
          </w:tcPr>
          <w:p w14:paraId="7F1166B4" w14:textId="77777777" w:rsidR="00B64B28" w:rsidRDefault="00B64B28" w:rsidP="00466496">
            <w:pPr>
              <w:rPr>
                <w:sz w:val="24"/>
              </w:rPr>
            </w:pPr>
            <w:r>
              <w:rPr>
                <w:b/>
                <w:bCs/>
              </w:rPr>
              <w:t>Definition:</w:t>
            </w:r>
          </w:p>
        </w:tc>
        <w:tc>
          <w:tcPr>
            <w:tcW w:w="0" w:type="auto"/>
            <w:vAlign w:val="center"/>
            <w:hideMark/>
          </w:tcPr>
          <w:p w14:paraId="599E0A24" w14:textId="77777777" w:rsidR="00B64B28" w:rsidRDefault="00B64B28" w:rsidP="00466496">
            <w:pPr>
              <w:rPr>
                <w:sz w:val="24"/>
              </w:rPr>
            </w:pPr>
            <w:r>
              <w:t xml:space="preserve">One of the search databases used. </w:t>
            </w:r>
          </w:p>
        </w:tc>
      </w:tr>
      <w:tr w:rsidR="00B64B28" w14:paraId="430F948A" w14:textId="77777777" w:rsidTr="00B64B28">
        <w:trPr>
          <w:tblCellSpacing w:w="15" w:type="dxa"/>
        </w:trPr>
        <w:tc>
          <w:tcPr>
            <w:tcW w:w="0" w:type="auto"/>
            <w:vAlign w:val="center"/>
            <w:hideMark/>
          </w:tcPr>
          <w:p w14:paraId="2648AB5F" w14:textId="77777777" w:rsidR="00B64B28" w:rsidRDefault="00B64B28" w:rsidP="00466496">
            <w:pPr>
              <w:rPr>
                <w:sz w:val="24"/>
              </w:rPr>
            </w:pPr>
            <w:r>
              <w:rPr>
                <w:b/>
                <w:bCs/>
              </w:rPr>
              <w:t>Type:</w:t>
            </w:r>
          </w:p>
        </w:tc>
        <w:tc>
          <w:tcPr>
            <w:tcW w:w="0" w:type="auto"/>
            <w:vAlign w:val="center"/>
            <w:hideMark/>
          </w:tcPr>
          <w:p w14:paraId="4CE3325A" w14:textId="77777777" w:rsidR="00B64B28" w:rsidRDefault="00B64B28" w:rsidP="00466496">
            <w:pPr>
              <w:rPr>
                <w:sz w:val="24"/>
              </w:rPr>
            </w:pPr>
            <w:r>
              <w:t xml:space="preserve">SearchDatabaseRefType </w:t>
            </w:r>
          </w:p>
        </w:tc>
      </w:tr>
      <w:tr w:rsidR="00B64B28" w14:paraId="09FDC216" w14:textId="77777777" w:rsidTr="00B64B28">
        <w:trPr>
          <w:tblCellSpacing w:w="15" w:type="dxa"/>
        </w:trPr>
        <w:tc>
          <w:tcPr>
            <w:tcW w:w="0" w:type="auto"/>
            <w:vAlign w:val="center"/>
            <w:hideMark/>
          </w:tcPr>
          <w:p w14:paraId="47C256E9"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1046"/>
              <w:gridCol w:w="791"/>
              <w:gridCol w:w="3508"/>
            </w:tblGrid>
            <w:tr w:rsidR="00B64B28" w14:paraId="22974ED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8D0E40"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F686C6B"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413FD12"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DE057DA" w14:textId="77777777" w:rsidR="00B64B28" w:rsidRDefault="00B64B28" w:rsidP="00466496">
                  <w:pPr>
                    <w:jc w:val="center"/>
                    <w:rPr>
                      <w:b/>
                      <w:bCs/>
                      <w:sz w:val="24"/>
                    </w:rPr>
                  </w:pPr>
                  <w:r>
                    <w:rPr>
                      <w:b/>
                      <w:bCs/>
                    </w:rPr>
                    <w:t>Definition</w:t>
                  </w:r>
                </w:p>
              </w:tc>
            </w:tr>
            <w:tr w:rsidR="00B64B28" w14:paraId="2F9291D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B95A1D" w14:textId="77777777" w:rsidR="00B64B28" w:rsidRDefault="00B64B28" w:rsidP="00466496">
                  <w:pPr>
                    <w:rPr>
                      <w:sz w:val="24"/>
                    </w:rPr>
                  </w:pPr>
                  <w:r>
                    <w:t>searchDatabas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EC2DE9A"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4E2B28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7E6E2AB" w14:textId="77777777" w:rsidR="00B64B28" w:rsidRDefault="00B64B28" w:rsidP="00466496">
                  <w:pPr>
                    <w:rPr>
                      <w:sz w:val="24"/>
                    </w:rPr>
                  </w:pPr>
                  <w:r>
                    <w:t>A reference to the database searched.</w:t>
                  </w:r>
                </w:p>
              </w:tc>
            </w:tr>
          </w:tbl>
          <w:p w14:paraId="24F299AA" w14:textId="77777777" w:rsidR="00B64B28" w:rsidRDefault="00B64B28" w:rsidP="00466496">
            <w:pPr>
              <w:rPr>
                <w:sz w:val="24"/>
              </w:rPr>
            </w:pPr>
          </w:p>
        </w:tc>
      </w:tr>
      <w:tr w:rsidR="00B64B28" w14:paraId="28BC465E" w14:textId="77777777" w:rsidTr="00B64B28">
        <w:trPr>
          <w:tblCellSpacing w:w="15" w:type="dxa"/>
        </w:trPr>
        <w:tc>
          <w:tcPr>
            <w:tcW w:w="0" w:type="auto"/>
            <w:vAlign w:val="center"/>
            <w:hideMark/>
          </w:tcPr>
          <w:p w14:paraId="670B89BA" w14:textId="77777777" w:rsidR="00B64B28" w:rsidRDefault="00B64B28" w:rsidP="00466496">
            <w:pPr>
              <w:rPr>
                <w:sz w:val="24"/>
              </w:rPr>
            </w:pPr>
            <w:r>
              <w:rPr>
                <w:b/>
                <w:bCs/>
              </w:rPr>
              <w:t>Subelements:</w:t>
            </w:r>
          </w:p>
        </w:tc>
        <w:tc>
          <w:tcPr>
            <w:tcW w:w="0" w:type="auto"/>
            <w:vAlign w:val="center"/>
            <w:hideMark/>
          </w:tcPr>
          <w:p w14:paraId="40AF8634" w14:textId="77777777" w:rsidR="00B64B28" w:rsidRDefault="00B64B28" w:rsidP="00466496">
            <w:pPr>
              <w:rPr>
                <w:sz w:val="24"/>
              </w:rPr>
            </w:pPr>
            <w:r>
              <w:t>none</w:t>
            </w:r>
          </w:p>
        </w:tc>
      </w:tr>
      <w:tr w:rsidR="00B64B28" w14:paraId="166E3FCD" w14:textId="77777777" w:rsidTr="00B64B28">
        <w:trPr>
          <w:tblCellSpacing w:w="15" w:type="dxa"/>
        </w:trPr>
        <w:tc>
          <w:tcPr>
            <w:tcW w:w="0" w:type="auto"/>
            <w:vAlign w:val="center"/>
            <w:hideMark/>
          </w:tcPr>
          <w:p w14:paraId="59E456F1" w14:textId="77777777" w:rsidR="00B64B28" w:rsidRDefault="00B64B28" w:rsidP="00466496">
            <w:pPr>
              <w:rPr>
                <w:sz w:val="24"/>
              </w:rPr>
            </w:pPr>
            <w:r>
              <w:rPr>
                <w:b/>
                <w:bCs/>
              </w:rPr>
              <w:t>Example Context:</w:t>
            </w:r>
          </w:p>
        </w:tc>
        <w:tc>
          <w:tcPr>
            <w:tcW w:w="0" w:type="auto"/>
            <w:vAlign w:val="center"/>
            <w:hideMark/>
          </w:tcPr>
          <w:p w14:paraId="27E850BE" w14:textId="77777777" w:rsidR="00B64B28" w:rsidRPr="00B61B52" w:rsidRDefault="00B64B28" w:rsidP="00466496">
            <w:pPr>
              <w:pStyle w:val="HTMLPreformatted"/>
              <w:rPr>
                <w:rFonts w:cs="Helvetica"/>
                <w:lang w:val="en-GB" w:eastAsia="en-GB"/>
              </w:rPr>
            </w:pPr>
            <w:r w:rsidRPr="00B61B52">
              <w:rPr>
                <w:rFonts w:cs="Helvetica"/>
                <w:lang w:val="en-GB" w:eastAsia="en-GB"/>
              </w:rPr>
              <w:t>&lt;SearchDatabaseRef searchDatabase_ref="SDB_NeoProt_tripledecoy"/&gt;</w:t>
            </w:r>
          </w:p>
        </w:tc>
      </w:tr>
    </w:tbl>
    <w:p w14:paraId="1E92467C" w14:textId="77777777" w:rsidR="00B64B28" w:rsidRDefault="00B64B28" w:rsidP="00466496"/>
    <w:p w14:paraId="6CA6C090" w14:textId="77777777" w:rsidR="00B64B28" w:rsidRDefault="00B64B28" w:rsidP="00466496">
      <w:pPr>
        <w:pStyle w:val="Heading2"/>
      </w:pPr>
      <w:bookmarkStart w:id="202" w:name="_Toc453235403"/>
      <w:r>
        <w:t>Element &lt;</w:t>
      </w:r>
      <w:bookmarkStart w:id="203" w:name="SearchModification"/>
      <w:r>
        <w:t>SearchModification</w:t>
      </w:r>
      <w:bookmarkEnd w:id="203"/>
      <w:r>
        <w:t>&gt;</w:t>
      </w:r>
      <w:bookmarkEnd w:id="20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0"/>
        <w:gridCol w:w="8662"/>
      </w:tblGrid>
      <w:tr w:rsidR="00B64B28" w14:paraId="266B7764" w14:textId="77777777" w:rsidTr="00B64B28">
        <w:trPr>
          <w:tblCellSpacing w:w="15" w:type="dxa"/>
        </w:trPr>
        <w:tc>
          <w:tcPr>
            <w:tcW w:w="0" w:type="auto"/>
            <w:vAlign w:val="center"/>
            <w:hideMark/>
          </w:tcPr>
          <w:p w14:paraId="54363305" w14:textId="77777777" w:rsidR="00B64B28" w:rsidRDefault="00B64B28" w:rsidP="00466496">
            <w:pPr>
              <w:rPr>
                <w:sz w:val="24"/>
              </w:rPr>
            </w:pPr>
            <w:r>
              <w:rPr>
                <w:b/>
                <w:bCs/>
              </w:rPr>
              <w:t>Definition:</w:t>
            </w:r>
          </w:p>
        </w:tc>
        <w:tc>
          <w:tcPr>
            <w:tcW w:w="0" w:type="auto"/>
            <w:vAlign w:val="center"/>
            <w:hideMark/>
          </w:tcPr>
          <w:p w14:paraId="3E50376F" w14:textId="77777777" w:rsidR="00B64B28" w:rsidRDefault="00B64B28" w:rsidP="00466496">
            <w:pPr>
              <w:rPr>
                <w:sz w:val="24"/>
              </w:rPr>
            </w:pPr>
            <w:r>
              <w:t xml:space="preserve">Specification of a search modification as parameter for a spectra search. Contains the name of the modification, the mass, the specificity and whether it is a static modification. </w:t>
            </w:r>
          </w:p>
        </w:tc>
      </w:tr>
      <w:tr w:rsidR="00B64B28" w14:paraId="44E25007" w14:textId="77777777" w:rsidTr="00B64B28">
        <w:trPr>
          <w:tblCellSpacing w:w="15" w:type="dxa"/>
        </w:trPr>
        <w:tc>
          <w:tcPr>
            <w:tcW w:w="0" w:type="auto"/>
            <w:vAlign w:val="center"/>
            <w:hideMark/>
          </w:tcPr>
          <w:p w14:paraId="03CFF78C" w14:textId="77777777" w:rsidR="00B64B28" w:rsidRDefault="00B64B28" w:rsidP="00466496">
            <w:pPr>
              <w:rPr>
                <w:sz w:val="24"/>
              </w:rPr>
            </w:pPr>
            <w:r>
              <w:rPr>
                <w:b/>
                <w:bCs/>
              </w:rPr>
              <w:t>Type:</w:t>
            </w:r>
          </w:p>
        </w:tc>
        <w:tc>
          <w:tcPr>
            <w:tcW w:w="0" w:type="auto"/>
            <w:vAlign w:val="center"/>
            <w:hideMark/>
          </w:tcPr>
          <w:p w14:paraId="5C585C85" w14:textId="77777777" w:rsidR="00B64B28" w:rsidRDefault="00B64B28" w:rsidP="00466496">
            <w:pPr>
              <w:rPr>
                <w:sz w:val="24"/>
              </w:rPr>
            </w:pPr>
            <w:r>
              <w:t xml:space="preserve">SearchModificationType </w:t>
            </w:r>
          </w:p>
        </w:tc>
      </w:tr>
      <w:tr w:rsidR="00B64B28" w14:paraId="21D61A55" w14:textId="77777777" w:rsidTr="00B64B28">
        <w:trPr>
          <w:tblCellSpacing w:w="15" w:type="dxa"/>
        </w:trPr>
        <w:tc>
          <w:tcPr>
            <w:tcW w:w="0" w:type="auto"/>
            <w:vAlign w:val="center"/>
            <w:hideMark/>
          </w:tcPr>
          <w:p w14:paraId="39250418"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9"/>
              <w:gridCol w:w="1646"/>
              <w:gridCol w:w="824"/>
              <w:gridCol w:w="4952"/>
            </w:tblGrid>
            <w:tr w:rsidR="00B64B28" w14:paraId="0339D99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C1AE79B"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F340BD0"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AB5F09F"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DCD73C" w14:textId="77777777" w:rsidR="00B64B28" w:rsidRDefault="00B64B28" w:rsidP="00466496">
                  <w:pPr>
                    <w:jc w:val="center"/>
                    <w:rPr>
                      <w:b/>
                      <w:bCs/>
                      <w:sz w:val="24"/>
                    </w:rPr>
                  </w:pPr>
                  <w:r>
                    <w:rPr>
                      <w:b/>
                      <w:bCs/>
                    </w:rPr>
                    <w:t>Definition</w:t>
                  </w:r>
                </w:p>
              </w:tc>
            </w:tr>
            <w:tr w:rsidR="00B64B28" w14:paraId="7F03DB8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5E1414" w14:textId="77777777" w:rsidR="00B64B28" w:rsidRDefault="00B64B28" w:rsidP="00466496">
                  <w:pPr>
                    <w:rPr>
                      <w:sz w:val="24"/>
                    </w:rPr>
                  </w:pPr>
                  <w:r>
                    <w:t>fixedMod</w:t>
                  </w:r>
                </w:p>
              </w:tc>
              <w:tc>
                <w:tcPr>
                  <w:tcW w:w="0" w:type="auto"/>
                  <w:tcBorders>
                    <w:top w:val="outset" w:sz="6" w:space="0" w:color="auto"/>
                    <w:left w:val="outset" w:sz="6" w:space="0" w:color="auto"/>
                    <w:bottom w:val="outset" w:sz="6" w:space="0" w:color="auto"/>
                    <w:right w:val="outset" w:sz="6" w:space="0" w:color="auto"/>
                  </w:tcBorders>
                  <w:vAlign w:val="center"/>
                  <w:hideMark/>
                </w:tcPr>
                <w:p w14:paraId="7D353E5F" w14:textId="77777777" w:rsidR="00B64B28" w:rsidRDefault="00B64B28" w:rsidP="00466496">
                  <w:pPr>
                    <w:rPr>
                      <w:sz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7EA6C40F"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EBC75E6" w14:textId="77777777" w:rsidR="00B64B28" w:rsidRDefault="00B64B28" w:rsidP="00466496">
                  <w:pPr>
                    <w:rPr>
                      <w:sz w:val="24"/>
                    </w:rPr>
                  </w:pPr>
                  <w:r>
                    <w:t>True, if the modification is static (i.e. occurs always).</w:t>
                  </w:r>
                </w:p>
              </w:tc>
            </w:tr>
            <w:tr w:rsidR="00B64B28" w14:paraId="68C9CB1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09EE96" w14:textId="77777777" w:rsidR="00B64B28" w:rsidRDefault="00B64B28" w:rsidP="00466496">
                  <w:pPr>
                    <w:rPr>
                      <w:sz w:val="24"/>
                    </w:rPr>
                  </w:pPr>
                  <w:r>
                    <w:t>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6212C5D5" w14:textId="77777777" w:rsidR="00B64B28" w:rsidRDefault="00B64B28" w:rsidP="00466496">
                  <w:pPr>
                    <w:rPr>
                      <w:sz w:val="24"/>
                    </w:rPr>
                  </w:pPr>
                  <w: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14:paraId="053C7850"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BE0592B" w14:textId="77777777" w:rsidR="00B64B28" w:rsidRDefault="00B64B28" w:rsidP="00466496">
                  <w:pPr>
                    <w:rPr>
                      <w:sz w:val="24"/>
                    </w:rPr>
                  </w:pPr>
                  <w:r>
                    <w:t>The mass delta of the searched modification in Daltons.</w:t>
                  </w:r>
                </w:p>
              </w:tc>
            </w:tr>
            <w:tr w:rsidR="00B64B28" w14:paraId="635AE00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8136F4" w14:textId="77777777" w:rsidR="00B64B28" w:rsidRDefault="00B64B28" w:rsidP="00466496">
                  <w:pPr>
                    <w:rPr>
                      <w:sz w:val="24"/>
                    </w:rPr>
                  </w:pPr>
                  <w:r>
                    <w:t>resid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18260350" w14:textId="77777777" w:rsidR="00B64B28" w:rsidRDefault="006C01CB" w:rsidP="00466496">
                  <w:pPr>
                    <w:rPr>
                      <w:sz w:val="24"/>
                    </w:rPr>
                  </w:pPr>
                  <w:r w:rsidRPr="006C01CB">
                    <w:t>listOfCharsOrAny</w:t>
                  </w:r>
                </w:p>
              </w:tc>
              <w:tc>
                <w:tcPr>
                  <w:tcW w:w="0" w:type="auto"/>
                  <w:tcBorders>
                    <w:top w:val="outset" w:sz="6" w:space="0" w:color="auto"/>
                    <w:left w:val="outset" w:sz="6" w:space="0" w:color="auto"/>
                    <w:bottom w:val="outset" w:sz="6" w:space="0" w:color="auto"/>
                    <w:right w:val="outset" w:sz="6" w:space="0" w:color="auto"/>
                  </w:tcBorders>
                  <w:vAlign w:val="center"/>
                  <w:hideMark/>
                </w:tcPr>
                <w:p w14:paraId="0559D148"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1BE79FE" w14:textId="77777777" w:rsidR="00B64B28" w:rsidRDefault="006C01CB" w:rsidP="00466496">
                  <w:pPr>
                    <w:rPr>
                      <w:sz w:val="24"/>
                    </w:rPr>
                  </w:pPr>
                  <w:r w:rsidRPr="006C01CB">
                    <w:t>The residue(s) searched with the specified modification. For N or C terminal modifications that can occur on any residue, the . character should be used to specify any, otherwise the list of amino acids should be provided.</w:t>
                  </w:r>
                </w:p>
              </w:tc>
            </w:tr>
          </w:tbl>
          <w:p w14:paraId="3050ABA8" w14:textId="77777777" w:rsidR="00B64B28" w:rsidRDefault="00B64B28" w:rsidP="00466496">
            <w:pPr>
              <w:rPr>
                <w:sz w:val="24"/>
              </w:rPr>
            </w:pPr>
          </w:p>
        </w:tc>
      </w:tr>
      <w:tr w:rsidR="00B64B28" w14:paraId="29969CCF" w14:textId="77777777" w:rsidTr="00B64B28">
        <w:trPr>
          <w:tblCellSpacing w:w="15" w:type="dxa"/>
        </w:trPr>
        <w:tc>
          <w:tcPr>
            <w:tcW w:w="0" w:type="auto"/>
            <w:vAlign w:val="center"/>
            <w:hideMark/>
          </w:tcPr>
          <w:p w14:paraId="2DBD019A"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76"/>
              <w:gridCol w:w="1135"/>
              <w:gridCol w:w="1180"/>
              <w:gridCol w:w="4680"/>
            </w:tblGrid>
            <w:tr w:rsidR="00B64B28" w14:paraId="4EE4331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F338C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BD6F1BA"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00463EF"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37A88F0" w14:textId="77777777" w:rsidR="00B64B28" w:rsidRDefault="00B64B28" w:rsidP="00466496">
                  <w:pPr>
                    <w:jc w:val="center"/>
                    <w:rPr>
                      <w:b/>
                      <w:bCs/>
                      <w:sz w:val="24"/>
                    </w:rPr>
                  </w:pPr>
                  <w:r>
                    <w:rPr>
                      <w:b/>
                      <w:bCs/>
                    </w:rPr>
                    <w:t>Definition</w:t>
                  </w:r>
                </w:p>
              </w:tc>
            </w:tr>
            <w:tr w:rsidR="00B64B28" w14:paraId="7CFAA1E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3898B4C" w14:textId="77777777" w:rsidR="00B64B28" w:rsidRDefault="004E159A" w:rsidP="00466496">
                  <w:pPr>
                    <w:rPr>
                      <w:sz w:val="24"/>
                    </w:rPr>
                  </w:pPr>
                  <w:hyperlink w:anchor="SpecificityRules" w:history="1">
                    <w:r w:rsidR="00B64B28">
                      <w:rPr>
                        <w:rStyle w:val="Hyperlink"/>
                      </w:rPr>
                      <w:t>SpecificityRule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EB19914"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E4A967E"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E7C2DEC" w14:textId="77777777" w:rsidR="00B64B28" w:rsidRDefault="00B64B28" w:rsidP="00466496">
                  <w:pPr>
                    <w:rPr>
                      <w:sz w:val="24"/>
                    </w:rPr>
                  </w:pPr>
                  <w:r>
                    <w:t xml:space="preserve">The specificity rules of the searched modification </w:t>
                  </w:r>
                  <w:r>
                    <w:lastRenderedPageBreak/>
                    <w:t>including for example the probability of a modification's presence or peptide or protein termini. Standard fixed or variable status should be provided by the attribute fixedMod.</w:t>
                  </w:r>
                </w:p>
              </w:tc>
            </w:tr>
            <w:tr w:rsidR="00B64B28" w14:paraId="0F3E1F8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212B5A" w14:textId="77777777" w:rsidR="00B64B28" w:rsidRDefault="004E159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188E3DA"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B99F8F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CF0DC3F" w14:textId="77777777" w:rsidR="00B64B28" w:rsidRDefault="00B64B28" w:rsidP="00466496">
                  <w:pPr>
                    <w:rPr>
                      <w:sz w:val="24"/>
                    </w:rPr>
                  </w:pPr>
                  <w:r>
                    <w:t>A single entry from an ontology or a controlled vocabulary.</w:t>
                  </w:r>
                </w:p>
              </w:tc>
            </w:tr>
          </w:tbl>
          <w:p w14:paraId="5D4B3755" w14:textId="77777777" w:rsidR="00B64B28" w:rsidRDefault="00B64B28" w:rsidP="00466496">
            <w:pPr>
              <w:rPr>
                <w:sz w:val="24"/>
              </w:rPr>
            </w:pPr>
          </w:p>
        </w:tc>
      </w:tr>
      <w:tr w:rsidR="00B64B28" w14:paraId="0EF2AA81" w14:textId="77777777" w:rsidTr="00B64B28">
        <w:trPr>
          <w:tblCellSpacing w:w="15" w:type="dxa"/>
        </w:trPr>
        <w:tc>
          <w:tcPr>
            <w:tcW w:w="0" w:type="auto"/>
            <w:vAlign w:val="center"/>
            <w:hideMark/>
          </w:tcPr>
          <w:p w14:paraId="120A7E61" w14:textId="77777777" w:rsidR="00B64B28" w:rsidRDefault="00B64B28" w:rsidP="00466496">
            <w:pPr>
              <w:rPr>
                <w:sz w:val="24"/>
              </w:rPr>
            </w:pPr>
            <w:r>
              <w:rPr>
                <w:b/>
                <w:bCs/>
              </w:rPr>
              <w:lastRenderedPageBreak/>
              <w:t>Example Context:</w:t>
            </w:r>
          </w:p>
        </w:tc>
        <w:tc>
          <w:tcPr>
            <w:tcW w:w="0" w:type="auto"/>
            <w:vAlign w:val="center"/>
            <w:hideMark/>
          </w:tcPr>
          <w:p w14:paraId="379F0629" w14:textId="77777777" w:rsidR="00B64B28" w:rsidRPr="00B61B52" w:rsidRDefault="00B64B28" w:rsidP="00466496">
            <w:pPr>
              <w:pStyle w:val="HTMLPreformatted"/>
              <w:rPr>
                <w:rFonts w:cs="Helvetica"/>
                <w:lang w:val="en-GB" w:eastAsia="en-GB"/>
              </w:rPr>
            </w:pPr>
            <w:r w:rsidRPr="00B61B52">
              <w:rPr>
                <w:rFonts w:cs="Helvetica"/>
                <w:lang w:val="en-GB" w:eastAsia="en-GB"/>
              </w:rPr>
              <w:t>&lt;SearchModification residues="C" massDelta="57.021465" fixedMod="true"&gt;</w:t>
            </w:r>
          </w:p>
          <w:p w14:paraId="6ABC323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UNIMOD:4" cvRef="UNIMOD" name="Carbamidomethyl"/&gt;</w:t>
            </w:r>
          </w:p>
          <w:p w14:paraId="50DED087" w14:textId="77777777" w:rsidR="00B64B28" w:rsidRPr="00B61B52" w:rsidRDefault="00B64B28" w:rsidP="00466496">
            <w:pPr>
              <w:pStyle w:val="HTMLPreformatted"/>
              <w:rPr>
                <w:rFonts w:cs="Helvetica"/>
                <w:lang w:val="en-GB" w:eastAsia="en-GB"/>
              </w:rPr>
            </w:pPr>
            <w:r w:rsidRPr="00B61B52">
              <w:rPr>
                <w:rFonts w:cs="Helvetica"/>
                <w:lang w:val="en-GB" w:eastAsia="en-GB"/>
              </w:rPr>
              <w:t>&lt;/SearchModification&gt;</w:t>
            </w:r>
          </w:p>
        </w:tc>
      </w:tr>
      <w:tr w:rsidR="00B64B28" w14:paraId="3BFB4526" w14:textId="77777777" w:rsidTr="00B64B28">
        <w:trPr>
          <w:tblCellSpacing w:w="15" w:type="dxa"/>
        </w:trPr>
        <w:tc>
          <w:tcPr>
            <w:tcW w:w="0" w:type="auto"/>
            <w:vAlign w:val="center"/>
            <w:hideMark/>
          </w:tcPr>
          <w:p w14:paraId="0E83DA14" w14:textId="77777777" w:rsidR="00B64B28" w:rsidRDefault="00B64B28" w:rsidP="00466496">
            <w:pPr>
              <w:rPr>
                <w:sz w:val="24"/>
              </w:rPr>
            </w:pPr>
            <w:r>
              <w:rPr>
                <w:b/>
                <w:bCs/>
              </w:rPr>
              <w:t>cvParam Mapping Rules:</w:t>
            </w:r>
          </w:p>
        </w:tc>
        <w:tc>
          <w:tcPr>
            <w:tcW w:w="0" w:type="auto"/>
            <w:vAlign w:val="center"/>
            <w:hideMark/>
          </w:tcPr>
          <w:p w14:paraId="7351E21E" w14:textId="77777777" w:rsidR="00E93B5A"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ModificationParams/SearchModifi</w:t>
            </w:r>
          </w:p>
          <w:p w14:paraId="275C8339" w14:textId="77777777" w:rsidR="00B64B28" w:rsidRPr="00B61B52" w:rsidRDefault="00B64B28" w:rsidP="00466496">
            <w:pPr>
              <w:pStyle w:val="HTMLPreformatted"/>
              <w:rPr>
                <w:rFonts w:cs="Helvetica"/>
                <w:lang w:val="en-GB" w:eastAsia="en-GB"/>
              </w:rPr>
            </w:pPr>
            <w:r w:rsidRPr="00B61B52">
              <w:rPr>
                <w:rFonts w:cs="Helvetica"/>
                <w:lang w:val="en-GB" w:eastAsia="en-GB"/>
              </w:rPr>
              <w:t>cation</w:t>
            </w:r>
          </w:p>
          <w:p w14:paraId="2322F1F5"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UNIMOD:0 (</w:t>
            </w:r>
            <w:r w:rsidRPr="00B61B52">
              <w:rPr>
                <w:rStyle w:val="popup"/>
                <w:rFonts w:cs="Helvetica"/>
                <w:lang w:val="en-GB" w:eastAsia="en-GB"/>
              </w:rPr>
              <w:t>UNIMOD root</w:t>
            </w:r>
            <w:r w:rsidRPr="00B61B52">
              <w:rPr>
                <w:rFonts w:cs="Helvetica"/>
                <w:lang w:val="en-GB" w:eastAsia="en-GB"/>
              </w:rPr>
              <w:t>) one or more times</w:t>
            </w:r>
          </w:p>
          <w:p w14:paraId="0EA90C17"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471 (</w:t>
            </w:r>
            <w:r w:rsidRPr="00B61B52">
              <w:rPr>
                <w:rStyle w:val="popup"/>
                <w:rFonts w:cs="Helvetica"/>
                <w:lang w:val="en-GB" w:eastAsia="en-GB"/>
              </w:rPr>
              <w:t>peptide modification details</w:t>
            </w:r>
            <w:r w:rsidRPr="00B61B52">
              <w:rPr>
                <w:rFonts w:cs="Helvetica"/>
                <w:lang w:val="en-GB" w:eastAsia="en-GB"/>
              </w:rPr>
              <w:t>) one or more times</w:t>
            </w:r>
          </w:p>
          <w:p w14:paraId="064177C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60 (</w:t>
            </w:r>
            <w:r w:rsidRPr="00B61B52">
              <w:rPr>
                <w:rStyle w:val="popup"/>
                <w:rFonts w:cs="Helvetica"/>
                <w:lang w:val="en-GB" w:eastAsia="en-GB"/>
              </w:rPr>
              <w:t>unknown modification</w:t>
            </w:r>
            <w:r w:rsidRPr="00B61B52">
              <w:rPr>
                <w:rFonts w:cs="Helvetica"/>
                <w:lang w:val="en-GB" w:eastAsia="en-GB"/>
              </w:rPr>
              <w:t xml:space="preserve">) </w:t>
            </w:r>
          </w:p>
          <w:p w14:paraId="189D6B6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24 (</w:t>
            </w:r>
            <w:r w:rsidRPr="00B61B52">
              <w:rPr>
                <w:rStyle w:val="popup"/>
                <w:rFonts w:cs="Helvetica"/>
                <w:lang w:val="en-GB" w:eastAsia="en-GB"/>
              </w:rPr>
              <w:t>fragment neutral loss</w:t>
            </w:r>
            <w:r w:rsidRPr="00B61B52">
              <w:rPr>
                <w:rFonts w:cs="Helvetica"/>
                <w:lang w:val="en-GB" w:eastAsia="en-GB"/>
              </w:rPr>
              <w:t xml:space="preserve">) </w:t>
            </w:r>
          </w:p>
          <w:p w14:paraId="6A2D50C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25 (</w:t>
            </w:r>
            <w:r w:rsidRPr="00B61B52">
              <w:rPr>
                <w:rStyle w:val="popup"/>
                <w:rFonts w:cs="Helvetica"/>
                <w:lang w:val="en-GB" w:eastAsia="en-GB"/>
              </w:rPr>
              <w:t>precursor neutral loss</w:t>
            </w:r>
            <w:r w:rsidRPr="00B61B52">
              <w:rPr>
                <w:rFonts w:cs="Helvetica"/>
                <w:lang w:val="en-GB" w:eastAsia="en-GB"/>
              </w:rPr>
              <w:t xml:space="preserve">) </w:t>
            </w:r>
          </w:p>
          <w:p w14:paraId="67803196"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OD:00000 (</w:t>
            </w:r>
            <w:r w:rsidRPr="00B61B52">
              <w:rPr>
                <w:rStyle w:val="popup"/>
                <w:rFonts w:cs="Helvetica"/>
                <w:lang w:val="en-GB" w:eastAsia="en-GB"/>
              </w:rPr>
              <w:t>protein modification</w:t>
            </w:r>
            <w:r w:rsidRPr="00B61B52">
              <w:rPr>
                <w:rFonts w:cs="Helvetica"/>
                <w:lang w:val="en-GB" w:eastAsia="en-GB"/>
              </w:rPr>
              <w:t>) one or more times</w:t>
            </w:r>
          </w:p>
        </w:tc>
      </w:tr>
      <w:tr w:rsidR="00B64B28" w14:paraId="5035DA79" w14:textId="77777777" w:rsidTr="00B64B28">
        <w:trPr>
          <w:tblCellSpacing w:w="15" w:type="dxa"/>
        </w:trPr>
        <w:tc>
          <w:tcPr>
            <w:tcW w:w="0" w:type="auto"/>
            <w:vAlign w:val="center"/>
            <w:hideMark/>
          </w:tcPr>
          <w:p w14:paraId="31988DBC" w14:textId="77777777" w:rsidR="00B64B28" w:rsidRDefault="00B64B28" w:rsidP="00466496">
            <w:pPr>
              <w:rPr>
                <w:sz w:val="24"/>
              </w:rPr>
            </w:pPr>
            <w:r>
              <w:rPr>
                <w:b/>
                <w:bCs/>
              </w:rPr>
              <w:t>Example cvParams:</w:t>
            </w:r>
          </w:p>
        </w:tc>
        <w:tc>
          <w:tcPr>
            <w:tcW w:w="0" w:type="auto"/>
            <w:vAlign w:val="center"/>
            <w:hideMark/>
          </w:tcPr>
          <w:p w14:paraId="44823159"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UNIMOD:4" name="Carbamidomethyl" cvRef="UNIMOD"/&gt;</w:t>
            </w:r>
          </w:p>
          <w:p w14:paraId="51AC0B2F"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UNIMOD:35" name="Oxidation" cvRef="UNIMOD"/&gt;</w:t>
            </w:r>
          </w:p>
        </w:tc>
      </w:tr>
    </w:tbl>
    <w:p w14:paraId="3D0B29FA" w14:textId="77777777" w:rsidR="00B64B28" w:rsidRDefault="00B64B28" w:rsidP="00466496"/>
    <w:p w14:paraId="70562360" w14:textId="77777777" w:rsidR="00B64B28" w:rsidRDefault="00B64B28" w:rsidP="00466496">
      <w:pPr>
        <w:pStyle w:val="Heading2"/>
      </w:pPr>
      <w:bookmarkStart w:id="204" w:name="_Toc453235404"/>
      <w:r>
        <w:t>Element &lt;</w:t>
      </w:r>
      <w:bookmarkStart w:id="205" w:name="SearchType"/>
      <w:r>
        <w:t>SearchType</w:t>
      </w:r>
      <w:bookmarkEnd w:id="205"/>
      <w:r>
        <w:t>&gt;</w:t>
      </w:r>
      <w:bookmarkEnd w:id="20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29"/>
        <w:gridCol w:w="8133"/>
      </w:tblGrid>
      <w:tr w:rsidR="00B64B28" w14:paraId="635C9E2A" w14:textId="77777777" w:rsidTr="00B64B28">
        <w:trPr>
          <w:tblCellSpacing w:w="15" w:type="dxa"/>
        </w:trPr>
        <w:tc>
          <w:tcPr>
            <w:tcW w:w="0" w:type="auto"/>
            <w:vAlign w:val="center"/>
            <w:hideMark/>
          </w:tcPr>
          <w:p w14:paraId="3398059F" w14:textId="77777777" w:rsidR="00B64B28" w:rsidRDefault="00B64B28" w:rsidP="00466496">
            <w:pPr>
              <w:rPr>
                <w:sz w:val="24"/>
              </w:rPr>
            </w:pPr>
            <w:r>
              <w:rPr>
                <w:b/>
                <w:bCs/>
              </w:rPr>
              <w:t>Definition:</w:t>
            </w:r>
          </w:p>
        </w:tc>
        <w:tc>
          <w:tcPr>
            <w:tcW w:w="0" w:type="auto"/>
            <w:vAlign w:val="center"/>
            <w:hideMark/>
          </w:tcPr>
          <w:p w14:paraId="6A1C8664" w14:textId="77777777" w:rsidR="00B64B28" w:rsidRDefault="00B64B28" w:rsidP="00466496">
            <w:pPr>
              <w:rPr>
                <w:sz w:val="24"/>
              </w:rPr>
            </w:pPr>
            <w:r>
              <w:t xml:space="preserve">The type of search performed e.g. PMF, Tag searches, MS-MS </w:t>
            </w:r>
          </w:p>
        </w:tc>
      </w:tr>
      <w:tr w:rsidR="00B64B28" w14:paraId="7A1F1ECC" w14:textId="77777777" w:rsidTr="00B64B28">
        <w:trPr>
          <w:tblCellSpacing w:w="15" w:type="dxa"/>
        </w:trPr>
        <w:tc>
          <w:tcPr>
            <w:tcW w:w="0" w:type="auto"/>
            <w:vAlign w:val="center"/>
            <w:hideMark/>
          </w:tcPr>
          <w:p w14:paraId="732CAA6A" w14:textId="77777777" w:rsidR="00B64B28" w:rsidRDefault="00B64B28" w:rsidP="00466496">
            <w:pPr>
              <w:rPr>
                <w:sz w:val="24"/>
              </w:rPr>
            </w:pPr>
            <w:r>
              <w:rPr>
                <w:b/>
                <w:bCs/>
              </w:rPr>
              <w:t>Type:</w:t>
            </w:r>
          </w:p>
        </w:tc>
        <w:tc>
          <w:tcPr>
            <w:tcW w:w="0" w:type="auto"/>
            <w:vAlign w:val="center"/>
            <w:hideMark/>
          </w:tcPr>
          <w:p w14:paraId="139299B3" w14:textId="77777777" w:rsidR="00B64B28" w:rsidRDefault="00B64B28" w:rsidP="00466496">
            <w:pPr>
              <w:rPr>
                <w:sz w:val="24"/>
              </w:rPr>
            </w:pPr>
            <w:r>
              <w:t xml:space="preserve">ParamType </w:t>
            </w:r>
          </w:p>
        </w:tc>
      </w:tr>
      <w:tr w:rsidR="00B64B28" w14:paraId="4EBC15C8" w14:textId="77777777" w:rsidTr="00B64B28">
        <w:trPr>
          <w:tblCellSpacing w:w="15" w:type="dxa"/>
        </w:trPr>
        <w:tc>
          <w:tcPr>
            <w:tcW w:w="0" w:type="auto"/>
            <w:vAlign w:val="center"/>
            <w:hideMark/>
          </w:tcPr>
          <w:p w14:paraId="16ED6FD9" w14:textId="77777777" w:rsidR="00B64B28" w:rsidRDefault="00B64B28" w:rsidP="00466496">
            <w:pPr>
              <w:rPr>
                <w:sz w:val="24"/>
              </w:rPr>
            </w:pPr>
            <w:r>
              <w:rPr>
                <w:b/>
                <w:bCs/>
              </w:rPr>
              <w:t>Attributes:</w:t>
            </w:r>
          </w:p>
        </w:tc>
        <w:tc>
          <w:tcPr>
            <w:tcW w:w="0" w:type="auto"/>
            <w:vAlign w:val="center"/>
            <w:hideMark/>
          </w:tcPr>
          <w:p w14:paraId="2DE89580" w14:textId="77777777" w:rsidR="00B64B28" w:rsidRDefault="00B64B28" w:rsidP="00466496">
            <w:pPr>
              <w:rPr>
                <w:sz w:val="24"/>
              </w:rPr>
            </w:pPr>
            <w:r>
              <w:t>none</w:t>
            </w:r>
          </w:p>
        </w:tc>
      </w:tr>
      <w:tr w:rsidR="00B64B28" w14:paraId="1F0C74F1" w14:textId="77777777" w:rsidTr="00B64B28">
        <w:trPr>
          <w:tblCellSpacing w:w="15" w:type="dxa"/>
        </w:trPr>
        <w:tc>
          <w:tcPr>
            <w:tcW w:w="0" w:type="auto"/>
            <w:vAlign w:val="center"/>
            <w:hideMark/>
          </w:tcPr>
          <w:p w14:paraId="209C820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65"/>
              <w:gridCol w:w="1135"/>
              <w:gridCol w:w="1180"/>
              <w:gridCol w:w="4062"/>
            </w:tblGrid>
            <w:tr w:rsidR="00B64B28" w14:paraId="0FD4D96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3547B8"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A0D3D61"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8F87C6B"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FC9E7F7" w14:textId="77777777" w:rsidR="00B64B28" w:rsidRDefault="00B64B28" w:rsidP="00466496">
                  <w:pPr>
                    <w:jc w:val="center"/>
                    <w:rPr>
                      <w:b/>
                      <w:bCs/>
                      <w:sz w:val="24"/>
                    </w:rPr>
                  </w:pPr>
                  <w:r>
                    <w:rPr>
                      <w:b/>
                      <w:bCs/>
                    </w:rPr>
                    <w:t>Definition</w:t>
                  </w:r>
                </w:p>
              </w:tc>
            </w:tr>
            <w:tr w:rsidR="00B64B28" w14:paraId="2C4E7E0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A61D9C" w14:textId="77777777" w:rsidR="00B64B28" w:rsidRDefault="004E159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6CAE2E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06FB43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861D5AA" w14:textId="77777777" w:rsidR="00B64B28" w:rsidRDefault="00B64B28" w:rsidP="00466496">
                  <w:pPr>
                    <w:rPr>
                      <w:sz w:val="24"/>
                    </w:rPr>
                  </w:pPr>
                  <w:r>
                    <w:t>A single entry from an ontology or a controlled vocabulary.</w:t>
                  </w:r>
                </w:p>
              </w:tc>
            </w:tr>
            <w:tr w:rsidR="00B64B28" w14:paraId="65093E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A468167" w14:textId="77777777" w:rsidR="00B64B28" w:rsidRDefault="004E159A"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DDF2D9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5E536F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57AD9FA" w14:textId="77777777" w:rsidR="00B64B28" w:rsidRDefault="00B64B28" w:rsidP="00466496">
                  <w:pPr>
                    <w:rPr>
                      <w:sz w:val="24"/>
                    </w:rPr>
                  </w:pPr>
                  <w:r>
                    <w:t>A single user-defined parameter.</w:t>
                  </w:r>
                </w:p>
              </w:tc>
            </w:tr>
          </w:tbl>
          <w:p w14:paraId="2EB98ABE" w14:textId="77777777" w:rsidR="00B64B28" w:rsidRDefault="00B64B28" w:rsidP="00466496">
            <w:pPr>
              <w:rPr>
                <w:sz w:val="24"/>
              </w:rPr>
            </w:pPr>
          </w:p>
        </w:tc>
      </w:tr>
      <w:tr w:rsidR="00B64B28" w14:paraId="1552B483" w14:textId="77777777" w:rsidTr="00B64B28">
        <w:trPr>
          <w:tblCellSpacing w:w="15" w:type="dxa"/>
        </w:trPr>
        <w:tc>
          <w:tcPr>
            <w:tcW w:w="0" w:type="auto"/>
            <w:vAlign w:val="center"/>
            <w:hideMark/>
          </w:tcPr>
          <w:p w14:paraId="3BEEF3D4" w14:textId="77777777" w:rsidR="00B64B28" w:rsidRDefault="00B64B28" w:rsidP="00466496">
            <w:pPr>
              <w:rPr>
                <w:sz w:val="24"/>
              </w:rPr>
            </w:pPr>
            <w:r>
              <w:rPr>
                <w:b/>
                <w:bCs/>
              </w:rPr>
              <w:t>Example Context:</w:t>
            </w:r>
          </w:p>
        </w:tc>
        <w:tc>
          <w:tcPr>
            <w:tcW w:w="0" w:type="auto"/>
            <w:vAlign w:val="center"/>
            <w:hideMark/>
          </w:tcPr>
          <w:p w14:paraId="590CE148" w14:textId="77777777" w:rsidR="00B64B28" w:rsidRPr="00B61B52" w:rsidRDefault="00B64B28" w:rsidP="00466496">
            <w:pPr>
              <w:pStyle w:val="HTMLPreformatted"/>
              <w:rPr>
                <w:rFonts w:cs="Helvetica"/>
                <w:lang w:val="en-GB" w:eastAsia="en-GB"/>
              </w:rPr>
            </w:pPr>
            <w:r w:rsidRPr="00B61B52">
              <w:rPr>
                <w:rFonts w:cs="Helvetica"/>
                <w:lang w:val="en-GB" w:eastAsia="en-GB"/>
              </w:rPr>
              <w:t>&lt;SearchType&gt;</w:t>
            </w:r>
          </w:p>
          <w:p w14:paraId="5E2B7C1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83" name="ms-ms search" cvRef="PSI-MS" value=""/&gt;</w:t>
            </w:r>
          </w:p>
          <w:p w14:paraId="4545797E" w14:textId="77777777" w:rsidR="00B64B28" w:rsidRPr="00B61B52" w:rsidRDefault="00B64B28" w:rsidP="00466496">
            <w:pPr>
              <w:pStyle w:val="HTMLPreformatted"/>
              <w:rPr>
                <w:rFonts w:cs="Helvetica"/>
                <w:lang w:val="en-GB" w:eastAsia="en-GB"/>
              </w:rPr>
            </w:pPr>
            <w:r w:rsidRPr="00B61B52">
              <w:rPr>
                <w:rFonts w:cs="Helvetica"/>
                <w:lang w:val="en-GB" w:eastAsia="en-GB"/>
              </w:rPr>
              <w:t>&lt;/SearchType&gt;</w:t>
            </w:r>
          </w:p>
        </w:tc>
      </w:tr>
      <w:tr w:rsidR="00B64B28" w14:paraId="76D7B9EF" w14:textId="77777777" w:rsidTr="00B64B28">
        <w:trPr>
          <w:tblCellSpacing w:w="15" w:type="dxa"/>
        </w:trPr>
        <w:tc>
          <w:tcPr>
            <w:tcW w:w="0" w:type="auto"/>
            <w:vAlign w:val="center"/>
            <w:hideMark/>
          </w:tcPr>
          <w:p w14:paraId="20E3C1FC" w14:textId="77777777" w:rsidR="00B64B28" w:rsidRDefault="00B64B28" w:rsidP="00466496">
            <w:pPr>
              <w:rPr>
                <w:sz w:val="24"/>
              </w:rPr>
            </w:pPr>
            <w:r>
              <w:rPr>
                <w:b/>
                <w:bCs/>
              </w:rPr>
              <w:t>cvParam Mapping Rules:</w:t>
            </w:r>
          </w:p>
        </w:tc>
        <w:tc>
          <w:tcPr>
            <w:tcW w:w="0" w:type="auto"/>
            <w:vAlign w:val="center"/>
            <w:hideMark/>
          </w:tcPr>
          <w:p w14:paraId="5C95A375"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SearchType</w:t>
            </w:r>
          </w:p>
          <w:p w14:paraId="73ACA135"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080 (</w:t>
            </w:r>
            <w:r w:rsidRPr="00B61B52">
              <w:rPr>
                <w:rStyle w:val="popup"/>
                <w:rFonts w:cs="Helvetica"/>
                <w:lang w:val="en-GB" w:eastAsia="en-GB"/>
              </w:rPr>
              <w:t>search type</w:t>
            </w:r>
            <w:r w:rsidRPr="00B61B52">
              <w:rPr>
                <w:rFonts w:cs="Helvetica"/>
                <w:lang w:val="en-GB" w:eastAsia="en-GB"/>
              </w:rPr>
              <w:t>) one or more times</w:t>
            </w:r>
          </w:p>
          <w:p w14:paraId="40B1691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10 (</w:t>
            </w:r>
            <w:r w:rsidRPr="00B61B52">
              <w:rPr>
                <w:rStyle w:val="popup"/>
                <w:rFonts w:cs="Helvetica"/>
                <w:lang w:val="en-GB" w:eastAsia="en-GB"/>
              </w:rPr>
              <w:t>de novo search</w:t>
            </w:r>
            <w:r w:rsidRPr="00B61B52">
              <w:rPr>
                <w:rFonts w:cs="Helvetica"/>
                <w:lang w:val="en-GB" w:eastAsia="en-GB"/>
              </w:rPr>
              <w:t xml:space="preserve">) </w:t>
            </w:r>
          </w:p>
          <w:p w14:paraId="7118598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1 (</w:t>
            </w:r>
            <w:r w:rsidRPr="00B61B52">
              <w:rPr>
                <w:rStyle w:val="popup"/>
                <w:rFonts w:cs="Helvetica"/>
                <w:lang w:val="en-GB" w:eastAsia="en-GB"/>
              </w:rPr>
              <w:t>spectral library search</w:t>
            </w:r>
            <w:r w:rsidRPr="00B61B52">
              <w:rPr>
                <w:rFonts w:cs="Helvetica"/>
                <w:lang w:val="en-GB" w:eastAsia="en-GB"/>
              </w:rPr>
              <w:t xml:space="preserve">) </w:t>
            </w:r>
          </w:p>
          <w:p w14:paraId="4E30BF7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81 (</w:t>
            </w:r>
            <w:r w:rsidRPr="00B61B52">
              <w:rPr>
                <w:rStyle w:val="popup"/>
                <w:rFonts w:cs="Helvetica"/>
                <w:lang w:val="en-GB" w:eastAsia="en-GB"/>
              </w:rPr>
              <w:t>pmf search</w:t>
            </w:r>
            <w:r w:rsidRPr="00B61B52">
              <w:rPr>
                <w:rFonts w:cs="Helvetica"/>
                <w:lang w:val="en-GB" w:eastAsia="en-GB"/>
              </w:rPr>
              <w:t xml:space="preserve">) </w:t>
            </w:r>
          </w:p>
          <w:p w14:paraId="3F2EA75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82 (</w:t>
            </w:r>
            <w:r w:rsidRPr="00B61B52">
              <w:rPr>
                <w:rStyle w:val="popup"/>
                <w:rFonts w:cs="Helvetica"/>
                <w:lang w:val="en-GB" w:eastAsia="en-GB"/>
              </w:rPr>
              <w:t>tag search</w:t>
            </w:r>
            <w:r w:rsidRPr="00B61B52">
              <w:rPr>
                <w:rFonts w:cs="Helvetica"/>
                <w:lang w:val="en-GB" w:eastAsia="en-GB"/>
              </w:rPr>
              <w:t xml:space="preserve">) </w:t>
            </w:r>
          </w:p>
          <w:p w14:paraId="7BD60C9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83 (</w:t>
            </w:r>
            <w:r w:rsidRPr="00B61B52">
              <w:rPr>
                <w:rStyle w:val="popup"/>
                <w:rFonts w:cs="Helvetica"/>
                <w:lang w:val="en-GB" w:eastAsia="en-GB"/>
              </w:rPr>
              <w:t>ms-ms search</w:t>
            </w:r>
            <w:r w:rsidRPr="00B61B52">
              <w:rPr>
                <w:rFonts w:cs="Helvetica"/>
                <w:lang w:val="en-GB" w:eastAsia="en-GB"/>
              </w:rPr>
              <w:t xml:space="preserve">) </w:t>
            </w:r>
          </w:p>
          <w:p w14:paraId="5DADFD3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84 (</w:t>
            </w:r>
            <w:r w:rsidRPr="00B61B52">
              <w:rPr>
                <w:rStyle w:val="popup"/>
                <w:rFonts w:cs="Helvetica"/>
                <w:lang w:val="en-GB" w:eastAsia="en-GB"/>
              </w:rPr>
              <w:t>combined pmf + ms-ms search</w:t>
            </w:r>
            <w:r w:rsidRPr="00B61B52">
              <w:rPr>
                <w:rFonts w:cs="Helvetica"/>
                <w:lang w:val="en-GB" w:eastAsia="en-GB"/>
              </w:rPr>
              <w:t xml:space="preserve">) </w:t>
            </w:r>
          </w:p>
        </w:tc>
      </w:tr>
      <w:tr w:rsidR="00B64B28" w14:paraId="3E1EEFE3" w14:textId="77777777" w:rsidTr="00B64B28">
        <w:trPr>
          <w:tblCellSpacing w:w="15" w:type="dxa"/>
        </w:trPr>
        <w:tc>
          <w:tcPr>
            <w:tcW w:w="0" w:type="auto"/>
            <w:vAlign w:val="center"/>
            <w:hideMark/>
          </w:tcPr>
          <w:p w14:paraId="4D05044D" w14:textId="77777777" w:rsidR="00B64B28" w:rsidRDefault="00B64B28" w:rsidP="00466496">
            <w:pPr>
              <w:rPr>
                <w:sz w:val="24"/>
              </w:rPr>
            </w:pPr>
            <w:r>
              <w:rPr>
                <w:b/>
                <w:bCs/>
              </w:rPr>
              <w:t>Example cvParams:</w:t>
            </w:r>
          </w:p>
        </w:tc>
        <w:tc>
          <w:tcPr>
            <w:tcW w:w="0" w:type="auto"/>
            <w:vAlign w:val="center"/>
            <w:hideMark/>
          </w:tcPr>
          <w:p w14:paraId="5482EF30"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83" name="ms-ms search" cvRef="PSI-MS" value=""/&gt;</w:t>
            </w:r>
          </w:p>
        </w:tc>
      </w:tr>
    </w:tbl>
    <w:p w14:paraId="43E59D13" w14:textId="77777777" w:rsidR="00B64B28" w:rsidRDefault="00B64B28" w:rsidP="00466496"/>
    <w:p w14:paraId="5AC7B1ED" w14:textId="77777777" w:rsidR="00B64B28" w:rsidRDefault="00B64B28" w:rsidP="00466496">
      <w:pPr>
        <w:pStyle w:val="Heading2"/>
      </w:pPr>
      <w:bookmarkStart w:id="206" w:name="_Toc453235405"/>
      <w:r>
        <w:t>Element &lt;</w:t>
      </w:r>
      <w:bookmarkStart w:id="207" w:name="Seq"/>
      <w:r>
        <w:t>Seq</w:t>
      </w:r>
      <w:bookmarkEnd w:id="207"/>
      <w:r>
        <w:t>&gt;</w:t>
      </w:r>
      <w:bookmarkEnd w:id="20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B64B28" w14:paraId="1C4D4BC0" w14:textId="77777777" w:rsidTr="00B64B28">
        <w:trPr>
          <w:tblCellSpacing w:w="15" w:type="dxa"/>
        </w:trPr>
        <w:tc>
          <w:tcPr>
            <w:tcW w:w="0" w:type="auto"/>
            <w:vAlign w:val="center"/>
            <w:hideMark/>
          </w:tcPr>
          <w:p w14:paraId="3A01AAA3" w14:textId="77777777" w:rsidR="00B64B28" w:rsidRDefault="00B64B28" w:rsidP="00466496">
            <w:pPr>
              <w:rPr>
                <w:sz w:val="24"/>
              </w:rPr>
            </w:pPr>
            <w:r>
              <w:rPr>
                <w:b/>
                <w:bCs/>
              </w:rPr>
              <w:t>Definition:</w:t>
            </w:r>
          </w:p>
        </w:tc>
        <w:tc>
          <w:tcPr>
            <w:tcW w:w="0" w:type="auto"/>
            <w:vAlign w:val="center"/>
            <w:hideMark/>
          </w:tcPr>
          <w:p w14:paraId="6CFC0B60" w14:textId="77777777" w:rsidR="00B64B28" w:rsidRDefault="00B64B28" w:rsidP="00466496">
            <w:pPr>
              <w:rPr>
                <w:sz w:val="24"/>
              </w:rPr>
            </w:pPr>
            <w:r>
              <w:t xml:space="preserve">The actual sequence of amino acids or nucleic acid. </w:t>
            </w:r>
          </w:p>
        </w:tc>
      </w:tr>
      <w:tr w:rsidR="00B64B28" w14:paraId="363CD375" w14:textId="77777777" w:rsidTr="00B64B28">
        <w:trPr>
          <w:tblCellSpacing w:w="15" w:type="dxa"/>
        </w:trPr>
        <w:tc>
          <w:tcPr>
            <w:tcW w:w="0" w:type="auto"/>
            <w:vAlign w:val="center"/>
            <w:hideMark/>
          </w:tcPr>
          <w:p w14:paraId="5C5FD18D" w14:textId="77777777" w:rsidR="00B64B28" w:rsidRDefault="00B64B28" w:rsidP="00466496">
            <w:pPr>
              <w:rPr>
                <w:sz w:val="24"/>
              </w:rPr>
            </w:pPr>
            <w:r>
              <w:rPr>
                <w:b/>
                <w:bCs/>
              </w:rPr>
              <w:t>Type:</w:t>
            </w:r>
          </w:p>
        </w:tc>
        <w:tc>
          <w:tcPr>
            <w:tcW w:w="0" w:type="auto"/>
            <w:vAlign w:val="center"/>
            <w:hideMark/>
          </w:tcPr>
          <w:p w14:paraId="62F6EF07" w14:textId="77777777" w:rsidR="00B64B28" w:rsidRDefault="00B64B28" w:rsidP="00466496">
            <w:pPr>
              <w:rPr>
                <w:sz w:val="24"/>
              </w:rPr>
            </w:pPr>
            <w:r>
              <w:t xml:space="preserve">sequence </w:t>
            </w:r>
          </w:p>
        </w:tc>
      </w:tr>
      <w:tr w:rsidR="00B64B28" w14:paraId="35B47114" w14:textId="77777777" w:rsidTr="00B64B28">
        <w:trPr>
          <w:tblCellSpacing w:w="15" w:type="dxa"/>
        </w:trPr>
        <w:tc>
          <w:tcPr>
            <w:tcW w:w="0" w:type="auto"/>
            <w:vAlign w:val="center"/>
            <w:hideMark/>
          </w:tcPr>
          <w:p w14:paraId="56890944" w14:textId="77777777" w:rsidR="00B64B28" w:rsidRDefault="00B64B28" w:rsidP="00466496">
            <w:pPr>
              <w:rPr>
                <w:sz w:val="24"/>
              </w:rPr>
            </w:pPr>
            <w:r>
              <w:rPr>
                <w:b/>
                <w:bCs/>
              </w:rPr>
              <w:t>Attributes:</w:t>
            </w:r>
          </w:p>
        </w:tc>
        <w:tc>
          <w:tcPr>
            <w:tcW w:w="0" w:type="auto"/>
            <w:vAlign w:val="center"/>
            <w:hideMark/>
          </w:tcPr>
          <w:p w14:paraId="623566C5" w14:textId="77777777" w:rsidR="00B64B28" w:rsidRDefault="00B64B28" w:rsidP="00466496">
            <w:pPr>
              <w:rPr>
                <w:sz w:val="24"/>
              </w:rPr>
            </w:pPr>
            <w:r>
              <w:t>none</w:t>
            </w:r>
          </w:p>
        </w:tc>
      </w:tr>
      <w:tr w:rsidR="00B64B28" w14:paraId="067FF892" w14:textId="77777777" w:rsidTr="00B64B28">
        <w:trPr>
          <w:tblCellSpacing w:w="15" w:type="dxa"/>
        </w:trPr>
        <w:tc>
          <w:tcPr>
            <w:tcW w:w="0" w:type="auto"/>
            <w:vAlign w:val="center"/>
            <w:hideMark/>
          </w:tcPr>
          <w:p w14:paraId="6662DA1D" w14:textId="77777777" w:rsidR="00B64B28" w:rsidRDefault="00B64B28" w:rsidP="00466496">
            <w:pPr>
              <w:rPr>
                <w:sz w:val="24"/>
              </w:rPr>
            </w:pPr>
            <w:r>
              <w:rPr>
                <w:b/>
                <w:bCs/>
              </w:rPr>
              <w:t>Subelements:</w:t>
            </w:r>
          </w:p>
        </w:tc>
        <w:tc>
          <w:tcPr>
            <w:tcW w:w="0" w:type="auto"/>
            <w:vAlign w:val="center"/>
            <w:hideMark/>
          </w:tcPr>
          <w:p w14:paraId="7956802B" w14:textId="77777777" w:rsidR="00B64B28" w:rsidRDefault="00B64B28" w:rsidP="00466496">
            <w:pPr>
              <w:rPr>
                <w:sz w:val="24"/>
              </w:rPr>
            </w:pPr>
            <w:r>
              <w:t>none</w:t>
            </w:r>
          </w:p>
        </w:tc>
      </w:tr>
      <w:tr w:rsidR="00B64B28" w14:paraId="739F58D9" w14:textId="77777777" w:rsidTr="00B64B28">
        <w:trPr>
          <w:tblCellSpacing w:w="15" w:type="dxa"/>
        </w:trPr>
        <w:tc>
          <w:tcPr>
            <w:tcW w:w="0" w:type="auto"/>
            <w:vAlign w:val="center"/>
            <w:hideMark/>
          </w:tcPr>
          <w:p w14:paraId="766FB1C2" w14:textId="77777777" w:rsidR="00B64B28" w:rsidRDefault="00B64B28" w:rsidP="00466496">
            <w:pPr>
              <w:rPr>
                <w:sz w:val="24"/>
              </w:rPr>
            </w:pPr>
            <w:r>
              <w:rPr>
                <w:b/>
                <w:bCs/>
              </w:rPr>
              <w:t>Example Context:</w:t>
            </w:r>
          </w:p>
        </w:tc>
        <w:tc>
          <w:tcPr>
            <w:tcW w:w="0" w:type="auto"/>
            <w:vAlign w:val="center"/>
            <w:hideMark/>
          </w:tcPr>
          <w:p w14:paraId="36034C93" w14:textId="77777777" w:rsidR="00E93B5A" w:rsidRPr="00B61B52" w:rsidRDefault="00B64B28" w:rsidP="00466496">
            <w:pPr>
              <w:pStyle w:val="HTMLPreformatted"/>
              <w:rPr>
                <w:rFonts w:cs="Helvetica"/>
                <w:lang w:val="en-GB" w:eastAsia="en-GB"/>
              </w:rPr>
            </w:pPr>
            <w:r w:rsidRPr="00B61B52">
              <w:rPr>
                <w:rFonts w:cs="Helvetica"/>
                <w:lang w:val="en-GB" w:eastAsia="en-GB"/>
              </w:rPr>
              <w:t>&lt;Seq&gt;MPSRSNSRGASADPASDALSDADAASSAVPGSASERSFPFVHPSRDQLTADKPAKRDADQEAFAMTEDTLPPVPPAPPPGEEGVPSSRFTSSEAFH</w:t>
            </w:r>
          </w:p>
          <w:p w14:paraId="379D68DD" w14:textId="77777777" w:rsidR="00E93B5A" w:rsidRPr="00B61B52" w:rsidRDefault="00B64B28" w:rsidP="00466496">
            <w:pPr>
              <w:pStyle w:val="HTMLPreformatted"/>
              <w:rPr>
                <w:rFonts w:cs="Helvetica"/>
                <w:lang w:val="en-GB" w:eastAsia="en-GB"/>
              </w:rPr>
            </w:pPr>
            <w:r w:rsidRPr="00B61B52">
              <w:rPr>
                <w:rFonts w:cs="Helvetica"/>
                <w:lang w:val="en-GB" w:eastAsia="en-GB"/>
              </w:rPr>
              <w:t>DPPASPACASPPRRRCAAASPELEALGAFFARYACCLERVAVVDGAAECPGSLFGCALLPHVEASPAFAVSPAAWTSRWEADPFAWSGQGETRHGGALASR</w:t>
            </w:r>
          </w:p>
          <w:p w14:paraId="2CCCA860" w14:textId="77777777" w:rsidR="00E93B5A" w:rsidRPr="00B61B52" w:rsidRDefault="000A655D" w:rsidP="00466496">
            <w:pPr>
              <w:pStyle w:val="HTMLPreformatted"/>
              <w:rPr>
                <w:rFonts w:cs="Helvetica"/>
                <w:lang w:val="en-GB" w:eastAsia="en-GB"/>
              </w:rPr>
            </w:pPr>
            <w:r w:rsidRPr="00B61B52">
              <w:rPr>
                <w:rFonts w:cs="Helvetica"/>
                <w:lang w:val="en-GB" w:eastAsia="en-GB"/>
              </w:rPr>
              <w:t>...</w:t>
            </w:r>
          </w:p>
          <w:p w14:paraId="4264264B" w14:textId="77777777" w:rsidR="00E93B5A" w:rsidRPr="00B61B52" w:rsidRDefault="00B64B28" w:rsidP="00466496">
            <w:pPr>
              <w:pStyle w:val="HTMLPreformatted"/>
              <w:rPr>
                <w:rFonts w:cs="Helvetica"/>
                <w:lang w:val="en-GB" w:eastAsia="en-GB"/>
              </w:rPr>
            </w:pPr>
            <w:r w:rsidRPr="00B61B52">
              <w:rPr>
                <w:rFonts w:cs="Helvetica"/>
                <w:lang w:val="en-GB" w:eastAsia="en-GB"/>
              </w:rPr>
              <w:t>RVERRRPDHRRRAGDCGEKGPKRGARRGRKHGGARAPSRAGPETEPAAASPAASARQRLVQAMALPACAFLDLQAQQPSSFSVSPDGTPDPVYPQDLVSLD</w:t>
            </w:r>
          </w:p>
          <w:p w14:paraId="171DE6A9" w14:textId="77777777" w:rsidR="00E93B5A" w:rsidRPr="00B61B52" w:rsidRDefault="00B64B28" w:rsidP="00466496">
            <w:pPr>
              <w:pStyle w:val="HTMLPreformatted"/>
              <w:rPr>
                <w:rFonts w:cs="Helvetica"/>
                <w:lang w:val="en-GB" w:eastAsia="en-GB"/>
              </w:rPr>
            </w:pPr>
            <w:r w:rsidRPr="00B61B52">
              <w:rPr>
                <w:rFonts w:cs="Helvetica"/>
                <w:lang w:val="en-GB" w:eastAsia="en-GB"/>
              </w:rPr>
              <w:t>ALRQGFPCGAPTGKSLGRIQDWSSTGATFWSRRVRAALDAFVLLPSWYGGIENRLLLEEAAVLLANTATCALLEAYAVHCLKRQAAAPIPRMYAAGHAAVS</w:t>
            </w:r>
          </w:p>
          <w:p w14:paraId="7126ABF2" w14:textId="77777777" w:rsidR="00B64B28" w:rsidRPr="00B61B52" w:rsidRDefault="00B64B28" w:rsidP="00466496">
            <w:pPr>
              <w:pStyle w:val="HTMLPreformatted"/>
              <w:rPr>
                <w:rFonts w:cs="Helvetica"/>
                <w:lang w:val="en-GB" w:eastAsia="en-GB"/>
              </w:rPr>
            </w:pPr>
            <w:r w:rsidRPr="00B61B52">
              <w:rPr>
                <w:rFonts w:cs="Helvetica"/>
                <w:lang w:val="en-GB" w:eastAsia="en-GB"/>
              </w:rPr>
              <w:t>DASLRSVQIAENQTVDDRLPTASTCFFMIKLPKYSSKEVLRKKLKLAIMSCVDIDLDALHHDLDFAQFE&lt;/Seq&gt;</w:t>
            </w:r>
          </w:p>
        </w:tc>
      </w:tr>
      <w:tr w:rsidR="00B64B28" w14:paraId="502C630F" w14:textId="77777777" w:rsidTr="00B64B28">
        <w:trPr>
          <w:tblCellSpacing w:w="15" w:type="dxa"/>
        </w:trPr>
        <w:tc>
          <w:tcPr>
            <w:tcW w:w="0" w:type="auto"/>
            <w:vAlign w:val="center"/>
            <w:hideMark/>
          </w:tcPr>
          <w:p w14:paraId="43207970" w14:textId="77777777" w:rsidR="00B64B28" w:rsidRDefault="00B64B28" w:rsidP="00466496">
            <w:pPr>
              <w:rPr>
                <w:sz w:val="24"/>
              </w:rPr>
            </w:pPr>
            <w:r>
              <w:rPr>
                <w:b/>
                <w:bCs/>
              </w:rPr>
              <w:t>Example cvParams:</w:t>
            </w:r>
          </w:p>
        </w:tc>
        <w:tc>
          <w:tcPr>
            <w:tcW w:w="0" w:type="auto"/>
            <w:vAlign w:val="center"/>
            <w:hideMark/>
          </w:tcPr>
          <w:p w14:paraId="4FDF9A39"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88" name="protein description" cvRef="PSI-MS"</w:t>
            </w:r>
          </w:p>
        </w:tc>
      </w:tr>
    </w:tbl>
    <w:p w14:paraId="51E114EF" w14:textId="77777777" w:rsidR="00B64B28" w:rsidRDefault="00B64B28" w:rsidP="00466496"/>
    <w:p w14:paraId="42ECF089" w14:textId="77777777" w:rsidR="00B64B28" w:rsidRDefault="00B64B28" w:rsidP="00466496">
      <w:pPr>
        <w:pStyle w:val="Heading2"/>
      </w:pPr>
      <w:bookmarkStart w:id="208" w:name="_Toc453235406"/>
      <w:r>
        <w:lastRenderedPageBreak/>
        <w:t>Element &lt;</w:t>
      </w:r>
      <w:bookmarkStart w:id="209" w:name="SequenceCollection"/>
      <w:r>
        <w:t>SequenceCollection</w:t>
      </w:r>
      <w:bookmarkEnd w:id="209"/>
      <w:r>
        <w:t>&gt;</w:t>
      </w:r>
      <w:bookmarkEnd w:id="20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18"/>
      </w:tblGrid>
      <w:tr w:rsidR="00B64B28" w14:paraId="3FD489FD" w14:textId="77777777" w:rsidTr="00B64B28">
        <w:trPr>
          <w:tblCellSpacing w:w="15" w:type="dxa"/>
        </w:trPr>
        <w:tc>
          <w:tcPr>
            <w:tcW w:w="0" w:type="auto"/>
            <w:vAlign w:val="center"/>
            <w:hideMark/>
          </w:tcPr>
          <w:p w14:paraId="16D49E33" w14:textId="77777777" w:rsidR="00B64B28" w:rsidRDefault="00B64B28" w:rsidP="00466496">
            <w:pPr>
              <w:rPr>
                <w:sz w:val="24"/>
              </w:rPr>
            </w:pPr>
            <w:r>
              <w:rPr>
                <w:b/>
                <w:bCs/>
              </w:rPr>
              <w:t>Definition:</w:t>
            </w:r>
          </w:p>
        </w:tc>
        <w:tc>
          <w:tcPr>
            <w:tcW w:w="0" w:type="auto"/>
            <w:vAlign w:val="center"/>
            <w:hideMark/>
          </w:tcPr>
          <w:p w14:paraId="75C5C99D" w14:textId="77777777" w:rsidR="00B64B28" w:rsidRDefault="00B64B28" w:rsidP="00466496">
            <w:pPr>
              <w:rPr>
                <w:sz w:val="24"/>
              </w:rPr>
            </w:pPr>
            <w:r>
              <w:t xml:space="preserve">The collection of sequences (DBSequence or Peptide) identified and their relationship between each other (PeptideEvidence) to be referenced elsewhere in the results. </w:t>
            </w:r>
          </w:p>
        </w:tc>
      </w:tr>
      <w:tr w:rsidR="00B64B28" w14:paraId="207FA49A" w14:textId="77777777" w:rsidTr="00B64B28">
        <w:trPr>
          <w:tblCellSpacing w:w="15" w:type="dxa"/>
        </w:trPr>
        <w:tc>
          <w:tcPr>
            <w:tcW w:w="0" w:type="auto"/>
            <w:vAlign w:val="center"/>
            <w:hideMark/>
          </w:tcPr>
          <w:p w14:paraId="57BE95C9" w14:textId="77777777" w:rsidR="00B64B28" w:rsidRDefault="00B64B28" w:rsidP="00466496">
            <w:pPr>
              <w:rPr>
                <w:sz w:val="24"/>
              </w:rPr>
            </w:pPr>
            <w:r>
              <w:rPr>
                <w:b/>
                <w:bCs/>
              </w:rPr>
              <w:t>Type:</w:t>
            </w:r>
          </w:p>
        </w:tc>
        <w:tc>
          <w:tcPr>
            <w:tcW w:w="0" w:type="auto"/>
            <w:vAlign w:val="center"/>
            <w:hideMark/>
          </w:tcPr>
          <w:p w14:paraId="458528EB" w14:textId="77777777" w:rsidR="00B64B28" w:rsidRDefault="00B64B28" w:rsidP="00466496">
            <w:pPr>
              <w:rPr>
                <w:sz w:val="24"/>
              </w:rPr>
            </w:pPr>
            <w:r>
              <w:t xml:space="preserve">SequenceCollectionType </w:t>
            </w:r>
          </w:p>
        </w:tc>
      </w:tr>
      <w:tr w:rsidR="00B64B28" w14:paraId="6D2F0879" w14:textId="77777777" w:rsidTr="00B64B28">
        <w:trPr>
          <w:tblCellSpacing w:w="15" w:type="dxa"/>
        </w:trPr>
        <w:tc>
          <w:tcPr>
            <w:tcW w:w="0" w:type="auto"/>
            <w:vAlign w:val="center"/>
            <w:hideMark/>
          </w:tcPr>
          <w:p w14:paraId="5BDA6AA1" w14:textId="77777777" w:rsidR="00B64B28" w:rsidRDefault="00B64B28" w:rsidP="00466496">
            <w:pPr>
              <w:rPr>
                <w:sz w:val="24"/>
              </w:rPr>
            </w:pPr>
            <w:r>
              <w:rPr>
                <w:b/>
                <w:bCs/>
              </w:rPr>
              <w:t>Attributes:</w:t>
            </w:r>
          </w:p>
        </w:tc>
        <w:tc>
          <w:tcPr>
            <w:tcW w:w="0" w:type="auto"/>
            <w:vAlign w:val="center"/>
            <w:hideMark/>
          </w:tcPr>
          <w:p w14:paraId="653995A7" w14:textId="77777777" w:rsidR="00B64B28" w:rsidRDefault="00B64B28" w:rsidP="00466496">
            <w:pPr>
              <w:rPr>
                <w:sz w:val="24"/>
              </w:rPr>
            </w:pPr>
            <w:r>
              <w:t>none</w:t>
            </w:r>
          </w:p>
        </w:tc>
      </w:tr>
      <w:tr w:rsidR="00B64B28" w14:paraId="5CA56F59" w14:textId="77777777" w:rsidTr="00B64B28">
        <w:trPr>
          <w:tblCellSpacing w:w="15" w:type="dxa"/>
        </w:trPr>
        <w:tc>
          <w:tcPr>
            <w:tcW w:w="0" w:type="auto"/>
            <w:vAlign w:val="center"/>
            <w:hideMark/>
          </w:tcPr>
          <w:p w14:paraId="4064FDDF"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6"/>
              <w:gridCol w:w="1135"/>
              <w:gridCol w:w="1180"/>
              <w:gridCol w:w="4666"/>
            </w:tblGrid>
            <w:tr w:rsidR="00B64B28" w14:paraId="00E5477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6C2DD9"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A27D5DE"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5447F31"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FD03099" w14:textId="77777777" w:rsidR="00B64B28" w:rsidRDefault="00B64B28" w:rsidP="00466496">
                  <w:pPr>
                    <w:jc w:val="center"/>
                    <w:rPr>
                      <w:b/>
                      <w:bCs/>
                      <w:sz w:val="24"/>
                    </w:rPr>
                  </w:pPr>
                  <w:r>
                    <w:rPr>
                      <w:b/>
                      <w:bCs/>
                    </w:rPr>
                    <w:t>Definition</w:t>
                  </w:r>
                </w:p>
              </w:tc>
            </w:tr>
            <w:tr w:rsidR="00B64B28" w14:paraId="67C99F0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F3203A" w14:textId="77777777" w:rsidR="00B64B28" w:rsidRDefault="004E159A" w:rsidP="00466496">
                  <w:pPr>
                    <w:rPr>
                      <w:sz w:val="24"/>
                    </w:rPr>
                  </w:pPr>
                  <w:hyperlink w:anchor="DBSequence" w:history="1">
                    <w:r w:rsidR="00B64B28">
                      <w:rPr>
                        <w:rStyle w:val="Hyperlink"/>
                      </w:rPr>
                      <w:t>DBSequ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8285146" w14:textId="77777777" w:rsidR="00B64B28" w:rsidRDefault="00AF5B55" w:rsidP="00466496">
                  <w:pPr>
                    <w:rPr>
                      <w:sz w:val="24"/>
                    </w:rPr>
                  </w:pPr>
                  <w:commentRangeStart w:id="210"/>
                  <w:r>
                    <w:t>0</w:t>
                  </w:r>
                  <w:commentRangeEnd w:id="210"/>
                  <w:r>
                    <w:rPr>
                      <w:rStyle w:val="CommentReference"/>
                    </w:rPr>
                    <w:commentReference w:id="210"/>
                  </w:r>
                </w:p>
              </w:tc>
              <w:tc>
                <w:tcPr>
                  <w:tcW w:w="0" w:type="auto"/>
                  <w:tcBorders>
                    <w:top w:val="outset" w:sz="6" w:space="0" w:color="auto"/>
                    <w:left w:val="outset" w:sz="6" w:space="0" w:color="auto"/>
                    <w:bottom w:val="outset" w:sz="6" w:space="0" w:color="auto"/>
                    <w:right w:val="outset" w:sz="6" w:space="0" w:color="auto"/>
                  </w:tcBorders>
                  <w:vAlign w:val="center"/>
                  <w:hideMark/>
                </w:tcPr>
                <w:p w14:paraId="6DC2C7B7"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47496CA" w14:textId="77777777" w:rsidR="00B64B28" w:rsidRDefault="00B64B28" w:rsidP="00466496">
                  <w:pPr>
                    <w:rPr>
                      <w:sz w:val="24"/>
                    </w:rPr>
                  </w:pPr>
                  <w:r>
                    <w:t xml:space="preserve">A database sequence from the specified SearchDatabase (nucleic acid or amino acid). If the sequence is nucleic acid, the source nucleic acid sequence should be given in the seq attribute rather than a translated sequence. </w:t>
                  </w:r>
                </w:p>
              </w:tc>
            </w:tr>
            <w:tr w:rsidR="00B64B28" w14:paraId="21CCA49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CE66247" w14:textId="77777777" w:rsidR="00B64B28" w:rsidRDefault="004E159A" w:rsidP="00466496">
                  <w:pPr>
                    <w:rPr>
                      <w:sz w:val="24"/>
                    </w:rPr>
                  </w:pPr>
                  <w:hyperlink w:anchor="Peptide" w:history="1">
                    <w:r w:rsidR="00B64B28">
                      <w:rPr>
                        <w:rStyle w:val="Hyperlink"/>
                      </w:rPr>
                      <w:t>Pepti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D55010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1145A94"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4E3CA17" w14:textId="77777777" w:rsidR="00B64B28" w:rsidRDefault="00B64B28" w:rsidP="00466496">
                  <w:pPr>
                    <w:rPr>
                      <w:sz w:val="24"/>
                    </w:rPr>
                  </w:pPr>
                  <w:r>
                    <w:t>One (poly)peptide (a sequence with modifications). The combination of Peptide sequence and modifications MUST be unique in the file.</w:t>
                  </w:r>
                </w:p>
              </w:tc>
            </w:tr>
            <w:tr w:rsidR="00B64B28" w14:paraId="5CA07D4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D39664" w14:textId="77777777" w:rsidR="00B64B28" w:rsidRDefault="004E159A" w:rsidP="00466496">
                  <w:pPr>
                    <w:rPr>
                      <w:sz w:val="24"/>
                    </w:rPr>
                  </w:pPr>
                  <w:hyperlink w:anchor="PeptideEvidence" w:history="1">
                    <w:r w:rsidR="00B64B28">
                      <w:rPr>
                        <w:rStyle w:val="Hyperlink"/>
                      </w:rPr>
                      <w:t>PeptideEvid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A3D4A2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C5198A0"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158F449" w14:textId="77777777" w:rsidR="00B64B28" w:rsidRDefault="00B64B28" w:rsidP="00466496">
                  <w:pPr>
                    <w:rPr>
                      <w:sz w:val="24"/>
                    </w:rPr>
                  </w:pPr>
                  <w:r>
                    <w:t xml:space="preserve">PeptideEvidence links a specific Peptide element to a specific position in a DBSequence. There MUST only be one PeptideEvidence item per Peptide-to-DBSequence-position. </w:t>
                  </w:r>
                </w:p>
              </w:tc>
            </w:tr>
          </w:tbl>
          <w:p w14:paraId="13F2975C" w14:textId="77777777" w:rsidR="00B64B28" w:rsidRDefault="00B64B28" w:rsidP="00466496">
            <w:pPr>
              <w:rPr>
                <w:sz w:val="24"/>
              </w:rPr>
            </w:pPr>
          </w:p>
        </w:tc>
      </w:tr>
      <w:tr w:rsidR="00B64B28" w14:paraId="14F3B290" w14:textId="77777777" w:rsidTr="00B64B28">
        <w:trPr>
          <w:tblCellSpacing w:w="15" w:type="dxa"/>
        </w:trPr>
        <w:tc>
          <w:tcPr>
            <w:tcW w:w="0" w:type="auto"/>
            <w:vAlign w:val="center"/>
            <w:hideMark/>
          </w:tcPr>
          <w:p w14:paraId="51AD9BBF" w14:textId="77777777" w:rsidR="00B64B28" w:rsidRDefault="00B64B28" w:rsidP="00466496">
            <w:pPr>
              <w:rPr>
                <w:sz w:val="24"/>
              </w:rPr>
            </w:pPr>
            <w:r>
              <w:rPr>
                <w:b/>
                <w:bCs/>
              </w:rPr>
              <w:lastRenderedPageBreak/>
              <w:t>Graphical Context:</w:t>
            </w:r>
          </w:p>
        </w:tc>
        <w:tc>
          <w:tcPr>
            <w:tcW w:w="0" w:type="auto"/>
            <w:vAlign w:val="center"/>
            <w:hideMark/>
          </w:tcPr>
          <w:p w14:paraId="0C3CD63E" w14:textId="77777777" w:rsidR="00B64B28" w:rsidRDefault="004C4F18" w:rsidP="00466496">
            <w:pPr>
              <w:rPr>
                <w:sz w:val="24"/>
              </w:rPr>
            </w:pPr>
            <w:r>
              <w:pict w14:anchorId="2574A248">
                <v:shape id="_x0000_i1034" type="#_x0000_t75" style="width:6in;height:489.6pt">
                  <v:imagedata r:id="rId30" o:title="SequenceCollection"/>
                </v:shape>
              </w:pict>
            </w:r>
          </w:p>
        </w:tc>
      </w:tr>
      <w:tr w:rsidR="00B64B28" w14:paraId="5FF03987" w14:textId="77777777" w:rsidTr="00B64B28">
        <w:trPr>
          <w:tblCellSpacing w:w="15" w:type="dxa"/>
        </w:trPr>
        <w:tc>
          <w:tcPr>
            <w:tcW w:w="0" w:type="auto"/>
            <w:vAlign w:val="center"/>
            <w:hideMark/>
          </w:tcPr>
          <w:p w14:paraId="6415EDF7" w14:textId="77777777" w:rsidR="00B64B28" w:rsidRDefault="00B64B28" w:rsidP="00466496">
            <w:pPr>
              <w:rPr>
                <w:sz w:val="24"/>
              </w:rPr>
            </w:pPr>
            <w:r>
              <w:rPr>
                <w:b/>
                <w:bCs/>
              </w:rPr>
              <w:t>Example Context:</w:t>
            </w:r>
          </w:p>
        </w:tc>
        <w:tc>
          <w:tcPr>
            <w:tcW w:w="0" w:type="auto"/>
            <w:vAlign w:val="center"/>
            <w:hideMark/>
          </w:tcPr>
          <w:p w14:paraId="38570AA7" w14:textId="77777777" w:rsidR="00B64B28" w:rsidRPr="00B61B52" w:rsidRDefault="00B64B28" w:rsidP="00466496">
            <w:pPr>
              <w:pStyle w:val="HTMLPreformatted"/>
              <w:rPr>
                <w:rFonts w:cs="Helvetica"/>
                <w:lang w:val="en-GB" w:eastAsia="en-GB"/>
              </w:rPr>
            </w:pPr>
            <w:r w:rsidRPr="00B61B52">
              <w:rPr>
                <w:rFonts w:cs="Helvetica"/>
                <w:lang w:val="en-GB" w:eastAsia="en-GB"/>
              </w:rPr>
              <w:t>&lt;SequenceCollection xmlns="http://psidev.info/psi/pi/mzIdentML/1.1"&gt;</w:t>
            </w:r>
          </w:p>
          <w:p w14:paraId="7E406E0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DBSequence accession="Rnd3psu|NC_LIV_083320" searchDatabase_ref="SearchDB_1" length="661" id="dbseq_Rnd3psu|NC_LIV_083320"&gt;</w:t>
            </w:r>
          </w:p>
          <w:p w14:paraId="08CACA3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88" cvRef="PSI-MS" value="Rnd3psu|NC_LIV_083320 Rnd3psu|NC_LIV_083320 Decoy sequence, was | organism=Neospora_caninum | product=zinc finger (CCCH type) protein, putative | location=Neo_chrVIIa:3989308-3992771(+) | length=661" name="protein description"/&gt;</w:t>
            </w:r>
          </w:p>
          <w:p w14:paraId="66BC12D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DBSequence&gt;</w:t>
            </w:r>
          </w:p>
          <w:p w14:paraId="582CB0A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DBSequence accession="Rnd1psu|NC_LIV_123020" searchDatabase_ref="SearchDB_1" length="2986" id="dbseq_Rnd1psu|NC_LIV_123020"&gt;</w:t>
            </w:r>
          </w:p>
          <w:p w14:paraId="4581E6F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88" cvRef="PSI-MS" value="Rnd1psu|NC_LIV_123020 Rnd1psu|NC_LIV_123020 Decoy sequence, was | organism=Neospora_caninum | product=hypothetical protein | location=Neo_chrX:3202583-3213218(-) | length=2986" name="protein description"/&gt;</w:t>
            </w:r>
          </w:p>
          <w:p w14:paraId="2387361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DBSequence&gt;</w:t>
            </w:r>
          </w:p>
          <w:p w14:paraId="1533542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6D2FDAF7" w14:textId="77777777" w:rsidR="00B64B28" w:rsidRPr="00B61B52" w:rsidRDefault="00B64B28" w:rsidP="00466496">
            <w:pPr>
              <w:pStyle w:val="HTMLPreformatted"/>
              <w:rPr>
                <w:rFonts w:cs="Helvetica"/>
                <w:lang w:val="en-GB" w:eastAsia="en-GB"/>
              </w:rPr>
            </w:pPr>
            <w:r w:rsidRPr="00B61B52">
              <w:rPr>
                <w:rFonts w:cs="Helvetica"/>
                <w:lang w:val="en-GB" w:eastAsia="en-GB"/>
              </w:rPr>
              <w:t>&lt;/SequenceCollection&gt;</w:t>
            </w:r>
          </w:p>
        </w:tc>
      </w:tr>
    </w:tbl>
    <w:p w14:paraId="1DDBDD5E" w14:textId="77777777" w:rsidR="00B64B28" w:rsidRDefault="00B64B28" w:rsidP="00466496"/>
    <w:p w14:paraId="16C81327" w14:textId="77777777" w:rsidR="00B64B28" w:rsidRDefault="00B64B28" w:rsidP="00466496">
      <w:pPr>
        <w:pStyle w:val="Heading2"/>
      </w:pPr>
      <w:bookmarkStart w:id="211" w:name="_Toc453235407"/>
      <w:r>
        <w:t>Element &lt;</w:t>
      </w:r>
      <w:bookmarkStart w:id="212" w:name="SiteRegexp"/>
      <w:r>
        <w:t>SiteRegexp</w:t>
      </w:r>
      <w:bookmarkEnd w:id="212"/>
      <w:r>
        <w:t>&gt;</w:t>
      </w:r>
      <w:bookmarkEnd w:id="21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5400"/>
      </w:tblGrid>
      <w:tr w:rsidR="00B64B28" w14:paraId="0798CA26" w14:textId="77777777" w:rsidTr="00B64B28">
        <w:trPr>
          <w:tblCellSpacing w:w="15" w:type="dxa"/>
        </w:trPr>
        <w:tc>
          <w:tcPr>
            <w:tcW w:w="0" w:type="auto"/>
            <w:vAlign w:val="center"/>
            <w:hideMark/>
          </w:tcPr>
          <w:p w14:paraId="149374E5" w14:textId="77777777" w:rsidR="00B64B28" w:rsidRDefault="00B64B28" w:rsidP="00466496">
            <w:pPr>
              <w:rPr>
                <w:sz w:val="24"/>
              </w:rPr>
            </w:pPr>
            <w:r>
              <w:rPr>
                <w:b/>
                <w:bCs/>
              </w:rPr>
              <w:t>Definition:</w:t>
            </w:r>
          </w:p>
        </w:tc>
        <w:tc>
          <w:tcPr>
            <w:tcW w:w="0" w:type="auto"/>
            <w:vAlign w:val="center"/>
            <w:hideMark/>
          </w:tcPr>
          <w:p w14:paraId="77F831BB" w14:textId="77777777" w:rsidR="00B64B28" w:rsidRDefault="00B64B28" w:rsidP="00466496">
            <w:pPr>
              <w:rPr>
                <w:sz w:val="24"/>
              </w:rPr>
            </w:pPr>
            <w:r>
              <w:t xml:space="preserve">Regular expression for specifying the enzyme cleavage site. </w:t>
            </w:r>
          </w:p>
        </w:tc>
      </w:tr>
      <w:tr w:rsidR="00B64B28" w14:paraId="6D7684D7" w14:textId="77777777" w:rsidTr="00B64B28">
        <w:trPr>
          <w:tblCellSpacing w:w="15" w:type="dxa"/>
        </w:trPr>
        <w:tc>
          <w:tcPr>
            <w:tcW w:w="0" w:type="auto"/>
            <w:vAlign w:val="center"/>
            <w:hideMark/>
          </w:tcPr>
          <w:p w14:paraId="0B8FC6FC" w14:textId="77777777" w:rsidR="00B64B28" w:rsidRDefault="00B64B28" w:rsidP="00466496">
            <w:pPr>
              <w:rPr>
                <w:sz w:val="24"/>
              </w:rPr>
            </w:pPr>
            <w:r>
              <w:rPr>
                <w:b/>
                <w:bCs/>
              </w:rPr>
              <w:t>Type:</w:t>
            </w:r>
          </w:p>
        </w:tc>
        <w:tc>
          <w:tcPr>
            <w:tcW w:w="0" w:type="auto"/>
            <w:vAlign w:val="center"/>
            <w:hideMark/>
          </w:tcPr>
          <w:p w14:paraId="25D16759" w14:textId="77777777" w:rsidR="00B64B28" w:rsidRDefault="00B64B28" w:rsidP="00466496">
            <w:pPr>
              <w:rPr>
                <w:sz w:val="24"/>
              </w:rPr>
            </w:pPr>
            <w:r>
              <w:t xml:space="preserve">xsd:string </w:t>
            </w:r>
          </w:p>
        </w:tc>
      </w:tr>
      <w:tr w:rsidR="00B64B28" w14:paraId="4127471C" w14:textId="77777777" w:rsidTr="00B64B28">
        <w:trPr>
          <w:tblCellSpacing w:w="15" w:type="dxa"/>
        </w:trPr>
        <w:tc>
          <w:tcPr>
            <w:tcW w:w="0" w:type="auto"/>
            <w:vAlign w:val="center"/>
            <w:hideMark/>
          </w:tcPr>
          <w:p w14:paraId="76D31F31" w14:textId="77777777" w:rsidR="00B64B28" w:rsidRDefault="00B64B28" w:rsidP="00466496">
            <w:pPr>
              <w:rPr>
                <w:sz w:val="24"/>
              </w:rPr>
            </w:pPr>
            <w:r>
              <w:rPr>
                <w:b/>
                <w:bCs/>
              </w:rPr>
              <w:lastRenderedPageBreak/>
              <w:t>Attributes:</w:t>
            </w:r>
          </w:p>
        </w:tc>
        <w:tc>
          <w:tcPr>
            <w:tcW w:w="0" w:type="auto"/>
            <w:vAlign w:val="center"/>
            <w:hideMark/>
          </w:tcPr>
          <w:p w14:paraId="1C609B01" w14:textId="77777777" w:rsidR="00B64B28" w:rsidRDefault="00B64B28" w:rsidP="00466496">
            <w:pPr>
              <w:rPr>
                <w:sz w:val="24"/>
              </w:rPr>
            </w:pPr>
            <w:r>
              <w:t>none</w:t>
            </w:r>
          </w:p>
        </w:tc>
      </w:tr>
      <w:tr w:rsidR="00B64B28" w14:paraId="257C91B8" w14:textId="77777777" w:rsidTr="00B64B28">
        <w:trPr>
          <w:tblCellSpacing w:w="15" w:type="dxa"/>
        </w:trPr>
        <w:tc>
          <w:tcPr>
            <w:tcW w:w="0" w:type="auto"/>
            <w:vAlign w:val="center"/>
            <w:hideMark/>
          </w:tcPr>
          <w:p w14:paraId="1ADFDD88" w14:textId="77777777" w:rsidR="00B64B28" w:rsidRDefault="00B64B28" w:rsidP="00466496">
            <w:pPr>
              <w:rPr>
                <w:sz w:val="24"/>
              </w:rPr>
            </w:pPr>
            <w:r>
              <w:rPr>
                <w:b/>
                <w:bCs/>
              </w:rPr>
              <w:t>Subelements:</w:t>
            </w:r>
          </w:p>
        </w:tc>
        <w:tc>
          <w:tcPr>
            <w:tcW w:w="0" w:type="auto"/>
            <w:vAlign w:val="center"/>
            <w:hideMark/>
          </w:tcPr>
          <w:p w14:paraId="19427483" w14:textId="77777777" w:rsidR="00B64B28" w:rsidRDefault="00B64B28" w:rsidP="00466496">
            <w:pPr>
              <w:rPr>
                <w:sz w:val="24"/>
              </w:rPr>
            </w:pPr>
            <w:r>
              <w:t>none</w:t>
            </w:r>
          </w:p>
        </w:tc>
      </w:tr>
      <w:tr w:rsidR="00B64B28" w14:paraId="2246F3A5" w14:textId="77777777" w:rsidTr="00B64B28">
        <w:trPr>
          <w:tblCellSpacing w:w="15" w:type="dxa"/>
        </w:trPr>
        <w:tc>
          <w:tcPr>
            <w:tcW w:w="0" w:type="auto"/>
            <w:vAlign w:val="center"/>
            <w:hideMark/>
          </w:tcPr>
          <w:p w14:paraId="36EF084D" w14:textId="77777777" w:rsidR="00B64B28" w:rsidRDefault="00B64B28" w:rsidP="00466496">
            <w:pPr>
              <w:rPr>
                <w:sz w:val="24"/>
              </w:rPr>
            </w:pPr>
            <w:r>
              <w:rPr>
                <w:b/>
                <w:bCs/>
              </w:rPr>
              <w:t>Example Context:</w:t>
            </w:r>
          </w:p>
        </w:tc>
        <w:tc>
          <w:tcPr>
            <w:tcW w:w="0" w:type="auto"/>
            <w:vAlign w:val="center"/>
            <w:hideMark/>
          </w:tcPr>
          <w:p w14:paraId="0B1E3E41" w14:textId="77777777" w:rsidR="00B64B28" w:rsidRPr="00B61B52" w:rsidRDefault="00B64B28" w:rsidP="00466496">
            <w:pPr>
              <w:pStyle w:val="HTMLPreformatted"/>
              <w:rPr>
                <w:rFonts w:cs="Helvetica"/>
                <w:lang w:val="en-GB" w:eastAsia="en-GB"/>
              </w:rPr>
            </w:pPr>
            <w:r w:rsidRPr="00B61B52">
              <w:rPr>
                <w:rFonts w:cs="Helvetica"/>
                <w:lang w:val="en-GB" w:eastAsia="en-GB"/>
              </w:rPr>
              <w:t>&lt;SiteRegexp&gt;&lt;![CDATA[(?&lt;=[KR])(?!P)]]&gt;&lt;/SiteRegexp&gt;</w:t>
            </w:r>
          </w:p>
        </w:tc>
      </w:tr>
    </w:tbl>
    <w:p w14:paraId="16FDC4FB" w14:textId="77777777" w:rsidR="00B64B28" w:rsidRDefault="00B64B28" w:rsidP="00466496"/>
    <w:p w14:paraId="207A81F7" w14:textId="77777777" w:rsidR="00B64B28" w:rsidRDefault="00B64B28" w:rsidP="00466496">
      <w:pPr>
        <w:pStyle w:val="Heading2"/>
      </w:pPr>
      <w:bookmarkStart w:id="213" w:name="_Toc453235408"/>
      <w:r>
        <w:t>Element &lt;</w:t>
      </w:r>
      <w:bookmarkStart w:id="214" w:name="SoftwareName"/>
      <w:r>
        <w:t>SoftwareName</w:t>
      </w:r>
      <w:bookmarkEnd w:id="214"/>
      <w:r>
        <w:t>&gt;</w:t>
      </w:r>
      <w:bookmarkEnd w:id="21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92"/>
        <w:gridCol w:w="7770"/>
      </w:tblGrid>
      <w:tr w:rsidR="00B64B28" w14:paraId="7CC59399" w14:textId="77777777" w:rsidTr="00B64B28">
        <w:trPr>
          <w:tblCellSpacing w:w="15" w:type="dxa"/>
        </w:trPr>
        <w:tc>
          <w:tcPr>
            <w:tcW w:w="0" w:type="auto"/>
            <w:vAlign w:val="center"/>
            <w:hideMark/>
          </w:tcPr>
          <w:p w14:paraId="16D89DBA" w14:textId="77777777" w:rsidR="00B64B28" w:rsidRDefault="00B64B28" w:rsidP="00466496">
            <w:pPr>
              <w:rPr>
                <w:sz w:val="24"/>
              </w:rPr>
            </w:pPr>
            <w:r>
              <w:rPr>
                <w:b/>
                <w:bCs/>
              </w:rPr>
              <w:t>Definition:</w:t>
            </w:r>
          </w:p>
        </w:tc>
        <w:tc>
          <w:tcPr>
            <w:tcW w:w="0" w:type="auto"/>
            <w:vAlign w:val="center"/>
            <w:hideMark/>
          </w:tcPr>
          <w:p w14:paraId="0F279681" w14:textId="77777777" w:rsidR="00B64B28" w:rsidRDefault="00B64B28" w:rsidP="00466496">
            <w:pPr>
              <w:rPr>
                <w:sz w:val="24"/>
              </w:rPr>
            </w:pPr>
            <w:r>
              <w:t xml:space="preserve">The name of the analysis software package, sourced from a CV if available. </w:t>
            </w:r>
          </w:p>
        </w:tc>
      </w:tr>
      <w:tr w:rsidR="00B64B28" w14:paraId="2C782710" w14:textId="77777777" w:rsidTr="00B64B28">
        <w:trPr>
          <w:tblCellSpacing w:w="15" w:type="dxa"/>
        </w:trPr>
        <w:tc>
          <w:tcPr>
            <w:tcW w:w="0" w:type="auto"/>
            <w:vAlign w:val="center"/>
            <w:hideMark/>
          </w:tcPr>
          <w:p w14:paraId="42BC5263" w14:textId="77777777" w:rsidR="00B64B28" w:rsidRDefault="00B64B28" w:rsidP="00466496">
            <w:pPr>
              <w:rPr>
                <w:sz w:val="24"/>
              </w:rPr>
            </w:pPr>
            <w:r>
              <w:rPr>
                <w:b/>
                <w:bCs/>
              </w:rPr>
              <w:t>Type:</w:t>
            </w:r>
          </w:p>
        </w:tc>
        <w:tc>
          <w:tcPr>
            <w:tcW w:w="0" w:type="auto"/>
            <w:vAlign w:val="center"/>
            <w:hideMark/>
          </w:tcPr>
          <w:p w14:paraId="4DB178E7" w14:textId="77777777" w:rsidR="00B64B28" w:rsidRDefault="00B64B28" w:rsidP="00466496">
            <w:pPr>
              <w:rPr>
                <w:sz w:val="24"/>
              </w:rPr>
            </w:pPr>
            <w:r>
              <w:t xml:space="preserve">ParamType </w:t>
            </w:r>
          </w:p>
        </w:tc>
      </w:tr>
      <w:tr w:rsidR="00B64B28" w14:paraId="17708974" w14:textId="77777777" w:rsidTr="00B64B28">
        <w:trPr>
          <w:tblCellSpacing w:w="15" w:type="dxa"/>
        </w:trPr>
        <w:tc>
          <w:tcPr>
            <w:tcW w:w="0" w:type="auto"/>
            <w:vAlign w:val="center"/>
            <w:hideMark/>
          </w:tcPr>
          <w:p w14:paraId="187F4EEE" w14:textId="77777777" w:rsidR="00B64B28" w:rsidRDefault="00B64B28" w:rsidP="00466496">
            <w:pPr>
              <w:rPr>
                <w:sz w:val="24"/>
              </w:rPr>
            </w:pPr>
            <w:r>
              <w:rPr>
                <w:b/>
                <w:bCs/>
              </w:rPr>
              <w:t>Attributes:</w:t>
            </w:r>
          </w:p>
        </w:tc>
        <w:tc>
          <w:tcPr>
            <w:tcW w:w="0" w:type="auto"/>
            <w:vAlign w:val="center"/>
            <w:hideMark/>
          </w:tcPr>
          <w:p w14:paraId="6703CA30" w14:textId="77777777" w:rsidR="00B64B28" w:rsidRDefault="00B64B28" w:rsidP="00466496">
            <w:pPr>
              <w:rPr>
                <w:sz w:val="24"/>
              </w:rPr>
            </w:pPr>
            <w:r>
              <w:t>none</w:t>
            </w:r>
          </w:p>
        </w:tc>
      </w:tr>
      <w:tr w:rsidR="00B64B28" w14:paraId="29848F8A" w14:textId="77777777" w:rsidTr="00B64B28">
        <w:trPr>
          <w:tblCellSpacing w:w="15" w:type="dxa"/>
        </w:trPr>
        <w:tc>
          <w:tcPr>
            <w:tcW w:w="0" w:type="auto"/>
            <w:vAlign w:val="center"/>
            <w:hideMark/>
          </w:tcPr>
          <w:p w14:paraId="5355DDD6"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59"/>
              <w:gridCol w:w="1135"/>
              <w:gridCol w:w="1180"/>
              <w:gridCol w:w="3605"/>
            </w:tblGrid>
            <w:tr w:rsidR="00B64B28" w14:paraId="6EF49E4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2C4B83"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E59A23A"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FB16968"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425888F" w14:textId="77777777" w:rsidR="00B64B28" w:rsidRDefault="00B64B28" w:rsidP="00466496">
                  <w:pPr>
                    <w:jc w:val="center"/>
                    <w:rPr>
                      <w:b/>
                      <w:bCs/>
                      <w:sz w:val="24"/>
                    </w:rPr>
                  </w:pPr>
                  <w:r>
                    <w:rPr>
                      <w:b/>
                      <w:bCs/>
                    </w:rPr>
                    <w:t>Definition</w:t>
                  </w:r>
                </w:p>
              </w:tc>
            </w:tr>
            <w:tr w:rsidR="00B64B28" w14:paraId="5ECDE2E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680851" w14:textId="77777777" w:rsidR="00B64B28" w:rsidRDefault="004E159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713EA0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2072B1A"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80D3C44" w14:textId="77777777" w:rsidR="00B64B28" w:rsidRDefault="00B64B28" w:rsidP="00466496">
                  <w:pPr>
                    <w:rPr>
                      <w:sz w:val="24"/>
                    </w:rPr>
                  </w:pPr>
                  <w:r>
                    <w:t>A choice of either a cvParam or userParam.</w:t>
                  </w:r>
                </w:p>
              </w:tc>
            </w:tr>
            <w:tr w:rsidR="00B64B28" w14:paraId="05BF0D8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B86C5D6" w14:textId="77777777" w:rsidR="00B64B28" w:rsidRDefault="004E159A"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C60574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700B23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0C16150" w14:textId="77777777" w:rsidR="00B64B28" w:rsidRDefault="00B64B28" w:rsidP="00466496">
                  <w:pPr>
                    <w:rPr>
                      <w:sz w:val="24"/>
                    </w:rPr>
                  </w:pPr>
                  <w:r>
                    <w:t>A choice of either a cvParam or userParam.</w:t>
                  </w:r>
                </w:p>
              </w:tc>
            </w:tr>
          </w:tbl>
          <w:p w14:paraId="0D770196" w14:textId="77777777" w:rsidR="00B64B28" w:rsidRDefault="00B64B28" w:rsidP="00466496">
            <w:pPr>
              <w:rPr>
                <w:sz w:val="24"/>
              </w:rPr>
            </w:pPr>
          </w:p>
        </w:tc>
      </w:tr>
      <w:tr w:rsidR="00B64B28" w14:paraId="500CADE4" w14:textId="77777777" w:rsidTr="00B64B28">
        <w:trPr>
          <w:tblCellSpacing w:w="15" w:type="dxa"/>
        </w:trPr>
        <w:tc>
          <w:tcPr>
            <w:tcW w:w="0" w:type="auto"/>
            <w:vAlign w:val="center"/>
            <w:hideMark/>
          </w:tcPr>
          <w:p w14:paraId="5D8375E0" w14:textId="77777777" w:rsidR="00B64B28" w:rsidRDefault="00B64B28" w:rsidP="00466496">
            <w:pPr>
              <w:rPr>
                <w:sz w:val="24"/>
              </w:rPr>
            </w:pPr>
            <w:r>
              <w:rPr>
                <w:b/>
                <w:bCs/>
              </w:rPr>
              <w:t>Example Context:</w:t>
            </w:r>
          </w:p>
        </w:tc>
        <w:tc>
          <w:tcPr>
            <w:tcW w:w="0" w:type="auto"/>
            <w:vAlign w:val="center"/>
            <w:hideMark/>
          </w:tcPr>
          <w:p w14:paraId="174DFCED" w14:textId="77777777" w:rsidR="00B64B28" w:rsidRPr="00B61B52" w:rsidRDefault="00B64B28" w:rsidP="00466496">
            <w:pPr>
              <w:pStyle w:val="HTMLPreformatted"/>
              <w:rPr>
                <w:rFonts w:cs="Helvetica"/>
                <w:lang w:val="en-GB" w:eastAsia="en-GB"/>
              </w:rPr>
            </w:pPr>
            <w:r w:rsidRPr="00B61B52">
              <w:rPr>
                <w:rFonts w:cs="Helvetica"/>
                <w:lang w:val="en-GB" w:eastAsia="en-GB"/>
              </w:rPr>
              <w:t>&lt;SoftwareName&gt;</w:t>
            </w:r>
          </w:p>
          <w:p w14:paraId="25ECCED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478" name="Mascot Parser" cvRef="PSI-MS"/&gt;</w:t>
            </w:r>
          </w:p>
          <w:p w14:paraId="08C6DCAE" w14:textId="77777777" w:rsidR="00B64B28" w:rsidRPr="00B61B52" w:rsidRDefault="00B64B28" w:rsidP="00466496">
            <w:pPr>
              <w:pStyle w:val="HTMLPreformatted"/>
              <w:rPr>
                <w:rFonts w:cs="Helvetica"/>
                <w:lang w:val="en-GB" w:eastAsia="en-GB"/>
              </w:rPr>
            </w:pPr>
            <w:r w:rsidRPr="00B61B52">
              <w:rPr>
                <w:rFonts w:cs="Helvetica"/>
                <w:lang w:val="en-GB" w:eastAsia="en-GB"/>
              </w:rPr>
              <w:t>&lt;/SoftwareName&gt;</w:t>
            </w:r>
          </w:p>
        </w:tc>
      </w:tr>
      <w:tr w:rsidR="00B64B28" w14:paraId="573E5B9C" w14:textId="77777777" w:rsidTr="00B64B28">
        <w:trPr>
          <w:tblCellSpacing w:w="15" w:type="dxa"/>
        </w:trPr>
        <w:tc>
          <w:tcPr>
            <w:tcW w:w="0" w:type="auto"/>
            <w:vAlign w:val="center"/>
            <w:hideMark/>
          </w:tcPr>
          <w:p w14:paraId="1177E3E4" w14:textId="77777777" w:rsidR="00B64B28" w:rsidRDefault="00B64B28" w:rsidP="00466496">
            <w:pPr>
              <w:rPr>
                <w:sz w:val="24"/>
              </w:rPr>
            </w:pPr>
            <w:r>
              <w:rPr>
                <w:b/>
                <w:bCs/>
              </w:rPr>
              <w:t>cvParam Mapping Rules:</w:t>
            </w:r>
          </w:p>
        </w:tc>
        <w:tc>
          <w:tcPr>
            <w:tcW w:w="0" w:type="auto"/>
            <w:vAlign w:val="center"/>
            <w:hideMark/>
          </w:tcPr>
          <w:p w14:paraId="3F6E500F"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SoftwareList/AnalysisSoftware/SoftwareName</w:t>
            </w:r>
          </w:p>
          <w:p w14:paraId="06022C10"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456 (</w:t>
            </w:r>
            <w:r w:rsidRPr="00B61B52">
              <w:rPr>
                <w:rStyle w:val="popup"/>
                <w:rFonts w:cs="Helvetica"/>
                <w:lang w:val="en-GB" w:eastAsia="en-GB"/>
              </w:rPr>
              <w:t>analysis software</w:t>
            </w:r>
            <w:r w:rsidRPr="00B61B52">
              <w:rPr>
                <w:rFonts w:cs="Helvetica"/>
                <w:lang w:val="en-GB" w:eastAsia="en-GB"/>
              </w:rPr>
              <w:t>) one or more times</w:t>
            </w:r>
          </w:p>
          <w:p w14:paraId="1C6128C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32 (</w:t>
            </w:r>
            <w:r w:rsidRPr="00B61B52">
              <w:rPr>
                <w:rStyle w:val="popup"/>
                <w:rFonts w:cs="Helvetica"/>
                <w:lang w:val="en-GB" w:eastAsia="en-GB"/>
              </w:rPr>
              <w:t>Xcalibur</w:t>
            </w:r>
            <w:r w:rsidRPr="00B61B52">
              <w:rPr>
                <w:rFonts w:cs="Helvetica"/>
                <w:lang w:val="en-GB" w:eastAsia="en-GB"/>
              </w:rPr>
              <w:t xml:space="preserve">) </w:t>
            </w:r>
          </w:p>
          <w:p w14:paraId="5665E7E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33 (</w:t>
            </w:r>
            <w:r w:rsidRPr="00B61B52">
              <w:rPr>
                <w:rStyle w:val="popup"/>
                <w:rFonts w:cs="Helvetica"/>
                <w:lang w:val="en-GB" w:eastAsia="en-GB"/>
              </w:rPr>
              <w:t>Bioworks</w:t>
            </w:r>
            <w:r w:rsidRPr="00B61B52">
              <w:rPr>
                <w:rFonts w:cs="Helvetica"/>
                <w:lang w:val="en-GB" w:eastAsia="en-GB"/>
              </w:rPr>
              <w:t xml:space="preserve">) </w:t>
            </w:r>
          </w:p>
          <w:p w14:paraId="1E7F718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34 (</w:t>
            </w:r>
            <w:r w:rsidRPr="00B61B52">
              <w:rPr>
                <w:rStyle w:val="popup"/>
                <w:rFonts w:cs="Helvetica"/>
                <w:lang w:val="en-GB" w:eastAsia="en-GB"/>
              </w:rPr>
              <w:t>MassLynx</w:t>
            </w:r>
            <w:r w:rsidRPr="00B61B52">
              <w:rPr>
                <w:rFonts w:cs="Helvetica"/>
                <w:lang w:val="en-GB" w:eastAsia="en-GB"/>
              </w:rPr>
              <w:t xml:space="preserve">) </w:t>
            </w:r>
          </w:p>
          <w:p w14:paraId="1A33EAC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35 (</w:t>
            </w:r>
            <w:r w:rsidRPr="00B61B52">
              <w:rPr>
                <w:rStyle w:val="popup"/>
                <w:rFonts w:cs="Helvetica"/>
                <w:lang w:val="en-GB" w:eastAsia="en-GB"/>
              </w:rPr>
              <w:t>FlexAnalysis</w:t>
            </w:r>
            <w:r w:rsidRPr="00B61B52">
              <w:rPr>
                <w:rFonts w:cs="Helvetica"/>
                <w:lang w:val="en-GB" w:eastAsia="en-GB"/>
              </w:rPr>
              <w:t xml:space="preserve">) </w:t>
            </w:r>
          </w:p>
          <w:p w14:paraId="54C2320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36 (</w:t>
            </w:r>
            <w:r w:rsidRPr="00B61B52">
              <w:rPr>
                <w:rStyle w:val="popup"/>
                <w:rFonts w:cs="Helvetica"/>
                <w:lang w:val="en-GB" w:eastAsia="en-GB"/>
              </w:rPr>
              <w:t>Data Explorer</w:t>
            </w:r>
            <w:r w:rsidRPr="00B61B52">
              <w:rPr>
                <w:rFonts w:cs="Helvetica"/>
                <w:lang w:val="en-GB" w:eastAsia="en-GB"/>
              </w:rPr>
              <w:t xml:space="preserve">) </w:t>
            </w:r>
          </w:p>
          <w:p w14:paraId="3906F63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37 (</w:t>
            </w:r>
            <w:r w:rsidRPr="00B61B52">
              <w:rPr>
                <w:rStyle w:val="popup"/>
                <w:rFonts w:cs="Helvetica"/>
                <w:lang w:val="en-GB" w:eastAsia="en-GB"/>
              </w:rPr>
              <w:t>4700 Explorer</w:t>
            </w:r>
            <w:r w:rsidRPr="00B61B52">
              <w:rPr>
                <w:rFonts w:cs="Helvetica"/>
                <w:lang w:val="en-GB" w:eastAsia="en-GB"/>
              </w:rPr>
              <w:t xml:space="preserve">) </w:t>
            </w:r>
          </w:p>
          <w:p w14:paraId="5B1F64A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39 (</w:t>
            </w:r>
            <w:r w:rsidRPr="00B61B52">
              <w:rPr>
                <w:rStyle w:val="popup"/>
                <w:rFonts w:cs="Helvetica"/>
                <w:lang w:val="en-GB" w:eastAsia="en-GB"/>
              </w:rPr>
              <w:t>Voyager Biospectrometry Workstation System</w:t>
            </w:r>
            <w:r w:rsidRPr="00B61B52">
              <w:rPr>
                <w:rFonts w:cs="Helvetica"/>
                <w:lang w:val="en-GB" w:eastAsia="en-GB"/>
              </w:rPr>
              <w:t xml:space="preserve">) </w:t>
            </w:r>
          </w:p>
          <w:p w14:paraId="5E64627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51 (</w:t>
            </w:r>
            <w:r w:rsidRPr="00B61B52">
              <w:rPr>
                <w:rStyle w:val="popup"/>
                <w:rFonts w:cs="Helvetica"/>
                <w:lang w:val="en-GB" w:eastAsia="en-GB"/>
              </w:rPr>
              <w:t>Analyst</w:t>
            </w:r>
            <w:r w:rsidRPr="00B61B52">
              <w:rPr>
                <w:rFonts w:cs="Helvetica"/>
                <w:lang w:val="en-GB" w:eastAsia="en-GB"/>
              </w:rPr>
              <w:t xml:space="preserve">) </w:t>
            </w:r>
          </w:p>
          <w:p w14:paraId="4C22FB6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600 (</w:t>
            </w:r>
            <w:r w:rsidRPr="00B61B52">
              <w:rPr>
                <w:rStyle w:val="popup"/>
                <w:rFonts w:cs="Helvetica"/>
                <w:lang w:val="en-GB" w:eastAsia="en-GB"/>
              </w:rPr>
              <w:t>Proteios</w:t>
            </w:r>
            <w:r w:rsidRPr="00B61B52">
              <w:rPr>
                <w:rFonts w:cs="Helvetica"/>
                <w:lang w:val="en-GB" w:eastAsia="en-GB"/>
              </w:rPr>
              <w:t xml:space="preserve">) </w:t>
            </w:r>
          </w:p>
          <w:p w14:paraId="7513556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601 (</w:t>
            </w:r>
            <w:r w:rsidRPr="00B61B52">
              <w:rPr>
                <w:rStyle w:val="popup"/>
                <w:rFonts w:cs="Helvetica"/>
                <w:lang w:val="en-GB" w:eastAsia="en-GB"/>
              </w:rPr>
              <w:t>ProteinLynx Global Server</w:t>
            </w:r>
            <w:r w:rsidRPr="00B61B52">
              <w:rPr>
                <w:rFonts w:cs="Helvetica"/>
                <w:lang w:val="en-GB" w:eastAsia="en-GB"/>
              </w:rPr>
              <w:t xml:space="preserve">) </w:t>
            </w:r>
          </w:p>
          <w:p w14:paraId="01C0A9C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r w:rsidR="00B64B28" w14:paraId="0F16C0BC" w14:textId="77777777" w:rsidTr="00B64B28">
        <w:trPr>
          <w:tblCellSpacing w:w="15" w:type="dxa"/>
        </w:trPr>
        <w:tc>
          <w:tcPr>
            <w:tcW w:w="0" w:type="auto"/>
            <w:vAlign w:val="center"/>
            <w:hideMark/>
          </w:tcPr>
          <w:p w14:paraId="0E4D567B" w14:textId="77777777" w:rsidR="00B64B28" w:rsidRDefault="00B64B28" w:rsidP="00466496">
            <w:pPr>
              <w:rPr>
                <w:sz w:val="24"/>
              </w:rPr>
            </w:pPr>
            <w:r>
              <w:rPr>
                <w:b/>
                <w:bCs/>
              </w:rPr>
              <w:t>Example cvParams:</w:t>
            </w:r>
          </w:p>
        </w:tc>
        <w:tc>
          <w:tcPr>
            <w:tcW w:w="0" w:type="auto"/>
            <w:vAlign w:val="center"/>
            <w:hideMark/>
          </w:tcPr>
          <w:p w14:paraId="47FB58E4"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207" name="Mascot" cvRef="PSI-MS"/&gt;</w:t>
            </w:r>
          </w:p>
          <w:p w14:paraId="108E031D"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78" name="Mascot Parser" cvRef="PSI-MS"/&gt;</w:t>
            </w:r>
          </w:p>
          <w:p w14:paraId="331A32AC"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75" cvRef="PSI-MS" name="OMSSA"/&gt;</w:t>
            </w:r>
          </w:p>
        </w:tc>
      </w:tr>
    </w:tbl>
    <w:p w14:paraId="76ECB460" w14:textId="77777777" w:rsidR="00B64B28" w:rsidRDefault="00B64B28" w:rsidP="00466496"/>
    <w:p w14:paraId="71D0BD09" w14:textId="77777777" w:rsidR="00B64B28" w:rsidRDefault="00B64B28" w:rsidP="00466496">
      <w:pPr>
        <w:pStyle w:val="Heading2"/>
      </w:pPr>
      <w:bookmarkStart w:id="215" w:name="_Toc453235409"/>
      <w:r>
        <w:t>Element &lt;</w:t>
      </w:r>
      <w:bookmarkStart w:id="216" w:name="SourceFile"/>
      <w:r>
        <w:t>SourceFile</w:t>
      </w:r>
      <w:bookmarkEnd w:id="216"/>
      <w:r>
        <w:t>&gt;</w:t>
      </w:r>
      <w:bookmarkEnd w:id="21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6"/>
        <w:gridCol w:w="8536"/>
      </w:tblGrid>
      <w:tr w:rsidR="00B64B28" w14:paraId="649C0DA8" w14:textId="77777777" w:rsidTr="00B64B28">
        <w:trPr>
          <w:tblCellSpacing w:w="15" w:type="dxa"/>
        </w:trPr>
        <w:tc>
          <w:tcPr>
            <w:tcW w:w="0" w:type="auto"/>
            <w:vAlign w:val="center"/>
            <w:hideMark/>
          </w:tcPr>
          <w:p w14:paraId="6FF0ED57" w14:textId="77777777" w:rsidR="00B64B28" w:rsidRDefault="00B64B28" w:rsidP="00466496">
            <w:pPr>
              <w:rPr>
                <w:sz w:val="24"/>
              </w:rPr>
            </w:pPr>
            <w:r>
              <w:rPr>
                <w:b/>
                <w:bCs/>
              </w:rPr>
              <w:t>Definition:</w:t>
            </w:r>
          </w:p>
        </w:tc>
        <w:tc>
          <w:tcPr>
            <w:tcW w:w="0" w:type="auto"/>
            <w:vAlign w:val="center"/>
            <w:hideMark/>
          </w:tcPr>
          <w:p w14:paraId="08CE122D" w14:textId="77777777" w:rsidR="00B64B28" w:rsidRDefault="00B64B28" w:rsidP="00466496">
            <w:pPr>
              <w:rPr>
                <w:sz w:val="24"/>
              </w:rPr>
            </w:pPr>
            <w:r>
              <w:t xml:space="preserve">A file from which this mzIdentML instance was created. </w:t>
            </w:r>
          </w:p>
        </w:tc>
      </w:tr>
      <w:tr w:rsidR="00B64B28" w14:paraId="23B8C2D2" w14:textId="77777777" w:rsidTr="00B64B28">
        <w:trPr>
          <w:tblCellSpacing w:w="15" w:type="dxa"/>
        </w:trPr>
        <w:tc>
          <w:tcPr>
            <w:tcW w:w="0" w:type="auto"/>
            <w:vAlign w:val="center"/>
            <w:hideMark/>
          </w:tcPr>
          <w:p w14:paraId="51C4C08B"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5"/>
              <w:gridCol w:w="1124"/>
              <w:gridCol w:w="824"/>
              <w:gridCol w:w="5342"/>
            </w:tblGrid>
            <w:tr w:rsidR="00B64B28" w14:paraId="2193B49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41B7E86"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DD18EFB"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6704C7"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A2F3F14" w14:textId="77777777" w:rsidR="00B64B28" w:rsidRDefault="00B64B28" w:rsidP="00466496">
                  <w:pPr>
                    <w:jc w:val="center"/>
                    <w:rPr>
                      <w:b/>
                      <w:bCs/>
                      <w:sz w:val="24"/>
                    </w:rPr>
                  </w:pPr>
                  <w:r>
                    <w:rPr>
                      <w:b/>
                      <w:bCs/>
                    </w:rPr>
                    <w:t>Definition</w:t>
                  </w:r>
                </w:p>
              </w:tc>
            </w:tr>
            <w:tr w:rsidR="00B64B28" w14:paraId="5EACCB6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84B66A"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056D003"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D76ABD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CAB9CD6"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59C9689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052762" w14:textId="77777777" w:rsidR="00B64B28" w:rsidRDefault="00B64B28" w:rsidP="00466496">
                  <w:pPr>
                    <w:rPr>
                      <w:sz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2EC4AE13" w14:textId="77777777" w:rsidR="00B64B28" w:rsidRDefault="00B64B28" w:rsidP="00466496">
                  <w:pPr>
                    <w:rPr>
                      <w:sz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4A56CFB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F6B7DE3" w14:textId="77777777" w:rsidR="00B64B28" w:rsidRDefault="00B64B28" w:rsidP="00466496">
                  <w:pPr>
                    <w:rPr>
                      <w:sz w:val="24"/>
                    </w:rPr>
                  </w:pPr>
                  <w:r>
                    <w:t>The location of the data file.</w:t>
                  </w:r>
                </w:p>
              </w:tc>
            </w:tr>
            <w:tr w:rsidR="00B64B28" w14:paraId="2A11220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BD93AA"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D6A670"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ABC140A"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C59BF6A" w14:textId="77777777" w:rsidR="00B64B28" w:rsidRDefault="00B64B28" w:rsidP="00466496">
                  <w:pPr>
                    <w:rPr>
                      <w:sz w:val="24"/>
                    </w:rPr>
                  </w:pPr>
                  <w:r>
                    <w:t xml:space="preserve">The potentially ambiguous common identifier, such as a human-readable name for the instance. </w:t>
                  </w:r>
                </w:p>
              </w:tc>
            </w:tr>
          </w:tbl>
          <w:p w14:paraId="6E53E658" w14:textId="77777777" w:rsidR="00B64B28" w:rsidRDefault="00B64B28" w:rsidP="00466496">
            <w:pPr>
              <w:rPr>
                <w:sz w:val="24"/>
              </w:rPr>
            </w:pPr>
          </w:p>
        </w:tc>
      </w:tr>
      <w:tr w:rsidR="00B64B28" w14:paraId="4F190094" w14:textId="77777777" w:rsidTr="00B64B28">
        <w:trPr>
          <w:tblCellSpacing w:w="15" w:type="dxa"/>
        </w:trPr>
        <w:tc>
          <w:tcPr>
            <w:tcW w:w="0" w:type="auto"/>
            <w:vAlign w:val="center"/>
            <w:hideMark/>
          </w:tcPr>
          <w:p w14:paraId="0216A7B8"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12"/>
            </w:tblGrid>
            <w:tr w:rsidR="00B64B28" w14:paraId="761B237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2CDE83"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66128EC"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86BD4B4"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BCBD79B" w14:textId="77777777" w:rsidR="00B64B28" w:rsidRDefault="00B64B28" w:rsidP="00466496">
                  <w:pPr>
                    <w:jc w:val="center"/>
                    <w:rPr>
                      <w:b/>
                      <w:bCs/>
                      <w:sz w:val="24"/>
                    </w:rPr>
                  </w:pPr>
                  <w:r>
                    <w:rPr>
                      <w:b/>
                      <w:bCs/>
                    </w:rPr>
                    <w:t>Definition</w:t>
                  </w:r>
                </w:p>
              </w:tc>
            </w:tr>
            <w:tr w:rsidR="00B64B28" w14:paraId="45425E2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2C2AA8" w14:textId="77777777" w:rsidR="00B64B28" w:rsidRDefault="004E159A" w:rsidP="00466496">
                  <w:pPr>
                    <w:rPr>
                      <w:sz w:val="24"/>
                    </w:rPr>
                  </w:pPr>
                  <w:hyperlink w:anchor="ExternalFormatDocumentation" w:history="1">
                    <w:r w:rsidR="00B64B28">
                      <w:rPr>
                        <w:rStyle w:val="Hyperlink"/>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B6D18EA"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361B77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6C7ACF0" w14:textId="77777777" w:rsidR="00B64B28" w:rsidRDefault="00B64B28" w:rsidP="00466496">
                  <w:pPr>
                    <w:rPr>
                      <w:sz w:val="24"/>
                    </w:rPr>
                  </w:pPr>
                  <w:r>
                    <w:t>A URI to access documentation and tools to interpret the external format of the ExternalData instance. For example, XML Schema or static libraries (APIs) to access binary formats.</w:t>
                  </w:r>
                </w:p>
              </w:tc>
            </w:tr>
            <w:tr w:rsidR="00B64B28" w14:paraId="118A421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24199A" w14:textId="77777777" w:rsidR="00B64B28" w:rsidRDefault="004E159A" w:rsidP="00466496">
                  <w:pPr>
                    <w:rPr>
                      <w:sz w:val="24"/>
                    </w:rPr>
                  </w:pPr>
                  <w:hyperlink w:anchor="FileFormat" w:history="1">
                    <w:r w:rsidR="00B64B28">
                      <w:rPr>
                        <w:rStyle w:val="Hyperlink"/>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9F6EB54"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0AEF32C"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2B3A9EA" w14:textId="77777777" w:rsidR="00B64B28" w:rsidRDefault="00B64B28" w:rsidP="00466496">
                  <w:pPr>
                    <w:rPr>
                      <w:sz w:val="24"/>
                    </w:rPr>
                  </w:pPr>
                  <w:r>
                    <w:t xml:space="preserve">The format of the ExternalData file, for example "tiff" for image files. </w:t>
                  </w:r>
                </w:p>
              </w:tc>
            </w:tr>
            <w:tr w:rsidR="00B64B28" w14:paraId="04144E9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15214E" w14:textId="77777777" w:rsidR="00B64B28" w:rsidRDefault="004E159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5AB575F"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943AD88"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4650F9A" w14:textId="77777777" w:rsidR="00B64B28" w:rsidRDefault="00B64B28" w:rsidP="00466496">
                  <w:pPr>
                    <w:rPr>
                      <w:sz w:val="24"/>
                    </w:rPr>
                  </w:pPr>
                  <w:r>
                    <w:t>A single entry from an ontology or a controlled vocabulary.</w:t>
                  </w:r>
                </w:p>
              </w:tc>
            </w:tr>
            <w:tr w:rsidR="00B64B28" w14:paraId="33D9A8D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17501F" w14:textId="77777777" w:rsidR="00B64B28" w:rsidRDefault="004E159A"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B696C43"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66B0640"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2DBC321" w14:textId="77777777" w:rsidR="00B64B28" w:rsidRDefault="00B64B28" w:rsidP="00466496">
                  <w:pPr>
                    <w:rPr>
                      <w:sz w:val="24"/>
                    </w:rPr>
                  </w:pPr>
                  <w:r>
                    <w:t>A single user-defined parameter.</w:t>
                  </w:r>
                </w:p>
              </w:tc>
            </w:tr>
          </w:tbl>
          <w:p w14:paraId="402E6657" w14:textId="77777777" w:rsidR="00B64B28" w:rsidRDefault="00B64B28" w:rsidP="00466496">
            <w:pPr>
              <w:rPr>
                <w:sz w:val="24"/>
              </w:rPr>
            </w:pPr>
          </w:p>
        </w:tc>
      </w:tr>
      <w:tr w:rsidR="00B64B28" w14:paraId="3EDC9C3A" w14:textId="77777777" w:rsidTr="00B64B28">
        <w:trPr>
          <w:tblCellSpacing w:w="15" w:type="dxa"/>
        </w:trPr>
        <w:tc>
          <w:tcPr>
            <w:tcW w:w="0" w:type="auto"/>
            <w:vAlign w:val="center"/>
            <w:hideMark/>
          </w:tcPr>
          <w:p w14:paraId="0D3819F7" w14:textId="77777777" w:rsidR="00B64B28" w:rsidRDefault="00B64B28" w:rsidP="00466496">
            <w:pPr>
              <w:rPr>
                <w:sz w:val="24"/>
              </w:rPr>
            </w:pPr>
            <w:r>
              <w:rPr>
                <w:b/>
                <w:bCs/>
              </w:rPr>
              <w:lastRenderedPageBreak/>
              <w:t>Example Context:</w:t>
            </w:r>
          </w:p>
        </w:tc>
        <w:tc>
          <w:tcPr>
            <w:tcW w:w="0" w:type="auto"/>
            <w:vAlign w:val="center"/>
            <w:hideMark/>
          </w:tcPr>
          <w:p w14:paraId="3C48D74C" w14:textId="77777777" w:rsidR="00B64B28" w:rsidRPr="00B61B52" w:rsidRDefault="00B64B28" w:rsidP="00466496">
            <w:pPr>
              <w:pStyle w:val="HTMLPreformatted"/>
              <w:rPr>
                <w:rFonts w:cs="Helvetica"/>
                <w:lang w:val="en-GB" w:eastAsia="en-GB"/>
              </w:rPr>
            </w:pPr>
            <w:r w:rsidRPr="00B61B52">
              <w:rPr>
                <w:rFonts w:cs="Helvetica"/>
                <w:lang w:val="en-GB" w:eastAsia="en-GB"/>
              </w:rPr>
              <w:t>&lt;SourceFile location="file:///D:/TestSpace/NeoTestMarch2011/55merge_mascot.dat" id="SF_1"&gt;</w:t>
            </w:r>
          </w:p>
          <w:p w14:paraId="51784BC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0F003B4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199" name="Mascot DAT file" cvRef="PSI-MS"/&gt;</w:t>
            </w:r>
          </w:p>
          <w:p w14:paraId="16EFFEA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1008DB95" w14:textId="77777777" w:rsidR="00B64B28" w:rsidRPr="00B61B52" w:rsidRDefault="00B64B28" w:rsidP="00466496">
            <w:pPr>
              <w:pStyle w:val="HTMLPreformatted"/>
              <w:rPr>
                <w:rFonts w:cs="Helvetica"/>
                <w:lang w:val="en-GB" w:eastAsia="en-GB"/>
              </w:rPr>
            </w:pPr>
            <w:r w:rsidRPr="00B61B52">
              <w:rPr>
                <w:rFonts w:cs="Helvetica"/>
                <w:lang w:val="en-GB" w:eastAsia="en-GB"/>
              </w:rPr>
              <w:t>&lt;/SourceFile&gt;</w:t>
            </w:r>
          </w:p>
        </w:tc>
      </w:tr>
      <w:tr w:rsidR="00B64B28" w14:paraId="5B56F8F7" w14:textId="77777777" w:rsidTr="00B64B28">
        <w:trPr>
          <w:tblCellSpacing w:w="15" w:type="dxa"/>
        </w:trPr>
        <w:tc>
          <w:tcPr>
            <w:tcW w:w="0" w:type="auto"/>
            <w:vAlign w:val="center"/>
            <w:hideMark/>
          </w:tcPr>
          <w:p w14:paraId="30622048" w14:textId="77777777" w:rsidR="00B64B28" w:rsidRDefault="00B64B28" w:rsidP="00466496">
            <w:pPr>
              <w:rPr>
                <w:sz w:val="24"/>
              </w:rPr>
            </w:pPr>
            <w:r>
              <w:rPr>
                <w:b/>
                <w:bCs/>
              </w:rPr>
              <w:t>cvParam Mapping Rules:</w:t>
            </w:r>
          </w:p>
        </w:tc>
        <w:tc>
          <w:tcPr>
            <w:tcW w:w="0" w:type="auto"/>
            <w:vAlign w:val="center"/>
            <w:hideMark/>
          </w:tcPr>
          <w:p w14:paraId="3F7D4160"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Inputs/SourceFile</w:t>
            </w:r>
          </w:p>
          <w:p w14:paraId="4341C3D6"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0561 (</w:t>
            </w:r>
            <w:r w:rsidRPr="00B61B52">
              <w:rPr>
                <w:rStyle w:val="popup"/>
                <w:rFonts w:cs="Helvetica"/>
                <w:lang w:val="en-GB" w:eastAsia="en-GB"/>
              </w:rPr>
              <w:t>data file checksum type</w:t>
            </w:r>
            <w:r w:rsidRPr="00B61B52">
              <w:rPr>
                <w:rFonts w:cs="Helvetica"/>
                <w:lang w:val="en-GB" w:eastAsia="en-GB"/>
              </w:rPr>
              <w:t>) one or more times</w:t>
            </w:r>
          </w:p>
          <w:p w14:paraId="4D02B8E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8 (</w:t>
            </w:r>
            <w:r w:rsidRPr="00B61B52">
              <w:rPr>
                <w:rStyle w:val="popup"/>
                <w:rFonts w:cs="Helvetica"/>
                <w:lang w:val="en-GB" w:eastAsia="en-GB"/>
              </w:rPr>
              <w:t>MD5</w:t>
            </w:r>
            <w:r w:rsidRPr="00B61B52">
              <w:rPr>
                <w:rFonts w:cs="Helvetica"/>
                <w:lang w:val="en-GB" w:eastAsia="en-GB"/>
              </w:rPr>
              <w:t xml:space="preserve">) </w:t>
            </w:r>
          </w:p>
          <w:p w14:paraId="7C7CD07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9 (</w:t>
            </w:r>
            <w:r w:rsidRPr="00B61B52">
              <w:rPr>
                <w:rStyle w:val="popup"/>
                <w:rFonts w:cs="Helvetica"/>
                <w:lang w:val="en-GB" w:eastAsia="en-GB"/>
              </w:rPr>
              <w:t>SHA-1</w:t>
            </w:r>
            <w:r w:rsidRPr="00B61B52">
              <w:rPr>
                <w:rFonts w:cs="Helvetica"/>
                <w:lang w:val="en-GB" w:eastAsia="en-GB"/>
              </w:rPr>
              <w:t xml:space="preserve">) </w:t>
            </w:r>
          </w:p>
        </w:tc>
      </w:tr>
    </w:tbl>
    <w:p w14:paraId="329A065B" w14:textId="77777777" w:rsidR="00B64B28" w:rsidRDefault="00B64B28" w:rsidP="00466496"/>
    <w:p w14:paraId="59F296BE" w14:textId="77777777" w:rsidR="00B64B28" w:rsidRDefault="00B64B28" w:rsidP="00466496">
      <w:pPr>
        <w:pStyle w:val="Heading2"/>
      </w:pPr>
      <w:bookmarkStart w:id="217" w:name="_Toc453235410"/>
      <w:r>
        <w:t>Element &lt;</w:t>
      </w:r>
      <w:bookmarkStart w:id="218" w:name="SpecificityRules"/>
      <w:r>
        <w:t>SpecificityRules</w:t>
      </w:r>
      <w:bookmarkEnd w:id="218"/>
      <w:r>
        <w:t>&gt;</w:t>
      </w:r>
      <w:bookmarkEnd w:id="21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B64B28" w14:paraId="59CFFB8C" w14:textId="77777777" w:rsidTr="00B64B28">
        <w:trPr>
          <w:tblCellSpacing w:w="15" w:type="dxa"/>
        </w:trPr>
        <w:tc>
          <w:tcPr>
            <w:tcW w:w="0" w:type="auto"/>
            <w:vAlign w:val="center"/>
            <w:hideMark/>
          </w:tcPr>
          <w:p w14:paraId="4A8DCE04" w14:textId="77777777" w:rsidR="00B64B28" w:rsidRDefault="00B64B28" w:rsidP="00466496">
            <w:pPr>
              <w:rPr>
                <w:sz w:val="24"/>
              </w:rPr>
            </w:pPr>
            <w:r>
              <w:rPr>
                <w:b/>
                <w:bCs/>
              </w:rPr>
              <w:t>Definition:</w:t>
            </w:r>
          </w:p>
        </w:tc>
        <w:tc>
          <w:tcPr>
            <w:tcW w:w="0" w:type="auto"/>
            <w:vAlign w:val="center"/>
            <w:hideMark/>
          </w:tcPr>
          <w:p w14:paraId="3D2544DF" w14:textId="77777777" w:rsidR="00B64B28" w:rsidRDefault="00B64B28" w:rsidP="00466496">
            <w:pPr>
              <w:rPr>
                <w:sz w:val="24"/>
              </w:rPr>
            </w:pPr>
            <w:r>
              <w:t xml:space="preserve">The specificity rules of the searched modification including for example the probability of a modification's presence or peptide or protein termini. Standard fixed or variable status should be provided by the attribute fixedMod. </w:t>
            </w:r>
          </w:p>
        </w:tc>
      </w:tr>
      <w:tr w:rsidR="00B64B28" w14:paraId="5C10AF28" w14:textId="77777777" w:rsidTr="00B64B28">
        <w:trPr>
          <w:tblCellSpacing w:w="15" w:type="dxa"/>
        </w:trPr>
        <w:tc>
          <w:tcPr>
            <w:tcW w:w="0" w:type="auto"/>
            <w:vAlign w:val="center"/>
            <w:hideMark/>
          </w:tcPr>
          <w:p w14:paraId="1AF21037" w14:textId="77777777" w:rsidR="00B64B28" w:rsidRDefault="00B64B28" w:rsidP="00466496">
            <w:pPr>
              <w:rPr>
                <w:sz w:val="24"/>
              </w:rPr>
            </w:pPr>
            <w:r>
              <w:rPr>
                <w:b/>
                <w:bCs/>
              </w:rPr>
              <w:t>Type:</w:t>
            </w:r>
          </w:p>
        </w:tc>
        <w:tc>
          <w:tcPr>
            <w:tcW w:w="0" w:type="auto"/>
            <w:vAlign w:val="center"/>
            <w:hideMark/>
          </w:tcPr>
          <w:p w14:paraId="5364C61A" w14:textId="77777777" w:rsidR="00B64B28" w:rsidRDefault="00B64B28" w:rsidP="00466496">
            <w:pPr>
              <w:rPr>
                <w:sz w:val="24"/>
              </w:rPr>
            </w:pPr>
            <w:r>
              <w:t xml:space="preserve">SpecificityRulesType </w:t>
            </w:r>
          </w:p>
        </w:tc>
      </w:tr>
      <w:tr w:rsidR="00B64B28" w14:paraId="3B807B18" w14:textId="77777777" w:rsidTr="00B64B28">
        <w:trPr>
          <w:tblCellSpacing w:w="15" w:type="dxa"/>
        </w:trPr>
        <w:tc>
          <w:tcPr>
            <w:tcW w:w="0" w:type="auto"/>
            <w:vAlign w:val="center"/>
            <w:hideMark/>
          </w:tcPr>
          <w:p w14:paraId="071C77F6" w14:textId="77777777" w:rsidR="00B64B28" w:rsidRDefault="00B64B28" w:rsidP="00466496">
            <w:pPr>
              <w:rPr>
                <w:sz w:val="24"/>
              </w:rPr>
            </w:pPr>
            <w:r>
              <w:rPr>
                <w:b/>
                <w:bCs/>
              </w:rPr>
              <w:t>Attributes:</w:t>
            </w:r>
          </w:p>
        </w:tc>
        <w:tc>
          <w:tcPr>
            <w:tcW w:w="0" w:type="auto"/>
            <w:vAlign w:val="center"/>
            <w:hideMark/>
          </w:tcPr>
          <w:p w14:paraId="6A32D774" w14:textId="77777777" w:rsidR="00B64B28" w:rsidRDefault="00B64B28" w:rsidP="00466496">
            <w:pPr>
              <w:rPr>
                <w:sz w:val="24"/>
              </w:rPr>
            </w:pPr>
            <w:r>
              <w:t>none</w:t>
            </w:r>
          </w:p>
        </w:tc>
      </w:tr>
      <w:tr w:rsidR="00B64B28" w14:paraId="60F5BB58" w14:textId="77777777" w:rsidTr="00B64B28">
        <w:trPr>
          <w:tblCellSpacing w:w="15" w:type="dxa"/>
        </w:trPr>
        <w:tc>
          <w:tcPr>
            <w:tcW w:w="0" w:type="auto"/>
            <w:vAlign w:val="center"/>
            <w:hideMark/>
          </w:tcPr>
          <w:p w14:paraId="4AFF2E85"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1"/>
              <w:gridCol w:w="1135"/>
              <w:gridCol w:w="1180"/>
              <w:gridCol w:w="4521"/>
            </w:tblGrid>
            <w:tr w:rsidR="00B64B28" w14:paraId="3383211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A88640"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E33083C"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6CFCE79"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D30C85B" w14:textId="77777777" w:rsidR="00B64B28" w:rsidRDefault="00B64B28" w:rsidP="00466496">
                  <w:pPr>
                    <w:jc w:val="center"/>
                    <w:rPr>
                      <w:b/>
                      <w:bCs/>
                      <w:sz w:val="24"/>
                    </w:rPr>
                  </w:pPr>
                  <w:r>
                    <w:rPr>
                      <w:b/>
                      <w:bCs/>
                    </w:rPr>
                    <w:t>Definition</w:t>
                  </w:r>
                </w:p>
              </w:tc>
            </w:tr>
            <w:tr w:rsidR="00B64B28" w14:paraId="6AD2B1B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98C3D2" w14:textId="77777777" w:rsidR="00B64B28" w:rsidRDefault="004E159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79D3B0A"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5EEA9C0"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FF310A7" w14:textId="77777777" w:rsidR="00B64B28" w:rsidRDefault="00B64B28" w:rsidP="00466496">
                  <w:pPr>
                    <w:rPr>
                      <w:sz w:val="24"/>
                    </w:rPr>
                  </w:pPr>
                  <w:r>
                    <w:t>A single entry from an ontology or a controlled vocabulary.</w:t>
                  </w:r>
                </w:p>
              </w:tc>
            </w:tr>
          </w:tbl>
          <w:p w14:paraId="2FF83AD5" w14:textId="77777777" w:rsidR="00B64B28" w:rsidRDefault="00B64B28" w:rsidP="00466496">
            <w:pPr>
              <w:rPr>
                <w:sz w:val="24"/>
              </w:rPr>
            </w:pPr>
          </w:p>
        </w:tc>
      </w:tr>
      <w:tr w:rsidR="00B64B28" w14:paraId="0361A445" w14:textId="77777777" w:rsidTr="00B64B28">
        <w:trPr>
          <w:tblCellSpacing w:w="15" w:type="dxa"/>
        </w:trPr>
        <w:tc>
          <w:tcPr>
            <w:tcW w:w="0" w:type="auto"/>
            <w:vAlign w:val="center"/>
            <w:hideMark/>
          </w:tcPr>
          <w:p w14:paraId="4E210120" w14:textId="77777777" w:rsidR="00B64B28" w:rsidRDefault="00B64B28" w:rsidP="00466496">
            <w:pPr>
              <w:rPr>
                <w:sz w:val="24"/>
              </w:rPr>
            </w:pPr>
            <w:r>
              <w:rPr>
                <w:b/>
                <w:bCs/>
              </w:rPr>
              <w:t>Example Context:</w:t>
            </w:r>
          </w:p>
        </w:tc>
        <w:tc>
          <w:tcPr>
            <w:tcW w:w="0" w:type="auto"/>
            <w:vAlign w:val="center"/>
            <w:hideMark/>
          </w:tcPr>
          <w:p w14:paraId="63350084" w14:textId="77777777" w:rsidR="00B64B28" w:rsidRDefault="00B64B28" w:rsidP="00466496">
            <w:pPr>
              <w:rPr>
                <w:sz w:val="24"/>
              </w:rPr>
            </w:pPr>
          </w:p>
        </w:tc>
      </w:tr>
      <w:tr w:rsidR="00B64B28" w14:paraId="48F81C9D" w14:textId="77777777" w:rsidTr="00B64B28">
        <w:trPr>
          <w:tblCellSpacing w:w="15" w:type="dxa"/>
        </w:trPr>
        <w:tc>
          <w:tcPr>
            <w:tcW w:w="0" w:type="auto"/>
            <w:vAlign w:val="center"/>
            <w:hideMark/>
          </w:tcPr>
          <w:p w14:paraId="53E79626" w14:textId="77777777" w:rsidR="00B64B28" w:rsidRDefault="00B64B28" w:rsidP="00466496">
            <w:pPr>
              <w:rPr>
                <w:sz w:val="24"/>
              </w:rPr>
            </w:pPr>
            <w:r>
              <w:rPr>
                <w:b/>
                <w:bCs/>
              </w:rPr>
              <w:t>cvParam Mapping Rules:</w:t>
            </w:r>
          </w:p>
        </w:tc>
        <w:tc>
          <w:tcPr>
            <w:tcW w:w="0" w:type="auto"/>
            <w:vAlign w:val="center"/>
            <w:hideMark/>
          </w:tcPr>
          <w:p w14:paraId="76781AA6" w14:textId="77777777" w:rsidR="00E93B5A"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ModificationParams/SearchModifi</w:t>
            </w:r>
          </w:p>
          <w:p w14:paraId="78A35341" w14:textId="77777777" w:rsidR="00B64B28" w:rsidRPr="00B61B52" w:rsidRDefault="00B64B28" w:rsidP="00466496">
            <w:pPr>
              <w:pStyle w:val="HTMLPreformatted"/>
              <w:rPr>
                <w:rFonts w:cs="Helvetica"/>
                <w:lang w:val="en-GB" w:eastAsia="en-GB"/>
              </w:rPr>
            </w:pPr>
            <w:r w:rsidRPr="00B61B52">
              <w:rPr>
                <w:rFonts w:cs="Helvetica"/>
                <w:lang w:val="en-GB" w:eastAsia="en-GB"/>
              </w:rPr>
              <w:t>cation/SpecificityRules</w:t>
            </w:r>
          </w:p>
          <w:p w14:paraId="2CBDD5AE"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056 (</w:t>
            </w:r>
            <w:r w:rsidRPr="00B61B52">
              <w:rPr>
                <w:rStyle w:val="popup"/>
                <w:rFonts w:cs="Helvetica"/>
                <w:lang w:val="en-GB" w:eastAsia="en-GB"/>
              </w:rPr>
              <w:t>modification specificity rule</w:t>
            </w:r>
            <w:r w:rsidRPr="00B61B52">
              <w:rPr>
                <w:rFonts w:cs="Helvetica"/>
                <w:lang w:val="en-GB" w:eastAsia="en-GB"/>
              </w:rPr>
              <w:t>) one or more times</w:t>
            </w:r>
          </w:p>
          <w:p w14:paraId="09BB51C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89 (</w:t>
            </w:r>
            <w:r w:rsidRPr="00B61B52">
              <w:rPr>
                <w:rStyle w:val="popup"/>
                <w:rFonts w:cs="Helvetica"/>
                <w:lang w:val="en-GB" w:eastAsia="en-GB"/>
              </w:rPr>
              <w:t>modification specificity N-term</w:t>
            </w:r>
            <w:r w:rsidRPr="00B61B52">
              <w:rPr>
                <w:rFonts w:cs="Helvetica"/>
                <w:lang w:val="en-GB" w:eastAsia="en-GB"/>
              </w:rPr>
              <w:t xml:space="preserve">) </w:t>
            </w:r>
          </w:p>
          <w:p w14:paraId="723DD3E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90 (</w:t>
            </w:r>
            <w:r w:rsidRPr="00B61B52">
              <w:rPr>
                <w:rStyle w:val="popup"/>
                <w:rFonts w:cs="Helvetica"/>
                <w:lang w:val="en-GB" w:eastAsia="en-GB"/>
              </w:rPr>
              <w:t>modification specificity C-term</w:t>
            </w:r>
            <w:r w:rsidRPr="00B61B52">
              <w:rPr>
                <w:rFonts w:cs="Helvetica"/>
                <w:lang w:val="en-GB" w:eastAsia="en-GB"/>
              </w:rPr>
              <w:t xml:space="preserve">) </w:t>
            </w:r>
          </w:p>
        </w:tc>
      </w:tr>
    </w:tbl>
    <w:p w14:paraId="716E9411" w14:textId="77777777" w:rsidR="00B64B28" w:rsidRDefault="00B64B28" w:rsidP="00466496"/>
    <w:p w14:paraId="3A3332A2" w14:textId="77777777" w:rsidR="00B64B28" w:rsidRDefault="00B64B28" w:rsidP="00466496">
      <w:pPr>
        <w:pStyle w:val="Heading2"/>
      </w:pPr>
      <w:bookmarkStart w:id="219" w:name="_Toc453235411"/>
      <w:r>
        <w:t>Element &lt;</w:t>
      </w:r>
      <w:bookmarkStart w:id="220" w:name="SpectraData"/>
      <w:r>
        <w:t>SpectraData</w:t>
      </w:r>
      <w:bookmarkEnd w:id="220"/>
      <w:r>
        <w:t>&gt;</w:t>
      </w:r>
      <w:bookmarkEnd w:id="21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8"/>
        <w:gridCol w:w="8624"/>
      </w:tblGrid>
      <w:tr w:rsidR="00B64B28" w14:paraId="1B2108C8" w14:textId="77777777" w:rsidTr="00B64B28">
        <w:trPr>
          <w:tblCellSpacing w:w="15" w:type="dxa"/>
        </w:trPr>
        <w:tc>
          <w:tcPr>
            <w:tcW w:w="0" w:type="auto"/>
            <w:vAlign w:val="center"/>
            <w:hideMark/>
          </w:tcPr>
          <w:p w14:paraId="592A3E67" w14:textId="77777777" w:rsidR="00B64B28" w:rsidRDefault="00B64B28" w:rsidP="00466496">
            <w:pPr>
              <w:rPr>
                <w:sz w:val="24"/>
              </w:rPr>
            </w:pPr>
            <w:r>
              <w:rPr>
                <w:b/>
                <w:bCs/>
              </w:rPr>
              <w:t>Definition:</w:t>
            </w:r>
          </w:p>
        </w:tc>
        <w:tc>
          <w:tcPr>
            <w:tcW w:w="0" w:type="auto"/>
            <w:vAlign w:val="center"/>
            <w:hideMark/>
          </w:tcPr>
          <w:p w14:paraId="44A8CF2F" w14:textId="77777777" w:rsidR="00B64B28" w:rsidRDefault="00B64B28" w:rsidP="00466496">
            <w:pPr>
              <w:rPr>
                <w:sz w:val="24"/>
              </w:rPr>
            </w:pPr>
            <w:r>
              <w:t xml:space="preserve">A data set containing spectra data (consisting of one or more spectra). </w:t>
            </w:r>
          </w:p>
        </w:tc>
      </w:tr>
      <w:tr w:rsidR="00B64B28" w14:paraId="4C283A36" w14:textId="77777777" w:rsidTr="00B64B28">
        <w:trPr>
          <w:tblCellSpacing w:w="15" w:type="dxa"/>
        </w:trPr>
        <w:tc>
          <w:tcPr>
            <w:tcW w:w="0" w:type="auto"/>
            <w:vAlign w:val="center"/>
            <w:hideMark/>
          </w:tcPr>
          <w:p w14:paraId="5D5A97CD" w14:textId="77777777" w:rsidR="00B64B28" w:rsidRDefault="00B64B28" w:rsidP="00466496">
            <w:pPr>
              <w:rPr>
                <w:sz w:val="24"/>
              </w:rPr>
            </w:pPr>
            <w:r>
              <w:rPr>
                <w:b/>
                <w:bCs/>
              </w:rPr>
              <w:t>Type:</w:t>
            </w:r>
          </w:p>
        </w:tc>
        <w:tc>
          <w:tcPr>
            <w:tcW w:w="0" w:type="auto"/>
            <w:vAlign w:val="center"/>
            <w:hideMark/>
          </w:tcPr>
          <w:p w14:paraId="777E87AF" w14:textId="77777777" w:rsidR="00B64B28" w:rsidRDefault="00B64B28" w:rsidP="00466496">
            <w:pPr>
              <w:rPr>
                <w:sz w:val="24"/>
              </w:rPr>
            </w:pPr>
            <w:r>
              <w:t xml:space="preserve">SpectraDataType </w:t>
            </w:r>
          </w:p>
        </w:tc>
      </w:tr>
      <w:tr w:rsidR="00B64B28" w14:paraId="43776F2E" w14:textId="77777777" w:rsidTr="00B64B28">
        <w:trPr>
          <w:tblCellSpacing w:w="15" w:type="dxa"/>
        </w:trPr>
        <w:tc>
          <w:tcPr>
            <w:tcW w:w="0" w:type="auto"/>
            <w:vAlign w:val="center"/>
            <w:hideMark/>
          </w:tcPr>
          <w:p w14:paraId="3E4E0A5A"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0"/>
              <w:gridCol w:w="1124"/>
              <w:gridCol w:w="824"/>
              <w:gridCol w:w="5425"/>
            </w:tblGrid>
            <w:tr w:rsidR="00B64B28" w14:paraId="69651FB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EFE547"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3BB2AD"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542878B"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4569A2A" w14:textId="77777777" w:rsidR="00B64B28" w:rsidRDefault="00B64B28" w:rsidP="00466496">
                  <w:pPr>
                    <w:jc w:val="center"/>
                    <w:rPr>
                      <w:b/>
                      <w:bCs/>
                      <w:sz w:val="24"/>
                    </w:rPr>
                  </w:pPr>
                  <w:r>
                    <w:rPr>
                      <w:b/>
                      <w:bCs/>
                    </w:rPr>
                    <w:t>Definition</w:t>
                  </w:r>
                </w:p>
              </w:tc>
            </w:tr>
            <w:tr w:rsidR="00B64B28" w14:paraId="3ED9A14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7E7CE1"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A89B5ED"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0153E6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A07F89F"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39071AD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E0C5557" w14:textId="77777777" w:rsidR="00B64B28" w:rsidRDefault="00B64B28" w:rsidP="00466496">
                  <w:pPr>
                    <w:rPr>
                      <w:sz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7A32C7D0" w14:textId="77777777" w:rsidR="00B64B28" w:rsidRDefault="00B64B28" w:rsidP="00466496">
                  <w:pPr>
                    <w:rPr>
                      <w:sz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09287545"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0279189" w14:textId="77777777" w:rsidR="00B64B28" w:rsidRDefault="00B64B28" w:rsidP="00466496">
                  <w:pPr>
                    <w:rPr>
                      <w:sz w:val="24"/>
                    </w:rPr>
                  </w:pPr>
                  <w:r>
                    <w:t>The location of the data file.</w:t>
                  </w:r>
                </w:p>
              </w:tc>
            </w:tr>
            <w:tr w:rsidR="00B64B28" w14:paraId="080833C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09CD369"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B675D46"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772497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679C1B0" w14:textId="77777777" w:rsidR="00B64B28" w:rsidRDefault="00B64B28" w:rsidP="00466496">
                  <w:pPr>
                    <w:rPr>
                      <w:sz w:val="24"/>
                    </w:rPr>
                  </w:pPr>
                  <w:r>
                    <w:t xml:space="preserve">The potentially ambiguous common identifier, such as a human-readable name for the instance. </w:t>
                  </w:r>
                </w:p>
              </w:tc>
            </w:tr>
          </w:tbl>
          <w:p w14:paraId="3DB77E5C" w14:textId="77777777" w:rsidR="00B64B28" w:rsidRDefault="00B64B28" w:rsidP="00466496">
            <w:pPr>
              <w:rPr>
                <w:sz w:val="24"/>
              </w:rPr>
            </w:pPr>
          </w:p>
        </w:tc>
      </w:tr>
      <w:tr w:rsidR="00B64B28" w14:paraId="5845005F" w14:textId="77777777" w:rsidTr="00B64B28">
        <w:trPr>
          <w:tblCellSpacing w:w="15" w:type="dxa"/>
        </w:trPr>
        <w:tc>
          <w:tcPr>
            <w:tcW w:w="0" w:type="auto"/>
            <w:vAlign w:val="center"/>
            <w:hideMark/>
          </w:tcPr>
          <w:p w14:paraId="57F116CB"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400"/>
            </w:tblGrid>
            <w:tr w:rsidR="00B64B28" w14:paraId="57390BF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70456D7"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C8461ED"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DADA98C"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A4E41A3" w14:textId="77777777" w:rsidR="00B64B28" w:rsidRDefault="00B64B28" w:rsidP="00466496">
                  <w:pPr>
                    <w:jc w:val="center"/>
                    <w:rPr>
                      <w:b/>
                      <w:bCs/>
                      <w:sz w:val="24"/>
                    </w:rPr>
                  </w:pPr>
                  <w:r>
                    <w:rPr>
                      <w:b/>
                      <w:bCs/>
                    </w:rPr>
                    <w:t>Definition</w:t>
                  </w:r>
                </w:p>
              </w:tc>
            </w:tr>
            <w:tr w:rsidR="00B64B28" w14:paraId="30EEAB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8DD9D4" w14:textId="77777777" w:rsidR="00B64B28" w:rsidRDefault="004E159A" w:rsidP="00466496">
                  <w:pPr>
                    <w:rPr>
                      <w:sz w:val="24"/>
                    </w:rPr>
                  </w:pPr>
                  <w:hyperlink w:anchor="ExternalFormatDocumentation" w:history="1">
                    <w:r w:rsidR="00B64B28">
                      <w:rPr>
                        <w:rStyle w:val="Hyperlink"/>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6EA6997"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9E19BF2"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F2887CD" w14:textId="77777777" w:rsidR="00B64B28" w:rsidRDefault="00B64B28" w:rsidP="00466496">
                  <w:pPr>
                    <w:rPr>
                      <w:sz w:val="24"/>
                    </w:rPr>
                  </w:pPr>
                  <w:r>
                    <w:t>A URI to access documentation and tools to interpret the external format of the ExternalData instance. For example, XML Schema or static libraries (APIs) to access binary formats.</w:t>
                  </w:r>
                </w:p>
              </w:tc>
            </w:tr>
            <w:tr w:rsidR="00B64B28" w14:paraId="2BAA6E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26BFF0" w14:textId="77777777" w:rsidR="00B64B28" w:rsidRDefault="004E159A" w:rsidP="00466496">
                  <w:pPr>
                    <w:rPr>
                      <w:sz w:val="24"/>
                    </w:rPr>
                  </w:pPr>
                  <w:hyperlink w:anchor="FileFormat" w:history="1">
                    <w:r w:rsidR="00B64B28">
                      <w:rPr>
                        <w:rStyle w:val="Hyperlink"/>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C9E3C92"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D86737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A08B8E8" w14:textId="77777777" w:rsidR="00B64B28" w:rsidRDefault="00B64B28" w:rsidP="00466496">
                  <w:pPr>
                    <w:rPr>
                      <w:sz w:val="24"/>
                    </w:rPr>
                  </w:pPr>
                  <w:r>
                    <w:t xml:space="preserve">The format of the ExternalData file, for example "tiff" for image files. </w:t>
                  </w:r>
                </w:p>
              </w:tc>
            </w:tr>
            <w:tr w:rsidR="00B64B28" w14:paraId="7AA2FC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6E6159" w14:textId="77777777" w:rsidR="00B64B28" w:rsidRDefault="004E159A" w:rsidP="00466496">
                  <w:pPr>
                    <w:rPr>
                      <w:sz w:val="24"/>
                    </w:rPr>
                  </w:pPr>
                  <w:hyperlink w:anchor="SpectrumIDFormat" w:history="1">
                    <w:r w:rsidR="00B64B28">
                      <w:rPr>
                        <w:rStyle w:val="Hyperlink"/>
                      </w:rPr>
                      <w:t>SpectrumID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99978B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FB8AEB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B147396" w14:textId="77777777" w:rsidR="00B64B28" w:rsidRDefault="00B64B28" w:rsidP="00466496">
                  <w:pPr>
                    <w:rPr>
                      <w:sz w:val="24"/>
                    </w:rPr>
                  </w:pPr>
                  <w:r>
                    <w:t>The format of the spectrum identifier within the source file</w:t>
                  </w:r>
                </w:p>
              </w:tc>
            </w:tr>
          </w:tbl>
          <w:p w14:paraId="59C79251" w14:textId="77777777" w:rsidR="00B64B28" w:rsidRDefault="00B64B28" w:rsidP="00466496">
            <w:pPr>
              <w:rPr>
                <w:sz w:val="24"/>
              </w:rPr>
            </w:pPr>
          </w:p>
        </w:tc>
      </w:tr>
      <w:tr w:rsidR="00B64B28" w14:paraId="204E4D6C" w14:textId="77777777" w:rsidTr="00B64B28">
        <w:trPr>
          <w:tblCellSpacing w:w="15" w:type="dxa"/>
        </w:trPr>
        <w:tc>
          <w:tcPr>
            <w:tcW w:w="0" w:type="auto"/>
            <w:vAlign w:val="center"/>
            <w:hideMark/>
          </w:tcPr>
          <w:p w14:paraId="6A2C1945" w14:textId="77777777" w:rsidR="00B64B28" w:rsidRDefault="00B64B28" w:rsidP="00466496">
            <w:pPr>
              <w:rPr>
                <w:sz w:val="24"/>
              </w:rPr>
            </w:pPr>
            <w:r>
              <w:rPr>
                <w:b/>
                <w:bCs/>
              </w:rPr>
              <w:t xml:space="preserve">Example </w:t>
            </w:r>
            <w:r>
              <w:rPr>
                <w:b/>
                <w:bCs/>
              </w:rPr>
              <w:lastRenderedPageBreak/>
              <w:t>Context:</w:t>
            </w:r>
          </w:p>
        </w:tc>
        <w:tc>
          <w:tcPr>
            <w:tcW w:w="0" w:type="auto"/>
            <w:vAlign w:val="center"/>
            <w:hideMark/>
          </w:tcPr>
          <w:p w14:paraId="38D26753"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lt;SpectraData location="D:/TestSpace/NeoTestMarch2011/55merge.mgf" id="SID_1"&gt;</w:t>
            </w:r>
          </w:p>
          <w:p w14:paraId="7AD2AD4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7F4E3343"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 xml:space="preserve">        &lt;cvParam accession="MS:1001062" cvRef="PSI-MS" name="Mascot MGF file"/&gt;</w:t>
            </w:r>
          </w:p>
          <w:p w14:paraId="761193A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1B59CFA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Format&gt;</w:t>
            </w:r>
          </w:p>
          <w:p w14:paraId="5F7EE6E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0774" cvRef="PSI-MS" name="multiple peak list nativeID format"/&gt;</w:t>
            </w:r>
          </w:p>
          <w:p w14:paraId="226CBAC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Format&gt;</w:t>
            </w:r>
          </w:p>
          <w:p w14:paraId="4045569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3F183FA4" w14:textId="77777777" w:rsidR="00B64B28" w:rsidRPr="00B61B52" w:rsidRDefault="00B64B28" w:rsidP="00466496">
            <w:pPr>
              <w:pStyle w:val="HTMLPreformatted"/>
              <w:rPr>
                <w:rFonts w:cs="Helvetica"/>
                <w:lang w:val="en-GB" w:eastAsia="en-GB"/>
              </w:rPr>
            </w:pPr>
            <w:r w:rsidRPr="00B61B52">
              <w:rPr>
                <w:rFonts w:cs="Helvetica"/>
                <w:lang w:val="en-GB" w:eastAsia="en-GB"/>
              </w:rPr>
              <w:t>&lt;/SpectraData&gt;</w:t>
            </w:r>
          </w:p>
        </w:tc>
      </w:tr>
    </w:tbl>
    <w:p w14:paraId="76FCEFB7" w14:textId="77777777" w:rsidR="00B64B28" w:rsidRDefault="00B64B28" w:rsidP="00466496"/>
    <w:p w14:paraId="60852442" w14:textId="77777777" w:rsidR="00B64B28" w:rsidRDefault="00B64B28" w:rsidP="00466496">
      <w:pPr>
        <w:pStyle w:val="Heading2"/>
      </w:pPr>
      <w:bookmarkStart w:id="221" w:name="_Toc453235412"/>
      <w:r>
        <w:t>Element &lt;</w:t>
      </w:r>
      <w:bookmarkStart w:id="222" w:name="SpectrumIDFormat"/>
      <w:r>
        <w:t>SpectrumIDFormat</w:t>
      </w:r>
      <w:bookmarkEnd w:id="222"/>
      <w:r>
        <w:t>&gt;</w:t>
      </w:r>
      <w:bookmarkEnd w:id="22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77"/>
        <w:gridCol w:w="7985"/>
      </w:tblGrid>
      <w:tr w:rsidR="00B64B28" w14:paraId="3AF0F1B2" w14:textId="77777777" w:rsidTr="00B64B28">
        <w:trPr>
          <w:tblCellSpacing w:w="15" w:type="dxa"/>
        </w:trPr>
        <w:tc>
          <w:tcPr>
            <w:tcW w:w="0" w:type="auto"/>
            <w:vAlign w:val="center"/>
            <w:hideMark/>
          </w:tcPr>
          <w:p w14:paraId="6ECCDDA7" w14:textId="77777777" w:rsidR="00B64B28" w:rsidRDefault="00B64B28" w:rsidP="00466496">
            <w:pPr>
              <w:rPr>
                <w:sz w:val="24"/>
              </w:rPr>
            </w:pPr>
            <w:r>
              <w:rPr>
                <w:b/>
                <w:bCs/>
              </w:rPr>
              <w:t>Definition:</w:t>
            </w:r>
          </w:p>
        </w:tc>
        <w:tc>
          <w:tcPr>
            <w:tcW w:w="0" w:type="auto"/>
            <w:vAlign w:val="center"/>
            <w:hideMark/>
          </w:tcPr>
          <w:p w14:paraId="44603C2A" w14:textId="77777777" w:rsidR="00B64B28" w:rsidRDefault="00B64B28" w:rsidP="00466496">
            <w:pPr>
              <w:rPr>
                <w:sz w:val="24"/>
              </w:rPr>
            </w:pPr>
            <w:r>
              <w:t xml:space="preserve">The format of the spectrum identifier within the source file </w:t>
            </w:r>
          </w:p>
        </w:tc>
      </w:tr>
      <w:tr w:rsidR="00B64B28" w14:paraId="373AFAB6" w14:textId="77777777" w:rsidTr="00B64B28">
        <w:trPr>
          <w:tblCellSpacing w:w="15" w:type="dxa"/>
        </w:trPr>
        <w:tc>
          <w:tcPr>
            <w:tcW w:w="0" w:type="auto"/>
            <w:vAlign w:val="center"/>
            <w:hideMark/>
          </w:tcPr>
          <w:p w14:paraId="48751CB8" w14:textId="77777777" w:rsidR="00B64B28" w:rsidRDefault="00B64B28" w:rsidP="00466496">
            <w:pPr>
              <w:rPr>
                <w:sz w:val="24"/>
              </w:rPr>
            </w:pPr>
            <w:r>
              <w:rPr>
                <w:b/>
                <w:bCs/>
              </w:rPr>
              <w:t>Type:</w:t>
            </w:r>
          </w:p>
        </w:tc>
        <w:tc>
          <w:tcPr>
            <w:tcW w:w="0" w:type="auto"/>
            <w:vAlign w:val="center"/>
            <w:hideMark/>
          </w:tcPr>
          <w:p w14:paraId="4FDB9DA1" w14:textId="77777777" w:rsidR="00B64B28" w:rsidRDefault="00B64B28" w:rsidP="00466496">
            <w:pPr>
              <w:rPr>
                <w:sz w:val="24"/>
              </w:rPr>
            </w:pPr>
            <w:r>
              <w:t xml:space="preserve">SpectrumIDFormatType </w:t>
            </w:r>
          </w:p>
        </w:tc>
      </w:tr>
      <w:tr w:rsidR="00B64B28" w14:paraId="37E1E513" w14:textId="77777777" w:rsidTr="00B64B28">
        <w:trPr>
          <w:tblCellSpacing w:w="15" w:type="dxa"/>
        </w:trPr>
        <w:tc>
          <w:tcPr>
            <w:tcW w:w="0" w:type="auto"/>
            <w:vAlign w:val="center"/>
            <w:hideMark/>
          </w:tcPr>
          <w:p w14:paraId="6CB0EE0F" w14:textId="77777777" w:rsidR="00B64B28" w:rsidRDefault="00B64B28" w:rsidP="00466496">
            <w:pPr>
              <w:rPr>
                <w:sz w:val="24"/>
              </w:rPr>
            </w:pPr>
            <w:r>
              <w:rPr>
                <w:b/>
                <w:bCs/>
              </w:rPr>
              <w:t>Attributes:</w:t>
            </w:r>
          </w:p>
        </w:tc>
        <w:tc>
          <w:tcPr>
            <w:tcW w:w="0" w:type="auto"/>
            <w:vAlign w:val="center"/>
            <w:hideMark/>
          </w:tcPr>
          <w:p w14:paraId="5AA99C66" w14:textId="77777777" w:rsidR="00B64B28" w:rsidRDefault="00B64B28" w:rsidP="00466496">
            <w:pPr>
              <w:rPr>
                <w:sz w:val="24"/>
              </w:rPr>
            </w:pPr>
            <w:r>
              <w:t>none</w:t>
            </w:r>
          </w:p>
        </w:tc>
      </w:tr>
      <w:tr w:rsidR="00B64B28" w14:paraId="0F9D0C4C" w14:textId="77777777" w:rsidTr="00B64B28">
        <w:trPr>
          <w:tblCellSpacing w:w="15" w:type="dxa"/>
        </w:trPr>
        <w:tc>
          <w:tcPr>
            <w:tcW w:w="0" w:type="auto"/>
            <w:vAlign w:val="center"/>
            <w:hideMark/>
          </w:tcPr>
          <w:p w14:paraId="701DD295"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6"/>
              <w:gridCol w:w="1135"/>
              <w:gridCol w:w="1180"/>
              <w:gridCol w:w="3933"/>
            </w:tblGrid>
            <w:tr w:rsidR="00B64B28" w14:paraId="653DCA8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247F50"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34EA2A"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B083FC0"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6827134" w14:textId="77777777" w:rsidR="00B64B28" w:rsidRDefault="00B64B28" w:rsidP="00466496">
                  <w:pPr>
                    <w:jc w:val="center"/>
                    <w:rPr>
                      <w:b/>
                      <w:bCs/>
                      <w:sz w:val="24"/>
                    </w:rPr>
                  </w:pPr>
                  <w:r>
                    <w:rPr>
                      <w:b/>
                      <w:bCs/>
                    </w:rPr>
                    <w:t>Definition</w:t>
                  </w:r>
                </w:p>
              </w:tc>
            </w:tr>
            <w:tr w:rsidR="00B64B28" w14:paraId="4A51552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8F99CD" w14:textId="77777777" w:rsidR="00B64B28" w:rsidRDefault="004E159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60C1182"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8087F5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90B1C81" w14:textId="77777777" w:rsidR="00B64B28" w:rsidRDefault="00B64B28" w:rsidP="00466496">
                  <w:pPr>
                    <w:rPr>
                      <w:sz w:val="24"/>
                    </w:rPr>
                  </w:pPr>
                  <w:r>
                    <w:t>A single entry from an ontology or a controlled vocabulary.</w:t>
                  </w:r>
                </w:p>
              </w:tc>
            </w:tr>
          </w:tbl>
          <w:p w14:paraId="2D3CC6A2" w14:textId="77777777" w:rsidR="00B64B28" w:rsidRDefault="00B64B28" w:rsidP="00466496">
            <w:pPr>
              <w:rPr>
                <w:sz w:val="24"/>
              </w:rPr>
            </w:pPr>
          </w:p>
        </w:tc>
      </w:tr>
      <w:tr w:rsidR="00B64B28" w14:paraId="09122DDE" w14:textId="77777777" w:rsidTr="00B64B28">
        <w:trPr>
          <w:tblCellSpacing w:w="15" w:type="dxa"/>
        </w:trPr>
        <w:tc>
          <w:tcPr>
            <w:tcW w:w="0" w:type="auto"/>
            <w:vAlign w:val="center"/>
            <w:hideMark/>
          </w:tcPr>
          <w:p w14:paraId="16ED721D" w14:textId="77777777" w:rsidR="00B64B28" w:rsidRDefault="00B64B28" w:rsidP="00466496">
            <w:pPr>
              <w:rPr>
                <w:sz w:val="24"/>
              </w:rPr>
            </w:pPr>
            <w:r>
              <w:rPr>
                <w:b/>
                <w:bCs/>
              </w:rPr>
              <w:t>Example Context:</w:t>
            </w:r>
          </w:p>
        </w:tc>
        <w:tc>
          <w:tcPr>
            <w:tcW w:w="0" w:type="auto"/>
            <w:vAlign w:val="center"/>
            <w:hideMark/>
          </w:tcPr>
          <w:p w14:paraId="2E3F8659"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Format&gt;</w:t>
            </w:r>
          </w:p>
          <w:p w14:paraId="5611C69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0774" cvRef="PSI-MS" name="multiple peak list nativeID format"/&gt;</w:t>
            </w:r>
          </w:p>
          <w:p w14:paraId="02FB9866"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Format&gt;</w:t>
            </w:r>
          </w:p>
        </w:tc>
      </w:tr>
      <w:tr w:rsidR="00B64B28" w14:paraId="65A3E34A" w14:textId="77777777" w:rsidTr="00B64B28">
        <w:trPr>
          <w:tblCellSpacing w:w="15" w:type="dxa"/>
        </w:trPr>
        <w:tc>
          <w:tcPr>
            <w:tcW w:w="0" w:type="auto"/>
            <w:vAlign w:val="center"/>
            <w:hideMark/>
          </w:tcPr>
          <w:p w14:paraId="19764298" w14:textId="77777777" w:rsidR="00B64B28" w:rsidRDefault="00B64B28" w:rsidP="00466496">
            <w:pPr>
              <w:rPr>
                <w:sz w:val="24"/>
              </w:rPr>
            </w:pPr>
            <w:r>
              <w:rPr>
                <w:b/>
                <w:bCs/>
              </w:rPr>
              <w:t>cvParam Mapping Rules:</w:t>
            </w:r>
          </w:p>
        </w:tc>
        <w:tc>
          <w:tcPr>
            <w:tcW w:w="0" w:type="auto"/>
            <w:vAlign w:val="center"/>
            <w:hideMark/>
          </w:tcPr>
          <w:p w14:paraId="68E57A61"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Inputs/SpectraData/SpectrumIDFormat</w:t>
            </w:r>
          </w:p>
          <w:p w14:paraId="4694BC88"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0767 (</w:t>
            </w:r>
            <w:r w:rsidRPr="00B61B52">
              <w:rPr>
                <w:rStyle w:val="popup"/>
                <w:rFonts w:cs="Helvetica"/>
                <w:lang w:val="en-GB" w:eastAsia="en-GB"/>
              </w:rPr>
              <w:t>native spectrum identifier format</w:t>
            </w:r>
            <w:r w:rsidRPr="00B61B52">
              <w:rPr>
                <w:rFonts w:cs="Helvetica"/>
                <w:lang w:val="en-GB" w:eastAsia="en-GB"/>
              </w:rPr>
              <w:t>) only once</w:t>
            </w:r>
          </w:p>
          <w:p w14:paraId="5311951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68 (</w:t>
            </w:r>
            <w:r w:rsidRPr="00B61B52">
              <w:rPr>
                <w:rStyle w:val="popup"/>
                <w:rFonts w:cs="Helvetica"/>
                <w:lang w:val="en-GB" w:eastAsia="en-GB"/>
              </w:rPr>
              <w:t>Thermo nativeID format</w:t>
            </w:r>
            <w:r w:rsidRPr="00B61B52">
              <w:rPr>
                <w:rFonts w:cs="Helvetica"/>
                <w:lang w:val="en-GB" w:eastAsia="en-GB"/>
              </w:rPr>
              <w:t xml:space="preserve">) </w:t>
            </w:r>
          </w:p>
          <w:p w14:paraId="649215A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69 (</w:t>
            </w:r>
            <w:r w:rsidRPr="00B61B52">
              <w:rPr>
                <w:rStyle w:val="popup"/>
                <w:rFonts w:cs="Helvetica"/>
                <w:lang w:val="en-GB" w:eastAsia="en-GB"/>
              </w:rPr>
              <w:t>Waters nativeID format</w:t>
            </w:r>
            <w:r w:rsidRPr="00B61B52">
              <w:rPr>
                <w:rFonts w:cs="Helvetica"/>
                <w:lang w:val="en-GB" w:eastAsia="en-GB"/>
              </w:rPr>
              <w:t xml:space="preserve">) </w:t>
            </w:r>
          </w:p>
          <w:p w14:paraId="5354C61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0 (</w:t>
            </w:r>
            <w:r w:rsidRPr="00B61B52">
              <w:rPr>
                <w:rStyle w:val="popup"/>
                <w:rFonts w:cs="Helvetica"/>
                <w:lang w:val="en-GB" w:eastAsia="en-GB"/>
              </w:rPr>
              <w:t>WIFF nativeID format</w:t>
            </w:r>
            <w:r w:rsidRPr="00B61B52">
              <w:rPr>
                <w:rFonts w:cs="Helvetica"/>
                <w:lang w:val="en-GB" w:eastAsia="en-GB"/>
              </w:rPr>
              <w:t xml:space="preserve">) </w:t>
            </w:r>
          </w:p>
          <w:p w14:paraId="76410D5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1 (</w:t>
            </w:r>
            <w:r w:rsidRPr="00B61B52">
              <w:rPr>
                <w:rStyle w:val="popup"/>
                <w:rFonts w:cs="Helvetica"/>
                <w:lang w:val="en-GB" w:eastAsia="en-GB"/>
              </w:rPr>
              <w:t>Bruker/Agilent YEP nativeID format</w:t>
            </w:r>
            <w:r w:rsidRPr="00B61B52">
              <w:rPr>
                <w:rFonts w:cs="Helvetica"/>
                <w:lang w:val="en-GB" w:eastAsia="en-GB"/>
              </w:rPr>
              <w:t xml:space="preserve">) </w:t>
            </w:r>
          </w:p>
          <w:p w14:paraId="38A9B56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2 (</w:t>
            </w:r>
            <w:r w:rsidRPr="00B61B52">
              <w:rPr>
                <w:rStyle w:val="popup"/>
                <w:rFonts w:cs="Helvetica"/>
                <w:lang w:val="en-GB" w:eastAsia="en-GB"/>
              </w:rPr>
              <w:t>Bruker BAF nativeID format</w:t>
            </w:r>
            <w:r w:rsidRPr="00B61B52">
              <w:rPr>
                <w:rFonts w:cs="Helvetica"/>
                <w:lang w:val="en-GB" w:eastAsia="en-GB"/>
              </w:rPr>
              <w:t xml:space="preserve">) </w:t>
            </w:r>
          </w:p>
          <w:p w14:paraId="61A0C80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3 (</w:t>
            </w:r>
            <w:r w:rsidRPr="00B61B52">
              <w:rPr>
                <w:rStyle w:val="popup"/>
                <w:rFonts w:cs="Helvetica"/>
                <w:lang w:val="en-GB" w:eastAsia="en-GB"/>
              </w:rPr>
              <w:t>Bruker FID nativeID format</w:t>
            </w:r>
            <w:r w:rsidRPr="00B61B52">
              <w:rPr>
                <w:rFonts w:cs="Helvetica"/>
                <w:lang w:val="en-GB" w:eastAsia="en-GB"/>
              </w:rPr>
              <w:t xml:space="preserve">) </w:t>
            </w:r>
          </w:p>
          <w:p w14:paraId="702649F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4 (</w:t>
            </w:r>
            <w:r w:rsidRPr="00B61B52">
              <w:rPr>
                <w:rStyle w:val="popup"/>
                <w:rFonts w:cs="Helvetica"/>
                <w:lang w:val="en-GB" w:eastAsia="en-GB"/>
              </w:rPr>
              <w:t>multiple peak list nativeID format</w:t>
            </w:r>
            <w:r w:rsidRPr="00B61B52">
              <w:rPr>
                <w:rFonts w:cs="Helvetica"/>
                <w:lang w:val="en-GB" w:eastAsia="en-GB"/>
              </w:rPr>
              <w:t xml:space="preserve">) </w:t>
            </w:r>
          </w:p>
          <w:p w14:paraId="07F0AD5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5 (</w:t>
            </w:r>
            <w:r w:rsidRPr="00B61B52">
              <w:rPr>
                <w:rStyle w:val="popup"/>
                <w:rFonts w:cs="Helvetica"/>
                <w:lang w:val="en-GB" w:eastAsia="en-GB"/>
              </w:rPr>
              <w:t>single peak list nativeID format</w:t>
            </w:r>
            <w:r w:rsidRPr="00B61B52">
              <w:rPr>
                <w:rFonts w:cs="Helvetica"/>
                <w:lang w:val="en-GB" w:eastAsia="en-GB"/>
              </w:rPr>
              <w:t xml:space="preserve">) </w:t>
            </w:r>
          </w:p>
          <w:p w14:paraId="37370BB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6 (</w:t>
            </w:r>
            <w:r w:rsidRPr="00B61B52">
              <w:rPr>
                <w:rStyle w:val="popup"/>
                <w:rFonts w:cs="Helvetica"/>
                <w:lang w:val="en-GB" w:eastAsia="en-GB"/>
              </w:rPr>
              <w:t>scan number only nativeID format</w:t>
            </w:r>
            <w:r w:rsidRPr="00B61B52">
              <w:rPr>
                <w:rFonts w:cs="Helvetica"/>
                <w:lang w:val="en-GB" w:eastAsia="en-GB"/>
              </w:rPr>
              <w:t xml:space="preserve">) </w:t>
            </w:r>
          </w:p>
          <w:p w14:paraId="55C96A4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7 (</w:t>
            </w:r>
            <w:r w:rsidRPr="00B61B52">
              <w:rPr>
                <w:rStyle w:val="popup"/>
                <w:rFonts w:cs="Helvetica"/>
                <w:lang w:val="en-GB" w:eastAsia="en-GB"/>
              </w:rPr>
              <w:t>spectrum identifier nativeID format</w:t>
            </w:r>
            <w:r w:rsidRPr="00B61B52">
              <w:rPr>
                <w:rFonts w:cs="Helvetica"/>
                <w:lang w:val="en-GB" w:eastAsia="en-GB"/>
              </w:rPr>
              <w:t xml:space="preserve">) </w:t>
            </w:r>
          </w:p>
          <w:p w14:paraId="2AFE4CB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p w14:paraId="78D1705A"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529 (</w:t>
            </w:r>
            <w:r w:rsidRPr="00B61B52">
              <w:rPr>
                <w:rStyle w:val="popup"/>
                <w:rFonts w:cs="Helvetica"/>
                <w:lang w:val="en-GB" w:eastAsia="en-GB"/>
              </w:rPr>
              <w:t>spectra data details</w:t>
            </w:r>
            <w:r w:rsidRPr="00B61B52">
              <w:rPr>
                <w:rFonts w:cs="Helvetica"/>
                <w:lang w:val="en-GB" w:eastAsia="en-GB"/>
              </w:rPr>
              <w:t>) only once</w:t>
            </w:r>
          </w:p>
          <w:p w14:paraId="15D01A2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30 (</w:t>
            </w:r>
            <w:r w:rsidRPr="00B61B52">
              <w:rPr>
                <w:rStyle w:val="popup"/>
                <w:rFonts w:cs="Helvetica"/>
                <w:lang w:val="en-GB" w:eastAsia="en-GB"/>
              </w:rPr>
              <w:t>mzML unique identifier</w:t>
            </w:r>
            <w:r w:rsidRPr="00B61B52">
              <w:rPr>
                <w:rFonts w:cs="Helvetica"/>
                <w:lang w:val="en-GB" w:eastAsia="en-GB"/>
              </w:rPr>
              <w:t xml:space="preserve">) </w:t>
            </w:r>
          </w:p>
          <w:p w14:paraId="6B88A5A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31 (</w:t>
            </w:r>
            <w:r w:rsidRPr="00B61B52">
              <w:rPr>
                <w:rStyle w:val="popup"/>
                <w:rFonts w:cs="Helvetica"/>
                <w:lang w:val="en-GB" w:eastAsia="en-GB"/>
              </w:rPr>
              <w:t>spectrum from ProteinScape database nativeID format</w:t>
            </w:r>
            <w:r w:rsidRPr="00B61B52">
              <w:rPr>
                <w:rFonts w:cs="Helvetica"/>
                <w:lang w:val="en-GB" w:eastAsia="en-GB"/>
              </w:rPr>
              <w:t xml:space="preserve">) </w:t>
            </w:r>
          </w:p>
          <w:p w14:paraId="744712A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32 (</w:t>
            </w:r>
            <w:r w:rsidRPr="00B61B52">
              <w:rPr>
                <w:rStyle w:val="popup"/>
                <w:rFonts w:cs="Helvetica"/>
                <w:lang w:val="en-GB" w:eastAsia="en-GB"/>
              </w:rPr>
              <w:t>spectrum from database nativeID format</w:t>
            </w:r>
            <w:r w:rsidRPr="00B61B52">
              <w:rPr>
                <w:rFonts w:cs="Helvetica"/>
                <w:lang w:val="en-GB" w:eastAsia="en-GB"/>
              </w:rPr>
              <w:t xml:space="preserve">) </w:t>
            </w:r>
          </w:p>
        </w:tc>
      </w:tr>
      <w:tr w:rsidR="00B64B28" w14:paraId="118950E4" w14:textId="77777777" w:rsidTr="00B64B28">
        <w:trPr>
          <w:tblCellSpacing w:w="15" w:type="dxa"/>
        </w:trPr>
        <w:tc>
          <w:tcPr>
            <w:tcW w:w="0" w:type="auto"/>
            <w:vAlign w:val="center"/>
            <w:hideMark/>
          </w:tcPr>
          <w:p w14:paraId="5B537E80" w14:textId="77777777" w:rsidR="00B64B28" w:rsidRDefault="00B64B28" w:rsidP="00466496">
            <w:pPr>
              <w:rPr>
                <w:sz w:val="24"/>
              </w:rPr>
            </w:pPr>
            <w:r>
              <w:rPr>
                <w:b/>
                <w:bCs/>
              </w:rPr>
              <w:t>Example cvParams:</w:t>
            </w:r>
          </w:p>
        </w:tc>
        <w:tc>
          <w:tcPr>
            <w:tcW w:w="0" w:type="auto"/>
            <w:vAlign w:val="center"/>
            <w:hideMark/>
          </w:tcPr>
          <w:p w14:paraId="2D28CE91"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0774" name="multiple peak list nativeID format" cvRef="PSI-MS"/&gt;</w:t>
            </w:r>
          </w:p>
        </w:tc>
      </w:tr>
    </w:tbl>
    <w:p w14:paraId="5BF107DA" w14:textId="77777777" w:rsidR="00B64B28" w:rsidRDefault="00B64B28" w:rsidP="00466496"/>
    <w:p w14:paraId="48C72BE8" w14:textId="77777777" w:rsidR="00B64B28" w:rsidRDefault="00B64B28" w:rsidP="00466496">
      <w:pPr>
        <w:pStyle w:val="Heading2"/>
      </w:pPr>
      <w:bookmarkStart w:id="223" w:name="_Toc453235413"/>
      <w:r>
        <w:t>Element &lt;</w:t>
      </w:r>
      <w:bookmarkStart w:id="224" w:name="SpectrumIdentification"/>
      <w:r>
        <w:t>SpectrumIdentification</w:t>
      </w:r>
      <w:bookmarkEnd w:id="224"/>
      <w:r>
        <w:t>&gt;</w:t>
      </w:r>
      <w:bookmarkEnd w:id="22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1"/>
        <w:gridCol w:w="8641"/>
      </w:tblGrid>
      <w:tr w:rsidR="00B64B28" w14:paraId="34E71F35" w14:textId="77777777" w:rsidTr="00B64B28">
        <w:trPr>
          <w:tblCellSpacing w:w="15" w:type="dxa"/>
        </w:trPr>
        <w:tc>
          <w:tcPr>
            <w:tcW w:w="0" w:type="auto"/>
            <w:vAlign w:val="center"/>
            <w:hideMark/>
          </w:tcPr>
          <w:p w14:paraId="1BEC4AD6" w14:textId="77777777" w:rsidR="00B64B28" w:rsidRDefault="00B64B28" w:rsidP="00466496">
            <w:pPr>
              <w:rPr>
                <w:sz w:val="24"/>
              </w:rPr>
            </w:pPr>
            <w:r>
              <w:rPr>
                <w:b/>
                <w:bCs/>
              </w:rPr>
              <w:t>Definition:</w:t>
            </w:r>
          </w:p>
        </w:tc>
        <w:tc>
          <w:tcPr>
            <w:tcW w:w="0" w:type="auto"/>
            <w:vAlign w:val="center"/>
            <w:hideMark/>
          </w:tcPr>
          <w:p w14:paraId="52FFA844" w14:textId="77777777" w:rsidR="00B64B28" w:rsidRDefault="00B64B28" w:rsidP="00466496">
            <w:pPr>
              <w:rPr>
                <w:sz w:val="24"/>
              </w:rPr>
            </w:pPr>
            <w:r>
              <w:t xml:space="preserve">An Analysis which tries to identify peptides in input spectra, referencing the database searched, the input spectra, the output results and the protocol that is run. </w:t>
            </w:r>
          </w:p>
        </w:tc>
      </w:tr>
      <w:tr w:rsidR="00B64B28" w14:paraId="5F1F2295" w14:textId="77777777" w:rsidTr="00B64B28">
        <w:trPr>
          <w:tblCellSpacing w:w="15" w:type="dxa"/>
        </w:trPr>
        <w:tc>
          <w:tcPr>
            <w:tcW w:w="0" w:type="auto"/>
            <w:vAlign w:val="center"/>
            <w:hideMark/>
          </w:tcPr>
          <w:p w14:paraId="21A4FA50" w14:textId="77777777" w:rsidR="00B64B28" w:rsidRDefault="00B64B28" w:rsidP="00466496">
            <w:pPr>
              <w:rPr>
                <w:sz w:val="24"/>
              </w:rPr>
            </w:pPr>
            <w:r>
              <w:rPr>
                <w:b/>
                <w:bCs/>
              </w:rPr>
              <w:t>Type:</w:t>
            </w:r>
          </w:p>
        </w:tc>
        <w:tc>
          <w:tcPr>
            <w:tcW w:w="0" w:type="auto"/>
            <w:vAlign w:val="center"/>
            <w:hideMark/>
          </w:tcPr>
          <w:p w14:paraId="5123A288" w14:textId="77777777" w:rsidR="00B64B28" w:rsidRDefault="00B64B28" w:rsidP="00466496">
            <w:pPr>
              <w:rPr>
                <w:sz w:val="24"/>
              </w:rPr>
            </w:pPr>
            <w:r>
              <w:t xml:space="preserve">SpectrumIdentificationType </w:t>
            </w:r>
          </w:p>
        </w:tc>
      </w:tr>
      <w:tr w:rsidR="00B64B28" w14:paraId="649312F8" w14:textId="77777777" w:rsidTr="00B64B28">
        <w:trPr>
          <w:tblCellSpacing w:w="15" w:type="dxa"/>
        </w:trPr>
        <w:tc>
          <w:tcPr>
            <w:tcW w:w="0" w:type="auto"/>
            <w:vAlign w:val="center"/>
            <w:hideMark/>
          </w:tcPr>
          <w:p w14:paraId="487E8C8A"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29"/>
              <w:gridCol w:w="1291"/>
              <w:gridCol w:w="824"/>
              <w:gridCol w:w="3306"/>
            </w:tblGrid>
            <w:tr w:rsidR="00B64B28" w14:paraId="0947E6E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E25EE1"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C5EA1EC"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576BFD1"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7A969AE" w14:textId="77777777" w:rsidR="00B64B28" w:rsidRDefault="00B64B28" w:rsidP="00466496">
                  <w:pPr>
                    <w:jc w:val="center"/>
                    <w:rPr>
                      <w:b/>
                      <w:bCs/>
                      <w:sz w:val="24"/>
                    </w:rPr>
                  </w:pPr>
                  <w:r>
                    <w:rPr>
                      <w:b/>
                      <w:bCs/>
                    </w:rPr>
                    <w:t>Definition</w:t>
                  </w:r>
                </w:p>
              </w:tc>
            </w:tr>
            <w:tr w:rsidR="00B64B28" w14:paraId="0E15ACE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7198E3" w14:textId="77777777" w:rsidR="00B64B28" w:rsidRDefault="00B64B28" w:rsidP="00466496">
                  <w:pPr>
                    <w:rPr>
                      <w:sz w:val="24"/>
                    </w:rPr>
                  </w:pPr>
                  <w:r>
                    <w:t>activity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03110E" w14:textId="77777777" w:rsidR="00B64B28" w:rsidRDefault="00B64B28" w:rsidP="00466496">
                  <w:pPr>
                    <w:rPr>
                      <w:sz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3B2490F"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9A9B1C5" w14:textId="77777777" w:rsidR="00B64B28" w:rsidRDefault="00B64B28" w:rsidP="00466496">
                  <w:pPr>
                    <w:rPr>
                      <w:sz w:val="24"/>
                    </w:rPr>
                  </w:pPr>
                  <w:r>
                    <w:t>When the protocol was applied.</w:t>
                  </w:r>
                </w:p>
              </w:tc>
            </w:tr>
            <w:tr w:rsidR="00B64B28" w14:paraId="6384C5A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98028C"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2A697C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C190B0E"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7C9CB31"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6C9B926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9E9F7B"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B59246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5D63A7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68EBAA8" w14:textId="77777777" w:rsidR="00B64B28" w:rsidRDefault="00B64B28" w:rsidP="00466496">
                  <w:pPr>
                    <w:rPr>
                      <w:sz w:val="24"/>
                    </w:rPr>
                  </w:pPr>
                  <w:r>
                    <w:t xml:space="preserve">The potentially ambiguous common identifier, such as a human-readable name for the instance. </w:t>
                  </w:r>
                </w:p>
              </w:tc>
            </w:tr>
            <w:tr w:rsidR="00B64B28" w14:paraId="61E3C58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4D3FCF" w14:textId="77777777" w:rsidR="00B64B28" w:rsidRDefault="00B64B28" w:rsidP="00466496">
                  <w:pPr>
                    <w:rPr>
                      <w:sz w:val="24"/>
                    </w:rPr>
                  </w:pPr>
                  <w:r>
                    <w:t>spectrumIdentifica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995A45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CCF7E8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F357C06" w14:textId="77777777" w:rsidR="00B64B28" w:rsidRDefault="00B64B28" w:rsidP="00466496">
                  <w:pPr>
                    <w:rPr>
                      <w:sz w:val="24"/>
                    </w:rPr>
                  </w:pPr>
                  <w:r>
                    <w:t xml:space="preserve">A reference to the SpectrumIdentificationList produced by this analysis in the DataCollection section. </w:t>
                  </w:r>
                </w:p>
              </w:tc>
            </w:tr>
            <w:tr w:rsidR="00B64B28" w14:paraId="794598B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1C98BD" w14:textId="77777777" w:rsidR="00B64B28" w:rsidRDefault="00B64B28" w:rsidP="00466496">
                  <w:pPr>
                    <w:rPr>
                      <w:sz w:val="24"/>
                    </w:rPr>
                  </w:pPr>
                  <w:r>
                    <w:t>spectrumIdentificationProtocol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61C7150"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C33DE3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CE0706B" w14:textId="77777777" w:rsidR="00B64B28" w:rsidRDefault="00B64B28" w:rsidP="00466496">
                  <w:pPr>
                    <w:rPr>
                      <w:sz w:val="24"/>
                    </w:rPr>
                  </w:pPr>
                  <w:r>
                    <w:t xml:space="preserve">A reference to the search protocol used for this SpectrumIdentification. </w:t>
                  </w:r>
                </w:p>
              </w:tc>
            </w:tr>
          </w:tbl>
          <w:p w14:paraId="7E001784" w14:textId="77777777" w:rsidR="00B64B28" w:rsidRDefault="00B64B28" w:rsidP="00466496">
            <w:pPr>
              <w:rPr>
                <w:sz w:val="24"/>
              </w:rPr>
            </w:pPr>
          </w:p>
        </w:tc>
      </w:tr>
      <w:tr w:rsidR="00B64B28" w14:paraId="41156354" w14:textId="77777777" w:rsidTr="00B64B28">
        <w:trPr>
          <w:tblCellSpacing w:w="15" w:type="dxa"/>
        </w:trPr>
        <w:tc>
          <w:tcPr>
            <w:tcW w:w="0" w:type="auto"/>
            <w:vAlign w:val="center"/>
            <w:hideMark/>
          </w:tcPr>
          <w:p w14:paraId="794BA336"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1135"/>
              <w:gridCol w:w="1180"/>
              <w:gridCol w:w="3219"/>
            </w:tblGrid>
            <w:tr w:rsidR="00B64B28" w14:paraId="2406B9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C136C4"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05EE9A0"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4357299"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17A1865" w14:textId="77777777" w:rsidR="00B64B28" w:rsidRDefault="00B64B28" w:rsidP="00466496">
                  <w:pPr>
                    <w:jc w:val="center"/>
                    <w:rPr>
                      <w:b/>
                      <w:bCs/>
                      <w:sz w:val="24"/>
                    </w:rPr>
                  </w:pPr>
                  <w:r>
                    <w:rPr>
                      <w:b/>
                      <w:bCs/>
                    </w:rPr>
                    <w:t>Definition</w:t>
                  </w:r>
                </w:p>
              </w:tc>
            </w:tr>
            <w:tr w:rsidR="00B64B28" w14:paraId="20F2E83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F7EF31" w14:textId="77777777" w:rsidR="00B64B28" w:rsidRDefault="004E159A" w:rsidP="00466496">
                  <w:pPr>
                    <w:rPr>
                      <w:sz w:val="24"/>
                    </w:rPr>
                  </w:pPr>
                  <w:hyperlink w:anchor="InputSpectra" w:history="1">
                    <w:r w:rsidR="00B64B28">
                      <w:rPr>
                        <w:rStyle w:val="Hyperlink"/>
                      </w:rPr>
                      <w:t>InputSpectr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29FEEF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CA01EA0"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5C3BB3C" w14:textId="77777777" w:rsidR="00B64B28" w:rsidRDefault="00B64B28" w:rsidP="00466496">
                  <w:pPr>
                    <w:rPr>
                      <w:sz w:val="24"/>
                    </w:rPr>
                  </w:pPr>
                  <w:r>
                    <w:t>One of the spectra data sets used.</w:t>
                  </w:r>
                </w:p>
              </w:tc>
            </w:tr>
            <w:tr w:rsidR="00B64B28" w14:paraId="40BCA3F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C2F2F3" w14:textId="77777777" w:rsidR="00B64B28" w:rsidRDefault="004E159A" w:rsidP="00466496">
                  <w:pPr>
                    <w:rPr>
                      <w:sz w:val="24"/>
                    </w:rPr>
                  </w:pPr>
                  <w:hyperlink w:anchor="SearchDatabaseRef" w:history="1">
                    <w:r w:rsidR="00B64B28">
                      <w:rPr>
                        <w:rStyle w:val="Hyperlink"/>
                      </w:rPr>
                      <w:t>SearchDatabase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EEF28D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7FFCF9F"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BCCF415" w14:textId="77777777" w:rsidR="00B64B28" w:rsidRDefault="00B64B28" w:rsidP="00466496">
                  <w:pPr>
                    <w:rPr>
                      <w:sz w:val="24"/>
                    </w:rPr>
                  </w:pPr>
                  <w:r>
                    <w:t>One of the search databases used.</w:t>
                  </w:r>
                </w:p>
              </w:tc>
            </w:tr>
          </w:tbl>
          <w:p w14:paraId="1FEC235D" w14:textId="77777777" w:rsidR="00B64B28" w:rsidRDefault="00B64B28" w:rsidP="00466496">
            <w:pPr>
              <w:rPr>
                <w:sz w:val="24"/>
              </w:rPr>
            </w:pPr>
          </w:p>
        </w:tc>
      </w:tr>
      <w:tr w:rsidR="00B64B28" w14:paraId="2F01FC8A" w14:textId="77777777" w:rsidTr="00B64B28">
        <w:trPr>
          <w:tblCellSpacing w:w="15" w:type="dxa"/>
        </w:trPr>
        <w:tc>
          <w:tcPr>
            <w:tcW w:w="0" w:type="auto"/>
            <w:vAlign w:val="center"/>
            <w:hideMark/>
          </w:tcPr>
          <w:p w14:paraId="6C905E5C" w14:textId="77777777" w:rsidR="00B64B28" w:rsidRDefault="00B64B28" w:rsidP="00466496">
            <w:pPr>
              <w:rPr>
                <w:sz w:val="24"/>
              </w:rPr>
            </w:pPr>
            <w:r>
              <w:rPr>
                <w:b/>
                <w:bCs/>
              </w:rPr>
              <w:lastRenderedPageBreak/>
              <w:t>Example Context:</w:t>
            </w:r>
          </w:p>
        </w:tc>
        <w:tc>
          <w:tcPr>
            <w:tcW w:w="0" w:type="auto"/>
            <w:vAlign w:val="center"/>
            <w:hideMark/>
          </w:tcPr>
          <w:p w14:paraId="7980EF3F"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 id="SI" spectrumIdentificationProtocol_ref="SIP"</w:t>
            </w:r>
          </w:p>
          <w:p w14:paraId="62673F9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spectrumIdentificationList_ref="SIL_1" activityDate="2011-03-24T11:37:37"&gt;</w:t>
            </w:r>
          </w:p>
          <w:p w14:paraId="2DFF7FD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InputSpectra spectraData_ref="SD_1"/&gt;</w:t>
            </w:r>
          </w:p>
          <w:p w14:paraId="3DD90C5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DatabaseRef searchDatabase_ref="SDB_NeoProt_tripledecoy"/&gt;</w:t>
            </w:r>
          </w:p>
          <w:p w14:paraId="4ABC25C6"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gt;</w:t>
            </w:r>
          </w:p>
        </w:tc>
      </w:tr>
    </w:tbl>
    <w:p w14:paraId="7A420B47" w14:textId="77777777" w:rsidR="00B64B28" w:rsidRDefault="00B64B28" w:rsidP="00466496"/>
    <w:p w14:paraId="52B79821" w14:textId="77777777" w:rsidR="00B64B28" w:rsidRDefault="00B64B28" w:rsidP="00466496">
      <w:pPr>
        <w:pStyle w:val="Heading2"/>
      </w:pPr>
      <w:bookmarkStart w:id="225" w:name="_Toc453235414"/>
      <w:r>
        <w:t>Element &lt;</w:t>
      </w:r>
      <w:bookmarkStart w:id="226" w:name="SpectrumIdentificationItem"/>
      <w:r>
        <w:t>SpectrumIdentificationItem</w:t>
      </w:r>
      <w:bookmarkEnd w:id="226"/>
      <w:r>
        <w:t>&gt;</w:t>
      </w:r>
      <w:bookmarkEnd w:id="22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29"/>
      </w:tblGrid>
      <w:tr w:rsidR="00B64B28" w14:paraId="359B08F6" w14:textId="77777777" w:rsidTr="00B64B28">
        <w:trPr>
          <w:tblCellSpacing w:w="15" w:type="dxa"/>
        </w:trPr>
        <w:tc>
          <w:tcPr>
            <w:tcW w:w="0" w:type="auto"/>
            <w:vAlign w:val="center"/>
            <w:hideMark/>
          </w:tcPr>
          <w:p w14:paraId="68541535" w14:textId="77777777" w:rsidR="00B64B28" w:rsidRDefault="00B64B28" w:rsidP="00466496">
            <w:pPr>
              <w:rPr>
                <w:sz w:val="24"/>
              </w:rPr>
            </w:pPr>
            <w:r>
              <w:rPr>
                <w:b/>
                <w:bCs/>
              </w:rPr>
              <w:t>Definition:</w:t>
            </w:r>
          </w:p>
        </w:tc>
        <w:tc>
          <w:tcPr>
            <w:tcW w:w="0" w:type="auto"/>
            <w:vAlign w:val="center"/>
            <w:hideMark/>
          </w:tcPr>
          <w:p w14:paraId="7CBE8FAE" w14:textId="77777777" w:rsidR="00B64B28" w:rsidRDefault="00B64B28" w:rsidP="00466496">
            <w:pPr>
              <w:rPr>
                <w:sz w:val="24"/>
              </w:rPr>
            </w:pPr>
            <w:r>
              <w:t xml:space="preserve">An identification of a single (poly)peptide, resulting from querying an input spectra, along with the set of confidence values for that identification. PeptideEvidence elements should be given for all mappings of the corresponding Peptide sequence within protein sequences. </w:t>
            </w:r>
          </w:p>
        </w:tc>
      </w:tr>
      <w:tr w:rsidR="00B64B28" w14:paraId="1EFE3C75" w14:textId="77777777" w:rsidTr="00B64B28">
        <w:trPr>
          <w:tblCellSpacing w:w="15" w:type="dxa"/>
        </w:trPr>
        <w:tc>
          <w:tcPr>
            <w:tcW w:w="0" w:type="auto"/>
            <w:vAlign w:val="center"/>
            <w:hideMark/>
          </w:tcPr>
          <w:p w14:paraId="17B39DDC" w14:textId="77777777" w:rsidR="00B64B28" w:rsidRDefault="00B64B28" w:rsidP="00466496">
            <w:pPr>
              <w:rPr>
                <w:sz w:val="24"/>
              </w:rPr>
            </w:pPr>
            <w:r>
              <w:rPr>
                <w:b/>
                <w:bCs/>
              </w:rPr>
              <w:t>Type:</w:t>
            </w:r>
          </w:p>
        </w:tc>
        <w:tc>
          <w:tcPr>
            <w:tcW w:w="0" w:type="auto"/>
            <w:vAlign w:val="center"/>
            <w:hideMark/>
          </w:tcPr>
          <w:p w14:paraId="60BBC840" w14:textId="77777777" w:rsidR="00B64B28" w:rsidRDefault="00B64B28" w:rsidP="00466496">
            <w:pPr>
              <w:rPr>
                <w:sz w:val="24"/>
              </w:rPr>
            </w:pPr>
            <w:r>
              <w:t xml:space="preserve">SpectrumIdentificationItemType </w:t>
            </w:r>
          </w:p>
        </w:tc>
      </w:tr>
      <w:tr w:rsidR="00B64B28" w14:paraId="5D1DC001" w14:textId="77777777" w:rsidTr="00B64B28">
        <w:trPr>
          <w:tblCellSpacing w:w="15" w:type="dxa"/>
        </w:trPr>
        <w:tc>
          <w:tcPr>
            <w:tcW w:w="0" w:type="auto"/>
            <w:vAlign w:val="center"/>
            <w:hideMark/>
          </w:tcPr>
          <w:p w14:paraId="1A621BFD"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18"/>
              <w:gridCol w:w="1169"/>
              <w:gridCol w:w="824"/>
              <w:gridCol w:w="4027"/>
            </w:tblGrid>
            <w:tr w:rsidR="00B64B28" w14:paraId="723B746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D87753"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6690C1"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8CC21A4"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336F24" w14:textId="77777777" w:rsidR="00B64B28" w:rsidRDefault="00B64B28" w:rsidP="00466496">
                  <w:pPr>
                    <w:jc w:val="center"/>
                    <w:rPr>
                      <w:b/>
                      <w:bCs/>
                      <w:sz w:val="24"/>
                    </w:rPr>
                  </w:pPr>
                  <w:r>
                    <w:rPr>
                      <w:b/>
                      <w:bCs/>
                    </w:rPr>
                    <w:t>Definition</w:t>
                  </w:r>
                </w:p>
              </w:tc>
            </w:tr>
            <w:tr w:rsidR="00B64B28" w14:paraId="3748105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DED28FF" w14:textId="77777777" w:rsidR="00B64B28" w:rsidRDefault="00B64B28" w:rsidP="00466496">
                  <w:pPr>
                    <w:rPr>
                      <w:sz w:val="24"/>
                    </w:rPr>
                  </w:pPr>
                  <w:r>
                    <w:t>calculatedMassToCharge</w:t>
                  </w:r>
                </w:p>
              </w:tc>
              <w:tc>
                <w:tcPr>
                  <w:tcW w:w="0" w:type="auto"/>
                  <w:tcBorders>
                    <w:top w:val="outset" w:sz="6" w:space="0" w:color="auto"/>
                    <w:left w:val="outset" w:sz="6" w:space="0" w:color="auto"/>
                    <w:bottom w:val="outset" w:sz="6" w:space="0" w:color="auto"/>
                    <w:right w:val="outset" w:sz="6" w:space="0" w:color="auto"/>
                  </w:tcBorders>
                  <w:vAlign w:val="center"/>
                  <w:hideMark/>
                </w:tcPr>
                <w:p w14:paraId="3E4AA477" w14:textId="77777777" w:rsidR="00B64B28" w:rsidRDefault="00B64B28" w:rsidP="00466496">
                  <w:pPr>
                    <w:rPr>
                      <w:sz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50943D60"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203650A" w14:textId="77777777" w:rsidR="00B64B28" w:rsidRDefault="00B64B28" w:rsidP="00466496">
                  <w:pPr>
                    <w:rPr>
                      <w:sz w:val="24"/>
                    </w:rPr>
                  </w:pPr>
                  <w:r>
                    <w:t xml:space="preserve">The theoretical mass-to-charge value calculated for the peptide in Daltons / charge. </w:t>
                  </w:r>
                </w:p>
              </w:tc>
            </w:tr>
            <w:tr w:rsidR="00B64B28" w14:paraId="5924E5B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A6CB8A" w14:textId="77777777" w:rsidR="00B64B28" w:rsidRDefault="00B64B28" w:rsidP="00466496">
                  <w:pPr>
                    <w:rPr>
                      <w:sz w:val="24"/>
                    </w:rPr>
                  </w:pPr>
                  <w:r>
                    <w:t>calculatedPI</w:t>
                  </w:r>
                </w:p>
              </w:tc>
              <w:tc>
                <w:tcPr>
                  <w:tcW w:w="0" w:type="auto"/>
                  <w:tcBorders>
                    <w:top w:val="outset" w:sz="6" w:space="0" w:color="auto"/>
                    <w:left w:val="outset" w:sz="6" w:space="0" w:color="auto"/>
                    <w:bottom w:val="outset" w:sz="6" w:space="0" w:color="auto"/>
                    <w:right w:val="outset" w:sz="6" w:space="0" w:color="auto"/>
                  </w:tcBorders>
                  <w:vAlign w:val="center"/>
                  <w:hideMark/>
                </w:tcPr>
                <w:p w14:paraId="33DB5E5A" w14:textId="77777777" w:rsidR="00B64B28" w:rsidRDefault="00B64B28" w:rsidP="00466496">
                  <w:pPr>
                    <w:rPr>
                      <w:sz w:val="24"/>
                    </w:rPr>
                  </w:pPr>
                  <w: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14:paraId="01BF67C9"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6FD2944" w14:textId="77777777" w:rsidR="00B64B28" w:rsidRDefault="00B64B28" w:rsidP="00466496">
                  <w:pPr>
                    <w:rPr>
                      <w:sz w:val="24"/>
                    </w:rPr>
                  </w:pPr>
                  <w:r>
                    <w:t xml:space="preserve">The calculated isoelectric point of the (poly)peptide, with relevant modifications included. Do not supply this value if the PI cannot be calcuated properly. </w:t>
                  </w:r>
                </w:p>
              </w:tc>
            </w:tr>
            <w:tr w:rsidR="00B64B28" w14:paraId="74C6401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8E011C" w14:textId="77777777" w:rsidR="00B64B28" w:rsidRDefault="00B64B28" w:rsidP="00466496">
                  <w:pPr>
                    <w:rPr>
                      <w:sz w:val="24"/>
                    </w:rPr>
                  </w:pPr>
                  <w:r>
                    <w:t>chargeSt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1DCD88A2"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0FF7342"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2F5A4F7" w14:textId="77777777" w:rsidR="00B64B28" w:rsidRDefault="00B64B28" w:rsidP="00466496">
                  <w:pPr>
                    <w:rPr>
                      <w:sz w:val="24"/>
                    </w:rPr>
                  </w:pPr>
                  <w:r>
                    <w:t>The charge state of the identified peptide.</w:t>
                  </w:r>
                </w:p>
              </w:tc>
            </w:tr>
            <w:tr w:rsidR="00B64B28" w14:paraId="44F0DD3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969510" w14:textId="77777777" w:rsidR="00B64B28" w:rsidRDefault="00B64B28" w:rsidP="00466496">
                  <w:pPr>
                    <w:rPr>
                      <w:sz w:val="24"/>
                    </w:rPr>
                  </w:pPr>
                  <w:r>
                    <w:t>experimentalMassToCharge</w:t>
                  </w:r>
                </w:p>
              </w:tc>
              <w:tc>
                <w:tcPr>
                  <w:tcW w:w="0" w:type="auto"/>
                  <w:tcBorders>
                    <w:top w:val="outset" w:sz="6" w:space="0" w:color="auto"/>
                    <w:left w:val="outset" w:sz="6" w:space="0" w:color="auto"/>
                    <w:bottom w:val="outset" w:sz="6" w:space="0" w:color="auto"/>
                    <w:right w:val="outset" w:sz="6" w:space="0" w:color="auto"/>
                  </w:tcBorders>
                  <w:vAlign w:val="center"/>
                  <w:hideMark/>
                </w:tcPr>
                <w:p w14:paraId="4FE182D1" w14:textId="77777777" w:rsidR="00B64B28" w:rsidRDefault="00B64B28" w:rsidP="00466496">
                  <w:pPr>
                    <w:rPr>
                      <w:sz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19647D72"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F2D3902" w14:textId="77777777" w:rsidR="00B64B28" w:rsidRDefault="00B64B28" w:rsidP="00466496">
                  <w:pPr>
                    <w:rPr>
                      <w:sz w:val="24"/>
                    </w:rPr>
                  </w:pPr>
                  <w:r>
                    <w:t xml:space="preserve">The mass-to-charge value measured in the experiment in Daltons / charge. </w:t>
                  </w:r>
                </w:p>
              </w:tc>
            </w:tr>
            <w:tr w:rsidR="00B64B28" w14:paraId="57ED762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635880"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9471850"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77CB1E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5C16932"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2759A27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DBCCCE" w14:textId="77777777" w:rsidR="00B64B28" w:rsidRDefault="00B64B28" w:rsidP="00466496">
                  <w:pPr>
                    <w:rPr>
                      <w:sz w:val="24"/>
                    </w:rPr>
                  </w:pPr>
                  <w:r>
                    <w:t>massTab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A4CCB9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F2BF22A"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3F634EF" w14:textId="77777777" w:rsidR="00B64B28" w:rsidRDefault="00B64B28" w:rsidP="00466496">
                  <w:pPr>
                    <w:rPr>
                      <w:sz w:val="24"/>
                    </w:rPr>
                  </w:pPr>
                  <w:r>
                    <w:t>A reference should be given to the MassTable used to calculate the sequenceMass only if more than one MassTable has been given.</w:t>
                  </w:r>
                </w:p>
              </w:tc>
            </w:tr>
            <w:tr w:rsidR="00B64B28" w14:paraId="5B0ADFB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4B9BF4A"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4EC457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7328A74"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8F646E7" w14:textId="77777777" w:rsidR="00B64B28" w:rsidRDefault="00B64B28" w:rsidP="00466496">
                  <w:pPr>
                    <w:rPr>
                      <w:sz w:val="24"/>
                    </w:rPr>
                  </w:pPr>
                  <w:r>
                    <w:t xml:space="preserve">The potentially ambiguous common identifier, such as a human-readable name for the instance. </w:t>
                  </w:r>
                </w:p>
              </w:tc>
            </w:tr>
            <w:tr w:rsidR="00B64B28" w14:paraId="2AADF63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343FA0" w14:textId="77777777" w:rsidR="00B64B28" w:rsidRDefault="00B64B28" w:rsidP="00466496">
                  <w:pPr>
                    <w:rPr>
                      <w:sz w:val="24"/>
                    </w:rPr>
                  </w:pPr>
                  <w:r>
                    <w:t>passThreshold</w:t>
                  </w:r>
                </w:p>
              </w:tc>
              <w:tc>
                <w:tcPr>
                  <w:tcW w:w="0" w:type="auto"/>
                  <w:tcBorders>
                    <w:top w:val="outset" w:sz="6" w:space="0" w:color="auto"/>
                    <w:left w:val="outset" w:sz="6" w:space="0" w:color="auto"/>
                    <w:bottom w:val="outset" w:sz="6" w:space="0" w:color="auto"/>
                    <w:right w:val="outset" w:sz="6" w:space="0" w:color="auto"/>
                  </w:tcBorders>
                  <w:vAlign w:val="center"/>
                  <w:hideMark/>
                </w:tcPr>
                <w:p w14:paraId="2E79AB0D" w14:textId="77777777" w:rsidR="00B64B28" w:rsidRDefault="00B64B28" w:rsidP="00466496">
                  <w:pPr>
                    <w:rPr>
                      <w:sz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0CA3E7F8"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706CB32" w14:textId="77777777" w:rsidR="00B64B28" w:rsidRDefault="00B64B28" w:rsidP="00466496">
                  <w:pPr>
                    <w:rPr>
                      <w:sz w:val="24"/>
                    </w:rPr>
                  </w:pPr>
                  <w:r>
                    <w:t xml:space="preserve">Set to true if the producers of the file has deemed that the identification has passed a given threshold or been validated as correct. If no such threshold has been set, value of true should be given for all results. </w:t>
                  </w:r>
                </w:p>
              </w:tc>
            </w:tr>
            <w:tr w:rsidR="00B64B28" w14:paraId="2C69EDC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ECA4BAD" w14:textId="77777777" w:rsidR="00B64B28" w:rsidRDefault="00B64B28" w:rsidP="00466496">
                  <w:pPr>
                    <w:rPr>
                      <w:sz w:val="24"/>
                    </w:rPr>
                  </w:pPr>
                  <w:r>
                    <w:t>peptid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61C62D8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ACE3DE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528E1C4" w14:textId="77777777" w:rsidR="00B64B28" w:rsidRDefault="00B64B28" w:rsidP="00466496">
                  <w:pPr>
                    <w:rPr>
                      <w:sz w:val="24"/>
                    </w:rPr>
                  </w:pPr>
                  <w:r>
                    <w:t xml:space="preserve">A reference to the identified (poly)peptide sequence in the Peptide element. </w:t>
                  </w:r>
                </w:p>
              </w:tc>
            </w:tr>
            <w:tr w:rsidR="00B64B28" w14:paraId="24F47B5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D4A3E4" w14:textId="77777777" w:rsidR="00B64B28" w:rsidRDefault="00B64B28" w:rsidP="00466496">
                  <w:pPr>
                    <w:rPr>
                      <w:sz w:val="24"/>
                    </w:rPr>
                  </w:pPr>
                  <w:r>
                    <w:t>rank</w:t>
                  </w:r>
                </w:p>
              </w:tc>
              <w:tc>
                <w:tcPr>
                  <w:tcW w:w="0" w:type="auto"/>
                  <w:tcBorders>
                    <w:top w:val="outset" w:sz="6" w:space="0" w:color="auto"/>
                    <w:left w:val="outset" w:sz="6" w:space="0" w:color="auto"/>
                    <w:bottom w:val="outset" w:sz="6" w:space="0" w:color="auto"/>
                    <w:right w:val="outset" w:sz="6" w:space="0" w:color="auto"/>
                  </w:tcBorders>
                  <w:vAlign w:val="center"/>
                  <w:hideMark/>
                </w:tcPr>
                <w:p w14:paraId="56A05A89"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0BE2B95"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A9AEFF5" w14:textId="77777777" w:rsidR="00B64B28" w:rsidRDefault="00B64B28" w:rsidP="00466496">
                  <w:pPr>
                    <w:rPr>
                      <w:sz w:val="24"/>
                    </w:rPr>
                  </w:pPr>
                  <w:r>
                    <w:t xml:space="preserve">For an MS/MS result set, this is the rank of the identification quality as scored by the search engine. 1 is the top rank. If multiple identifications have the same top score, they should all be assigned rank =1. For PMF data, the rank attribute may be meaningless and values of rank = 0 should be given. </w:t>
                  </w:r>
                </w:p>
              </w:tc>
            </w:tr>
            <w:tr w:rsidR="00B64B28" w14:paraId="15CDEBF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2DBE9B" w14:textId="77777777" w:rsidR="00B64B28" w:rsidRDefault="00B64B28" w:rsidP="00466496">
                  <w:pPr>
                    <w:rPr>
                      <w:sz w:val="24"/>
                    </w:rPr>
                  </w:pPr>
                  <w:r>
                    <w:t>samp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FF62B02"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1DCB860"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B9A341B" w14:textId="77777777" w:rsidR="00B64B28" w:rsidRDefault="00B64B28" w:rsidP="00466496">
                  <w:pPr>
                    <w:rPr>
                      <w:sz w:val="24"/>
                    </w:rPr>
                  </w:pPr>
                  <w:r>
                    <w:t xml:space="preserve">A reference should be provided to link the SpectrumIdentificationItem to a Sample if </w:t>
                  </w:r>
                  <w:r>
                    <w:lastRenderedPageBreak/>
                    <w:t xml:space="preserve">more than one sample has been described in the AnalysisSampleCollection. </w:t>
                  </w:r>
                </w:p>
              </w:tc>
            </w:tr>
          </w:tbl>
          <w:p w14:paraId="17E23BD3" w14:textId="77777777" w:rsidR="00B64B28" w:rsidRDefault="00B64B28" w:rsidP="00466496">
            <w:pPr>
              <w:rPr>
                <w:sz w:val="24"/>
              </w:rPr>
            </w:pPr>
          </w:p>
        </w:tc>
      </w:tr>
      <w:tr w:rsidR="00B64B28" w14:paraId="54A46F6C" w14:textId="77777777" w:rsidTr="00B64B28">
        <w:trPr>
          <w:tblCellSpacing w:w="15" w:type="dxa"/>
        </w:trPr>
        <w:tc>
          <w:tcPr>
            <w:tcW w:w="0" w:type="auto"/>
            <w:vAlign w:val="center"/>
            <w:hideMark/>
          </w:tcPr>
          <w:p w14:paraId="595BC299"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18"/>
              <w:gridCol w:w="1135"/>
              <w:gridCol w:w="1180"/>
              <w:gridCol w:w="4405"/>
            </w:tblGrid>
            <w:tr w:rsidR="00B64B28" w14:paraId="5C93722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45586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5E1633"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786A31C"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32C10F5" w14:textId="77777777" w:rsidR="00B64B28" w:rsidRDefault="00B64B28" w:rsidP="00466496">
                  <w:pPr>
                    <w:jc w:val="center"/>
                    <w:rPr>
                      <w:b/>
                      <w:bCs/>
                      <w:sz w:val="24"/>
                    </w:rPr>
                  </w:pPr>
                  <w:r>
                    <w:rPr>
                      <w:b/>
                      <w:bCs/>
                    </w:rPr>
                    <w:t>Definition</w:t>
                  </w:r>
                </w:p>
              </w:tc>
            </w:tr>
            <w:tr w:rsidR="00B64B28" w14:paraId="4C019C5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8F1245" w14:textId="77777777" w:rsidR="00B64B28" w:rsidRDefault="004E159A" w:rsidP="00466496">
                  <w:pPr>
                    <w:rPr>
                      <w:sz w:val="24"/>
                    </w:rPr>
                  </w:pPr>
                  <w:hyperlink w:anchor="PeptideEvidenceRef" w:history="1">
                    <w:r w:rsidR="00B64B28">
                      <w:rPr>
                        <w:rStyle w:val="Hyperlink"/>
                      </w:rPr>
                      <w:t>PeptideEvidence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EBC9B36" w14:textId="77777777" w:rsidR="00B64B28" w:rsidRDefault="007851A3"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49B3EA9"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2BF9D48" w14:textId="77777777" w:rsidR="00B64B28" w:rsidRDefault="00B64B28" w:rsidP="00466496">
                  <w:pPr>
                    <w:rPr>
                      <w:sz w:val="24"/>
                    </w:rPr>
                  </w:pPr>
                  <w:r>
                    <w:t>Reference to the PeptideEvidence element identified. If a specific sequence can be assigned to multiple proteins and or positions in a protein all possible PeptideEvidence elements should be referenced here.</w:t>
                  </w:r>
                </w:p>
              </w:tc>
            </w:tr>
            <w:tr w:rsidR="00B64B28" w14:paraId="6FDEC5B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D86104" w14:textId="77777777" w:rsidR="00B64B28" w:rsidRDefault="004E159A" w:rsidP="00466496">
                  <w:pPr>
                    <w:rPr>
                      <w:sz w:val="24"/>
                    </w:rPr>
                  </w:pPr>
                  <w:hyperlink w:anchor="Fragmentation" w:history="1">
                    <w:r w:rsidR="00B64B28">
                      <w:rPr>
                        <w:rStyle w:val="Hyperlink"/>
                      </w:rPr>
                      <w:t>Frag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C0ED05D"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F5C47A4"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2353FD6" w14:textId="77777777" w:rsidR="00B64B28" w:rsidRDefault="00B64B28" w:rsidP="00466496">
                  <w:pPr>
                    <w:rPr>
                      <w:sz w:val="24"/>
                    </w:rPr>
                  </w:pPr>
                  <w:r>
                    <w:t>The product ions identified in this result.</w:t>
                  </w:r>
                </w:p>
              </w:tc>
            </w:tr>
            <w:tr w:rsidR="00B64B28" w14:paraId="6D79C9F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54CB0F" w14:textId="77777777" w:rsidR="00B64B28" w:rsidRDefault="004E159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FFEF1C3"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28DB495"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155A3CE" w14:textId="77777777" w:rsidR="00B64B28" w:rsidRDefault="00B64B28" w:rsidP="00466496">
                  <w:pPr>
                    <w:rPr>
                      <w:sz w:val="24"/>
                    </w:rPr>
                  </w:pPr>
                  <w:r>
                    <w:t>A single entry from an ontology or a controlled vocabulary.</w:t>
                  </w:r>
                </w:p>
              </w:tc>
            </w:tr>
            <w:tr w:rsidR="00B64B28" w14:paraId="487D285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46B291" w14:textId="77777777" w:rsidR="00B64B28" w:rsidRDefault="004E159A"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73D65C7"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9765BEE"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CB1B517" w14:textId="77777777" w:rsidR="00B64B28" w:rsidRDefault="00B64B28" w:rsidP="00466496">
                  <w:pPr>
                    <w:rPr>
                      <w:sz w:val="24"/>
                    </w:rPr>
                  </w:pPr>
                  <w:r>
                    <w:t>A single user-defined parameter.</w:t>
                  </w:r>
                </w:p>
              </w:tc>
            </w:tr>
          </w:tbl>
          <w:p w14:paraId="04809A19" w14:textId="77777777" w:rsidR="00B64B28" w:rsidRDefault="00B64B28" w:rsidP="00466496">
            <w:pPr>
              <w:rPr>
                <w:sz w:val="24"/>
              </w:rPr>
            </w:pPr>
          </w:p>
        </w:tc>
      </w:tr>
      <w:tr w:rsidR="00B64B28" w14:paraId="600957CB" w14:textId="77777777" w:rsidTr="00B64B28">
        <w:trPr>
          <w:tblCellSpacing w:w="15" w:type="dxa"/>
        </w:trPr>
        <w:tc>
          <w:tcPr>
            <w:tcW w:w="0" w:type="auto"/>
            <w:vAlign w:val="center"/>
            <w:hideMark/>
          </w:tcPr>
          <w:p w14:paraId="435360DE" w14:textId="77777777" w:rsidR="00B64B28" w:rsidRDefault="00B64B28" w:rsidP="00466496">
            <w:pPr>
              <w:rPr>
                <w:sz w:val="24"/>
              </w:rPr>
            </w:pPr>
            <w:r>
              <w:rPr>
                <w:b/>
                <w:bCs/>
              </w:rPr>
              <w:t>Graphical Context:</w:t>
            </w:r>
          </w:p>
        </w:tc>
        <w:tc>
          <w:tcPr>
            <w:tcW w:w="0" w:type="auto"/>
            <w:vAlign w:val="center"/>
            <w:hideMark/>
          </w:tcPr>
          <w:p w14:paraId="70B80E4B" w14:textId="77777777" w:rsidR="00B64B28" w:rsidRDefault="004C4F18" w:rsidP="00466496">
            <w:pPr>
              <w:rPr>
                <w:sz w:val="24"/>
              </w:rPr>
            </w:pPr>
            <w:r>
              <w:pict w14:anchorId="06826A38">
                <v:shape id="_x0000_i1035" type="#_x0000_t75" style="width:6in;height:244.8pt">
                  <v:imagedata r:id="rId31" o:title="SpectrumIdentificationItem"/>
                </v:shape>
              </w:pict>
            </w:r>
          </w:p>
        </w:tc>
      </w:tr>
      <w:tr w:rsidR="00B64B28" w14:paraId="062D6141" w14:textId="77777777" w:rsidTr="00B64B28">
        <w:trPr>
          <w:tblCellSpacing w:w="15" w:type="dxa"/>
        </w:trPr>
        <w:tc>
          <w:tcPr>
            <w:tcW w:w="0" w:type="auto"/>
            <w:vAlign w:val="center"/>
            <w:hideMark/>
          </w:tcPr>
          <w:p w14:paraId="6179ED06" w14:textId="77777777" w:rsidR="00B64B28" w:rsidRDefault="00B64B28" w:rsidP="00466496">
            <w:pPr>
              <w:rPr>
                <w:sz w:val="24"/>
              </w:rPr>
            </w:pPr>
            <w:r>
              <w:rPr>
                <w:b/>
                <w:bCs/>
              </w:rPr>
              <w:t>Example Context:</w:t>
            </w:r>
          </w:p>
        </w:tc>
        <w:tc>
          <w:tcPr>
            <w:tcW w:w="0" w:type="auto"/>
            <w:vAlign w:val="center"/>
            <w:hideMark/>
          </w:tcPr>
          <w:p w14:paraId="1D86D6B3"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Item id="SII_69_10" calculatedMassToCharge="515.329999"</w:t>
            </w:r>
          </w:p>
          <w:p w14:paraId="58E74A7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chargeState="1" experimentalMassToCharge="514.242" peptide_ref="GIGLR_0000000" rank="10"</w:t>
            </w:r>
          </w:p>
          <w:p w14:paraId="3C21D03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assThreshold="false"&gt;</w:t>
            </w:r>
          </w:p>
          <w:p w14:paraId="783CAA6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EvidenceRef peptideEvidence_ref="GIGLR_0000000_1_psu|NC_LIV_020600_1026_1030"/&gt;</w:t>
            </w:r>
          </w:p>
          <w:p w14:paraId="4A626A5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EvidenceRef peptideEvidence_ref="GIGLR_0000000_1_Rnd1psu|NC_LIV_145070_441_445"/&gt;</w:t>
            </w:r>
          </w:p>
          <w:p w14:paraId="3C96708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EvidenceRef peptideEvidence_ref="GIGLR_0000000_1_Rnd1psu|NC_LIV_120130_148_152"/&gt;</w:t>
            </w:r>
          </w:p>
          <w:p w14:paraId="726804F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EvidenceRef peptideEvidence_ref="GIGLR_0000000_1_Rnd3psu|NC_LIV_072540_650_654"/&gt;</w:t>
            </w:r>
          </w:p>
          <w:p w14:paraId="1B92953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6172A4E9"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Item&gt;</w:t>
            </w:r>
          </w:p>
        </w:tc>
      </w:tr>
      <w:tr w:rsidR="00B64B28" w:rsidRPr="00B64B28" w14:paraId="17607CBA" w14:textId="77777777" w:rsidTr="00B64B28">
        <w:trPr>
          <w:tblCellSpacing w:w="15" w:type="dxa"/>
        </w:trPr>
        <w:tc>
          <w:tcPr>
            <w:tcW w:w="0" w:type="auto"/>
            <w:vAlign w:val="center"/>
            <w:hideMark/>
          </w:tcPr>
          <w:p w14:paraId="15F8AF97" w14:textId="77777777" w:rsidR="00B64B28" w:rsidRDefault="00B64B28" w:rsidP="00466496">
            <w:pPr>
              <w:rPr>
                <w:sz w:val="24"/>
              </w:rPr>
            </w:pPr>
            <w:r>
              <w:rPr>
                <w:b/>
                <w:bCs/>
              </w:rPr>
              <w:t>cvParam Mapping Rules:</w:t>
            </w:r>
          </w:p>
        </w:tc>
        <w:tc>
          <w:tcPr>
            <w:tcW w:w="0" w:type="auto"/>
            <w:vAlign w:val="center"/>
            <w:hideMark/>
          </w:tcPr>
          <w:p w14:paraId="0074F772" w14:textId="77777777" w:rsidR="00E93B5A" w:rsidRPr="00B61B52" w:rsidRDefault="00B64B28" w:rsidP="00466496">
            <w:pPr>
              <w:pStyle w:val="HTMLPreformatted"/>
              <w:rPr>
                <w:rFonts w:cs="Helvetica"/>
                <w:lang w:val="en-GB" w:eastAsia="en-GB"/>
              </w:rPr>
            </w:pPr>
            <w:r w:rsidRPr="00B61B52">
              <w:rPr>
                <w:rFonts w:cs="Helvetica"/>
                <w:lang w:val="en-GB" w:eastAsia="en-GB"/>
              </w:rPr>
              <w:t>Path /MzIdentML/DataCollection/AnalysisData/SpectrumIdentificationList/SpectrumIdentificationResult/Spectrum</w:t>
            </w:r>
          </w:p>
          <w:p w14:paraId="22457DBF" w14:textId="77777777" w:rsidR="00B64B28" w:rsidRPr="00B61B52" w:rsidRDefault="00B64B28" w:rsidP="00466496">
            <w:pPr>
              <w:pStyle w:val="HTMLPreformatted"/>
              <w:rPr>
                <w:rFonts w:cs="Helvetica"/>
                <w:lang w:val="en-GB" w:eastAsia="en-GB"/>
              </w:rPr>
            </w:pPr>
            <w:r w:rsidRPr="00B61B52">
              <w:rPr>
                <w:rFonts w:cs="Helvetica"/>
                <w:lang w:val="en-GB" w:eastAsia="en-GB"/>
              </w:rPr>
              <w:t>IdentificationItem</w:t>
            </w:r>
          </w:p>
          <w:p w14:paraId="5EF5DE1B"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405 (</w:t>
            </w:r>
            <w:r w:rsidRPr="00B61B52">
              <w:rPr>
                <w:rStyle w:val="popup"/>
                <w:rFonts w:cs="Helvetica"/>
                <w:lang w:val="en-GB" w:eastAsia="en-GB"/>
              </w:rPr>
              <w:t>spectrum identification result details</w:t>
            </w:r>
            <w:r w:rsidRPr="00B61B52">
              <w:rPr>
                <w:rFonts w:cs="Helvetica"/>
                <w:lang w:val="en-GB" w:eastAsia="en-GB"/>
              </w:rPr>
              <w:t>) one or more times</w:t>
            </w:r>
          </w:p>
          <w:p w14:paraId="19568F5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96 (</w:t>
            </w:r>
            <w:r w:rsidRPr="00B61B52">
              <w:rPr>
                <w:rStyle w:val="popup"/>
                <w:rFonts w:cs="Helvetica"/>
                <w:lang w:val="en-GB" w:eastAsia="en-GB"/>
              </w:rPr>
              <w:t>spectrum title</w:t>
            </w:r>
            <w:r w:rsidRPr="00B61B52">
              <w:rPr>
                <w:rFonts w:cs="Helvetica"/>
                <w:lang w:val="en-GB" w:eastAsia="en-GB"/>
              </w:rPr>
              <w:t xml:space="preserve">) </w:t>
            </w:r>
          </w:p>
          <w:p w14:paraId="28C67A9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97 (</w:t>
            </w:r>
            <w:r w:rsidRPr="00B61B52">
              <w:rPr>
                <w:rStyle w:val="popup"/>
                <w:rFonts w:cs="Helvetica"/>
                <w:lang w:val="en-GB" w:eastAsia="en-GB"/>
              </w:rPr>
              <w:t>peak list scans</w:t>
            </w:r>
            <w:r w:rsidRPr="00B61B52">
              <w:rPr>
                <w:rFonts w:cs="Helvetica"/>
                <w:lang w:val="en-GB" w:eastAsia="en-GB"/>
              </w:rPr>
              <w:t xml:space="preserve">) </w:t>
            </w:r>
          </w:p>
          <w:p w14:paraId="615AA9B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98 (</w:t>
            </w:r>
            <w:r w:rsidRPr="00B61B52">
              <w:rPr>
                <w:rStyle w:val="popup"/>
                <w:rFonts w:cs="Helvetica"/>
                <w:lang w:val="en-GB" w:eastAsia="en-GB"/>
              </w:rPr>
              <w:t>peak list raw scans</w:t>
            </w:r>
            <w:r w:rsidRPr="00B61B52">
              <w:rPr>
                <w:rFonts w:cs="Helvetica"/>
                <w:lang w:val="en-GB" w:eastAsia="en-GB"/>
              </w:rPr>
              <w:t xml:space="preserve">) </w:t>
            </w:r>
          </w:p>
          <w:p w14:paraId="6E2E5CD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03 (</w:t>
            </w:r>
            <w:r w:rsidRPr="00B61B52">
              <w:rPr>
                <w:rStyle w:val="popup"/>
                <w:rFonts w:cs="Helvetica"/>
                <w:lang w:val="en-GB" w:eastAsia="en-GB"/>
              </w:rPr>
              <w:t>product ion series ordinal</w:t>
            </w:r>
            <w:r w:rsidRPr="00B61B52">
              <w:rPr>
                <w:rFonts w:cs="Helvetica"/>
                <w:lang w:val="en-GB" w:eastAsia="en-GB"/>
              </w:rPr>
              <w:t xml:space="preserve">) </w:t>
            </w:r>
          </w:p>
          <w:p w14:paraId="03ABE81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04 (</w:t>
            </w:r>
            <w:r w:rsidRPr="00B61B52">
              <w:rPr>
                <w:rStyle w:val="popup"/>
                <w:rFonts w:cs="Helvetica"/>
                <w:lang w:val="en-GB" w:eastAsia="en-GB"/>
              </w:rPr>
              <w:t>product ion m/z delta</w:t>
            </w:r>
            <w:r w:rsidRPr="00B61B52">
              <w:rPr>
                <w:rFonts w:cs="Helvetica"/>
                <w:lang w:val="en-GB" w:eastAsia="en-GB"/>
              </w:rPr>
              <w:t xml:space="preserve">) </w:t>
            </w:r>
          </w:p>
          <w:p w14:paraId="74F3814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26 (</w:t>
            </w:r>
            <w:r w:rsidRPr="00B61B52">
              <w:rPr>
                <w:rStyle w:val="popup"/>
                <w:rFonts w:cs="Helvetica"/>
                <w:lang w:val="en-GB" w:eastAsia="en-GB"/>
              </w:rPr>
              <w:t>product interpretation rank</w:t>
            </w:r>
            <w:r w:rsidRPr="00B61B52">
              <w:rPr>
                <w:rFonts w:cs="Helvetica"/>
                <w:lang w:val="en-GB" w:eastAsia="en-GB"/>
              </w:rPr>
              <w:t xml:space="preserve">) </w:t>
            </w:r>
          </w:p>
          <w:p w14:paraId="3CB4B46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0 (</w:t>
            </w:r>
            <w:r w:rsidRPr="00B61B52">
              <w:rPr>
                <w:rStyle w:val="popup"/>
                <w:rFonts w:cs="Helvetica"/>
                <w:lang w:val="en-GB" w:eastAsia="en-GB"/>
              </w:rPr>
              <w:t>number of peptide seqs compared to each spectrum</w:t>
            </w:r>
            <w:r w:rsidRPr="00B61B52">
              <w:rPr>
                <w:rFonts w:cs="Helvetica"/>
                <w:lang w:val="en-GB" w:eastAsia="en-GB"/>
              </w:rPr>
              <w:t xml:space="preserve">) </w:t>
            </w:r>
          </w:p>
          <w:p w14:paraId="7B7A95D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5 (</w:t>
            </w:r>
            <w:r w:rsidRPr="00B61B52">
              <w:rPr>
                <w:rStyle w:val="popup"/>
                <w:rFonts w:cs="Helvetica"/>
                <w:lang w:val="en-GB" w:eastAsia="en-GB"/>
              </w:rPr>
              <w:t>date / time search performed</w:t>
            </w:r>
            <w:r w:rsidRPr="00B61B52">
              <w:rPr>
                <w:rFonts w:cs="Helvetica"/>
                <w:lang w:val="en-GB" w:eastAsia="en-GB"/>
              </w:rPr>
              <w:t xml:space="preserve">) </w:t>
            </w:r>
          </w:p>
          <w:p w14:paraId="28D2FD3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6 (</w:t>
            </w:r>
            <w:r w:rsidRPr="00B61B52">
              <w:rPr>
                <w:rStyle w:val="popup"/>
                <w:rFonts w:cs="Helvetica"/>
                <w:lang w:val="en-GB" w:eastAsia="en-GB"/>
              </w:rPr>
              <w:t>search time taken</w:t>
            </w:r>
            <w:r w:rsidRPr="00B61B52">
              <w:rPr>
                <w:rFonts w:cs="Helvetica"/>
                <w:lang w:val="en-GB" w:eastAsia="en-GB"/>
              </w:rPr>
              <w:t xml:space="preserve">) </w:t>
            </w:r>
          </w:p>
          <w:p w14:paraId="41493C76"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088 (</w:t>
            </w:r>
            <w:r w:rsidRPr="00B61B52">
              <w:rPr>
                <w:rStyle w:val="popup"/>
                <w:rFonts w:cs="Helvetica"/>
                <w:lang w:val="de-DE" w:eastAsia="en-GB"/>
              </w:rPr>
              <w:t>protein description</w:t>
            </w:r>
            <w:r w:rsidRPr="00B61B52">
              <w:rPr>
                <w:rFonts w:cs="Helvetica"/>
                <w:lang w:val="de-DE" w:eastAsia="en-GB"/>
              </w:rPr>
              <w:t xml:space="preserve">) </w:t>
            </w:r>
          </w:p>
          <w:p w14:paraId="31A16305"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t al.</w:t>
            </w:r>
          </w:p>
        </w:tc>
      </w:tr>
      <w:tr w:rsidR="00B64B28" w14:paraId="21159B0A" w14:textId="77777777" w:rsidTr="00B64B28">
        <w:trPr>
          <w:tblCellSpacing w:w="15" w:type="dxa"/>
        </w:trPr>
        <w:tc>
          <w:tcPr>
            <w:tcW w:w="0" w:type="auto"/>
            <w:vAlign w:val="center"/>
            <w:hideMark/>
          </w:tcPr>
          <w:p w14:paraId="6B9DB11A" w14:textId="77777777" w:rsidR="00B64B28" w:rsidRDefault="00B64B28" w:rsidP="00466496">
            <w:pPr>
              <w:rPr>
                <w:sz w:val="24"/>
              </w:rPr>
            </w:pPr>
            <w:r>
              <w:rPr>
                <w:b/>
                <w:bCs/>
              </w:rPr>
              <w:t>Example cvParams:</w:t>
            </w:r>
          </w:p>
        </w:tc>
        <w:tc>
          <w:tcPr>
            <w:tcW w:w="0" w:type="auto"/>
            <w:vAlign w:val="center"/>
            <w:hideMark/>
          </w:tcPr>
          <w:p w14:paraId="1BA021DE"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71" name="mascot:score" cvRef="PSI-MS" value="13.49"/&gt;</w:t>
            </w:r>
          </w:p>
          <w:p w14:paraId="693FF905"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72" name="mascot:expectation value" cvRef="PSI-MS"</w:t>
            </w:r>
          </w:p>
          <w:p w14:paraId="56411792"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63" name="peptide unique to one protein" cvRef="PSI-MS"/&gt;</w:t>
            </w:r>
          </w:p>
          <w:p w14:paraId="1A322551"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71" name="mascot:identity threshold" cvRef="PSI-MS" value="43"/&gt;</w:t>
            </w:r>
          </w:p>
          <w:p w14:paraId="10CE4FC6"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70" name="mascot:homology threshold" cvRef="PSI-MS" value="26"/&gt;</w:t>
            </w:r>
          </w:p>
          <w:p w14:paraId="55D70D02"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30" name="number of peptide seqs compared to each spectrum"</w:t>
            </w:r>
          </w:p>
          <w:p w14:paraId="361AFAC4"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lt;cvParam accession="MS:1000796" name="spectrum title" cvRef="PSI-MS"</w:t>
            </w:r>
          </w:p>
          <w:p w14:paraId="44130067"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8" cvRef="PSI-MS" value="0.866331351956052" name="OMSSA:evalue"/&gt;</w:t>
            </w:r>
          </w:p>
          <w:p w14:paraId="28034909"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9" cvRef="PSI-MS" value="2.0805267818349E-4" name="OMSSA:pvalue"/&gt;</w:t>
            </w:r>
          </w:p>
        </w:tc>
      </w:tr>
    </w:tbl>
    <w:p w14:paraId="54E98E05" w14:textId="77777777" w:rsidR="00B64B28" w:rsidRDefault="00B64B28" w:rsidP="00466496"/>
    <w:p w14:paraId="1EFA4949" w14:textId="77777777" w:rsidR="00B64B28" w:rsidRDefault="00B64B28" w:rsidP="00466496">
      <w:pPr>
        <w:pStyle w:val="Heading2"/>
      </w:pPr>
      <w:bookmarkStart w:id="227" w:name="_Toc453235415"/>
      <w:r>
        <w:t>Element &lt;</w:t>
      </w:r>
      <w:bookmarkStart w:id="228" w:name="SpectrumIdentificationItemRef"/>
      <w:r>
        <w:t>SpectrumIdentificationItemRef</w:t>
      </w:r>
      <w:bookmarkEnd w:id="228"/>
      <w:r>
        <w:t>&gt;</w:t>
      </w:r>
      <w:bookmarkEnd w:id="22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4"/>
        <w:gridCol w:w="8638"/>
      </w:tblGrid>
      <w:tr w:rsidR="00B64B28" w14:paraId="75B68F3A" w14:textId="77777777" w:rsidTr="00B64B28">
        <w:trPr>
          <w:tblCellSpacing w:w="15" w:type="dxa"/>
        </w:trPr>
        <w:tc>
          <w:tcPr>
            <w:tcW w:w="0" w:type="auto"/>
            <w:vAlign w:val="center"/>
            <w:hideMark/>
          </w:tcPr>
          <w:p w14:paraId="02DA257A" w14:textId="77777777" w:rsidR="00B64B28" w:rsidRDefault="00B64B28" w:rsidP="00466496">
            <w:pPr>
              <w:rPr>
                <w:sz w:val="24"/>
              </w:rPr>
            </w:pPr>
            <w:r>
              <w:rPr>
                <w:b/>
                <w:bCs/>
              </w:rPr>
              <w:t>Definition:</w:t>
            </w:r>
          </w:p>
        </w:tc>
        <w:tc>
          <w:tcPr>
            <w:tcW w:w="0" w:type="auto"/>
            <w:vAlign w:val="center"/>
            <w:hideMark/>
          </w:tcPr>
          <w:p w14:paraId="05DC7664" w14:textId="77777777" w:rsidR="00B64B28" w:rsidRDefault="00B64B28" w:rsidP="00466496">
            <w:pPr>
              <w:rPr>
                <w:sz w:val="24"/>
              </w:rPr>
            </w:pPr>
            <w:r>
              <w:t xml:space="preserve">Reference(s) to the SpectrumIdentificationItem element(s) that support the given PeptideEvidence element. Using these references it is possible to indicate which spectra were actually accepted as evidence for this peptide identification in the given protein. </w:t>
            </w:r>
          </w:p>
        </w:tc>
      </w:tr>
      <w:tr w:rsidR="00B64B28" w14:paraId="39A7BF8A" w14:textId="77777777" w:rsidTr="00B64B28">
        <w:trPr>
          <w:tblCellSpacing w:w="15" w:type="dxa"/>
        </w:trPr>
        <w:tc>
          <w:tcPr>
            <w:tcW w:w="0" w:type="auto"/>
            <w:vAlign w:val="center"/>
            <w:hideMark/>
          </w:tcPr>
          <w:p w14:paraId="77A19E0B" w14:textId="77777777" w:rsidR="00B64B28" w:rsidRDefault="00B64B28" w:rsidP="00466496">
            <w:pPr>
              <w:rPr>
                <w:sz w:val="24"/>
              </w:rPr>
            </w:pPr>
            <w:r>
              <w:rPr>
                <w:b/>
                <w:bCs/>
              </w:rPr>
              <w:t>Type:</w:t>
            </w:r>
          </w:p>
        </w:tc>
        <w:tc>
          <w:tcPr>
            <w:tcW w:w="0" w:type="auto"/>
            <w:vAlign w:val="center"/>
            <w:hideMark/>
          </w:tcPr>
          <w:p w14:paraId="0E38F1FA" w14:textId="77777777" w:rsidR="00B64B28" w:rsidRDefault="00B64B28" w:rsidP="00466496">
            <w:pPr>
              <w:rPr>
                <w:sz w:val="24"/>
              </w:rPr>
            </w:pPr>
            <w:r>
              <w:t xml:space="preserve">SpectrumIdentificationItemRefType </w:t>
            </w:r>
          </w:p>
        </w:tc>
      </w:tr>
      <w:tr w:rsidR="00B64B28" w14:paraId="48888B45" w14:textId="77777777" w:rsidTr="00B64B28">
        <w:trPr>
          <w:tblCellSpacing w:w="15" w:type="dxa"/>
        </w:trPr>
        <w:tc>
          <w:tcPr>
            <w:tcW w:w="0" w:type="auto"/>
            <w:vAlign w:val="center"/>
            <w:hideMark/>
          </w:tcPr>
          <w:p w14:paraId="736BE20D"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85"/>
              <w:gridCol w:w="1000"/>
              <w:gridCol w:w="824"/>
              <w:gridCol w:w="3938"/>
            </w:tblGrid>
            <w:tr w:rsidR="00B64B28" w14:paraId="42D48FD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CC1386"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C15A678"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59FF235"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41B9FF6" w14:textId="77777777" w:rsidR="00B64B28" w:rsidRDefault="00B64B28" w:rsidP="00466496">
                  <w:pPr>
                    <w:jc w:val="center"/>
                    <w:rPr>
                      <w:b/>
                      <w:bCs/>
                      <w:sz w:val="24"/>
                    </w:rPr>
                  </w:pPr>
                  <w:r>
                    <w:rPr>
                      <w:b/>
                      <w:bCs/>
                    </w:rPr>
                    <w:t>Definition</w:t>
                  </w:r>
                </w:p>
              </w:tc>
            </w:tr>
            <w:tr w:rsidR="00B64B28" w14:paraId="62D45FD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9FCF8C" w14:textId="77777777" w:rsidR="00B64B28" w:rsidRDefault="00B64B28" w:rsidP="00466496">
                  <w:pPr>
                    <w:rPr>
                      <w:sz w:val="24"/>
                    </w:rPr>
                  </w:pPr>
                  <w:r>
                    <w:t>spectrumIdentificationItem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60EA2BE3"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2A29163"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1B0485A" w14:textId="77777777" w:rsidR="00B64B28" w:rsidRDefault="00B64B28" w:rsidP="00466496">
                  <w:pPr>
                    <w:rPr>
                      <w:sz w:val="24"/>
                    </w:rPr>
                  </w:pPr>
                  <w:r>
                    <w:t>A reference to the SpectrumIdentificationItem element(s).</w:t>
                  </w:r>
                </w:p>
              </w:tc>
            </w:tr>
          </w:tbl>
          <w:p w14:paraId="086C9479" w14:textId="77777777" w:rsidR="00B64B28" w:rsidRDefault="00B64B28" w:rsidP="00466496">
            <w:pPr>
              <w:rPr>
                <w:sz w:val="24"/>
              </w:rPr>
            </w:pPr>
          </w:p>
        </w:tc>
      </w:tr>
      <w:tr w:rsidR="00B64B28" w14:paraId="33DCBC72" w14:textId="77777777" w:rsidTr="00B64B28">
        <w:trPr>
          <w:tblCellSpacing w:w="15" w:type="dxa"/>
        </w:trPr>
        <w:tc>
          <w:tcPr>
            <w:tcW w:w="0" w:type="auto"/>
            <w:vAlign w:val="center"/>
            <w:hideMark/>
          </w:tcPr>
          <w:p w14:paraId="3953C170" w14:textId="77777777" w:rsidR="00B64B28" w:rsidRDefault="00B64B28" w:rsidP="00466496">
            <w:pPr>
              <w:rPr>
                <w:sz w:val="24"/>
              </w:rPr>
            </w:pPr>
            <w:r>
              <w:rPr>
                <w:b/>
                <w:bCs/>
              </w:rPr>
              <w:t>Subelements:</w:t>
            </w:r>
          </w:p>
        </w:tc>
        <w:tc>
          <w:tcPr>
            <w:tcW w:w="0" w:type="auto"/>
            <w:vAlign w:val="center"/>
            <w:hideMark/>
          </w:tcPr>
          <w:p w14:paraId="5D30CAB0" w14:textId="77777777" w:rsidR="00B64B28" w:rsidRDefault="00B64B28" w:rsidP="00466496">
            <w:pPr>
              <w:rPr>
                <w:sz w:val="24"/>
              </w:rPr>
            </w:pPr>
            <w:r>
              <w:t>none</w:t>
            </w:r>
          </w:p>
        </w:tc>
      </w:tr>
      <w:tr w:rsidR="00B64B28" w14:paraId="0A2D56E6" w14:textId="77777777" w:rsidTr="00B64B28">
        <w:trPr>
          <w:tblCellSpacing w:w="15" w:type="dxa"/>
        </w:trPr>
        <w:tc>
          <w:tcPr>
            <w:tcW w:w="0" w:type="auto"/>
            <w:vAlign w:val="center"/>
            <w:hideMark/>
          </w:tcPr>
          <w:p w14:paraId="36363A94" w14:textId="77777777" w:rsidR="00B64B28" w:rsidRDefault="00B64B28" w:rsidP="00466496">
            <w:pPr>
              <w:rPr>
                <w:sz w:val="24"/>
              </w:rPr>
            </w:pPr>
            <w:r>
              <w:rPr>
                <w:b/>
                <w:bCs/>
              </w:rPr>
              <w:t>Example Context:</w:t>
            </w:r>
          </w:p>
        </w:tc>
        <w:tc>
          <w:tcPr>
            <w:tcW w:w="0" w:type="auto"/>
            <w:vAlign w:val="center"/>
            <w:hideMark/>
          </w:tcPr>
          <w:p w14:paraId="59721F73"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ItemRef spectrumIdentificationItem_ref="SII_308_1"/&gt;</w:t>
            </w:r>
          </w:p>
        </w:tc>
      </w:tr>
    </w:tbl>
    <w:p w14:paraId="086B5A0C" w14:textId="77777777" w:rsidR="00B64B28" w:rsidRDefault="00B64B28" w:rsidP="00466496"/>
    <w:p w14:paraId="196A4372" w14:textId="77777777" w:rsidR="00B64B28" w:rsidRDefault="00B64B28" w:rsidP="00466496">
      <w:pPr>
        <w:pStyle w:val="Heading2"/>
      </w:pPr>
      <w:bookmarkStart w:id="229" w:name="_Toc453235416"/>
      <w:r>
        <w:t>Element &lt;</w:t>
      </w:r>
      <w:bookmarkStart w:id="230" w:name="SpectrumIdentificationList"/>
      <w:r>
        <w:t>SpectrumIdentificationList</w:t>
      </w:r>
      <w:bookmarkEnd w:id="230"/>
      <w:r>
        <w:t>&gt;</w:t>
      </w:r>
      <w:bookmarkEnd w:id="22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09"/>
      </w:tblGrid>
      <w:tr w:rsidR="00B64B28" w14:paraId="6E9F046D" w14:textId="77777777" w:rsidTr="00B64B28">
        <w:trPr>
          <w:tblCellSpacing w:w="15" w:type="dxa"/>
        </w:trPr>
        <w:tc>
          <w:tcPr>
            <w:tcW w:w="0" w:type="auto"/>
            <w:vAlign w:val="center"/>
            <w:hideMark/>
          </w:tcPr>
          <w:p w14:paraId="1CAA3206" w14:textId="77777777" w:rsidR="00B64B28" w:rsidRDefault="00B64B28" w:rsidP="00466496">
            <w:pPr>
              <w:rPr>
                <w:sz w:val="24"/>
              </w:rPr>
            </w:pPr>
            <w:r>
              <w:rPr>
                <w:b/>
                <w:bCs/>
              </w:rPr>
              <w:t>Definition:</w:t>
            </w:r>
          </w:p>
        </w:tc>
        <w:tc>
          <w:tcPr>
            <w:tcW w:w="0" w:type="auto"/>
            <w:vAlign w:val="center"/>
            <w:hideMark/>
          </w:tcPr>
          <w:p w14:paraId="484DE034" w14:textId="77777777" w:rsidR="00B64B28" w:rsidRDefault="00B64B28" w:rsidP="00466496">
            <w:pPr>
              <w:rPr>
                <w:sz w:val="24"/>
              </w:rPr>
            </w:pPr>
            <w:r>
              <w:t xml:space="preserve">Represents the set of all search results from SpectrumIdentification. </w:t>
            </w:r>
          </w:p>
        </w:tc>
      </w:tr>
      <w:tr w:rsidR="00B64B28" w14:paraId="57EFEA2E" w14:textId="77777777" w:rsidTr="00B64B28">
        <w:trPr>
          <w:tblCellSpacing w:w="15" w:type="dxa"/>
        </w:trPr>
        <w:tc>
          <w:tcPr>
            <w:tcW w:w="0" w:type="auto"/>
            <w:vAlign w:val="center"/>
            <w:hideMark/>
          </w:tcPr>
          <w:p w14:paraId="6579CC1F" w14:textId="77777777" w:rsidR="00B64B28" w:rsidRDefault="00B64B28" w:rsidP="00466496">
            <w:pPr>
              <w:rPr>
                <w:sz w:val="24"/>
              </w:rPr>
            </w:pPr>
            <w:r>
              <w:rPr>
                <w:b/>
                <w:bCs/>
              </w:rPr>
              <w:t>Type:</w:t>
            </w:r>
          </w:p>
        </w:tc>
        <w:tc>
          <w:tcPr>
            <w:tcW w:w="0" w:type="auto"/>
            <w:vAlign w:val="center"/>
            <w:hideMark/>
          </w:tcPr>
          <w:p w14:paraId="0C98AB4A" w14:textId="77777777" w:rsidR="00B64B28" w:rsidRDefault="00B64B28" w:rsidP="00466496">
            <w:pPr>
              <w:rPr>
                <w:sz w:val="24"/>
              </w:rPr>
            </w:pPr>
            <w:r>
              <w:t xml:space="preserve">SpectrumIdentificationListType </w:t>
            </w:r>
          </w:p>
        </w:tc>
      </w:tr>
      <w:tr w:rsidR="00B64B28" w14:paraId="2EED718B" w14:textId="77777777" w:rsidTr="00B64B28">
        <w:trPr>
          <w:tblCellSpacing w:w="15" w:type="dxa"/>
        </w:trPr>
        <w:tc>
          <w:tcPr>
            <w:tcW w:w="0" w:type="auto"/>
            <w:vAlign w:val="center"/>
            <w:hideMark/>
          </w:tcPr>
          <w:p w14:paraId="29F7DEAC"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51"/>
              <w:gridCol w:w="974"/>
              <w:gridCol w:w="824"/>
              <w:gridCol w:w="4469"/>
            </w:tblGrid>
            <w:tr w:rsidR="00B64B28" w14:paraId="068BD3E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5263EE8"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7481CA1"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47F17DE"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C36F27" w14:textId="77777777" w:rsidR="00B64B28" w:rsidRDefault="00B64B28" w:rsidP="00466496">
                  <w:pPr>
                    <w:jc w:val="center"/>
                    <w:rPr>
                      <w:b/>
                      <w:bCs/>
                      <w:sz w:val="24"/>
                    </w:rPr>
                  </w:pPr>
                  <w:r>
                    <w:rPr>
                      <w:b/>
                      <w:bCs/>
                    </w:rPr>
                    <w:t>Definition</w:t>
                  </w:r>
                </w:p>
              </w:tc>
            </w:tr>
            <w:tr w:rsidR="00B64B28" w14:paraId="6C63C00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4E241B"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9CC070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337AFD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A6128B7"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0E0293F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C9EA29"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229143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CF95C58"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558780E" w14:textId="77777777" w:rsidR="00B64B28" w:rsidRDefault="00B64B28" w:rsidP="00466496">
                  <w:pPr>
                    <w:rPr>
                      <w:sz w:val="24"/>
                    </w:rPr>
                  </w:pPr>
                  <w:r>
                    <w:t xml:space="preserve">The potentially ambiguous common identifier, such as a human-readable name for the instance. </w:t>
                  </w:r>
                </w:p>
              </w:tc>
            </w:tr>
            <w:tr w:rsidR="00B64B28" w14:paraId="06283E1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F44820" w14:textId="77777777" w:rsidR="00B64B28" w:rsidRDefault="00B64B28" w:rsidP="00466496">
                  <w:pPr>
                    <w:rPr>
                      <w:sz w:val="24"/>
                    </w:rPr>
                  </w:pPr>
                  <w:r>
                    <w:t>numSequencesSearch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D7FA6BB" w14:textId="77777777" w:rsidR="00B64B28" w:rsidRDefault="00B64B28" w:rsidP="00466496">
                  <w:pPr>
                    <w:rPr>
                      <w:sz w:val="24"/>
                    </w:rPr>
                  </w:pPr>
                  <w: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52C02C4"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472E0D6" w14:textId="77777777" w:rsidR="00B64B28" w:rsidRDefault="00B64B28" w:rsidP="00466496">
                  <w:pPr>
                    <w:rPr>
                      <w:sz w:val="24"/>
                    </w:rPr>
                  </w:pPr>
                  <w:r>
                    <w:t>The number of database sequences searched against. This value should be provided unless a de novo search has been performed.</w:t>
                  </w:r>
                </w:p>
              </w:tc>
            </w:tr>
          </w:tbl>
          <w:p w14:paraId="50E2FC14" w14:textId="77777777" w:rsidR="00B64B28" w:rsidRDefault="00B64B28" w:rsidP="00466496">
            <w:pPr>
              <w:rPr>
                <w:sz w:val="24"/>
              </w:rPr>
            </w:pPr>
          </w:p>
        </w:tc>
      </w:tr>
      <w:tr w:rsidR="00B64B28" w14:paraId="78A6E605" w14:textId="77777777" w:rsidTr="00B64B28">
        <w:trPr>
          <w:tblCellSpacing w:w="15" w:type="dxa"/>
        </w:trPr>
        <w:tc>
          <w:tcPr>
            <w:tcW w:w="0" w:type="auto"/>
            <w:vAlign w:val="center"/>
            <w:hideMark/>
          </w:tcPr>
          <w:p w14:paraId="6629B903"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51"/>
              <w:gridCol w:w="1135"/>
              <w:gridCol w:w="1180"/>
              <w:gridCol w:w="3652"/>
            </w:tblGrid>
            <w:tr w:rsidR="00B64B28" w14:paraId="7DA6517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9AB87EC"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48A4EC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8FD5DFE"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B0BC58C" w14:textId="77777777" w:rsidR="00B64B28" w:rsidRDefault="00B64B28" w:rsidP="00466496">
                  <w:pPr>
                    <w:jc w:val="center"/>
                    <w:rPr>
                      <w:b/>
                      <w:bCs/>
                      <w:sz w:val="24"/>
                    </w:rPr>
                  </w:pPr>
                  <w:r>
                    <w:rPr>
                      <w:b/>
                      <w:bCs/>
                    </w:rPr>
                    <w:t>Definition</w:t>
                  </w:r>
                </w:p>
              </w:tc>
            </w:tr>
            <w:tr w:rsidR="00B64B28" w14:paraId="082D68E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90389D" w14:textId="77777777" w:rsidR="00B64B28" w:rsidRDefault="004E159A" w:rsidP="00466496">
                  <w:pPr>
                    <w:rPr>
                      <w:sz w:val="24"/>
                    </w:rPr>
                  </w:pPr>
                  <w:hyperlink w:anchor="FragmentationTable" w:history="1">
                    <w:r w:rsidR="00B64B28">
                      <w:rPr>
                        <w:rStyle w:val="Hyperlink"/>
                      </w:rPr>
                      <w:t>Fragmentation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7D8DEF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5ED796E"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2581515" w14:textId="77777777" w:rsidR="00B64B28" w:rsidRDefault="00B64B28" w:rsidP="00466496">
                  <w:pPr>
                    <w:rPr>
                      <w:sz w:val="24"/>
                    </w:rPr>
                  </w:pPr>
                  <w:r>
                    <w:t xml:space="preserve">Contains the types of measures that will be reported in generic arrays for each SpectrumIdentificationItem e.g. product ion m/z, product ion intensity, product ion m/z error </w:t>
                  </w:r>
                </w:p>
              </w:tc>
            </w:tr>
            <w:tr w:rsidR="00B64B28" w14:paraId="1D5BF40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1D0D3A" w14:textId="77777777" w:rsidR="00B64B28" w:rsidRDefault="004E159A" w:rsidP="00466496">
                  <w:pPr>
                    <w:rPr>
                      <w:sz w:val="24"/>
                    </w:rPr>
                  </w:pPr>
                  <w:hyperlink w:anchor="SpectrumIdentificationResult" w:history="1">
                    <w:r w:rsidR="00B64B28">
                      <w:rPr>
                        <w:rStyle w:val="Hyperlink"/>
                      </w:rPr>
                      <w:t>SpectrumIdentificationResul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2914F36"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B98C3C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E9B781E" w14:textId="77777777" w:rsidR="00B64B28" w:rsidRDefault="00B64B28" w:rsidP="00466496">
                  <w:pPr>
                    <w:rPr>
                      <w:sz w:val="24"/>
                    </w:rPr>
                  </w:pPr>
                  <w:r>
                    <w:t>All identifications made from searching one spectrum. For PMF data, all peptide identifications will be listed underneath as SpectrumIdentificationItems. For MS/MS data, there will be ranked SpectrumIdentificationItems corresponding to possible different peptide IDs.</w:t>
                  </w:r>
                </w:p>
              </w:tc>
            </w:tr>
            <w:tr w:rsidR="00B64B28" w14:paraId="0D9489C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ADCEA4" w14:textId="77777777" w:rsidR="00B64B28" w:rsidRDefault="004E159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5DD4D76"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5F1604B"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807C81A" w14:textId="77777777" w:rsidR="00B64B28" w:rsidRDefault="00B64B28" w:rsidP="00466496">
                  <w:pPr>
                    <w:rPr>
                      <w:sz w:val="24"/>
                    </w:rPr>
                  </w:pPr>
                  <w:r>
                    <w:t>A single entry from an ontology or a controlled vocabulary.</w:t>
                  </w:r>
                </w:p>
              </w:tc>
            </w:tr>
            <w:tr w:rsidR="00B64B28" w14:paraId="3FF7688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67571B4" w14:textId="77777777" w:rsidR="00B64B28" w:rsidRDefault="004E159A"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297CFE5"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50F654D"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AADFE09" w14:textId="77777777" w:rsidR="00B64B28" w:rsidRDefault="00B64B28" w:rsidP="00466496">
                  <w:pPr>
                    <w:rPr>
                      <w:sz w:val="24"/>
                    </w:rPr>
                  </w:pPr>
                  <w:r>
                    <w:t>A single user-defined parameter.</w:t>
                  </w:r>
                </w:p>
              </w:tc>
            </w:tr>
          </w:tbl>
          <w:p w14:paraId="1172B56E" w14:textId="77777777" w:rsidR="00B64B28" w:rsidRDefault="00B64B28" w:rsidP="00466496">
            <w:pPr>
              <w:rPr>
                <w:sz w:val="24"/>
              </w:rPr>
            </w:pPr>
          </w:p>
        </w:tc>
      </w:tr>
      <w:tr w:rsidR="00B64B28" w14:paraId="3F2AC179" w14:textId="77777777" w:rsidTr="00B64B28">
        <w:trPr>
          <w:tblCellSpacing w:w="15" w:type="dxa"/>
        </w:trPr>
        <w:tc>
          <w:tcPr>
            <w:tcW w:w="0" w:type="auto"/>
            <w:vAlign w:val="center"/>
            <w:hideMark/>
          </w:tcPr>
          <w:p w14:paraId="35D33C56" w14:textId="77777777" w:rsidR="00B64B28" w:rsidRDefault="00B64B28" w:rsidP="00466496">
            <w:pPr>
              <w:rPr>
                <w:sz w:val="24"/>
              </w:rPr>
            </w:pPr>
            <w:r>
              <w:rPr>
                <w:b/>
                <w:bCs/>
              </w:rPr>
              <w:lastRenderedPageBreak/>
              <w:t>Graphical Context:</w:t>
            </w:r>
          </w:p>
        </w:tc>
        <w:tc>
          <w:tcPr>
            <w:tcW w:w="0" w:type="auto"/>
            <w:vAlign w:val="center"/>
            <w:hideMark/>
          </w:tcPr>
          <w:p w14:paraId="03BE8617" w14:textId="77777777" w:rsidR="00B64B28" w:rsidRDefault="004C4F18" w:rsidP="00466496">
            <w:pPr>
              <w:rPr>
                <w:sz w:val="24"/>
              </w:rPr>
            </w:pPr>
            <w:r>
              <w:pict w14:anchorId="54319373">
                <v:shape id="_x0000_i1036" type="#_x0000_t75" style="width:6in;height:324pt">
                  <v:imagedata r:id="rId32" o:title="SpectrumIdentificationList"/>
                </v:shape>
              </w:pict>
            </w:r>
          </w:p>
        </w:tc>
      </w:tr>
      <w:tr w:rsidR="00B64B28" w14:paraId="27C4A09F" w14:textId="77777777" w:rsidTr="00B64B28">
        <w:trPr>
          <w:tblCellSpacing w:w="15" w:type="dxa"/>
        </w:trPr>
        <w:tc>
          <w:tcPr>
            <w:tcW w:w="0" w:type="auto"/>
            <w:vAlign w:val="center"/>
            <w:hideMark/>
          </w:tcPr>
          <w:p w14:paraId="664D23BC" w14:textId="77777777" w:rsidR="00B64B28" w:rsidRDefault="00B64B28" w:rsidP="00466496">
            <w:pPr>
              <w:rPr>
                <w:sz w:val="24"/>
              </w:rPr>
            </w:pPr>
            <w:r>
              <w:rPr>
                <w:b/>
                <w:bCs/>
              </w:rPr>
              <w:t>Example Context:</w:t>
            </w:r>
          </w:p>
        </w:tc>
        <w:tc>
          <w:tcPr>
            <w:tcW w:w="0" w:type="auto"/>
            <w:vAlign w:val="center"/>
            <w:hideMark/>
          </w:tcPr>
          <w:p w14:paraId="3860C8E7"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List id="SII_LIST_1" xmlns="http://psidev.info/psi/pi/mzIdentML/1.1"&gt;</w:t>
            </w:r>
          </w:p>
          <w:p w14:paraId="7408051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ragmentationTable&gt;</w:t>
            </w:r>
          </w:p>
          <w:p w14:paraId="72B7D53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 id="Measure_MZ"&gt;</w:t>
            </w:r>
          </w:p>
          <w:p w14:paraId="117A754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25" cvRef="PSI-MS" unitCvRef="PSI-MS" unitName="m/z" unitAccession="MS:1000040" name="product ion m/z"/&gt;</w:t>
            </w:r>
          </w:p>
          <w:p w14:paraId="21F1A20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gt;</w:t>
            </w:r>
          </w:p>
          <w:p w14:paraId="4DE17E5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 id="Measure_Int"&gt;</w:t>
            </w:r>
          </w:p>
          <w:p w14:paraId="5EB9D33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26" cvRef="PSI-MS" name="product ion intensity"/&gt;</w:t>
            </w:r>
          </w:p>
          <w:p w14:paraId="19E88A2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9088AE1"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List&gt;</w:t>
            </w:r>
          </w:p>
        </w:tc>
      </w:tr>
      <w:tr w:rsidR="00B64B28" w14:paraId="7C8C82C7" w14:textId="77777777" w:rsidTr="00B64B28">
        <w:trPr>
          <w:tblCellSpacing w:w="15" w:type="dxa"/>
        </w:trPr>
        <w:tc>
          <w:tcPr>
            <w:tcW w:w="0" w:type="auto"/>
            <w:vAlign w:val="center"/>
            <w:hideMark/>
          </w:tcPr>
          <w:p w14:paraId="3D52C728" w14:textId="77777777" w:rsidR="00B64B28" w:rsidRDefault="00B64B28" w:rsidP="00466496">
            <w:pPr>
              <w:rPr>
                <w:sz w:val="24"/>
              </w:rPr>
            </w:pPr>
            <w:r>
              <w:rPr>
                <w:b/>
                <w:bCs/>
              </w:rPr>
              <w:t>cvParam Mapping Rules:</w:t>
            </w:r>
          </w:p>
        </w:tc>
        <w:tc>
          <w:tcPr>
            <w:tcW w:w="0" w:type="auto"/>
            <w:vAlign w:val="center"/>
            <w:hideMark/>
          </w:tcPr>
          <w:p w14:paraId="2BAF29BE"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AnalysisData/SpectrumIdentificationList</w:t>
            </w:r>
          </w:p>
          <w:p w14:paraId="79E11A30"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184 (</w:t>
            </w:r>
            <w:r w:rsidRPr="00B61B52">
              <w:rPr>
                <w:rStyle w:val="popup"/>
                <w:rFonts w:cs="Helvetica"/>
                <w:lang w:val="en-GB" w:eastAsia="en-GB"/>
              </w:rPr>
              <w:t>search statistics</w:t>
            </w:r>
            <w:r w:rsidRPr="00B61B52">
              <w:rPr>
                <w:rFonts w:cs="Helvetica"/>
                <w:lang w:val="en-GB" w:eastAsia="en-GB"/>
              </w:rPr>
              <w:t>) one or more times</w:t>
            </w:r>
          </w:p>
          <w:p w14:paraId="4BB69E2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5 (</w:t>
            </w:r>
            <w:r w:rsidRPr="00B61B52">
              <w:rPr>
                <w:rStyle w:val="popup"/>
                <w:rFonts w:cs="Helvetica"/>
                <w:lang w:val="en-GB" w:eastAsia="en-GB"/>
              </w:rPr>
              <w:t>date / time search performed</w:t>
            </w:r>
            <w:r w:rsidRPr="00B61B52">
              <w:rPr>
                <w:rFonts w:cs="Helvetica"/>
                <w:lang w:val="en-GB" w:eastAsia="en-GB"/>
              </w:rPr>
              <w:t xml:space="preserve">) </w:t>
            </w:r>
          </w:p>
          <w:p w14:paraId="37DEC5D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6 (</w:t>
            </w:r>
            <w:r w:rsidRPr="00B61B52">
              <w:rPr>
                <w:rStyle w:val="popup"/>
                <w:rFonts w:cs="Helvetica"/>
                <w:lang w:val="en-GB" w:eastAsia="en-GB"/>
              </w:rPr>
              <w:t>search time taken</w:t>
            </w:r>
            <w:r w:rsidRPr="00B61B52">
              <w:rPr>
                <w:rFonts w:cs="Helvetica"/>
                <w:lang w:val="en-GB" w:eastAsia="en-GB"/>
              </w:rPr>
              <w:t xml:space="preserve">) </w:t>
            </w:r>
          </w:p>
          <w:p w14:paraId="7858AA5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77 (</w:t>
            </w:r>
            <w:r w:rsidRPr="00B61B52">
              <w:rPr>
                <w:rStyle w:val="popup"/>
                <w:rFonts w:cs="Helvetica"/>
                <w:lang w:val="en-GB" w:eastAsia="en-GB"/>
              </w:rPr>
              <w:t>number of molecular hypothesis considered</w:t>
            </w:r>
            <w:r w:rsidRPr="00B61B52">
              <w:rPr>
                <w:rFonts w:cs="Helvetica"/>
                <w:lang w:val="en-GB" w:eastAsia="en-GB"/>
              </w:rPr>
              <w:t xml:space="preserve">) </w:t>
            </w:r>
          </w:p>
        </w:tc>
      </w:tr>
    </w:tbl>
    <w:p w14:paraId="35821A22" w14:textId="77777777" w:rsidR="00B64B28" w:rsidRDefault="00B64B28" w:rsidP="00466496"/>
    <w:p w14:paraId="5B315E58" w14:textId="77777777" w:rsidR="00B64B28" w:rsidRDefault="00B64B28" w:rsidP="00466496">
      <w:pPr>
        <w:pStyle w:val="Heading2"/>
      </w:pPr>
      <w:bookmarkStart w:id="231" w:name="_Toc453235417"/>
      <w:r>
        <w:t>Element &lt;</w:t>
      </w:r>
      <w:bookmarkStart w:id="232" w:name="SpectrumIdentificationProtocol"/>
      <w:r>
        <w:t>SpectrumIdentificationProtocol</w:t>
      </w:r>
      <w:bookmarkEnd w:id="232"/>
      <w:r>
        <w:t>&gt;</w:t>
      </w:r>
      <w:bookmarkEnd w:id="23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2"/>
        <w:gridCol w:w="8580"/>
      </w:tblGrid>
      <w:tr w:rsidR="00B64B28" w14:paraId="138D08BF" w14:textId="77777777" w:rsidTr="00B64B28">
        <w:trPr>
          <w:tblCellSpacing w:w="15" w:type="dxa"/>
        </w:trPr>
        <w:tc>
          <w:tcPr>
            <w:tcW w:w="0" w:type="auto"/>
            <w:vAlign w:val="center"/>
            <w:hideMark/>
          </w:tcPr>
          <w:p w14:paraId="0FFD4790" w14:textId="77777777" w:rsidR="00B64B28" w:rsidRDefault="00B64B28" w:rsidP="00466496">
            <w:pPr>
              <w:rPr>
                <w:sz w:val="24"/>
              </w:rPr>
            </w:pPr>
            <w:r>
              <w:rPr>
                <w:b/>
                <w:bCs/>
              </w:rPr>
              <w:t>Definition:</w:t>
            </w:r>
          </w:p>
        </w:tc>
        <w:tc>
          <w:tcPr>
            <w:tcW w:w="0" w:type="auto"/>
            <w:vAlign w:val="center"/>
            <w:hideMark/>
          </w:tcPr>
          <w:p w14:paraId="02AF20E1" w14:textId="77777777" w:rsidR="00B64B28" w:rsidRDefault="00B64B28" w:rsidP="00466496">
            <w:pPr>
              <w:rPr>
                <w:sz w:val="24"/>
              </w:rPr>
            </w:pPr>
            <w:r>
              <w:t xml:space="preserve">The parameters and settings of a SpectrumIdentification analysis. </w:t>
            </w:r>
          </w:p>
        </w:tc>
      </w:tr>
      <w:tr w:rsidR="00B64B28" w14:paraId="51A28D47" w14:textId="77777777" w:rsidTr="00B64B28">
        <w:trPr>
          <w:tblCellSpacing w:w="15" w:type="dxa"/>
        </w:trPr>
        <w:tc>
          <w:tcPr>
            <w:tcW w:w="0" w:type="auto"/>
            <w:vAlign w:val="center"/>
            <w:hideMark/>
          </w:tcPr>
          <w:p w14:paraId="249532ED" w14:textId="77777777" w:rsidR="00B64B28" w:rsidRDefault="00B64B28" w:rsidP="00466496">
            <w:pPr>
              <w:rPr>
                <w:sz w:val="24"/>
              </w:rPr>
            </w:pPr>
            <w:r>
              <w:rPr>
                <w:b/>
                <w:bCs/>
              </w:rPr>
              <w:t>Type:</w:t>
            </w:r>
          </w:p>
        </w:tc>
        <w:tc>
          <w:tcPr>
            <w:tcW w:w="0" w:type="auto"/>
            <w:vAlign w:val="center"/>
            <w:hideMark/>
          </w:tcPr>
          <w:p w14:paraId="0ACF66AC" w14:textId="77777777" w:rsidR="00B64B28" w:rsidRDefault="00B64B28" w:rsidP="00466496">
            <w:pPr>
              <w:rPr>
                <w:sz w:val="24"/>
              </w:rPr>
            </w:pPr>
            <w:r>
              <w:t xml:space="preserve">SpectrumIdentificationProtocolType </w:t>
            </w:r>
          </w:p>
        </w:tc>
      </w:tr>
      <w:tr w:rsidR="00B64B28" w14:paraId="1949398A" w14:textId="77777777" w:rsidTr="00B64B28">
        <w:trPr>
          <w:tblCellSpacing w:w="15" w:type="dxa"/>
        </w:trPr>
        <w:tc>
          <w:tcPr>
            <w:tcW w:w="0" w:type="auto"/>
            <w:vAlign w:val="center"/>
            <w:hideMark/>
          </w:tcPr>
          <w:p w14:paraId="6412D0DB"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974"/>
              <w:gridCol w:w="824"/>
              <w:gridCol w:w="4729"/>
            </w:tblGrid>
            <w:tr w:rsidR="00B64B28" w14:paraId="00B97A3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E34942"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7E51CD"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B1503BC"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03D0A1B" w14:textId="77777777" w:rsidR="00B64B28" w:rsidRDefault="00B64B28" w:rsidP="00466496">
                  <w:pPr>
                    <w:jc w:val="center"/>
                    <w:rPr>
                      <w:b/>
                      <w:bCs/>
                      <w:sz w:val="24"/>
                    </w:rPr>
                  </w:pPr>
                  <w:r>
                    <w:rPr>
                      <w:b/>
                      <w:bCs/>
                    </w:rPr>
                    <w:t>Definition</w:t>
                  </w:r>
                </w:p>
              </w:tc>
            </w:tr>
            <w:tr w:rsidR="00B64B28" w14:paraId="6A24F2B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6933420" w14:textId="77777777" w:rsidR="00B64B28" w:rsidRDefault="00B64B28" w:rsidP="00466496">
                  <w:pPr>
                    <w:rPr>
                      <w:sz w:val="24"/>
                    </w:rPr>
                  </w:pPr>
                  <w: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84391C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33C890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4610C63" w14:textId="77777777" w:rsidR="00B64B28" w:rsidRDefault="00B64B28" w:rsidP="00466496">
                  <w:pPr>
                    <w:rPr>
                      <w:sz w:val="24"/>
                    </w:rPr>
                  </w:pPr>
                  <w:r>
                    <w:t xml:space="preserve">The search algorithm used, given as a reference to the SoftwareCollection section. </w:t>
                  </w:r>
                </w:p>
              </w:tc>
            </w:tr>
            <w:tr w:rsidR="00B64B28" w14:paraId="6C859D0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7FBAD5"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D2F563F"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C0C72B2"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498FF44"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0EC0D3A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CE71B9E"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91B6E3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C600A7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B7DA8C8" w14:textId="77777777" w:rsidR="00B64B28" w:rsidRDefault="00B64B28" w:rsidP="00466496">
                  <w:pPr>
                    <w:rPr>
                      <w:sz w:val="24"/>
                    </w:rPr>
                  </w:pPr>
                  <w:r>
                    <w:t xml:space="preserve">The potentially ambiguous common identifier, such as a human-readable name for the instance. </w:t>
                  </w:r>
                </w:p>
              </w:tc>
            </w:tr>
          </w:tbl>
          <w:p w14:paraId="16857794" w14:textId="77777777" w:rsidR="00B64B28" w:rsidRDefault="00B64B28" w:rsidP="00466496">
            <w:pPr>
              <w:rPr>
                <w:sz w:val="24"/>
              </w:rPr>
            </w:pPr>
          </w:p>
        </w:tc>
      </w:tr>
      <w:tr w:rsidR="00B64B28" w14:paraId="7E4631D6" w14:textId="77777777" w:rsidTr="00B64B28">
        <w:trPr>
          <w:tblCellSpacing w:w="15" w:type="dxa"/>
        </w:trPr>
        <w:tc>
          <w:tcPr>
            <w:tcW w:w="0" w:type="auto"/>
            <w:vAlign w:val="center"/>
            <w:hideMark/>
          </w:tcPr>
          <w:p w14:paraId="293135A1"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07"/>
              <w:gridCol w:w="1135"/>
              <w:gridCol w:w="1180"/>
              <w:gridCol w:w="3867"/>
            </w:tblGrid>
            <w:tr w:rsidR="00B64B28" w14:paraId="1BD0A6B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E33AC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B53B818"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5CA4098"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B1CD2D1" w14:textId="77777777" w:rsidR="00B64B28" w:rsidRDefault="00B64B28" w:rsidP="00466496">
                  <w:pPr>
                    <w:jc w:val="center"/>
                    <w:rPr>
                      <w:b/>
                      <w:bCs/>
                      <w:sz w:val="24"/>
                    </w:rPr>
                  </w:pPr>
                  <w:r>
                    <w:rPr>
                      <w:b/>
                      <w:bCs/>
                    </w:rPr>
                    <w:t>Definition</w:t>
                  </w:r>
                </w:p>
              </w:tc>
            </w:tr>
            <w:tr w:rsidR="00B64B28" w14:paraId="2FE5955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97BD6D" w14:textId="77777777" w:rsidR="00B64B28" w:rsidRDefault="004E159A" w:rsidP="00466496">
                  <w:pPr>
                    <w:rPr>
                      <w:sz w:val="24"/>
                    </w:rPr>
                  </w:pPr>
                  <w:hyperlink w:anchor="SearchType" w:history="1">
                    <w:r w:rsidR="00B64B28">
                      <w:rPr>
                        <w:rStyle w:val="Hyperlink"/>
                      </w:rPr>
                      <w:t>Search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E4AD25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7753CD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7ABABAC" w14:textId="77777777" w:rsidR="00B64B28" w:rsidRDefault="00B64B28" w:rsidP="00466496">
                  <w:pPr>
                    <w:rPr>
                      <w:sz w:val="24"/>
                    </w:rPr>
                  </w:pPr>
                  <w:r>
                    <w:t xml:space="preserve">The type of search performed e.g. PMF, </w:t>
                  </w:r>
                  <w:r>
                    <w:lastRenderedPageBreak/>
                    <w:t xml:space="preserve">Tag searches, MS-MS </w:t>
                  </w:r>
                </w:p>
              </w:tc>
            </w:tr>
            <w:tr w:rsidR="00B64B28" w14:paraId="2B46AD3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9FED40" w14:textId="77777777" w:rsidR="00B64B28" w:rsidRDefault="004E159A" w:rsidP="00466496">
                  <w:pPr>
                    <w:rPr>
                      <w:sz w:val="24"/>
                    </w:rPr>
                  </w:pPr>
                  <w:hyperlink w:anchor="AdditionalSearchParams" w:history="1">
                    <w:r w:rsidR="00B64B28">
                      <w:rPr>
                        <w:rStyle w:val="Hyperlink"/>
                      </w:rPr>
                      <w:t>AdditionalSearch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35D6946"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19C5EA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6E8C7D3" w14:textId="77777777" w:rsidR="00B64B28" w:rsidRDefault="00B64B28" w:rsidP="00466496">
                  <w:pPr>
                    <w:rPr>
                      <w:sz w:val="24"/>
                    </w:rPr>
                  </w:pPr>
                  <w:r>
                    <w:t xml:space="preserve">The search parameters other than the modifications searched. </w:t>
                  </w:r>
                </w:p>
              </w:tc>
            </w:tr>
            <w:tr w:rsidR="00B64B28" w14:paraId="4472B9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70D0DB" w14:textId="77777777" w:rsidR="00B64B28" w:rsidRDefault="004E159A" w:rsidP="00466496">
                  <w:pPr>
                    <w:rPr>
                      <w:sz w:val="24"/>
                    </w:rPr>
                  </w:pPr>
                  <w:hyperlink w:anchor="ModificationParams" w:history="1">
                    <w:r w:rsidR="00B64B28">
                      <w:rPr>
                        <w:rStyle w:val="Hyperlink"/>
                      </w:rPr>
                      <w:t>Modification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0093746"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C9A70D7"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BE7BE0C" w14:textId="77777777" w:rsidR="00B64B28" w:rsidRDefault="00B64B28" w:rsidP="00466496">
                  <w:pPr>
                    <w:rPr>
                      <w:sz w:val="24"/>
                    </w:rPr>
                  </w:pPr>
                  <w:r>
                    <w:t xml:space="preserve">The specification of static/variable modifications (e.g. Oxidation of Methionine) that are to be considered in the spectra search. </w:t>
                  </w:r>
                </w:p>
              </w:tc>
            </w:tr>
            <w:tr w:rsidR="00B64B28" w14:paraId="6FB3C01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3BFB92" w14:textId="77777777" w:rsidR="00B64B28" w:rsidRDefault="004E159A" w:rsidP="00466496">
                  <w:pPr>
                    <w:rPr>
                      <w:sz w:val="24"/>
                    </w:rPr>
                  </w:pPr>
                  <w:hyperlink w:anchor="Enzymes" w:history="1">
                    <w:r w:rsidR="00B64B28">
                      <w:rPr>
                        <w:rStyle w:val="Hyperlink"/>
                      </w:rPr>
                      <w:t>Enzyme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82ECAC9"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626441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50EB147" w14:textId="77777777" w:rsidR="00B64B28" w:rsidRDefault="00B64B28" w:rsidP="00466496">
                  <w:pPr>
                    <w:rPr>
                      <w:sz w:val="24"/>
                    </w:rPr>
                  </w:pPr>
                  <w:r>
                    <w:t>The list of enzymes used in experiment</w:t>
                  </w:r>
                </w:p>
              </w:tc>
            </w:tr>
            <w:tr w:rsidR="00B64B28" w14:paraId="4EB2FB6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DC2CC2" w14:textId="77777777" w:rsidR="00B64B28" w:rsidRDefault="004E159A" w:rsidP="00466496">
                  <w:pPr>
                    <w:rPr>
                      <w:sz w:val="24"/>
                    </w:rPr>
                  </w:pPr>
                  <w:hyperlink w:anchor="MassTable" w:history="1">
                    <w:r w:rsidR="00B64B28">
                      <w:rPr>
                        <w:rStyle w:val="Hyperlink"/>
                      </w:rPr>
                      <w:t>Mass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2ADED8F"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57F740B"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593B5D1" w14:textId="77777777" w:rsidR="00B64B28" w:rsidRDefault="00B64B28" w:rsidP="00466496">
                  <w:pPr>
                    <w:rPr>
                      <w:sz w:val="24"/>
                    </w:rPr>
                  </w:pPr>
                  <w:r>
                    <w:t>The masses of residues used in the search.</w:t>
                  </w:r>
                </w:p>
              </w:tc>
            </w:tr>
            <w:tr w:rsidR="00B64B28" w14:paraId="75FE0D3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6273A8" w14:textId="77777777" w:rsidR="00B64B28" w:rsidRDefault="004E159A" w:rsidP="00466496">
                  <w:pPr>
                    <w:rPr>
                      <w:sz w:val="24"/>
                    </w:rPr>
                  </w:pPr>
                  <w:hyperlink w:anchor="FragmentTolerance" w:history="1">
                    <w:r w:rsidR="00B64B28">
                      <w:rPr>
                        <w:rStyle w:val="Hyperlink"/>
                      </w:rPr>
                      <w:t>FragmentTolera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2FBCF72"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15212F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4AE83AB" w14:textId="77777777" w:rsidR="00B64B28" w:rsidRDefault="00B64B28" w:rsidP="00466496">
                  <w:pPr>
                    <w:rPr>
                      <w:sz w:val="24"/>
                    </w:rPr>
                  </w:pPr>
                  <w:r>
                    <w:t xml:space="preserve">The tolerance of the search given as a plus and minus value with units. </w:t>
                  </w:r>
                </w:p>
              </w:tc>
            </w:tr>
            <w:tr w:rsidR="00B64B28" w14:paraId="00AE471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4DD0F9" w14:textId="77777777" w:rsidR="00B64B28" w:rsidRDefault="004E159A" w:rsidP="00466496">
                  <w:pPr>
                    <w:rPr>
                      <w:sz w:val="24"/>
                    </w:rPr>
                  </w:pPr>
                  <w:hyperlink w:anchor="ParentTolerance" w:history="1">
                    <w:r w:rsidR="00B64B28">
                      <w:rPr>
                        <w:rStyle w:val="Hyperlink"/>
                      </w:rPr>
                      <w:t>ParentTolera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A5699C6"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7563F6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2CB69FF" w14:textId="77777777" w:rsidR="00B64B28" w:rsidRDefault="00B64B28" w:rsidP="00466496">
                  <w:pPr>
                    <w:rPr>
                      <w:sz w:val="24"/>
                    </w:rPr>
                  </w:pPr>
                  <w:r>
                    <w:t xml:space="preserve">The tolerance of the search given as a plus and minus value with units. </w:t>
                  </w:r>
                </w:p>
              </w:tc>
            </w:tr>
            <w:tr w:rsidR="00B64B28" w14:paraId="2C1131B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E9DCC0" w14:textId="77777777" w:rsidR="00B64B28" w:rsidRDefault="004E159A" w:rsidP="00466496">
                  <w:pPr>
                    <w:rPr>
                      <w:sz w:val="24"/>
                    </w:rPr>
                  </w:pPr>
                  <w:hyperlink w:anchor="Threshold" w:history="1">
                    <w:r w:rsidR="00B64B28">
                      <w:rPr>
                        <w:rStyle w:val="Hyperlink"/>
                      </w:rPr>
                      <w:t>Threshold</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EC68FB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28415E1"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0482DC8" w14:textId="77777777" w:rsidR="00B64B28" w:rsidRDefault="00B64B28" w:rsidP="00466496">
                  <w:pPr>
                    <w:rPr>
                      <w:sz w:val="24"/>
                    </w:rPr>
                  </w:pPr>
                  <w:r>
                    <w:t>The threshold(s) applied to determine that a result is significant. If multiple terms are used it is assumed that all conditions are satisfied by the passing results.</w:t>
                  </w:r>
                </w:p>
              </w:tc>
            </w:tr>
            <w:tr w:rsidR="00B64B28" w14:paraId="0DAC2EF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AD0E13" w14:textId="77777777" w:rsidR="00B64B28" w:rsidRDefault="004E159A" w:rsidP="00466496">
                  <w:pPr>
                    <w:rPr>
                      <w:sz w:val="24"/>
                    </w:rPr>
                  </w:pPr>
                  <w:hyperlink w:anchor="DatabaseFilters" w:history="1">
                    <w:r w:rsidR="00B64B28">
                      <w:rPr>
                        <w:rStyle w:val="Hyperlink"/>
                      </w:rPr>
                      <w:t>DatabaseFilter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C01CB83"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BE94DE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05EBE02" w14:textId="77777777" w:rsidR="00B64B28" w:rsidRDefault="00B64B28" w:rsidP="00466496">
                  <w:pPr>
                    <w:rPr>
                      <w:sz w:val="24"/>
                    </w:rPr>
                  </w:pPr>
                  <w:r>
                    <w:t xml:space="preserve">The specification of filters applied to the database searched. </w:t>
                  </w:r>
                </w:p>
              </w:tc>
            </w:tr>
            <w:tr w:rsidR="00B64B28" w14:paraId="1ED2104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928436" w14:textId="77777777" w:rsidR="00B64B28" w:rsidRDefault="004E159A" w:rsidP="00466496">
                  <w:pPr>
                    <w:rPr>
                      <w:sz w:val="24"/>
                    </w:rPr>
                  </w:pPr>
                  <w:hyperlink w:anchor="DatabaseTranslation" w:history="1">
                    <w:r w:rsidR="00B64B28">
                      <w:rPr>
                        <w:rStyle w:val="Hyperlink"/>
                      </w:rPr>
                      <w:t>DatabaseTransl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CE6D43A"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E6868E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68DF3E2" w14:textId="77777777" w:rsidR="00B64B28" w:rsidRDefault="00B64B28" w:rsidP="00466496">
                  <w:pPr>
                    <w:rPr>
                      <w:sz w:val="24"/>
                    </w:rPr>
                  </w:pPr>
                  <w:r>
                    <w:t xml:space="preserve">A specification of how a nucleic acid sequence database was translated for searching. </w:t>
                  </w:r>
                </w:p>
              </w:tc>
            </w:tr>
          </w:tbl>
          <w:p w14:paraId="7BC63758" w14:textId="77777777" w:rsidR="00B64B28" w:rsidRDefault="00B64B28" w:rsidP="00466496">
            <w:pPr>
              <w:rPr>
                <w:sz w:val="24"/>
              </w:rPr>
            </w:pPr>
          </w:p>
        </w:tc>
      </w:tr>
      <w:tr w:rsidR="00B64B28" w14:paraId="6A153560" w14:textId="77777777" w:rsidTr="00B64B28">
        <w:trPr>
          <w:tblCellSpacing w:w="15" w:type="dxa"/>
        </w:trPr>
        <w:tc>
          <w:tcPr>
            <w:tcW w:w="0" w:type="auto"/>
            <w:vAlign w:val="center"/>
            <w:hideMark/>
          </w:tcPr>
          <w:p w14:paraId="65F2DD25" w14:textId="77777777" w:rsidR="00B64B28" w:rsidRDefault="00B64B28" w:rsidP="00466496">
            <w:pPr>
              <w:rPr>
                <w:sz w:val="24"/>
              </w:rPr>
            </w:pPr>
            <w:r>
              <w:rPr>
                <w:b/>
                <w:bCs/>
              </w:rPr>
              <w:lastRenderedPageBreak/>
              <w:t>Graphical Context:</w:t>
            </w:r>
          </w:p>
        </w:tc>
        <w:tc>
          <w:tcPr>
            <w:tcW w:w="0" w:type="auto"/>
            <w:vAlign w:val="center"/>
            <w:hideMark/>
          </w:tcPr>
          <w:p w14:paraId="311ABEC4" w14:textId="77777777" w:rsidR="00B64B28" w:rsidRDefault="004C4F18" w:rsidP="00466496">
            <w:pPr>
              <w:rPr>
                <w:sz w:val="24"/>
              </w:rPr>
            </w:pPr>
            <w:r>
              <w:pict w14:anchorId="0CF289F5">
                <v:shape id="_x0000_i1037" type="#_x0000_t75" style="width:4in;height:676.8pt">
                  <v:imagedata r:id="rId33" o:title="SpectrumIdentificationProtocol"/>
                </v:shape>
              </w:pict>
            </w:r>
          </w:p>
        </w:tc>
      </w:tr>
      <w:tr w:rsidR="00B64B28" w14:paraId="4B5983F0" w14:textId="77777777" w:rsidTr="00B64B28">
        <w:trPr>
          <w:tblCellSpacing w:w="15" w:type="dxa"/>
        </w:trPr>
        <w:tc>
          <w:tcPr>
            <w:tcW w:w="0" w:type="auto"/>
            <w:vAlign w:val="center"/>
            <w:hideMark/>
          </w:tcPr>
          <w:p w14:paraId="4AAD8B5A" w14:textId="77777777" w:rsidR="00B64B28" w:rsidRDefault="00B64B28" w:rsidP="00466496">
            <w:pPr>
              <w:rPr>
                <w:sz w:val="24"/>
              </w:rPr>
            </w:pPr>
            <w:r>
              <w:rPr>
                <w:b/>
                <w:bCs/>
              </w:rPr>
              <w:lastRenderedPageBreak/>
              <w:t>Example Context:</w:t>
            </w:r>
          </w:p>
        </w:tc>
        <w:tc>
          <w:tcPr>
            <w:tcW w:w="0" w:type="auto"/>
            <w:vAlign w:val="center"/>
            <w:hideMark/>
          </w:tcPr>
          <w:p w14:paraId="7EC7CF9D"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Protocol analysisSoftware_ref="ID_software" id="SearchProtocol_1"&gt;</w:t>
            </w:r>
          </w:p>
          <w:p w14:paraId="5274A4A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Type&gt;</w:t>
            </w:r>
          </w:p>
          <w:p w14:paraId="5FDDAD2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83" cvRef="PSI-MS" name="ms-ms search"/&gt;</w:t>
            </w:r>
          </w:p>
          <w:p w14:paraId="56488F2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Type&gt;</w:t>
            </w:r>
          </w:p>
          <w:p w14:paraId="38A7B64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AdditionalSearchParams&gt;</w:t>
            </w:r>
          </w:p>
          <w:p w14:paraId="1508EB6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11" cvRef="PSI-MS" name="parent mass type mono"/&gt;</w:t>
            </w:r>
          </w:p>
          <w:p w14:paraId="123CBDC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56" cvRef="PSI-MS" name="fragment mass type mono"/&gt;</w:t>
            </w:r>
          </w:p>
          <w:p w14:paraId="3F49DEA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FEE7DB7"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Protocol&gt;</w:t>
            </w:r>
          </w:p>
        </w:tc>
      </w:tr>
    </w:tbl>
    <w:p w14:paraId="44275957" w14:textId="77777777" w:rsidR="00B64B28" w:rsidRDefault="00B64B28" w:rsidP="00466496"/>
    <w:p w14:paraId="349B3F90" w14:textId="77777777" w:rsidR="00B64B28" w:rsidRDefault="00B64B28" w:rsidP="00466496">
      <w:pPr>
        <w:pStyle w:val="Heading2"/>
      </w:pPr>
      <w:bookmarkStart w:id="233" w:name="_Toc453235418"/>
      <w:r>
        <w:t>Element &lt;</w:t>
      </w:r>
      <w:bookmarkStart w:id="234" w:name="SpectrumIdentificationResult"/>
      <w:r>
        <w:t>SpectrumIdentificationResult</w:t>
      </w:r>
      <w:bookmarkEnd w:id="234"/>
      <w:r>
        <w:t>&gt;</w:t>
      </w:r>
      <w:bookmarkEnd w:id="23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1"/>
        <w:gridCol w:w="8641"/>
      </w:tblGrid>
      <w:tr w:rsidR="00B64B28" w14:paraId="38962917" w14:textId="77777777" w:rsidTr="00B64B28">
        <w:trPr>
          <w:tblCellSpacing w:w="15" w:type="dxa"/>
        </w:trPr>
        <w:tc>
          <w:tcPr>
            <w:tcW w:w="0" w:type="auto"/>
            <w:vAlign w:val="center"/>
            <w:hideMark/>
          </w:tcPr>
          <w:p w14:paraId="42E252CD" w14:textId="77777777" w:rsidR="00B64B28" w:rsidRDefault="00B64B28" w:rsidP="00466496">
            <w:pPr>
              <w:rPr>
                <w:sz w:val="24"/>
              </w:rPr>
            </w:pPr>
            <w:r>
              <w:rPr>
                <w:b/>
                <w:bCs/>
              </w:rPr>
              <w:t>Definition:</w:t>
            </w:r>
          </w:p>
        </w:tc>
        <w:tc>
          <w:tcPr>
            <w:tcW w:w="0" w:type="auto"/>
            <w:vAlign w:val="center"/>
            <w:hideMark/>
          </w:tcPr>
          <w:p w14:paraId="7F8F53FE" w14:textId="77777777" w:rsidR="00B64B28" w:rsidRDefault="00B64B28" w:rsidP="00466496">
            <w:pPr>
              <w:rPr>
                <w:sz w:val="24"/>
              </w:rPr>
            </w:pPr>
            <w:r>
              <w:t xml:space="preserve">All identifications made from searching one spectrum. For PMF data, all peptide identifications will be listed underneath as SpectrumIdentificationItems. For MS/MS data, there will be ranked SpectrumIdentificationItems corresponding to possible different peptide IDs. </w:t>
            </w:r>
          </w:p>
        </w:tc>
      </w:tr>
      <w:tr w:rsidR="00B64B28" w14:paraId="330BE418" w14:textId="77777777" w:rsidTr="00B64B28">
        <w:trPr>
          <w:tblCellSpacing w:w="15" w:type="dxa"/>
        </w:trPr>
        <w:tc>
          <w:tcPr>
            <w:tcW w:w="0" w:type="auto"/>
            <w:vAlign w:val="center"/>
            <w:hideMark/>
          </w:tcPr>
          <w:p w14:paraId="73B32DE5" w14:textId="77777777" w:rsidR="00B64B28" w:rsidRDefault="00B64B28" w:rsidP="00466496">
            <w:pPr>
              <w:rPr>
                <w:sz w:val="24"/>
              </w:rPr>
            </w:pPr>
            <w:r>
              <w:rPr>
                <w:b/>
                <w:bCs/>
              </w:rPr>
              <w:t>Type:</w:t>
            </w:r>
          </w:p>
        </w:tc>
        <w:tc>
          <w:tcPr>
            <w:tcW w:w="0" w:type="auto"/>
            <w:vAlign w:val="center"/>
            <w:hideMark/>
          </w:tcPr>
          <w:p w14:paraId="3BF4A287" w14:textId="77777777" w:rsidR="00B64B28" w:rsidRDefault="00B64B28" w:rsidP="00466496">
            <w:pPr>
              <w:rPr>
                <w:sz w:val="24"/>
              </w:rPr>
            </w:pPr>
            <w:r>
              <w:t xml:space="preserve">SpectrumIdentificationResultType </w:t>
            </w:r>
          </w:p>
        </w:tc>
      </w:tr>
      <w:tr w:rsidR="00B64B28" w14:paraId="2CED4677" w14:textId="77777777" w:rsidTr="00B64B28">
        <w:trPr>
          <w:tblCellSpacing w:w="15" w:type="dxa"/>
        </w:trPr>
        <w:tc>
          <w:tcPr>
            <w:tcW w:w="0" w:type="auto"/>
            <w:vAlign w:val="center"/>
            <w:hideMark/>
          </w:tcPr>
          <w:p w14:paraId="6A3A3865"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0"/>
              <w:gridCol w:w="969"/>
              <w:gridCol w:w="824"/>
              <w:gridCol w:w="5227"/>
            </w:tblGrid>
            <w:tr w:rsidR="00B64B28" w14:paraId="51D2E61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926610"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96258D1"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CF61E12"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8EC71B4" w14:textId="77777777" w:rsidR="00B64B28" w:rsidRDefault="00B64B28" w:rsidP="00466496">
                  <w:pPr>
                    <w:jc w:val="center"/>
                    <w:rPr>
                      <w:b/>
                      <w:bCs/>
                      <w:sz w:val="24"/>
                    </w:rPr>
                  </w:pPr>
                  <w:r>
                    <w:rPr>
                      <w:b/>
                      <w:bCs/>
                    </w:rPr>
                    <w:t>Definition</w:t>
                  </w:r>
                </w:p>
              </w:tc>
            </w:tr>
            <w:tr w:rsidR="00B64B28" w14:paraId="6C83425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2D13F05"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06B6DA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45B2491"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796BAA5"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5F652B0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2946A0F"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2B57753"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6AF75A2"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440A776" w14:textId="77777777" w:rsidR="00B64B28" w:rsidRDefault="00B64B28" w:rsidP="00466496">
                  <w:pPr>
                    <w:rPr>
                      <w:sz w:val="24"/>
                    </w:rPr>
                  </w:pPr>
                  <w:r>
                    <w:t xml:space="preserve">The potentially ambiguous common identifier, such as a human-readable name for the instance. </w:t>
                  </w:r>
                </w:p>
              </w:tc>
            </w:tr>
            <w:tr w:rsidR="00B64B28" w14:paraId="4BB56E6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730076D" w14:textId="77777777" w:rsidR="00B64B28" w:rsidRDefault="00B64B28" w:rsidP="00466496">
                  <w:pPr>
                    <w:rPr>
                      <w:sz w:val="24"/>
                    </w:rPr>
                  </w:pPr>
                  <w:r>
                    <w:t>spectraData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1899CBA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F274E9D"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1FFC1AB" w14:textId="77777777" w:rsidR="00B64B28" w:rsidRDefault="00B64B28" w:rsidP="00466496">
                  <w:pPr>
                    <w:rPr>
                      <w:sz w:val="24"/>
                    </w:rPr>
                  </w:pPr>
                  <w:r>
                    <w:t>A reference to a spectra data set (e.g. a spectra file).</w:t>
                  </w:r>
                </w:p>
              </w:tc>
            </w:tr>
            <w:tr w:rsidR="00B64B28" w14:paraId="54F2289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5A1303" w14:textId="77777777" w:rsidR="00B64B28" w:rsidRDefault="00B64B28" w:rsidP="00466496">
                  <w:pPr>
                    <w:rPr>
                      <w:sz w:val="24"/>
                    </w:rPr>
                  </w:pPr>
                  <w:r>
                    <w:t>spectrumID</w:t>
                  </w:r>
                </w:p>
              </w:tc>
              <w:tc>
                <w:tcPr>
                  <w:tcW w:w="0" w:type="auto"/>
                  <w:tcBorders>
                    <w:top w:val="outset" w:sz="6" w:space="0" w:color="auto"/>
                    <w:left w:val="outset" w:sz="6" w:space="0" w:color="auto"/>
                    <w:bottom w:val="outset" w:sz="6" w:space="0" w:color="auto"/>
                    <w:right w:val="outset" w:sz="6" w:space="0" w:color="auto"/>
                  </w:tcBorders>
                  <w:vAlign w:val="center"/>
                  <w:hideMark/>
                </w:tcPr>
                <w:p w14:paraId="3C98022D"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E985902"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59B6158" w14:textId="77777777" w:rsidR="00B64B28" w:rsidRDefault="00B64B28" w:rsidP="00466496">
                  <w:pPr>
                    <w:rPr>
                      <w:sz w:val="24"/>
                    </w:rPr>
                  </w:pPr>
                  <w:r>
                    <w:t xml:space="preserve">The locally unique id for the spectrum in the spectra data set specified by SpectraData_ref. External guidelines are provided on the use of consistent identifiers for spectra in different external formats. </w:t>
                  </w:r>
                </w:p>
              </w:tc>
            </w:tr>
          </w:tbl>
          <w:p w14:paraId="690CD8FD" w14:textId="77777777" w:rsidR="00B64B28" w:rsidRDefault="00B64B28" w:rsidP="00466496">
            <w:pPr>
              <w:rPr>
                <w:sz w:val="24"/>
              </w:rPr>
            </w:pPr>
          </w:p>
        </w:tc>
      </w:tr>
      <w:tr w:rsidR="00B64B28" w14:paraId="5C8483A1" w14:textId="77777777" w:rsidTr="00B64B28">
        <w:trPr>
          <w:tblCellSpacing w:w="15" w:type="dxa"/>
        </w:trPr>
        <w:tc>
          <w:tcPr>
            <w:tcW w:w="0" w:type="auto"/>
            <w:vAlign w:val="center"/>
            <w:hideMark/>
          </w:tcPr>
          <w:p w14:paraId="25B513EE"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73"/>
              <w:gridCol w:w="1135"/>
              <w:gridCol w:w="1180"/>
              <w:gridCol w:w="3762"/>
            </w:tblGrid>
            <w:tr w:rsidR="00B64B28" w14:paraId="1AE1341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CA5CF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45E335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CE4A437"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A7CA55F" w14:textId="77777777" w:rsidR="00B64B28" w:rsidRDefault="00B64B28" w:rsidP="00466496">
                  <w:pPr>
                    <w:jc w:val="center"/>
                    <w:rPr>
                      <w:b/>
                      <w:bCs/>
                      <w:sz w:val="24"/>
                    </w:rPr>
                  </w:pPr>
                  <w:r>
                    <w:rPr>
                      <w:b/>
                      <w:bCs/>
                    </w:rPr>
                    <w:t>Definition</w:t>
                  </w:r>
                </w:p>
              </w:tc>
            </w:tr>
            <w:tr w:rsidR="00B64B28" w14:paraId="30BEC25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97EC29" w14:textId="77777777" w:rsidR="00B64B28" w:rsidRDefault="004E159A" w:rsidP="00466496">
                  <w:pPr>
                    <w:rPr>
                      <w:sz w:val="24"/>
                    </w:rPr>
                  </w:pPr>
                  <w:hyperlink w:anchor="SpectrumIdentificationItem" w:history="1">
                    <w:r w:rsidR="00B64B28">
                      <w:rPr>
                        <w:rStyle w:val="Hyperlink"/>
                      </w:rPr>
                      <w:t>SpectrumIdentificationIte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B4BB54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275B969"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956C48B" w14:textId="77777777" w:rsidR="00B64B28" w:rsidRDefault="00B64B28" w:rsidP="00466496">
                  <w:pPr>
                    <w:rPr>
                      <w:sz w:val="24"/>
                    </w:rPr>
                  </w:pPr>
                  <w:r>
                    <w:t xml:space="preserve">An identification of a single (poly)peptide, resulting from querying an input spectra, along with the set of confidence values for that identification. PeptideEvidence elements should be given for all mappings of the corresponding Peptide sequence within protein sequences. </w:t>
                  </w:r>
                </w:p>
              </w:tc>
            </w:tr>
            <w:tr w:rsidR="00B64B28" w14:paraId="162D0D9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326623" w14:textId="77777777" w:rsidR="00B64B28" w:rsidRDefault="004E159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5852116"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F5310B2"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0B47659" w14:textId="77777777" w:rsidR="00B64B28" w:rsidRDefault="00B64B28" w:rsidP="00466496">
                  <w:pPr>
                    <w:rPr>
                      <w:sz w:val="24"/>
                    </w:rPr>
                  </w:pPr>
                  <w:r>
                    <w:t>A single entry from an ontology or a controlled vocabulary.</w:t>
                  </w:r>
                </w:p>
              </w:tc>
            </w:tr>
            <w:tr w:rsidR="00B64B28" w14:paraId="06304C7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6E80B1" w14:textId="77777777" w:rsidR="00B64B28" w:rsidRDefault="004E159A"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F4BDA4B"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C0260D7"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249D9AB" w14:textId="77777777" w:rsidR="00B64B28" w:rsidRDefault="00B64B28" w:rsidP="00466496">
                  <w:pPr>
                    <w:rPr>
                      <w:sz w:val="24"/>
                    </w:rPr>
                  </w:pPr>
                  <w:r>
                    <w:t>A single user-defined parameter.</w:t>
                  </w:r>
                </w:p>
              </w:tc>
            </w:tr>
          </w:tbl>
          <w:p w14:paraId="05F32950" w14:textId="77777777" w:rsidR="00B64B28" w:rsidRDefault="00B64B28" w:rsidP="00466496">
            <w:pPr>
              <w:rPr>
                <w:sz w:val="24"/>
              </w:rPr>
            </w:pPr>
          </w:p>
        </w:tc>
      </w:tr>
      <w:tr w:rsidR="00B64B28" w14:paraId="3CC2F214" w14:textId="77777777" w:rsidTr="00B64B28">
        <w:trPr>
          <w:tblCellSpacing w:w="15" w:type="dxa"/>
        </w:trPr>
        <w:tc>
          <w:tcPr>
            <w:tcW w:w="0" w:type="auto"/>
            <w:vAlign w:val="center"/>
            <w:hideMark/>
          </w:tcPr>
          <w:p w14:paraId="62BA9FB6" w14:textId="77777777" w:rsidR="00B64B28" w:rsidRDefault="00B64B28" w:rsidP="00466496">
            <w:pPr>
              <w:rPr>
                <w:sz w:val="24"/>
              </w:rPr>
            </w:pPr>
            <w:r>
              <w:rPr>
                <w:b/>
                <w:bCs/>
              </w:rPr>
              <w:t>Example Context:</w:t>
            </w:r>
          </w:p>
        </w:tc>
        <w:tc>
          <w:tcPr>
            <w:tcW w:w="0" w:type="auto"/>
            <w:vAlign w:val="center"/>
            <w:hideMark/>
          </w:tcPr>
          <w:p w14:paraId="2C8DFC5C"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Result spectraData_ref="SID_1" spectrumID="index=21" id="SIR_32"&gt;</w:t>
            </w:r>
          </w:p>
          <w:p w14:paraId="5E1716D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 passThreshold="false" rank="1" peptide_ref="VIDENFGLVEGLMTTVHAATGTQK_1@12" calculatedMassToCharge="2546268.0" experimentalMassToCharge="2547212.0" chargeState="3" id="SII_32_1"&gt;</w:t>
            </w:r>
          </w:p>
          <w:p w14:paraId="36D3D92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EvidenceRef peptideEvidence_ref="PE32_2_53"/&gt;</w:t>
            </w:r>
          </w:p>
          <w:p w14:paraId="783F471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28" cvRef="PSI-MS" value="7.40729329987533E-8" name="OMSSA:evalue"/&gt;</w:t>
            </w:r>
          </w:p>
          <w:p w14:paraId="2E985DC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29" cvRef="PSI-MS" value="3.18593260209692E-11" name="OMSSA:pvalue"/&gt;</w:t>
            </w:r>
          </w:p>
          <w:p w14:paraId="2653974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gt;</w:t>
            </w:r>
          </w:p>
          <w:p w14:paraId="6FDE764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 passThreshold="false" rank="2" peptide_ref="APCSGSAVTGVDSPGCDGVGDLNVTR" calculatedMassToCharge="2547129.0" experimentalMassToCharge="2547212.0" chargeState="3" id="SII_32_2"&gt;</w:t>
            </w:r>
          </w:p>
          <w:p w14:paraId="446C373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68F2674"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Result&gt;</w:t>
            </w:r>
          </w:p>
        </w:tc>
      </w:tr>
      <w:tr w:rsidR="00B64B28" w:rsidRPr="00B64B28" w14:paraId="555B91CB" w14:textId="77777777" w:rsidTr="00B64B28">
        <w:trPr>
          <w:tblCellSpacing w:w="15" w:type="dxa"/>
        </w:trPr>
        <w:tc>
          <w:tcPr>
            <w:tcW w:w="0" w:type="auto"/>
            <w:vAlign w:val="center"/>
            <w:hideMark/>
          </w:tcPr>
          <w:p w14:paraId="1DCDBD1D" w14:textId="77777777" w:rsidR="00B64B28" w:rsidRDefault="00B64B28" w:rsidP="00466496">
            <w:pPr>
              <w:rPr>
                <w:sz w:val="24"/>
              </w:rPr>
            </w:pPr>
            <w:r>
              <w:rPr>
                <w:b/>
                <w:bCs/>
              </w:rPr>
              <w:t>cvParam Mapping Rules:</w:t>
            </w:r>
          </w:p>
        </w:tc>
        <w:tc>
          <w:tcPr>
            <w:tcW w:w="0" w:type="auto"/>
            <w:vAlign w:val="center"/>
            <w:hideMark/>
          </w:tcPr>
          <w:p w14:paraId="78DCBED3"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AnalysisData/SpectrumIdentificationList/SpectrumIdentificationResult</w:t>
            </w:r>
          </w:p>
          <w:p w14:paraId="479194D2"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405 (</w:t>
            </w:r>
            <w:r w:rsidRPr="00B61B52">
              <w:rPr>
                <w:rStyle w:val="popup"/>
                <w:rFonts w:cs="Helvetica"/>
                <w:lang w:val="en-GB" w:eastAsia="en-GB"/>
              </w:rPr>
              <w:t>spectrum identification result details</w:t>
            </w:r>
            <w:r w:rsidRPr="00B61B52">
              <w:rPr>
                <w:rFonts w:cs="Helvetica"/>
                <w:lang w:val="en-GB" w:eastAsia="en-GB"/>
              </w:rPr>
              <w:t>) one or more times</w:t>
            </w:r>
          </w:p>
          <w:p w14:paraId="370712F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96 (</w:t>
            </w:r>
            <w:r w:rsidRPr="00B61B52">
              <w:rPr>
                <w:rStyle w:val="popup"/>
                <w:rFonts w:cs="Helvetica"/>
                <w:lang w:val="en-GB" w:eastAsia="en-GB"/>
              </w:rPr>
              <w:t>spectrum title</w:t>
            </w:r>
            <w:r w:rsidRPr="00B61B52">
              <w:rPr>
                <w:rFonts w:cs="Helvetica"/>
                <w:lang w:val="en-GB" w:eastAsia="en-GB"/>
              </w:rPr>
              <w:t xml:space="preserve">) </w:t>
            </w:r>
          </w:p>
          <w:p w14:paraId="2570071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97 (</w:t>
            </w:r>
            <w:r w:rsidRPr="00B61B52">
              <w:rPr>
                <w:rStyle w:val="popup"/>
                <w:rFonts w:cs="Helvetica"/>
                <w:lang w:val="en-GB" w:eastAsia="en-GB"/>
              </w:rPr>
              <w:t>peak list scans</w:t>
            </w:r>
            <w:r w:rsidRPr="00B61B52">
              <w:rPr>
                <w:rFonts w:cs="Helvetica"/>
                <w:lang w:val="en-GB" w:eastAsia="en-GB"/>
              </w:rPr>
              <w:t xml:space="preserve">) </w:t>
            </w:r>
          </w:p>
          <w:p w14:paraId="55CCEA6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98 (</w:t>
            </w:r>
            <w:r w:rsidRPr="00B61B52">
              <w:rPr>
                <w:rStyle w:val="popup"/>
                <w:rFonts w:cs="Helvetica"/>
                <w:lang w:val="en-GB" w:eastAsia="en-GB"/>
              </w:rPr>
              <w:t>peak list raw scans</w:t>
            </w:r>
            <w:r w:rsidRPr="00B61B52">
              <w:rPr>
                <w:rFonts w:cs="Helvetica"/>
                <w:lang w:val="en-GB" w:eastAsia="en-GB"/>
              </w:rPr>
              <w:t xml:space="preserve">) </w:t>
            </w:r>
          </w:p>
          <w:p w14:paraId="314849B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03 (</w:t>
            </w:r>
            <w:r w:rsidRPr="00B61B52">
              <w:rPr>
                <w:rStyle w:val="popup"/>
                <w:rFonts w:cs="Helvetica"/>
                <w:lang w:val="en-GB" w:eastAsia="en-GB"/>
              </w:rPr>
              <w:t>product ion series ordinal</w:t>
            </w:r>
            <w:r w:rsidRPr="00B61B52">
              <w:rPr>
                <w:rFonts w:cs="Helvetica"/>
                <w:lang w:val="en-GB" w:eastAsia="en-GB"/>
              </w:rPr>
              <w:t xml:space="preserve">) </w:t>
            </w:r>
          </w:p>
          <w:p w14:paraId="3D41512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04 (</w:t>
            </w:r>
            <w:r w:rsidRPr="00B61B52">
              <w:rPr>
                <w:rStyle w:val="popup"/>
                <w:rFonts w:cs="Helvetica"/>
                <w:lang w:val="en-GB" w:eastAsia="en-GB"/>
              </w:rPr>
              <w:t>product ion m/z delta</w:t>
            </w:r>
            <w:r w:rsidRPr="00B61B52">
              <w:rPr>
                <w:rFonts w:cs="Helvetica"/>
                <w:lang w:val="en-GB" w:eastAsia="en-GB"/>
              </w:rPr>
              <w:t xml:space="preserve">) </w:t>
            </w:r>
          </w:p>
          <w:p w14:paraId="0DD2B37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26 (</w:t>
            </w:r>
            <w:r w:rsidRPr="00B61B52">
              <w:rPr>
                <w:rStyle w:val="popup"/>
                <w:rFonts w:cs="Helvetica"/>
                <w:lang w:val="en-GB" w:eastAsia="en-GB"/>
              </w:rPr>
              <w:t>product interpretation rank</w:t>
            </w:r>
            <w:r w:rsidRPr="00B61B52">
              <w:rPr>
                <w:rFonts w:cs="Helvetica"/>
                <w:lang w:val="en-GB" w:eastAsia="en-GB"/>
              </w:rPr>
              <w:t xml:space="preserve">) </w:t>
            </w:r>
          </w:p>
          <w:p w14:paraId="673C7AF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0 (</w:t>
            </w:r>
            <w:r w:rsidRPr="00B61B52">
              <w:rPr>
                <w:rStyle w:val="popup"/>
                <w:rFonts w:cs="Helvetica"/>
                <w:lang w:val="en-GB" w:eastAsia="en-GB"/>
              </w:rPr>
              <w:t>number of peptide seqs compared to each spectrum</w:t>
            </w:r>
            <w:r w:rsidRPr="00B61B52">
              <w:rPr>
                <w:rFonts w:cs="Helvetica"/>
                <w:lang w:val="en-GB" w:eastAsia="en-GB"/>
              </w:rPr>
              <w:t xml:space="preserve">) </w:t>
            </w:r>
          </w:p>
          <w:p w14:paraId="1646CE5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5 (</w:t>
            </w:r>
            <w:r w:rsidRPr="00B61B52">
              <w:rPr>
                <w:rStyle w:val="popup"/>
                <w:rFonts w:cs="Helvetica"/>
                <w:lang w:val="en-GB" w:eastAsia="en-GB"/>
              </w:rPr>
              <w:t>date / time search performed</w:t>
            </w:r>
            <w:r w:rsidRPr="00B61B52">
              <w:rPr>
                <w:rFonts w:cs="Helvetica"/>
                <w:lang w:val="en-GB" w:eastAsia="en-GB"/>
              </w:rPr>
              <w:t xml:space="preserve">) </w:t>
            </w:r>
          </w:p>
          <w:p w14:paraId="3566D3AC"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 xml:space="preserve">  e.g.: MS:1001036 (</w:t>
            </w:r>
            <w:r w:rsidRPr="00B61B52">
              <w:rPr>
                <w:rStyle w:val="popup"/>
                <w:rFonts w:cs="Helvetica"/>
                <w:lang w:val="en-GB" w:eastAsia="en-GB"/>
              </w:rPr>
              <w:t>search time taken</w:t>
            </w:r>
            <w:r w:rsidRPr="00B61B52">
              <w:rPr>
                <w:rFonts w:cs="Helvetica"/>
                <w:lang w:val="en-GB" w:eastAsia="en-GB"/>
              </w:rPr>
              <w:t xml:space="preserve">) </w:t>
            </w:r>
          </w:p>
          <w:p w14:paraId="44D32ED2"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088 (</w:t>
            </w:r>
            <w:r w:rsidRPr="00B61B52">
              <w:rPr>
                <w:rStyle w:val="popup"/>
                <w:rFonts w:cs="Helvetica"/>
                <w:lang w:val="de-DE" w:eastAsia="en-GB"/>
              </w:rPr>
              <w:t>protein description</w:t>
            </w:r>
            <w:r w:rsidRPr="00B61B52">
              <w:rPr>
                <w:rFonts w:cs="Helvetica"/>
                <w:lang w:val="de-DE" w:eastAsia="en-GB"/>
              </w:rPr>
              <w:t xml:space="preserve">) </w:t>
            </w:r>
          </w:p>
          <w:p w14:paraId="74B8171C"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t al.</w:t>
            </w:r>
          </w:p>
        </w:tc>
      </w:tr>
    </w:tbl>
    <w:p w14:paraId="34F50611" w14:textId="77777777" w:rsidR="00B64B28" w:rsidRPr="00B64B28" w:rsidRDefault="00B64B28" w:rsidP="00466496">
      <w:pPr>
        <w:rPr>
          <w:lang w:val="de-DE"/>
        </w:rPr>
      </w:pPr>
    </w:p>
    <w:p w14:paraId="36F6948A" w14:textId="77777777" w:rsidR="00B64B28" w:rsidRDefault="00B64B28" w:rsidP="00466496">
      <w:pPr>
        <w:pStyle w:val="Heading2"/>
      </w:pPr>
      <w:bookmarkStart w:id="235" w:name="_Toc453235419"/>
      <w:r>
        <w:t>Element &lt;</w:t>
      </w:r>
      <w:bookmarkStart w:id="236" w:name="SubSample"/>
      <w:r>
        <w:t>SubSample</w:t>
      </w:r>
      <w:bookmarkEnd w:id="236"/>
      <w:r>
        <w:t>&gt;</w:t>
      </w:r>
      <w:bookmarkEnd w:id="23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7090"/>
      </w:tblGrid>
      <w:tr w:rsidR="00B64B28" w14:paraId="53037119" w14:textId="77777777" w:rsidTr="00B64B28">
        <w:trPr>
          <w:tblCellSpacing w:w="15" w:type="dxa"/>
        </w:trPr>
        <w:tc>
          <w:tcPr>
            <w:tcW w:w="0" w:type="auto"/>
            <w:vAlign w:val="center"/>
            <w:hideMark/>
          </w:tcPr>
          <w:p w14:paraId="2CAD4E39" w14:textId="77777777" w:rsidR="00B64B28" w:rsidRDefault="00B64B28" w:rsidP="00466496">
            <w:pPr>
              <w:rPr>
                <w:sz w:val="24"/>
              </w:rPr>
            </w:pPr>
            <w:r>
              <w:rPr>
                <w:b/>
                <w:bCs/>
              </w:rPr>
              <w:t>Definition:</w:t>
            </w:r>
          </w:p>
        </w:tc>
        <w:tc>
          <w:tcPr>
            <w:tcW w:w="0" w:type="auto"/>
            <w:vAlign w:val="center"/>
            <w:hideMark/>
          </w:tcPr>
          <w:p w14:paraId="0F9E9D41" w14:textId="77777777" w:rsidR="00B64B28" w:rsidRDefault="00B64B28" w:rsidP="00466496">
            <w:pPr>
              <w:rPr>
                <w:sz w:val="24"/>
              </w:rPr>
            </w:pPr>
            <w:r>
              <w:t xml:space="preserve">References to the individual component samples within a mixed parent sample. </w:t>
            </w:r>
          </w:p>
        </w:tc>
      </w:tr>
      <w:tr w:rsidR="00B64B28" w14:paraId="55CFFDB7" w14:textId="77777777" w:rsidTr="00B64B28">
        <w:trPr>
          <w:tblCellSpacing w:w="15" w:type="dxa"/>
        </w:trPr>
        <w:tc>
          <w:tcPr>
            <w:tcW w:w="0" w:type="auto"/>
            <w:vAlign w:val="center"/>
            <w:hideMark/>
          </w:tcPr>
          <w:p w14:paraId="4616A58C" w14:textId="77777777" w:rsidR="00B64B28" w:rsidRDefault="00B64B28" w:rsidP="00466496">
            <w:pPr>
              <w:rPr>
                <w:sz w:val="24"/>
              </w:rPr>
            </w:pPr>
            <w:r>
              <w:rPr>
                <w:b/>
                <w:bCs/>
              </w:rPr>
              <w:t>Type:</w:t>
            </w:r>
          </w:p>
        </w:tc>
        <w:tc>
          <w:tcPr>
            <w:tcW w:w="0" w:type="auto"/>
            <w:vAlign w:val="center"/>
            <w:hideMark/>
          </w:tcPr>
          <w:p w14:paraId="6DD9C10D" w14:textId="77777777" w:rsidR="00B64B28" w:rsidRDefault="00B64B28" w:rsidP="00466496">
            <w:pPr>
              <w:rPr>
                <w:sz w:val="24"/>
              </w:rPr>
            </w:pPr>
            <w:r>
              <w:t xml:space="preserve">SubSampleType </w:t>
            </w:r>
          </w:p>
        </w:tc>
      </w:tr>
      <w:tr w:rsidR="00B64B28" w14:paraId="6384D830" w14:textId="77777777" w:rsidTr="00B64B28">
        <w:trPr>
          <w:tblCellSpacing w:w="15" w:type="dxa"/>
        </w:trPr>
        <w:tc>
          <w:tcPr>
            <w:tcW w:w="0" w:type="auto"/>
            <w:vAlign w:val="center"/>
            <w:hideMark/>
          </w:tcPr>
          <w:p w14:paraId="27454833"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2918"/>
            </w:tblGrid>
            <w:tr w:rsidR="00B64B28" w14:paraId="6783C0D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EF8387"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A9591F5"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70D3B85"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B13D26" w14:textId="77777777" w:rsidR="00B64B28" w:rsidRDefault="00B64B28" w:rsidP="00466496">
                  <w:pPr>
                    <w:jc w:val="center"/>
                    <w:rPr>
                      <w:b/>
                      <w:bCs/>
                      <w:sz w:val="24"/>
                    </w:rPr>
                  </w:pPr>
                  <w:r>
                    <w:rPr>
                      <w:b/>
                      <w:bCs/>
                    </w:rPr>
                    <w:t>Definition</w:t>
                  </w:r>
                </w:p>
              </w:tc>
            </w:tr>
            <w:tr w:rsidR="00B64B28" w14:paraId="3135F7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8A7A88" w14:textId="77777777" w:rsidR="00B64B28" w:rsidRDefault="00B64B28" w:rsidP="00466496">
                  <w:pPr>
                    <w:rPr>
                      <w:sz w:val="24"/>
                    </w:rPr>
                  </w:pPr>
                  <w:r>
                    <w:t>samp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F8B9F9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A76BBDF"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8124D8D" w14:textId="77777777" w:rsidR="00B64B28" w:rsidRDefault="00B64B28" w:rsidP="00466496">
                  <w:pPr>
                    <w:rPr>
                      <w:sz w:val="24"/>
                    </w:rPr>
                  </w:pPr>
                  <w:r>
                    <w:t>A reference to the child sample.</w:t>
                  </w:r>
                </w:p>
              </w:tc>
            </w:tr>
          </w:tbl>
          <w:p w14:paraId="7E6AD546" w14:textId="77777777" w:rsidR="00B64B28" w:rsidRDefault="00B64B28" w:rsidP="00466496">
            <w:pPr>
              <w:rPr>
                <w:sz w:val="24"/>
              </w:rPr>
            </w:pPr>
          </w:p>
        </w:tc>
      </w:tr>
      <w:tr w:rsidR="00B64B28" w14:paraId="7FDD9D37" w14:textId="77777777" w:rsidTr="00B64B28">
        <w:trPr>
          <w:tblCellSpacing w:w="15" w:type="dxa"/>
        </w:trPr>
        <w:tc>
          <w:tcPr>
            <w:tcW w:w="0" w:type="auto"/>
            <w:vAlign w:val="center"/>
            <w:hideMark/>
          </w:tcPr>
          <w:p w14:paraId="7A6689B8" w14:textId="77777777" w:rsidR="00B64B28" w:rsidRDefault="00B64B28" w:rsidP="00466496">
            <w:pPr>
              <w:rPr>
                <w:sz w:val="24"/>
              </w:rPr>
            </w:pPr>
            <w:r>
              <w:rPr>
                <w:b/>
                <w:bCs/>
              </w:rPr>
              <w:t>Subelements:</w:t>
            </w:r>
          </w:p>
        </w:tc>
        <w:tc>
          <w:tcPr>
            <w:tcW w:w="0" w:type="auto"/>
            <w:vAlign w:val="center"/>
            <w:hideMark/>
          </w:tcPr>
          <w:p w14:paraId="4ABE4158" w14:textId="77777777" w:rsidR="00B64B28" w:rsidRDefault="00B64B28" w:rsidP="00466496">
            <w:pPr>
              <w:rPr>
                <w:sz w:val="24"/>
              </w:rPr>
            </w:pPr>
            <w:r>
              <w:t>none</w:t>
            </w:r>
          </w:p>
        </w:tc>
      </w:tr>
      <w:tr w:rsidR="00B64B28" w14:paraId="0A4DDB82" w14:textId="77777777" w:rsidTr="00B64B28">
        <w:trPr>
          <w:tblCellSpacing w:w="15" w:type="dxa"/>
        </w:trPr>
        <w:tc>
          <w:tcPr>
            <w:tcW w:w="0" w:type="auto"/>
            <w:vAlign w:val="center"/>
            <w:hideMark/>
          </w:tcPr>
          <w:p w14:paraId="73E5356C" w14:textId="77777777" w:rsidR="00B64B28" w:rsidRDefault="00B64B28" w:rsidP="00466496">
            <w:pPr>
              <w:rPr>
                <w:sz w:val="24"/>
              </w:rPr>
            </w:pPr>
            <w:r>
              <w:rPr>
                <w:b/>
                <w:bCs/>
              </w:rPr>
              <w:t>Example Context:</w:t>
            </w:r>
          </w:p>
        </w:tc>
        <w:tc>
          <w:tcPr>
            <w:tcW w:w="0" w:type="auto"/>
            <w:vAlign w:val="center"/>
            <w:hideMark/>
          </w:tcPr>
          <w:p w14:paraId="3B3F668C" w14:textId="77777777" w:rsidR="00B64B28" w:rsidRDefault="00B64B28" w:rsidP="00466496">
            <w:pPr>
              <w:rPr>
                <w:sz w:val="24"/>
              </w:rPr>
            </w:pPr>
          </w:p>
        </w:tc>
      </w:tr>
    </w:tbl>
    <w:p w14:paraId="67EACB1D" w14:textId="77777777" w:rsidR="00B64B28" w:rsidRDefault="00B64B28" w:rsidP="00466496"/>
    <w:p w14:paraId="357EFCEA" w14:textId="77777777" w:rsidR="00B64B28" w:rsidRDefault="00B64B28" w:rsidP="00466496">
      <w:pPr>
        <w:pStyle w:val="Heading2"/>
      </w:pPr>
      <w:bookmarkStart w:id="237" w:name="_Toc453235420"/>
      <w:r>
        <w:t>Element &lt;</w:t>
      </w:r>
      <w:bookmarkStart w:id="238" w:name="SubstitutionModification"/>
      <w:r>
        <w:t>SubstitutionModification</w:t>
      </w:r>
      <w:bookmarkEnd w:id="238"/>
      <w:r>
        <w:t>&gt;</w:t>
      </w:r>
      <w:bookmarkEnd w:id="23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9"/>
        <w:gridCol w:w="8653"/>
      </w:tblGrid>
      <w:tr w:rsidR="00B64B28" w14:paraId="7C4331B3" w14:textId="77777777" w:rsidTr="00B64B28">
        <w:trPr>
          <w:tblCellSpacing w:w="15" w:type="dxa"/>
        </w:trPr>
        <w:tc>
          <w:tcPr>
            <w:tcW w:w="0" w:type="auto"/>
            <w:vAlign w:val="center"/>
            <w:hideMark/>
          </w:tcPr>
          <w:p w14:paraId="63B96DA1" w14:textId="77777777" w:rsidR="00B64B28" w:rsidRDefault="00B64B28" w:rsidP="00466496">
            <w:pPr>
              <w:rPr>
                <w:sz w:val="24"/>
              </w:rPr>
            </w:pPr>
            <w:r>
              <w:rPr>
                <w:b/>
                <w:bCs/>
              </w:rPr>
              <w:t>Definition:</w:t>
            </w:r>
          </w:p>
        </w:tc>
        <w:tc>
          <w:tcPr>
            <w:tcW w:w="0" w:type="auto"/>
            <w:vAlign w:val="center"/>
            <w:hideMark/>
          </w:tcPr>
          <w:p w14:paraId="5BAFA469" w14:textId="77777777" w:rsidR="00B64B28" w:rsidRDefault="00B64B28" w:rsidP="00466496">
            <w:pPr>
              <w:rPr>
                <w:sz w:val="24"/>
              </w:rPr>
            </w:pPr>
            <w:r>
              <w:t xml:space="preserve">A modification where one residue is substituted by another (amino acid change). </w:t>
            </w:r>
          </w:p>
        </w:tc>
      </w:tr>
      <w:tr w:rsidR="00B64B28" w14:paraId="7AB51246" w14:textId="77777777" w:rsidTr="00B64B28">
        <w:trPr>
          <w:tblCellSpacing w:w="15" w:type="dxa"/>
        </w:trPr>
        <w:tc>
          <w:tcPr>
            <w:tcW w:w="0" w:type="auto"/>
            <w:vAlign w:val="center"/>
            <w:hideMark/>
          </w:tcPr>
          <w:p w14:paraId="38D68CE6" w14:textId="77777777" w:rsidR="00B64B28" w:rsidRDefault="00B64B28" w:rsidP="00466496">
            <w:pPr>
              <w:rPr>
                <w:sz w:val="24"/>
              </w:rPr>
            </w:pPr>
            <w:r>
              <w:rPr>
                <w:b/>
                <w:bCs/>
              </w:rPr>
              <w:t>Type:</w:t>
            </w:r>
          </w:p>
        </w:tc>
        <w:tc>
          <w:tcPr>
            <w:tcW w:w="0" w:type="auto"/>
            <w:vAlign w:val="center"/>
            <w:hideMark/>
          </w:tcPr>
          <w:p w14:paraId="19E82A8D" w14:textId="77777777" w:rsidR="00B64B28" w:rsidRDefault="00B64B28" w:rsidP="00466496">
            <w:pPr>
              <w:rPr>
                <w:sz w:val="24"/>
              </w:rPr>
            </w:pPr>
            <w:r>
              <w:t xml:space="preserve">SubstitutionModificationType </w:t>
            </w:r>
          </w:p>
        </w:tc>
      </w:tr>
      <w:tr w:rsidR="00B64B28" w14:paraId="11164502" w14:textId="77777777" w:rsidTr="00B64B28">
        <w:trPr>
          <w:tblCellSpacing w:w="15" w:type="dxa"/>
        </w:trPr>
        <w:tc>
          <w:tcPr>
            <w:tcW w:w="0" w:type="auto"/>
            <w:vAlign w:val="center"/>
            <w:hideMark/>
          </w:tcPr>
          <w:p w14:paraId="0F8B0A55"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29"/>
              <w:gridCol w:w="2630"/>
              <w:gridCol w:w="824"/>
              <w:gridCol w:w="2879"/>
            </w:tblGrid>
            <w:tr w:rsidR="00B64B28" w14:paraId="61CB3DF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181EF1"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C67E902"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962A2F5"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8125172" w14:textId="77777777" w:rsidR="00B64B28" w:rsidRDefault="00B64B28" w:rsidP="00466496">
                  <w:pPr>
                    <w:jc w:val="center"/>
                    <w:rPr>
                      <w:b/>
                      <w:bCs/>
                      <w:sz w:val="24"/>
                    </w:rPr>
                  </w:pPr>
                  <w:r>
                    <w:rPr>
                      <w:b/>
                      <w:bCs/>
                    </w:rPr>
                    <w:t>Definition</w:t>
                  </w:r>
                </w:p>
              </w:tc>
            </w:tr>
            <w:tr w:rsidR="00B64B28" w14:paraId="322C82F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D15AF88" w14:textId="77777777" w:rsidR="00B64B28" w:rsidRDefault="00B64B28" w:rsidP="00466496">
                  <w:pPr>
                    <w:rPr>
                      <w:sz w:val="24"/>
                    </w:rPr>
                  </w:pPr>
                  <w:r>
                    <w:t>avg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53FBDD15" w14:textId="77777777" w:rsidR="00B64B28" w:rsidRDefault="00B64B28" w:rsidP="00466496">
                  <w:pPr>
                    <w:rPr>
                      <w:sz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005D3EF5"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444E5B1" w14:textId="77777777" w:rsidR="00B64B28" w:rsidRDefault="00B64B28" w:rsidP="00466496">
                  <w:pPr>
                    <w:rPr>
                      <w:sz w:val="24"/>
                    </w:rPr>
                  </w:pPr>
                  <w:r>
                    <w:t xml:space="preserve">Atomic mass delta considering the natural distribution of isotopes in Daltons. This should only be reported if the original amino acid is known i.e. it is not "X" </w:t>
                  </w:r>
                </w:p>
              </w:tc>
            </w:tr>
            <w:tr w:rsidR="00B64B28" w14:paraId="28402CF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A9AA8F" w14:textId="77777777" w:rsidR="00B64B28" w:rsidRDefault="00B64B28" w:rsidP="00466496">
                  <w:pPr>
                    <w:rPr>
                      <w:sz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38011807"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D03838F"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ADAD593" w14:textId="77777777" w:rsidR="00B64B28" w:rsidRDefault="00B64B28" w:rsidP="00466496">
                  <w:pPr>
                    <w:rPr>
                      <w:sz w:val="24"/>
                    </w:rPr>
                  </w:pPr>
                  <w:r>
                    <w:t xml:space="preserve">Location of the modification within the peptide - position in peptide sequence, counted from the N-terminus residue, starting at position 1. Specific modifications to the N-terminus should be given the location 0. Modification to the C-terminus should be given as peptide length + 1. </w:t>
                  </w:r>
                </w:p>
              </w:tc>
            </w:tr>
            <w:tr w:rsidR="00B64B28" w14:paraId="443096F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09BAED" w14:textId="77777777" w:rsidR="00B64B28" w:rsidRDefault="00B64B28" w:rsidP="00466496">
                  <w:pPr>
                    <w:rPr>
                      <w:sz w:val="24"/>
                    </w:rPr>
                  </w:pPr>
                  <w:r>
                    <w:t>monoisotopic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2D54DC9B" w14:textId="77777777" w:rsidR="00B64B28" w:rsidRDefault="00B64B28" w:rsidP="00466496">
                  <w:pPr>
                    <w:rPr>
                      <w:sz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2B9FFD3A"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3C26885" w14:textId="77777777" w:rsidR="00B64B28" w:rsidRDefault="00B64B28" w:rsidP="00466496">
                  <w:pPr>
                    <w:rPr>
                      <w:sz w:val="24"/>
                    </w:rPr>
                  </w:pPr>
                  <w:r>
                    <w:t xml:space="preserve">Atomic mass delta when assuming only the most common isotope of elements in Daltons. This should only be reported if the original amino acid is known i.e. it is not "X" </w:t>
                  </w:r>
                </w:p>
              </w:tc>
            </w:tr>
            <w:tr w:rsidR="00B64B28" w14:paraId="4EDFA9F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1CB470" w14:textId="77777777" w:rsidR="00B64B28" w:rsidRDefault="00B64B28" w:rsidP="00466496">
                  <w:pPr>
                    <w:rPr>
                      <w:sz w:val="24"/>
                    </w:rPr>
                  </w:pPr>
                  <w:r>
                    <w:t>originalResidue</w:t>
                  </w:r>
                </w:p>
              </w:tc>
              <w:tc>
                <w:tcPr>
                  <w:tcW w:w="0" w:type="auto"/>
                  <w:tcBorders>
                    <w:top w:val="outset" w:sz="6" w:space="0" w:color="auto"/>
                    <w:left w:val="outset" w:sz="6" w:space="0" w:color="auto"/>
                    <w:bottom w:val="outset" w:sz="6" w:space="0" w:color="auto"/>
                    <w:right w:val="outset" w:sz="6" w:space="0" w:color="auto"/>
                  </w:tcBorders>
                  <w:vAlign w:val="center"/>
                  <w:hideMark/>
                </w:tcPr>
                <w:p w14:paraId="4342E855" w14:textId="77777777" w:rsidR="00B64B28" w:rsidRDefault="00B64B28" w:rsidP="00466496">
                  <w:r>
                    <w:t>xsd:string with restriction</w:t>
                  </w:r>
                </w:p>
                <w:p w14:paraId="78D7CED4" w14:textId="77777777" w:rsidR="00B64B28" w:rsidRPr="00B61B52" w:rsidRDefault="00B64B28" w:rsidP="00466496">
                  <w:pPr>
                    <w:pStyle w:val="HTMLPreformatted"/>
                    <w:rPr>
                      <w:rFonts w:cs="Helvetica"/>
                      <w:lang w:val="en-GB" w:eastAsia="en-GB"/>
                    </w:rPr>
                  </w:pPr>
                  <w:r w:rsidRPr="00B61B52">
                    <w:rPr>
                      <w:rFonts w:cs="Helvetica"/>
                      <w:lang w:val="en-GB" w:eastAsia="en-GB"/>
                    </w:rPr>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14:paraId="0A26A5F0"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7B892AD" w14:textId="77777777" w:rsidR="00B64B28" w:rsidRDefault="00B64B28" w:rsidP="00466496">
                  <w:pPr>
                    <w:rPr>
                      <w:sz w:val="24"/>
                    </w:rPr>
                  </w:pPr>
                  <w:r>
                    <w:t>The original residue before replacement.</w:t>
                  </w:r>
                </w:p>
              </w:tc>
            </w:tr>
            <w:tr w:rsidR="00B64B28" w14:paraId="420BC37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587A478" w14:textId="77777777" w:rsidR="00B64B28" w:rsidRDefault="00B64B28" w:rsidP="00466496">
                  <w:pPr>
                    <w:rPr>
                      <w:sz w:val="24"/>
                    </w:rPr>
                  </w:pPr>
                  <w:r>
                    <w:t>replacementResidu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BD7D96" w14:textId="77777777" w:rsidR="00B64B28" w:rsidRDefault="00B64B28" w:rsidP="00466496">
                  <w:r>
                    <w:t>xsd:string with restriction</w:t>
                  </w:r>
                </w:p>
                <w:p w14:paraId="5387D635" w14:textId="77777777" w:rsidR="00B64B28" w:rsidRPr="00B61B52" w:rsidRDefault="00B64B28" w:rsidP="00466496">
                  <w:pPr>
                    <w:pStyle w:val="HTMLPreformatted"/>
                    <w:rPr>
                      <w:rFonts w:cs="Helvetica"/>
                      <w:lang w:val="en-GB" w:eastAsia="en-GB"/>
                    </w:rPr>
                  </w:pPr>
                  <w:r w:rsidRPr="00B61B52">
                    <w:rPr>
                      <w:rFonts w:cs="Helvetica"/>
                      <w:lang w:val="en-GB" w:eastAsia="en-GB"/>
                    </w:rPr>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14:paraId="1D318CB1"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0EF2930" w14:textId="77777777" w:rsidR="00B64B28" w:rsidRDefault="00B64B28" w:rsidP="00466496">
                  <w:pPr>
                    <w:rPr>
                      <w:sz w:val="24"/>
                    </w:rPr>
                  </w:pPr>
                  <w:r>
                    <w:t>The residue that replaced the originalResidue.</w:t>
                  </w:r>
                </w:p>
              </w:tc>
            </w:tr>
          </w:tbl>
          <w:p w14:paraId="5856B2CD" w14:textId="77777777" w:rsidR="00B64B28" w:rsidRDefault="00B64B28" w:rsidP="00466496">
            <w:pPr>
              <w:rPr>
                <w:sz w:val="24"/>
              </w:rPr>
            </w:pPr>
          </w:p>
        </w:tc>
      </w:tr>
      <w:tr w:rsidR="00B64B28" w14:paraId="7F3F40AE" w14:textId="77777777" w:rsidTr="00B64B28">
        <w:trPr>
          <w:tblCellSpacing w:w="15" w:type="dxa"/>
        </w:trPr>
        <w:tc>
          <w:tcPr>
            <w:tcW w:w="0" w:type="auto"/>
            <w:vAlign w:val="center"/>
            <w:hideMark/>
          </w:tcPr>
          <w:p w14:paraId="1E620BBC" w14:textId="77777777" w:rsidR="00B64B28" w:rsidRDefault="00B64B28" w:rsidP="00466496">
            <w:pPr>
              <w:rPr>
                <w:sz w:val="24"/>
              </w:rPr>
            </w:pPr>
            <w:r>
              <w:rPr>
                <w:b/>
                <w:bCs/>
              </w:rPr>
              <w:t>Subelements:</w:t>
            </w:r>
          </w:p>
        </w:tc>
        <w:tc>
          <w:tcPr>
            <w:tcW w:w="0" w:type="auto"/>
            <w:vAlign w:val="center"/>
            <w:hideMark/>
          </w:tcPr>
          <w:p w14:paraId="3268F301" w14:textId="77777777" w:rsidR="00B64B28" w:rsidRDefault="00B64B28" w:rsidP="00466496">
            <w:pPr>
              <w:rPr>
                <w:sz w:val="24"/>
              </w:rPr>
            </w:pPr>
            <w:r>
              <w:t>none</w:t>
            </w:r>
          </w:p>
        </w:tc>
      </w:tr>
      <w:tr w:rsidR="00B64B28" w14:paraId="42F9DDD9" w14:textId="77777777" w:rsidTr="00B64B28">
        <w:trPr>
          <w:tblCellSpacing w:w="15" w:type="dxa"/>
        </w:trPr>
        <w:tc>
          <w:tcPr>
            <w:tcW w:w="0" w:type="auto"/>
            <w:vAlign w:val="center"/>
            <w:hideMark/>
          </w:tcPr>
          <w:p w14:paraId="38A152D1" w14:textId="77777777" w:rsidR="00B64B28" w:rsidRDefault="00B64B28" w:rsidP="00466496">
            <w:pPr>
              <w:rPr>
                <w:sz w:val="24"/>
              </w:rPr>
            </w:pPr>
            <w:r>
              <w:rPr>
                <w:b/>
                <w:bCs/>
              </w:rPr>
              <w:t>Example Context:</w:t>
            </w:r>
          </w:p>
        </w:tc>
        <w:tc>
          <w:tcPr>
            <w:tcW w:w="0" w:type="auto"/>
            <w:vAlign w:val="center"/>
            <w:hideMark/>
          </w:tcPr>
          <w:p w14:paraId="1FF2DC4B" w14:textId="77777777" w:rsidR="00B64B28" w:rsidRPr="00B61B52" w:rsidRDefault="00B64B28" w:rsidP="00466496">
            <w:pPr>
              <w:pStyle w:val="HTMLPreformatted"/>
              <w:rPr>
                <w:rFonts w:cs="Helvetica"/>
                <w:lang w:val="en-GB" w:eastAsia="en-GB"/>
              </w:rPr>
            </w:pPr>
            <w:r w:rsidRPr="00B61B52">
              <w:rPr>
                <w:rFonts w:cs="Helvetica"/>
                <w:lang w:val="en-GB" w:eastAsia="en-GB"/>
              </w:rPr>
              <w:t>&lt;SubstitutionModification location="15" originalResidue="X" replacementResidue="P"/&gt;</w:t>
            </w:r>
          </w:p>
        </w:tc>
      </w:tr>
    </w:tbl>
    <w:p w14:paraId="06C094F1" w14:textId="77777777" w:rsidR="00B64B28" w:rsidRDefault="00B64B28" w:rsidP="00466496"/>
    <w:p w14:paraId="251EA37D" w14:textId="77777777" w:rsidR="00B64B28" w:rsidRDefault="00B64B28" w:rsidP="00466496">
      <w:pPr>
        <w:pStyle w:val="Heading2"/>
      </w:pPr>
      <w:bookmarkStart w:id="239" w:name="_Toc453235421"/>
      <w:r>
        <w:t>Element &lt;</w:t>
      </w:r>
      <w:bookmarkStart w:id="240" w:name="Threshold"/>
      <w:r>
        <w:t>Threshold</w:t>
      </w:r>
      <w:bookmarkEnd w:id="240"/>
      <w:r>
        <w:t>&gt;</w:t>
      </w:r>
      <w:bookmarkEnd w:id="23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46"/>
        <w:gridCol w:w="8416"/>
      </w:tblGrid>
      <w:tr w:rsidR="00B64B28" w14:paraId="198113E0" w14:textId="77777777" w:rsidTr="00B64B28">
        <w:trPr>
          <w:tblCellSpacing w:w="15" w:type="dxa"/>
        </w:trPr>
        <w:tc>
          <w:tcPr>
            <w:tcW w:w="0" w:type="auto"/>
            <w:vAlign w:val="center"/>
            <w:hideMark/>
          </w:tcPr>
          <w:p w14:paraId="2372C642" w14:textId="77777777" w:rsidR="00B64B28" w:rsidRDefault="00B64B28" w:rsidP="00466496">
            <w:pPr>
              <w:rPr>
                <w:sz w:val="24"/>
              </w:rPr>
            </w:pPr>
            <w:r>
              <w:rPr>
                <w:b/>
                <w:bCs/>
              </w:rPr>
              <w:t>Definition:</w:t>
            </w:r>
          </w:p>
        </w:tc>
        <w:tc>
          <w:tcPr>
            <w:tcW w:w="0" w:type="auto"/>
            <w:vAlign w:val="center"/>
            <w:hideMark/>
          </w:tcPr>
          <w:p w14:paraId="052C8F46" w14:textId="77777777" w:rsidR="00B64B28" w:rsidRDefault="00B64B28" w:rsidP="00466496">
            <w:pPr>
              <w:rPr>
                <w:sz w:val="24"/>
              </w:rPr>
            </w:pPr>
            <w:r>
              <w:t xml:space="preserve">The threshold(s) applied to determine that a result is significant. If multiple terms are used it is assumed that all conditions are satisfied by the passing results. </w:t>
            </w:r>
          </w:p>
        </w:tc>
      </w:tr>
      <w:tr w:rsidR="00B64B28" w14:paraId="702D23BD" w14:textId="77777777" w:rsidTr="00B64B28">
        <w:trPr>
          <w:tblCellSpacing w:w="15" w:type="dxa"/>
        </w:trPr>
        <w:tc>
          <w:tcPr>
            <w:tcW w:w="0" w:type="auto"/>
            <w:vAlign w:val="center"/>
            <w:hideMark/>
          </w:tcPr>
          <w:p w14:paraId="07E428A2" w14:textId="77777777" w:rsidR="00B64B28" w:rsidRDefault="00B64B28" w:rsidP="00466496">
            <w:pPr>
              <w:rPr>
                <w:sz w:val="24"/>
              </w:rPr>
            </w:pPr>
            <w:r>
              <w:rPr>
                <w:b/>
                <w:bCs/>
              </w:rPr>
              <w:t>Type:</w:t>
            </w:r>
          </w:p>
        </w:tc>
        <w:tc>
          <w:tcPr>
            <w:tcW w:w="0" w:type="auto"/>
            <w:vAlign w:val="center"/>
            <w:hideMark/>
          </w:tcPr>
          <w:p w14:paraId="56F7816D" w14:textId="77777777" w:rsidR="00B64B28" w:rsidRDefault="00B64B28" w:rsidP="00466496">
            <w:pPr>
              <w:rPr>
                <w:sz w:val="24"/>
              </w:rPr>
            </w:pPr>
            <w:r>
              <w:t xml:space="preserve">ParamListType </w:t>
            </w:r>
          </w:p>
        </w:tc>
      </w:tr>
      <w:tr w:rsidR="00B64B28" w14:paraId="3ACE48B8" w14:textId="77777777" w:rsidTr="00B64B28">
        <w:trPr>
          <w:tblCellSpacing w:w="15" w:type="dxa"/>
        </w:trPr>
        <w:tc>
          <w:tcPr>
            <w:tcW w:w="0" w:type="auto"/>
            <w:vAlign w:val="center"/>
            <w:hideMark/>
          </w:tcPr>
          <w:p w14:paraId="0EC0EE24" w14:textId="77777777" w:rsidR="00B64B28" w:rsidRDefault="00B64B28" w:rsidP="00466496">
            <w:pPr>
              <w:rPr>
                <w:sz w:val="24"/>
              </w:rPr>
            </w:pPr>
            <w:r>
              <w:rPr>
                <w:b/>
                <w:bCs/>
              </w:rPr>
              <w:lastRenderedPageBreak/>
              <w:t>Attributes:</w:t>
            </w:r>
          </w:p>
        </w:tc>
        <w:tc>
          <w:tcPr>
            <w:tcW w:w="0" w:type="auto"/>
            <w:vAlign w:val="center"/>
            <w:hideMark/>
          </w:tcPr>
          <w:p w14:paraId="1A7CA4E3" w14:textId="77777777" w:rsidR="00B64B28" w:rsidRDefault="00B64B28" w:rsidP="00466496">
            <w:pPr>
              <w:rPr>
                <w:sz w:val="24"/>
              </w:rPr>
            </w:pPr>
            <w:r>
              <w:t>none</w:t>
            </w:r>
          </w:p>
        </w:tc>
      </w:tr>
      <w:tr w:rsidR="00B64B28" w14:paraId="501BE143" w14:textId="77777777" w:rsidTr="00B64B28">
        <w:trPr>
          <w:tblCellSpacing w:w="15" w:type="dxa"/>
        </w:trPr>
        <w:tc>
          <w:tcPr>
            <w:tcW w:w="0" w:type="auto"/>
            <w:vAlign w:val="center"/>
            <w:hideMark/>
          </w:tcPr>
          <w:p w14:paraId="16C893C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01"/>
              <w:gridCol w:w="1135"/>
              <w:gridCol w:w="1180"/>
              <w:gridCol w:w="4309"/>
            </w:tblGrid>
            <w:tr w:rsidR="00B64B28" w14:paraId="5B64FC2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DA50C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D5A8696"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4EA1896"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3BE0223" w14:textId="77777777" w:rsidR="00B64B28" w:rsidRDefault="00B64B28" w:rsidP="00466496">
                  <w:pPr>
                    <w:jc w:val="center"/>
                    <w:rPr>
                      <w:b/>
                      <w:bCs/>
                      <w:sz w:val="24"/>
                    </w:rPr>
                  </w:pPr>
                  <w:r>
                    <w:rPr>
                      <w:b/>
                      <w:bCs/>
                    </w:rPr>
                    <w:t>Definition</w:t>
                  </w:r>
                </w:p>
              </w:tc>
            </w:tr>
            <w:tr w:rsidR="00B64B28" w14:paraId="31CEC62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29BBA2" w14:textId="77777777" w:rsidR="00B64B28" w:rsidRDefault="004E159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810056C"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9ACFCB1"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C66E0E7" w14:textId="77777777" w:rsidR="00B64B28" w:rsidRDefault="00B64B28" w:rsidP="00466496">
                  <w:pPr>
                    <w:rPr>
                      <w:sz w:val="24"/>
                    </w:rPr>
                  </w:pPr>
                  <w:r>
                    <w:t>A single entry from an ontology or a controlled vocabulary.</w:t>
                  </w:r>
                </w:p>
              </w:tc>
            </w:tr>
            <w:tr w:rsidR="00B64B28" w14:paraId="5248C09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947D8A" w14:textId="77777777" w:rsidR="00B64B28" w:rsidRDefault="004E159A"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FA0F9E4"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D9F62BD"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69BCE5D" w14:textId="77777777" w:rsidR="00B64B28" w:rsidRDefault="00B64B28" w:rsidP="00466496">
                  <w:pPr>
                    <w:rPr>
                      <w:sz w:val="24"/>
                    </w:rPr>
                  </w:pPr>
                  <w:r>
                    <w:t>A single user-defined parameter.</w:t>
                  </w:r>
                </w:p>
              </w:tc>
            </w:tr>
          </w:tbl>
          <w:p w14:paraId="4C1155F8" w14:textId="77777777" w:rsidR="00B64B28" w:rsidRDefault="00B64B28" w:rsidP="00466496">
            <w:pPr>
              <w:rPr>
                <w:sz w:val="24"/>
              </w:rPr>
            </w:pPr>
          </w:p>
        </w:tc>
      </w:tr>
      <w:tr w:rsidR="00B64B28" w14:paraId="712D9BFF" w14:textId="77777777" w:rsidTr="00B64B28">
        <w:trPr>
          <w:tblCellSpacing w:w="15" w:type="dxa"/>
        </w:trPr>
        <w:tc>
          <w:tcPr>
            <w:tcW w:w="0" w:type="auto"/>
            <w:vAlign w:val="center"/>
            <w:hideMark/>
          </w:tcPr>
          <w:p w14:paraId="589D9CD5" w14:textId="77777777" w:rsidR="00B64B28" w:rsidRDefault="00B64B28" w:rsidP="00466496">
            <w:pPr>
              <w:rPr>
                <w:sz w:val="24"/>
              </w:rPr>
            </w:pPr>
            <w:r>
              <w:rPr>
                <w:b/>
                <w:bCs/>
              </w:rPr>
              <w:t>Example Context:</w:t>
            </w:r>
          </w:p>
        </w:tc>
        <w:tc>
          <w:tcPr>
            <w:tcW w:w="0" w:type="auto"/>
            <w:vAlign w:val="center"/>
            <w:hideMark/>
          </w:tcPr>
          <w:p w14:paraId="31967AE3" w14:textId="77777777" w:rsidR="00B64B28" w:rsidRPr="00B61B52" w:rsidRDefault="00B64B28" w:rsidP="00466496">
            <w:pPr>
              <w:pStyle w:val="HTMLPreformatted"/>
              <w:rPr>
                <w:rFonts w:cs="Helvetica"/>
                <w:lang w:val="en-GB" w:eastAsia="en-GB"/>
              </w:rPr>
            </w:pPr>
            <w:r w:rsidRPr="00B61B52">
              <w:rPr>
                <w:rFonts w:cs="Helvetica"/>
                <w:lang w:val="en-GB" w:eastAsia="en-GB"/>
              </w:rPr>
              <w:t>&lt;Threshold&gt;</w:t>
            </w:r>
          </w:p>
          <w:p w14:paraId="74F5125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6" name="mascot:SigThreshold" cvRef="PSI-MS" value="0.05"/&gt;</w:t>
            </w:r>
          </w:p>
          <w:p w14:paraId="78CD25BC" w14:textId="77777777" w:rsidR="00B64B28" w:rsidRPr="00B61B52" w:rsidRDefault="00B64B28" w:rsidP="00466496">
            <w:pPr>
              <w:pStyle w:val="HTMLPreformatted"/>
              <w:rPr>
                <w:rFonts w:cs="Helvetica"/>
                <w:lang w:val="en-GB" w:eastAsia="en-GB"/>
              </w:rPr>
            </w:pPr>
            <w:r w:rsidRPr="00B61B52">
              <w:rPr>
                <w:rFonts w:cs="Helvetica"/>
                <w:lang w:val="en-GB" w:eastAsia="en-GB"/>
              </w:rPr>
              <w:t>&lt;/Threshold&gt;</w:t>
            </w:r>
          </w:p>
        </w:tc>
      </w:tr>
      <w:tr w:rsidR="00B64B28" w14:paraId="25D92E9A" w14:textId="77777777" w:rsidTr="00B64B28">
        <w:trPr>
          <w:tblCellSpacing w:w="15" w:type="dxa"/>
        </w:trPr>
        <w:tc>
          <w:tcPr>
            <w:tcW w:w="0" w:type="auto"/>
            <w:vAlign w:val="center"/>
            <w:hideMark/>
          </w:tcPr>
          <w:p w14:paraId="7DC68BD4" w14:textId="77777777" w:rsidR="00B64B28" w:rsidRDefault="00B64B28" w:rsidP="00466496">
            <w:pPr>
              <w:rPr>
                <w:sz w:val="24"/>
              </w:rPr>
            </w:pPr>
            <w:r>
              <w:rPr>
                <w:b/>
                <w:bCs/>
              </w:rPr>
              <w:t>cvParam Mapping Rules:</w:t>
            </w:r>
          </w:p>
        </w:tc>
        <w:tc>
          <w:tcPr>
            <w:tcW w:w="0" w:type="auto"/>
            <w:vAlign w:val="center"/>
            <w:hideMark/>
          </w:tcPr>
          <w:p w14:paraId="44EF5082"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Threshold</w:t>
            </w:r>
          </w:p>
          <w:p w14:paraId="2BF054E2"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302 (</w:t>
            </w:r>
            <w:r w:rsidRPr="00B61B52">
              <w:rPr>
                <w:rStyle w:val="popup"/>
                <w:rFonts w:cs="Helvetica"/>
                <w:lang w:val="en-GB" w:eastAsia="en-GB"/>
              </w:rPr>
              <w:t>search engine specific input parameter</w:t>
            </w:r>
            <w:r w:rsidRPr="00B61B52">
              <w:rPr>
                <w:rFonts w:cs="Helvetica"/>
                <w:lang w:val="en-GB" w:eastAsia="en-GB"/>
              </w:rPr>
              <w:t>) one or more times</w:t>
            </w:r>
          </w:p>
          <w:p w14:paraId="3DF52AC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5 (</w:t>
            </w:r>
            <w:r w:rsidRPr="00B61B52">
              <w:rPr>
                <w:rStyle w:val="popup"/>
                <w:rFonts w:cs="Helvetica"/>
                <w:lang w:val="en-GB" w:eastAsia="en-GB"/>
              </w:rPr>
              <w:t>Sequest:CleavesAt</w:t>
            </w:r>
            <w:r w:rsidRPr="00B61B52">
              <w:rPr>
                <w:rFonts w:cs="Helvetica"/>
                <w:lang w:val="en-GB" w:eastAsia="en-GB"/>
              </w:rPr>
              <w:t xml:space="preserve">) </w:t>
            </w:r>
          </w:p>
          <w:p w14:paraId="01771BD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7 (</w:t>
            </w:r>
            <w:r w:rsidRPr="00B61B52">
              <w:rPr>
                <w:rStyle w:val="popup"/>
                <w:rFonts w:cs="Helvetica"/>
                <w:lang w:val="en-GB" w:eastAsia="en-GB"/>
              </w:rPr>
              <w:t>Sequest:OutputLines</w:t>
            </w:r>
            <w:r w:rsidRPr="00B61B52">
              <w:rPr>
                <w:rFonts w:cs="Helvetica"/>
                <w:lang w:val="en-GB" w:eastAsia="en-GB"/>
              </w:rPr>
              <w:t xml:space="preserve">) </w:t>
            </w:r>
          </w:p>
          <w:p w14:paraId="5173D12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9 (</w:t>
            </w:r>
            <w:r w:rsidRPr="00B61B52">
              <w:rPr>
                <w:rStyle w:val="popup"/>
                <w:rFonts w:cs="Helvetica"/>
                <w:lang w:val="en-GB" w:eastAsia="en-GB"/>
              </w:rPr>
              <w:t>Sequest:DescriptionLines</w:t>
            </w:r>
            <w:r w:rsidRPr="00B61B52">
              <w:rPr>
                <w:rFonts w:cs="Helvetica"/>
                <w:lang w:val="en-GB" w:eastAsia="en-GB"/>
              </w:rPr>
              <w:t xml:space="preserve">) </w:t>
            </w:r>
          </w:p>
          <w:p w14:paraId="632AF0D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6 (</w:t>
            </w:r>
            <w:r w:rsidRPr="00B61B52">
              <w:rPr>
                <w:rStyle w:val="popup"/>
                <w:rFonts w:cs="Helvetica"/>
                <w:lang w:val="en-GB" w:eastAsia="en-GB"/>
              </w:rPr>
              <w:t>Sequest:NormalizeXCorrValues</w:t>
            </w:r>
            <w:r w:rsidRPr="00B61B52">
              <w:rPr>
                <w:rFonts w:cs="Helvetica"/>
                <w:lang w:val="en-GB" w:eastAsia="en-GB"/>
              </w:rPr>
              <w:t xml:space="preserve">) </w:t>
            </w:r>
          </w:p>
          <w:p w14:paraId="0167996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8 (</w:t>
            </w:r>
            <w:r w:rsidRPr="00B61B52">
              <w:rPr>
                <w:rStyle w:val="popup"/>
                <w:rFonts w:cs="Helvetica"/>
                <w:lang w:val="en-GB" w:eastAsia="en-GB"/>
              </w:rPr>
              <w:t>Sequest:SequenceHeaderFilter</w:t>
            </w:r>
            <w:r w:rsidRPr="00B61B52">
              <w:rPr>
                <w:rFonts w:cs="Helvetica"/>
                <w:lang w:val="en-GB" w:eastAsia="en-GB"/>
              </w:rPr>
              <w:t xml:space="preserve">) </w:t>
            </w:r>
          </w:p>
          <w:p w14:paraId="7E7561C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2 (</w:t>
            </w:r>
            <w:r w:rsidRPr="00B61B52">
              <w:rPr>
                <w:rStyle w:val="popup"/>
                <w:rFonts w:cs="Helvetica"/>
                <w:lang w:val="en-GB" w:eastAsia="en-GB"/>
              </w:rPr>
              <w:t>Sequest:SequencePartialFilter</w:t>
            </w:r>
            <w:r w:rsidRPr="00B61B52">
              <w:rPr>
                <w:rFonts w:cs="Helvetica"/>
                <w:lang w:val="en-GB" w:eastAsia="en-GB"/>
              </w:rPr>
              <w:t xml:space="preserve">) </w:t>
            </w:r>
          </w:p>
          <w:p w14:paraId="783418A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7 (</w:t>
            </w:r>
            <w:r w:rsidRPr="00B61B52">
              <w:rPr>
                <w:rStyle w:val="popup"/>
                <w:rFonts w:cs="Helvetica"/>
                <w:lang w:val="en-GB" w:eastAsia="en-GB"/>
              </w:rPr>
              <w:t>Sequest:ShowFragmentIons</w:t>
            </w:r>
            <w:r w:rsidRPr="00B61B52">
              <w:rPr>
                <w:rFonts w:cs="Helvetica"/>
                <w:lang w:val="en-GB" w:eastAsia="en-GB"/>
              </w:rPr>
              <w:t xml:space="preserve">) </w:t>
            </w:r>
          </w:p>
          <w:p w14:paraId="01A3C26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8 (</w:t>
            </w:r>
            <w:r w:rsidRPr="00B61B52">
              <w:rPr>
                <w:rStyle w:val="popup"/>
                <w:rFonts w:cs="Helvetica"/>
                <w:lang w:val="en-GB" w:eastAsia="en-GB"/>
              </w:rPr>
              <w:t>Sequest:Consensus</w:t>
            </w:r>
            <w:r w:rsidRPr="00B61B52">
              <w:rPr>
                <w:rFonts w:cs="Helvetica"/>
                <w:lang w:val="en-GB" w:eastAsia="en-GB"/>
              </w:rPr>
              <w:t xml:space="preserve">) </w:t>
            </w:r>
          </w:p>
          <w:p w14:paraId="026682C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2 (</w:t>
            </w:r>
            <w:r w:rsidRPr="00B61B52">
              <w:rPr>
                <w:rStyle w:val="popup"/>
                <w:rFonts w:cs="Helvetica"/>
                <w:lang w:val="en-GB" w:eastAsia="en-GB"/>
              </w:rPr>
              <w:t>Sequest:LimitTo</w:t>
            </w:r>
            <w:r w:rsidRPr="00B61B52">
              <w:rPr>
                <w:rFonts w:cs="Helvetica"/>
                <w:lang w:val="en-GB" w:eastAsia="en-GB"/>
              </w:rPr>
              <w:t xml:space="preserve">) </w:t>
            </w:r>
          </w:p>
          <w:p w14:paraId="31B3C21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6 (</w:t>
            </w:r>
            <w:r w:rsidRPr="00B61B52">
              <w:rPr>
                <w:rStyle w:val="popup"/>
                <w:rFonts w:cs="Helvetica"/>
                <w:lang w:val="en-GB" w:eastAsia="en-GB"/>
              </w:rPr>
              <w:t>Sequest:sort_by_dCn</w:t>
            </w:r>
            <w:r w:rsidRPr="00B61B52">
              <w:rPr>
                <w:rFonts w:cs="Helvetica"/>
                <w:lang w:val="en-GB" w:eastAsia="en-GB"/>
              </w:rPr>
              <w:t xml:space="preserve">) </w:t>
            </w:r>
          </w:p>
          <w:p w14:paraId="5829E1B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p w14:paraId="59C5874E"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153 (</w:t>
            </w:r>
            <w:r w:rsidRPr="00B61B52">
              <w:rPr>
                <w:rStyle w:val="popup"/>
                <w:rFonts w:cs="Helvetica"/>
                <w:lang w:val="en-GB" w:eastAsia="en-GB"/>
              </w:rPr>
              <w:t>search engine specific score</w:t>
            </w:r>
            <w:r w:rsidRPr="00B61B52">
              <w:rPr>
                <w:rFonts w:cs="Helvetica"/>
                <w:lang w:val="en-GB" w:eastAsia="en-GB"/>
              </w:rPr>
              <w:t>) one or more times</w:t>
            </w:r>
          </w:p>
          <w:p w14:paraId="09E49EB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4 (</w:t>
            </w:r>
            <w:r w:rsidRPr="00B61B52">
              <w:rPr>
                <w:rStyle w:val="popup"/>
                <w:rFonts w:cs="Helvetica"/>
                <w:lang w:val="en-GB" w:eastAsia="en-GB"/>
              </w:rPr>
              <w:t>Sequest:probability</w:t>
            </w:r>
            <w:r w:rsidRPr="00B61B52">
              <w:rPr>
                <w:rFonts w:cs="Helvetica"/>
                <w:lang w:val="en-GB" w:eastAsia="en-GB"/>
              </w:rPr>
              <w:t xml:space="preserve">) </w:t>
            </w:r>
          </w:p>
          <w:p w14:paraId="22A8C09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5 (</w:t>
            </w:r>
            <w:r w:rsidRPr="00B61B52">
              <w:rPr>
                <w:rStyle w:val="popup"/>
                <w:rFonts w:cs="Helvetica"/>
                <w:lang w:val="en-GB" w:eastAsia="en-GB"/>
              </w:rPr>
              <w:t>Sequest:xcorr</w:t>
            </w:r>
            <w:r w:rsidRPr="00B61B52">
              <w:rPr>
                <w:rFonts w:cs="Helvetica"/>
                <w:lang w:val="en-GB" w:eastAsia="en-GB"/>
              </w:rPr>
              <w:t xml:space="preserve">) </w:t>
            </w:r>
          </w:p>
          <w:p w14:paraId="3EF16E5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6 (</w:t>
            </w:r>
            <w:r w:rsidRPr="00B61B52">
              <w:rPr>
                <w:rStyle w:val="popup"/>
                <w:rFonts w:cs="Helvetica"/>
                <w:lang w:val="en-GB" w:eastAsia="en-GB"/>
              </w:rPr>
              <w:t>Sequest:deltacn</w:t>
            </w:r>
            <w:r w:rsidRPr="00B61B52">
              <w:rPr>
                <w:rFonts w:cs="Helvetica"/>
                <w:lang w:val="en-GB" w:eastAsia="en-GB"/>
              </w:rPr>
              <w:t xml:space="preserve">) </w:t>
            </w:r>
          </w:p>
          <w:p w14:paraId="4F22173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7 (</w:t>
            </w:r>
            <w:r w:rsidRPr="00B61B52">
              <w:rPr>
                <w:rStyle w:val="popup"/>
                <w:rFonts w:cs="Helvetica"/>
                <w:lang w:val="en-GB" w:eastAsia="en-GB"/>
              </w:rPr>
              <w:t>Sequest:sp</w:t>
            </w:r>
            <w:r w:rsidRPr="00B61B52">
              <w:rPr>
                <w:rFonts w:cs="Helvetica"/>
                <w:lang w:val="en-GB" w:eastAsia="en-GB"/>
              </w:rPr>
              <w:t xml:space="preserve">) </w:t>
            </w:r>
          </w:p>
          <w:p w14:paraId="69E20B4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8 (</w:t>
            </w:r>
            <w:r w:rsidRPr="00B61B52">
              <w:rPr>
                <w:rStyle w:val="popup"/>
                <w:rFonts w:cs="Helvetica"/>
                <w:lang w:val="en-GB" w:eastAsia="en-GB"/>
              </w:rPr>
              <w:t>Sequest:Uniq</w:t>
            </w:r>
            <w:r w:rsidRPr="00B61B52">
              <w:rPr>
                <w:rFonts w:cs="Helvetica"/>
                <w:lang w:val="en-GB" w:eastAsia="en-GB"/>
              </w:rPr>
              <w:t xml:space="preserve">) </w:t>
            </w:r>
          </w:p>
          <w:p w14:paraId="1FD84CC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9 (</w:t>
            </w:r>
            <w:r w:rsidRPr="00B61B52">
              <w:rPr>
                <w:rStyle w:val="popup"/>
                <w:rFonts w:cs="Helvetica"/>
                <w:lang w:val="en-GB" w:eastAsia="en-GB"/>
              </w:rPr>
              <w:t>Sequest:expectation value</w:t>
            </w:r>
            <w:r w:rsidRPr="00B61B52">
              <w:rPr>
                <w:rFonts w:cs="Helvetica"/>
                <w:lang w:val="en-GB" w:eastAsia="en-GB"/>
              </w:rPr>
              <w:t xml:space="preserve">) </w:t>
            </w:r>
          </w:p>
          <w:p w14:paraId="48067D4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0 (</w:t>
            </w:r>
            <w:r w:rsidRPr="00B61B52">
              <w:rPr>
                <w:rStyle w:val="popup"/>
                <w:rFonts w:cs="Helvetica"/>
                <w:lang w:val="en-GB" w:eastAsia="en-GB"/>
              </w:rPr>
              <w:t>Sequest:sf</w:t>
            </w:r>
            <w:r w:rsidRPr="00B61B52">
              <w:rPr>
                <w:rFonts w:cs="Helvetica"/>
                <w:lang w:val="en-GB" w:eastAsia="en-GB"/>
              </w:rPr>
              <w:t xml:space="preserve">) </w:t>
            </w:r>
          </w:p>
          <w:p w14:paraId="3C00165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1 (</w:t>
            </w:r>
            <w:r w:rsidRPr="00B61B52">
              <w:rPr>
                <w:rStyle w:val="popup"/>
                <w:rFonts w:cs="Helvetica"/>
                <w:lang w:val="en-GB" w:eastAsia="en-GB"/>
              </w:rPr>
              <w:t>Sequest:matched ions</w:t>
            </w:r>
            <w:r w:rsidRPr="00B61B52">
              <w:rPr>
                <w:rFonts w:cs="Helvetica"/>
                <w:lang w:val="en-GB" w:eastAsia="en-GB"/>
              </w:rPr>
              <w:t xml:space="preserve">) </w:t>
            </w:r>
          </w:p>
          <w:p w14:paraId="6A658E0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2 (</w:t>
            </w:r>
            <w:r w:rsidRPr="00B61B52">
              <w:rPr>
                <w:rStyle w:val="popup"/>
                <w:rFonts w:cs="Helvetica"/>
                <w:lang w:val="en-GB" w:eastAsia="en-GB"/>
              </w:rPr>
              <w:t>Sequest:total ions</w:t>
            </w:r>
            <w:r w:rsidRPr="00B61B52">
              <w:rPr>
                <w:rFonts w:cs="Helvetica"/>
                <w:lang w:val="en-GB" w:eastAsia="en-GB"/>
              </w:rPr>
              <w:t xml:space="preserve">) </w:t>
            </w:r>
          </w:p>
          <w:p w14:paraId="5507540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3 (</w:t>
            </w:r>
            <w:r w:rsidRPr="00B61B52">
              <w:rPr>
                <w:rStyle w:val="popup"/>
                <w:rFonts w:cs="Helvetica"/>
                <w:lang w:val="en-GB" w:eastAsia="en-GB"/>
              </w:rPr>
              <w:t>Sequest:consensus score</w:t>
            </w:r>
            <w:r w:rsidRPr="00B61B52">
              <w:rPr>
                <w:rFonts w:cs="Helvetica"/>
                <w:lang w:val="en-GB" w:eastAsia="en-GB"/>
              </w:rPr>
              <w:t xml:space="preserve">) </w:t>
            </w:r>
          </w:p>
          <w:p w14:paraId="152F591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p w14:paraId="54790126"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94 (</w:t>
            </w:r>
            <w:r w:rsidRPr="00B61B52">
              <w:rPr>
                <w:rStyle w:val="popup"/>
                <w:rFonts w:cs="Helvetica"/>
                <w:lang w:val="en-GB" w:eastAsia="en-GB"/>
              </w:rPr>
              <w:t>no threshold</w:t>
            </w:r>
            <w:r w:rsidRPr="00B61B52">
              <w:rPr>
                <w:rFonts w:cs="Helvetica"/>
                <w:lang w:val="en-GB" w:eastAsia="en-GB"/>
              </w:rPr>
              <w:t>) only once</w:t>
            </w:r>
          </w:p>
          <w:p w14:paraId="412DE114"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48 (</w:t>
            </w:r>
            <w:r w:rsidRPr="00B61B52">
              <w:rPr>
                <w:rStyle w:val="popup"/>
                <w:rFonts w:cs="Helvetica"/>
                <w:lang w:val="en-GB" w:eastAsia="en-GB"/>
              </w:rPr>
              <w:t>pep:FDR threshold</w:t>
            </w:r>
            <w:r w:rsidRPr="00B61B52">
              <w:rPr>
                <w:rFonts w:cs="Helvetica"/>
                <w:lang w:val="en-GB" w:eastAsia="en-GB"/>
              </w:rPr>
              <w:t>) only once</w:t>
            </w:r>
          </w:p>
          <w:p w14:paraId="182080AE"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ProteinDetectionProtocol/Threshold</w:t>
            </w:r>
          </w:p>
          <w:p w14:paraId="31F54078"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302 (</w:t>
            </w:r>
            <w:r w:rsidRPr="00B61B52">
              <w:rPr>
                <w:rStyle w:val="popup"/>
                <w:rFonts w:cs="Helvetica"/>
                <w:lang w:val="en-GB" w:eastAsia="en-GB"/>
              </w:rPr>
              <w:t>search engine specific input parameter</w:t>
            </w:r>
            <w:r w:rsidRPr="00B61B52">
              <w:rPr>
                <w:rFonts w:cs="Helvetica"/>
                <w:lang w:val="en-GB" w:eastAsia="en-GB"/>
              </w:rPr>
              <w:t>) one or more times</w:t>
            </w:r>
          </w:p>
          <w:p w14:paraId="28B70A5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5 (</w:t>
            </w:r>
            <w:r w:rsidRPr="00B61B52">
              <w:rPr>
                <w:rStyle w:val="popup"/>
                <w:rFonts w:cs="Helvetica"/>
                <w:lang w:val="en-GB" w:eastAsia="en-GB"/>
              </w:rPr>
              <w:t>Sequest:CleavesAt</w:t>
            </w:r>
            <w:r w:rsidRPr="00B61B52">
              <w:rPr>
                <w:rFonts w:cs="Helvetica"/>
                <w:lang w:val="en-GB" w:eastAsia="en-GB"/>
              </w:rPr>
              <w:t xml:space="preserve">) </w:t>
            </w:r>
          </w:p>
          <w:p w14:paraId="1114A82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7 (</w:t>
            </w:r>
            <w:r w:rsidRPr="00B61B52">
              <w:rPr>
                <w:rStyle w:val="popup"/>
                <w:rFonts w:cs="Helvetica"/>
                <w:lang w:val="en-GB" w:eastAsia="en-GB"/>
              </w:rPr>
              <w:t>Sequest:OutputLines</w:t>
            </w:r>
            <w:r w:rsidRPr="00B61B52">
              <w:rPr>
                <w:rFonts w:cs="Helvetica"/>
                <w:lang w:val="en-GB" w:eastAsia="en-GB"/>
              </w:rPr>
              <w:t xml:space="preserve">) </w:t>
            </w:r>
          </w:p>
          <w:p w14:paraId="60831C3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9 (</w:t>
            </w:r>
            <w:r w:rsidRPr="00B61B52">
              <w:rPr>
                <w:rStyle w:val="popup"/>
                <w:rFonts w:cs="Helvetica"/>
                <w:lang w:val="en-GB" w:eastAsia="en-GB"/>
              </w:rPr>
              <w:t>Sequest:DescriptionLines</w:t>
            </w:r>
            <w:r w:rsidRPr="00B61B52">
              <w:rPr>
                <w:rFonts w:cs="Helvetica"/>
                <w:lang w:val="en-GB" w:eastAsia="en-GB"/>
              </w:rPr>
              <w:t xml:space="preserve">) </w:t>
            </w:r>
          </w:p>
          <w:p w14:paraId="20DE00C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6 (</w:t>
            </w:r>
            <w:r w:rsidRPr="00B61B52">
              <w:rPr>
                <w:rStyle w:val="popup"/>
                <w:rFonts w:cs="Helvetica"/>
                <w:lang w:val="en-GB" w:eastAsia="en-GB"/>
              </w:rPr>
              <w:t>Sequest:NormalizeXCorrValues</w:t>
            </w:r>
            <w:r w:rsidRPr="00B61B52">
              <w:rPr>
                <w:rFonts w:cs="Helvetica"/>
                <w:lang w:val="en-GB" w:eastAsia="en-GB"/>
              </w:rPr>
              <w:t xml:space="preserve">) </w:t>
            </w:r>
          </w:p>
          <w:p w14:paraId="7FCFF4B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8 (</w:t>
            </w:r>
            <w:r w:rsidRPr="00B61B52">
              <w:rPr>
                <w:rStyle w:val="popup"/>
                <w:rFonts w:cs="Helvetica"/>
                <w:lang w:val="en-GB" w:eastAsia="en-GB"/>
              </w:rPr>
              <w:t>Sequest:SequenceHeaderFilter</w:t>
            </w:r>
            <w:r w:rsidRPr="00B61B52">
              <w:rPr>
                <w:rFonts w:cs="Helvetica"/>
                <w:lang w:val="en-GB" w:eastAsia="en-GB"/>
              </w:rPr>
              <w:t xml:space="preserve">) </w:t>
            </w:r>
          </w:p>
          <w:p w14:paraId="67EBA29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2 (</w:t>
            </w:r>
            <w:r w:rsidRPr="00B61B52">
              <w:rPr>
                <w:rStyle w:val="popup"/>
                <w:rFonts w:cs="Helvetica"/>
                <w:lang w:val="en-GB" w:eastAsia="en-GB"/>
              </w:rPr>
              <w:t>Sequest:SequencePartialFilter</w:t>
            </w:r>
            <w:r w:rsidRPr="00B61B52">
              <w:rPr>
                <w:rFonts w:cs="Helvetica"/>
                <w:lang w:val="en-GB" w:eastAsia="en-GB"/>
              </w:rPr>
              <w:t xml:space="preserve">) </w:t>
            </w:r>
          </w:p>
          <w:p w14:paraId="55CA396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7 (</w:t>
            </w:r>
            <w:r w:rsidRPr="00B61B52">
              <w:rPr>
                <w:rStyle w:val="popup"/>
                <w:rFonts w:cs="Helvetica"/>
                <w:lang w:val="en-GB" w:eastAsia="en-GB"/>
              </w:rPr>
              <w:t>Sequest:ShowFragmentIons</w:t>
            </w:r>
            <w:r w:rsidRPr="00B61B52">
              <w:rPr>
                <w:rFonts w:cs="Helvetica"/>
                <w:lang w:val="en-GB" w:eastAsia="en-GB"/>
              </w:rPr>
              <w:t xml:space="preserve">) </w:t>
            </w:r>
          </w:p>
          <w:p w14:paraId="4A07F7A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8 (</w:t>
            </w:r>
            <w:r w:rsidRPr="00B61B52">
              <w:rPr>
                <w:rStyle w:val="popup"/>
                <w:rFonts w:cs="Helvetica"/>
                <w:lang w:val="en-GB" w:eastAsia="en-GB"/>
              </w:rPr>
              <w:t>Sequest:Consensus</w:t>
            </w:r>
            <w:r w:rsidRPr="00B61B52">
              <w:rPr>
                <w:rFonts w:cs="Helvetica"/>
                <w:lang w:val="en-GB" w:eastAsia="en-GB"/>
              </w:rPr>
              <w:t xml:space="preserve">) </w:t>
            </w:r>
          </w:p>
          <w:p w14:paraId="2EB3E0F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2 (</w:t>
            </w:r>
            <w:r w:rsidRPr="00B61B52">
              <w:rPr>
                <w:rStyle w:val="popup"/>
                <w:rFonts w:cs="Helvetica"/>
                <w:lang w:val="en-GB" w:eastAsia="en-GB"/>
              </w:rPr>
              <w:t>Sequest:LimitTo</w:t>
            </w:r>
            <w:r w:rsidRPr="00B61B52">
              <w:rPr>
                <w:rFonts w:cs="Helvetica"/>
                <w:lang w:val="en-GB" w:eastAsia="en-GB"/>
              </w:rPr>
              <w:t xml:space="preserve">) </w:t>
            </w:r>
          </w:p>
          <w:p w14:paraId="45C91DE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6 (</w:t>
            </w:r>
            <w:r w:rsidRPr="00B61B52">
              <w:rPr>
                <w:rStyle w:val="popup"/>
                <w:rFonts w:cs="Helvetica"/>
                <w:lang w:val="en-GB" w:eastAsia="en-GB"/>
              </w:rPr>
              <w:t>Sequest:sort_by_dCn</w:t>
            </w:r>
            <w:r w:rsidRPr="00B61B52">
              <w:rPr>
                <w:rFonts w:cs="Helvetica"/>
                <w:lang w:val="en-GB" w:eastAsia="en-GB"/>
              </w:rPr>
              <w:t xml:space="preserve">) </w:t>
            </w:r>
          </w:p>
          <w:p w14:paraId="4F8DAC3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p w14:paraId="0913BC41"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153 (</w:t>
            </w:r>
            <w:r w:rsidRPr="00B61B52">
              <w:rPr>
                <w:rStyle w:val="popup"/>
                <w:rFonts w:cs="Helvetica"/>
                <w:lang w:val="en-GB" w:eastAsia="en-GB"/>
              </w:rPr>
              <w:t>search engine specific score</w:t>
            </w:r>
            <w:r w:rsidRPr="00B61B52">
              <w:rPr>
                <w:rFonts w:cs="Helvetica"/>
                <w:lang w:val="en-GB" w:eastAsia="en-GB"/>
              </w:rPr>
              <w:t>) one or more times</w:t>
            </w:r>
          </w:p>
          <w:p w14:paraId="5529C50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4 (</w:t>
            </w:r>
            <w:r w:rsidRPr="00B61B52">
              <w:rPr>
                <w:rStyle w:val="popup"/>
                <w:rFonts w:cs="Helvetica"/>
                <w:lang w:val="en-GB" w:eastAsia="en-GB"/>
              </w:rPr>
              <w:t>Sequest:probability</w:t>
            </w:r>
            <w:r w:rsidRPr="00B61B52">
              <w:rPr>
                <w:rFonts w:cs="Helvetica"/>
                <w:lang w:val="en-GB" w:eastAsia="en-GB"/>
              </w:rPr>
              <w:t xml:space="preserve">) </w:t>
            </w:r>
          </w:p>
          <w:p w14:paraId="3E789F5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5 (</w:t>
            </w:r>
            <w:r w:rsidRPr="00B61B52">
              <w:rPr>
                <w:rStyle w:val="popup"/>
                <w:rFonts w:cs="Helvetica"/>
                <w:lang w:val="en-GB" w:eastAsia="en-GB"/>
              </w:rPr>
              <w:t>Sequest:xcorr</w:t>
            </w:r>
            <w:r w:rsidRPr="00B61B52">
              <w:rPr>
                <w:rFonts w:cs="Helvetica"/>
                <w:lang w:val="en-GB" w:eastAsia="en-GB"/>
              </w:rPr>
              <w:t xml:space="preserve">) </w:t>
            </w:r>
          </w:p>
          <w:p w14:paraId="3484D75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6 (</w:t>
            </w:r>
            <w:r w:rsidRPr="00B61B52">
              <w:rPr>
                <w:rStyle w:val="popup"/>
                <w:rFonts w:cs="Helvetica"/>
                <w:lang w:val="en-GB" w:eastAsia="en-GB"/>
              </w:rPr>
              <w:t>Sequest:deltacn</w:t>
            </w:r>
            <w:r w:rsidRPr="00B61B52">
              <w:rPr>
                <w:rFonts w:cs="Helvetica"/>
                <w:lang w:val="en-GB" w:eastAsia="en-GB"/>
              </w:rPr>
              <w:t xml:space="preserve">) </w:t>
            </w:r>
          </w:p>
          <w:p w14:paraId="67461A8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7 (</w:t>
            </w:r>
            <w:r w:rsidRPr="00B61B52">
              <w:rPr>
                <w:rStyle w:val="popup"/>
                <w:rFonts w:cs="Helvetica"/>
                <w:lang w:val="en-GB" w:eastAsia="en-GB"/>
              </w:rPr>
              <w:t>Sequest:sp</w:t>
            </w:r>
            <w:r w:rsidRPr="00B61B52">
              <w:rPr>
                <w:rFonts w:cs="Helvetica"/>
                <w:lang w:val="en-GB" w:eastAsia="en-GB"/>
              </w:rPr>
              <w:t xml:space="preserve">) </w:t>
            </w:r>
          </w:p>
          <w:p w14:paraId="07751C9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8 (</w:t>
            </w:r>
            <w:r w:rsidRPr="00B61B52">
              <w:rPr>
                <w:rStyle w:val="popup"/>
                <w:rFonts w:cs="Helvetica"/>
                <w:lang w:val="en-GB" w:eastAsia="en-GB"/>
              </w:rPr>
              <w:t>Sequest:Uniq</w:t>
            </w:r>
            <w:r w:rsidRPr="00B61B52">
              <w:rPr>
                <w:rFonts w:cs="Helvetica"/>
                <w:lang w:val="en-GB" w:eastAsia="en-GB"/>
              </w:rPr>
              <w:t xml:space="preserve">) </w:t>
            </w:r>
          </w:p>
          <w:p w14:paraId="32D69B6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9 (</w:t>
            </w:r>
            <w:r w:rsidRPr="00B61B52">
              <w:rPr>
                <w:rStyle w:val="popup"/>
                <w:rFonts w:cs="Helvetica"/>
                <w:lang w:val="en-GB" w:eastAsia="en-GB"/>
              </w:rPr>
              <w:t>Sequest:expectation value</w:t>
            </w:r>
            <w:r w:rsidRPr="00B61B52">
              <w:rPr>
                <w:rFonts w:cs="Helvetica"/>
                <w:lang w:val="en-GB" w:eastAsia="en-GB"/>
              </w:rPr>
              <w:t xml:space="preserve">) </w:t>
            </w:r>
          </w:p>
          <w:p w14:paraId="6E13BFD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0 (</w:t>
            </w:r>
            <w:r w:rsidRPr="00B61B52">
              <w:rPr>
                <w:rStyle w:val="popup"/>
                <w:rFonts w:cs="Helvetica"/>
                <w:lang w:val="en-GB" w:eastAsia="en-GB"/>
              </w:rPr>
              <w:t>Sequest:sf</w:t>
            </w:r>
            <w:r w:rsidRPr="00B61B52">
              <w:rPr>
                <w:rFonts w:cs="Helvetica"/>
                <w:lang w:val="en-GB" w:eastAsia="en-GB"/>
              </w:rPr>
              <w:t xml:space="preserve">) </w:t>
            </w:r>
          </w:p>
          <w:p w14:paraId="06B4632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1 (</w:t>
            </w:r>
            <w:r w:rsidRPr="00B61B52">
              <w:rPr>
                <w:rStyle w:val="popup"/>
                <w:rFonts w:cs="Helvetica"/>
                <w:lang w:val="en-GB" w:eastAsia="en-GB"/>
              </w:rPr>
              <w:t>Sequest:matched ions</w:t>
            </w:r>
            <w:r w:rsidRPr="00B61B52">
              <w:rPr>
                <w:rFonts w:cs="Helvetica"/>
                <w:lang w:val="en-GB" w:eastAsia="en-GB"/>
              </w:rPr>
              <w:t xml:space="preserve">) </w:t>
            </w:r>
          </w:p>
          <w:p w14:paraId="514C3E9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2 (</w:t>
            </w:r>
            <w:r w:rsidRPr="00B61B52">
              <w:rPr>
                <w:rStyle w:val="popup"/>
                <w:rFonts w:cs="Helvetica"/>
                <w:lang w:val="en-GB" w:eastAsia="en-GB"/>
              </w:rPr>
              <w:t>Sequest:total ions</w:t>
            </w:r>
            <w:r w:rsidRPr="00B61B52">
              <w:rPr>
                <w:rFonts w:cs="Helvetica"/>
                <w:lang w:val="en-GB" w:eastAsia="en-GB"/>
              </w:rPr>
              <w:t xml:space="preserve">) </w:t>
            </w:r>
          </w:p>
          <w:p w14:paraId="750ABB0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3 (</w:t>
            </w:r>
            <w:r w:rsidRPr="00B61B52">
              <w:rPr>
                <w:rStyle w:val="popup"/>
                <w:rFonts w:cs="Helvetica"/>
                <w:lang w:val="en-GB" w:eastAsia="en-GB"/>
              </w:rPr>
              <w:t>Sequest:consensus score</w:t>
            </w:r>
            <w:r w:rsidRPr="00B61B52">
              <w:rPr>
                <w:rFonts w:cs="Helvetica"/>
                <w:lang w:val="en-GB" w:eastAsia="en-GB"/>
              </w:rPr>
              <w:t xml:space="preserve">) </w:t>
            </w:r>
          </w:p>
          <w:p w14:paraId="37B65CB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p w14:paraId="6A0F38C9"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47 (</w:t>
            </w:r>
            <w:r w:rsidRPr="00B61B52">
              <w:rPr>
                <w:rStyle w:val="popup"/>
                <w:rFonts w:cs="Helvetica"/>
                <w:lang w:val="en-GB" w:eastAsia="en-GB"/>
              </w:rPr>
              <w:t>prot:FDR threshold</w:t>
            </w:r>
            <w:r w:rsidRPr="00B61B52">
              <w:rPr>
                <w:rFonts w:cs="Helvetica"/>
                <w:lang w:val="en-GB" w:eastAsia="en-GB"/>
              </w:rPr>
              <w:t>) only once</w:t>
            </w:r>
          </w:p>
          <w:p w14:paraId="6502573A"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94 (</w:t>
            </w:r>
            <w:r w:rsidRPr="00B61B52">
              <w:rPr>
                <w:rStyle w:val="popup"/>
                <w:rFonts w:cs="Helvetica"/>
                <w:lang w:val="en-GB" w:eastAsia="en-GB"/>
              </w:rPr>
              <w:t>no threshold</w:t>
            </w:r>
            <w:r w:rsidRPr="00B61B52">
              <w:rPr>
                <w:rFonts w:cs="Helvetica"/>
                <w:lang w:val="en-GB" w:eastAsia="en-GB"/>
              </w:rPr>
              <w:t>) only once</w:t>
            </w:r>
          </w:p>
        </w:tc>
      </w:tr>
      <w:tr w:rsidR="00B64B28" w14:paraId="6F5E97B9" w14:textId="77777777" w:rsidTr="00B64B28">
        <w:trPr>
          <w:tblCellSpacing w:w="15" w:type="dxa"/>
        </w:trPr>
        <w:tc>
          <w:tcPr>
            <w:tcW w:w="0" w:type="auto"/>
            <w:vAlign w:val="center"/>
            <w:hideMark/>
          </w:tcPr>
          <w:p w14:paraId="17DD9E51" w14:textId="77777777" w:rsidR="00B64B28" w:rsidRDefault="00B64B28" w:rsidP="00466496">
            <w:pPr>
              <w:rPr>
                <w:sz w:val="24"/>
              </w:rPr>
            </w:pPr>
            <w:r>
              <w:rPr>
                <w:b/>
                <w:bCs/>
              </w:rPr>
              <w:t>Example cvParams:</w:t>
            </w:r>
          </w:p>
        </w:tc>
        <w:tc>
          <w:tcPr>
            <w:tcW w:w="0" w:type="auto"/>
            <w:vAlign w:val="center"/>
            <w:hideMark/>
          </w:tcPr>
          <w:p w14:paraId="2C0F5122"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16" name="mascot:SigThreshold" cvRef="PSI-MS" value="0.05"/&gt;</w:t>
            </w:r>
          </w:p>
          <w:p w14:paraId="62A858AC"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94" name="no threshold" cvRef="PSI-MS"/&gt;</w:t>
            </w:r>
          </w:p>
        </w:tc>
      </w:tr>
    </w:tbl>
    <w:p w14:paraId="1AEF7ADD" w14:textId="77777777" w:rsidR="00B64B28" w:rsidRDefault="00B64B28" w:rsidP="00466496"/>
    <w:p w14:paraId="70491E10" w14:textId="77777777" w:rsidR="00B64B28" w:rsidRDefault="00B64B28" w:rsidP="00466496">
      <w:pPr>
        <w:pStyle w:val="Heading2"/>
      </w:pPr>
      <w:bookmarkStart w:id="241" w:name="_Toc453235422"/>
      <w:r>
        <w:t>Element &lt;</w:t>
      </w:r>
      <w:bookmarkStart w:id="242" w:name="TranslationTable"/>
      <w:r>
        <w:t>TranslationTable</w:t>
      </w:r>
      <w:bookmarkEnd w:id="242"/>
      <w:r>
        <w:t>&gt;</w:t>
      </w:r>
      <w:bookmarkEnd w:id="24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2"/>
        <w:gridCol w:w="8650"/>
      </w:tblGrid>
      <w:tr w:rsidR="00B64B28" w14:paraId="4EA236BD" w14:textId="77777777" w:rsidTr="00B64B28">
        <w:trPr>
          <w:tblCellSpacing w:w="15" w:type="dxa"/>
        </w:trPr>
        <w:tc>
          <w:tcPr>
            <w:tcW w:w="0" w:type="auto"/>
            <w:vAlign w:val="center"/>
            <w:hideMark/>
          </w:tcPr>
          <w:p w14:paraId="40134B57" w14:textId="77777777" w:rsidR="00B64B28" w:rsidRDefault="00B64B28" w:rsidP="00466496">
            <w:pPr>
              <w:rPr>
                <w:sz w:val="24"/>
              </w:rPr>
            </w:pPr>
            <w:r>
              <w:rPr>
                <w:b/>
                <w:bCs/>
              </w:rPr>
              <w:t>Definition:</w:t>
            </w:r>
          </w:p>
        </w:tc>
        <w:tc>
          <w:tcPr>
            <w:tcW w:w="0" w:type="auto"/>
            <w:vAlign w:val="center"/>
            <w:hideMark/>
          </w:tcPr>
          <w:p w14:paraId="3F3E2870" w14:textId="77777777" w:rsidR="00B64B28" w:rsidRDefault="00B64B28" w:rsidP="00466496">
            <w:pPr>
              <w:rPr>
                <w:sz w:val="24"/>
              </w:rPr>
            </w:pPr>
            <w:r>
              <w:t xml:space="preserve">The table used to translate codons into nucleic acids e.g. by reference to the NCBI translation table. </w:t>
            </w:r>
          </w:p>
        </w:tc>
      </w:tr>
      <w:tr w:rsidR="00B64B28" w14:paraId="0B6D994B" w14:textId="77777777" w:rsidTr="00B64B28">
        <w:trPr>
          <w:tblCellSpacing w:w="15" w:type="dxa"/>
        </w:trPr>
        <w:tc>
          <w:tcPr>
            <w:tcW w:w="0" w:type="auto"/>
            <w:vAlign w:val="center"/>
            <w:hideMark/>
          </w:tcPr>
          <w:p w14:paraId="401AD9A3" w14:textId="77777777" w:rsidR="00B64B28" w:rsidRDefault="00B64B28" w:rsidP="00466496">
            <w:pPr>
              <w:rPr>
                <w:sz w:val="24"/>
              </w:rPr>
            </w:pPr>
            <w:r>
              <w:rPr>
                <w:b/>
                <w:bCs/>
              </w:rPr>
              <w:t>Type:</w:t>
            </w:r>
          </w:p>
        </w:tc>
        <w:tc>
          <w:tcPr>
            <w:tcW w:w="0" w:type="auto"/>
            <w:vAlign w:val="center"/>
            <w:hideMark/>
          </w:tcPr>
          <w:p w14:paraId="611C080C" w14:textId="77777777" w:rsidR="00B64B28" w:rsidRDefault="00B64B28" w:rsidP="00466496">
            <w:pPr>
              <w:rPr>
                <w:sz w:val="24"/>
              </w:rPr>
            </w:pPr>
            <w:r>
              <w:t xml:space="preserve">TranslationTableType </w:t>
            </w:r>
          </w:p>
        </w:tc>
      </w:tr>
      <w:tr w:rsidR="00B64B28" w14:paraId="60A71DE7" w14:textId="77777777" w:rsidTr="00B64B28">
        <w:trPr>
          <w:tblCellSpacing w:w="15" w:type="dxa"/>
        </w:trPr>
        <w:tc>
          <w:tcPr>
            <w:tcW w:w="0" w:type="auto"/>
            <w:vAlign w:val="center"/>
            <w:hideMark/>
          </w:tcPr>
          <w:p w14:paraId="069E7910"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8"/>
              <w:gridCol w:w="984"/>
              <w:gridCol w:w="824"/>
              <w:gridCol w:w="5583"/>
            </w:tblGrid>
            <w:tr w:rsidR="00B64B28" w14:paraId="798D721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89711BD"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690389C"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5D86DF3"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AFEBC5F" w14:textId="77777777" w:rsidR="00B64B28" w:rsidRDefault="00B64B28" w:rsidP="00466496">
                  <w:pPr>
                    <w:jc w:val="center"/>
                    <w:rPr>
                      <w:b/>
                      <w:bCs/>
                      <w:sz w:val="24"/>
                    </w:rPr>
                  </w:pPr>
                  <w:r>
                    <w:rPr>
                      <w:b/>
                      <w:bCs/>
                    </w:rPr>
                    <w:t>Definition</w:t>
                  </w:r>
                </w:p>
              </w:tc>
            </w:tr>
            <w:tr w:rsidR="00B64B28" w14:paraId="5088FCA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5E8D35" w14:textId="77777777" w:rsidR="00B64B28" w:rsidRDefault="00B64B28" w:rsidP="00466496">
                  <w:pPr>
                    <w:rPr>
                      <w:sz w:val="24"/>
                    </w:rPr>
                  </w:pPr>
                  <w:r>
                    <w:lastRenderedPageBreak/>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05C149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78E41F1"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7847BAB"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4F8B130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526379"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DBEDEA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E701092"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C388674" w14:textId="77777777" w:rsidR="00B64B28" w:rsidRDefault="00B64B28" w:rsidP="00466496">
                  <w:pPr>
                    <w:rPr>
                      <w:sz w:val="24"/>
                    </w:rPr>
                  </w:pPr>
                  <w:r>
                    <w:t xml:space="preserve">The potentially ambiguous common identifier, such as a human-readable name for the instance. </w:t>
                  </w:r>
                </w:p>
              </w:tc>
            </w:tr>
          </w:tbl>
          <w:p w14:paraId="25664D10" w14:textId="77777777" w:rsidR="00B64B28" w:rsidRDefault="00B64B28" w:rsidP="00466496">
            <w:pPr>
              <w:rPr>
                <w:sz w:val="24"/>
              </w:rPr>
            </w:pPr>
          </w:p>
        </w:tc>
      </w:tr>
      <w:tr w:rsidR="00B64B28" w14:paraId="5ACD702B" w14:textId="77777777" w:rsidTr="00B64B28">
        <w:trPr>
          <w:tblCellSpacing w:w="15" w:type="dxa"/>
        </w:trPr>
        <w:tc>
          <w:tcPr>
            <w:tcW w:w="0" w:type="auto"/>
            <w:vAlign w:val="center"/>
            <w:hideMark/>
          </w:tcPr>
          <w:p w14:paraId="0632FE83"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0"/>
              <w:gridCol w:w="1135"/>
              <w:gridCol w:w="1180"/>
              <w:gridCol w:w="4514"/>
            </w:tblGrid>
            <w:tr w:rsidR="00B64B28" w14:paraId="4748B34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D5AA807"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9ECF67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2B86962"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7AF9DE2" w14:textId="77777777" w:rsidR="00B64B28" w:rsidRDefault="00B64B28" w:rsidP="00466496">
                  <w:pPr>
                    <w:jc w:val="center"/>
                    <w:rPr>
                      <w:b/>
                      <w:bCs/>
                      <w:sz w:val="24"/>
                    </w:rPr>
                  </w:pPr>
                  <w:r>
                    <w:rPr>
                      <w:b/>
                      <w:bCs/>
                    </w:rPr>
                    <w:t>Definition</w:t>
                  </w:r>
                </w:p>
              </w:tc>
            </w:tr>
            <w:tr w:rsidR="00B64B28" w14:paraId="2581FF2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1386C2" w14:textId="77777777" w:rsidR="00B64B28" w:rsidRDefault="004E159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725AEFF"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BB74368"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0A1AD4C" w14:textId="77777777" w:rsidR="00B64B28" w:rsidRDefault="00B64B28" w:rsidP="00466496">
                  <w:pPr>
                    <w:rPr>
                      <w:sz w:val="24"/>
                    </w:rPr>
                  </w:pPr>
                  <w:r>
                    <w:t>A single entry from an ontology or a controlled vocabulary.</w:t>
                  </w:r>
                </w:p>
              </w:tc>
            </w:tr>
          </w:tbl>
          <w:p w14:paraId="072613AC" w14:textId="77777777" w:rsidR="00B64B28" w:rsidRDefault="00B64B28" w:rsidP="00466496">
            <w:pPr>
              <w:rPr>
                <w:sz w:val="24"/>
              </w:rPr>
            </w:pPr>
          </w:p>
        </w:tc>
      </w:tr>
      <w:tr w:rsidR="00B64B28" w14:paraId="2035E992" w14:textId="77777777" w:rsidTr="00B64B28">
        <w:trPr>
          <w:tblCellSpacing w:w="15" w:type="dxa"/>
        </w:trPr>
        <w:tc>
          <w:tcPr>
            <w:tcW w:w="0" w:type="auto"/>
            <w:vAlign w:val="center"/>
            <w:hideMark/>
          </w:tcPr>
          <w:p w14:paraId="165514CA" w14:textId="77777777" w:rsidR="00B64B28" w:rsidRDefault="00B64B28" w:rsidP="00466496">
            <w:pPr>
              <w:rPr>
                <w:sz w:val="24"/>
              </w:rPr>
            </w:pPr>
            <w:r>
              <w:rPr>
                <w:b/>
                <w:bCs/>
              </w:rPr>
              <w:t>Example Context:</w:t>
            </w:r>
          </w:p>
        </w:tc>
        <w:tc>
          <w:tcPr>
            <w:tcW w:w="0" w:type="auto"/>
            <w:vAlign w:val="center"/>
            <w:hideMark/>
          </w:tcPr>
          <w:p w14:paraId="590B43D3" w14:textId="77777777" w:rsidR="00B64B28" w:rsidRDefault="00B64B28" w:rsidP="00466496">
            <w:pPr>
              <w:rPr>
                <w:sz w:val="24"/>
              </w:rPr>
            </w:pPr>
          </w:p>
        </w:tc>
      </w:tr>
      <w:tr w:rsidR="00B64B28" w14:paraId="0FB125FC" w14:textId="77777777" w:rsidTr="00B64B28">
        <w:trPr>
          <w:tblCellSpacing w:w="15" w:type="dxa"/>
        </w:trPr>
        <w:tc>
          <w:tcPr>
            <w:tcW w:w="0" w:type="auto"/>
            <w:vAlign w:val="center"/>
            <w:hideMark/>
          </w:tcPr>
          <w:p w14:paraId="4F4E3970" w14:textId="77777777" w:rsidR="00B64B28" w:rsidRDefault="00B64B28" w:rsidP="00466496">
            <w:pPr>
              <w:rPr>
                <w:sz w:val="24"/>
              </w:rPr>
            </w:pPr>
            <w:r>
              <w:rPr>
                <w:b/>
                <w:bCs/>
              </w:rPr>
              <w:t>cvParam Mapping Rules:</w:t>
            </w:r>
          </w:p>
        </w:tc>
        <w:tc>
          <w:tcPr>
            <w:tcW w:w="0" w:type="auto"/>
            <w:vAlign w:val="center"/>
            <w:hideMark/>
          </w:tcPr>
          <w:p w14:paraId="06FE6EC2" w14:textId="77777777" w:rsidR="00E93B5A"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DatabaseTranslation/Translation</w:t>
            </w:r>
          </w:p>
          <w:p w14:paraId="69EBBF9F" w14:textId="77777777" w:rsidR="00B64B28" w:rsidRPr="00B61B52" w:rsidRDefault="00B64B28" w:rsidP="00466496">
            <w:pPr>
              <w:pStyle w:val="HTMLPreformatted"/>
              <w:rPr>
                <w:rFonts w:cs="Helvetica"/>
                <w:lang w:val="en-GB" w:eastAsia="en-GB"/>
              </w:rPr>
            </w:pPr>
            <w:r w:rsidRPr="00B61B52">
              <w:rPr>
                <w:rFonts w:cs="Helvetica"/>
                <w:lang w:val="en-GB" w:eastAsia="en-GB"/>
              </w:rPr>
              <w:t>Table</w:t>
            </w:r>
          </w:p>
          <w:p w14:paraId="14232AFA"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10 (</w:t>
            </w:r>
            <w:r w:rsidRPr="00B61B52">
              <w:rPr>
                <w:rStyle w:val="popup"/>
                <w:rFonts w:cs="Helvetica"/>
                <w:lang w:val="en-GB" w:eastAsia="en-GB"/>
              </w:rPr>
              <w:t>translation start codons</w:t>
            </w:r>
            <w:r w:rsidRPr="00B61B52">
              <w:rPr>
                <w:rFonts w:cs="Helvetica"/>
                <w:lang w:val="en-GB" w:eastAsia="en-GB"/>
              </w:rPr>
              <w:t>) only once</w:t>
            </w:r>
          </w:p>
          <w:p w14:paraId="24348819"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025 (</w:t>
            </w:r>
            <w:r w:rsidRPr="00B61B52">
              <w:rPr>
                <w:rStyle w:val="popup"/>
                <w:rFonts w:cs="Helvetica"/>
                <w:lang w:val="en-GB" w:eastAsia="en-GB"/>
              </w:rPr>
              <w:t>translation table</w:t>
            </w:r>
            <w:r w:rsidRPr="00B61B52">
              <w:rPr>
                <w:rFonts w:cs="Helvetica"/>
                <w:lang w:val="en-GB" w:eastAsia="en-GB"/>
              </w:rPr>
              <w:t>) only once</w:t>
            </w:r>
          </w:p>
          <w:p w14:paraId="0E55E14E"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23 (</w:t>
            </w:r>
            <w:r w:rsidRPr="00B61B52">
              <w:rPr>
                <w:rStyle w:val="popup"/>
                <w:rFonts w:cs="Helvetica"/>
                <w:lang w:val="en-GB" w:eastAsia="en-GB"/>
              </w:rPr>
              <w:t>translation table description</w:t>
            </w:r>
            <w:r w:rsidRPr="00B61B52">
              <w:rPr>
                <w:rFonts w:cs="Helvetica"/>
                <w:lang w:val="en-GB" w:eastAsia="en-GB"/>
              </w:rPr>
              <w:t>) only once</w:t>
            </w:r>
          </w:p>
        </w:tc>
      </w:tr>
    </w:tbl>
    <w:p w14:paraId="1A0AF450" w14:textId="77777777" w:rsidR="00B64B28" w:rsidRDefault="00B64B28" w:rsidP="00466496"/>
    <w:p w14:paraId="314B6AA5" w14:textId="77777777" w:rsidR="00B64B28" w:rsidRDefault="00B64B28" w:rsidP="00466496">
      <w:pPr>
        <w:pStyle w:val="Heading2"/>
      </w:pPr>
      <w:bookmarkStart w:id="243" w:name="_Toc453235423"/>
      <w:r>
        <w:t>Element &lt;</w:t>
      </w:r>
      <w:bookmarkStart w:id="244" w:name="cv"/>
      <w:r>
        <w:t>cv</w:t>
      </w:r>
      <w:bookmarkEnd w:id="244"/>
      <w:r>
        <w:t>&gt;</w:t>
      </w:r>
      <w:bookmarkEnd w:id="24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0"/>
        <w:gridCol w:w="8562"/>
      </w:tblGrid>
      <w:tr w:rsidR="00B64B28" w14:paraId="19601E1D" w14:textId="77777777" w:rsidTr="00B64B28">
        <w:trPr>
          <w:tblCellSpacing w:w="15" w:type="dxa"/>
        </w:trPr>
        <w:tc>
          <w:tcPr>
            <w:tcW w:w="0" w:type="auto"/>
            <w:vAlign w:val="center"/>
            <w:hideMark/>
          </w:tcPr>
          <w:p w14:paraId="3546FDA8" w14:textId="77777777" w:rsidR="00B64B28" w:rsidRDefault="00B64B28" w:rsidP="00466496">
            <w:pPr>
              <w:rPr>
                <w:sz w:val="24"/>
              </w:rPr>
            </w:pPr>
            <w:r>
              <w:rPr>
                <w:b/>
                <w:bCs/>
              </w:rPr>
              <w:t>Definition:</w:t>
            </w:r>
          </w:p>
        </w:tc>
        <w:tc>
          <w:tcPr>
            <w:tcW w:w="0" w:type="auto"/>
            <w:vAlign w:val="center"/>
            <w:hideMark/>
          </w:tcPr>
          <w:p w14:paraId="7F7DD4F8" w14:textId="77777777" w:rsidR="00B64B28" w:rsidRDefault="00B64B28" w:rsidP="00466496">
            <w:pPr>
              <w:rPr>
                <w:sz w:val="24"/>
              </w:rPr>
            </w:pPr>
            <w:r>
              <w:t xml:space="preserve">A source controlled vocabulary from which cvParams will be obtained. </w:t>
            </w:r>
          </w:p>
        </w:tc>
      </w:tr>
      <w:tr w:rsidR="00B64B28" w14:paraId="57C0412D" w14:textId="77777777" w:rsidTr="00B64B28">
        <w:trPr>
          <w:tblCellSpacing w:w="15" w:type="dxa"/>
        </w:trPr>
        <w:tc>
          <w:tcPr>
            <w:tcW w:w="0" w:type="auto"/>
            <w:vAlign w:val="center"/>
            <w:hideMark/>
          </w:tcPr>
          <w:p w14:paraId="1770074B" w14:textId="77777777" w:rsidR="00B64B28" w:rsidRDefault="00B64B28" w:rsidP="00466496">
            <w:pPr>
              <w:rPr>
                <w:sz w:val="24"/>
              </w:rPr>
            </w:pPr>
            <w:r>
              <w:rPr>
                <w:b/>
                <w:bCs/>
              </w:rPr>
              <w:t>Type:</w:t>
            </w:r>
          </w:p>
        </w:tc>
        <w:tc>
          <w:tcPr>
            <w:tcW w:w="0" w:type="auto"/>
            <w:vAlign w:val="center"/>
            <w:hideMark/>
          </w:tcPr>
          <w:p w14:paraId="3FD48A09" w14:textId="77777777" w:rsidR="00B64B28" w:rsidRDefault="00B64B28" w:rsidP="00466496">
            <w:pPr>
              <w:rPr>
                <w:sz w:val="24"/>
              </w:rPr>
            </w:pPr>
            <w:r>
              <w:t xml:space="preserve">cvType </w:t>
            </w:r>
          </w:p>
        </w:tc>
      </w:tr>
      <w:tr w:rsidR="00B64B28" w14:paraId="6248527A" w14:textId="77777777" w:rsidTr="00B64B28">
        <w:trPr>
          <w:tblCellSpacing w:w="15" w:type="dxa"/>
        </w:trPr>
        <w:tc>
          <w:tcPr>
            <w:tcW w:w="0" w:type="auto"/>
            <w:vAlign w:val="center"/>
            <w:hideMark/>
          </w:tcPr>
          <w:p w14:paraId="05914740"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92"/>
              <w:gridCol w:w="1124"/>
              <w:gridCol w:w="824"/>
              <w:gridCol w:w="5231"/>
            </w:tblGrid>
            <w:tr w:rsidR="00B64B28" w14:paraId="26BE6EE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16704F1"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356F36"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4F84668"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B1CAD1" w14:textId="77777777" w:rsidR="00B64B28" w:rsidRDefault="00B64B28" w:rsidP="00466496">
                  <w:pPr>
                    <w:jc w:val="center"/>
                    <w:rPr>
                      <w:b/>
                      <w:bCs/>
                      <w:sz w:val="24"/>
                    </w:rPr>
                  </w:pPr>
                  <w:r>
                    <w:rPr>
                      <w:b/>
                      <w:bCs/>
                    </w:rPr>
                    <w:t>Definition</w:t>
                  </w:r>
                </w:p>
              </w:tc>
            </w:tr>
            <w:tr w:rsidR="00B64B28" w14:paraId="34CBDFE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B11F28" w14:textId="77777777" w:rsidR="00B64B28" w:rsidRDefault="00B64B28" w:rsidP="00466496">
                  <w:pPr>
                    <w:rPr>
                      <w:sz w:val="24"/>
                    </w:rPr>
                  </w:pPr>
                  <w:r>
                    <w:t>full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0524D1"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0620CF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C982B8F" w14:textId="77777777" w:rsidR="00B64B28" w:rsidRDefault="00B64B28" w:rsidP="00466496">
                  <w:pPr>
                    <w:rPr>
                      <w:sz w:val="24"/>
                    </w:rPr>
                  </w:pPr>
                  <w:r>
                    <w:t>The full name of the CV.</w:t>
                  </w:r>
                </w:p>
              </w:tc>
            </w:tr>
            <w:tr w:rsidR="00B64B28" w14:paraId="1E28EA9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5930F5"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4B7D58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B87BAE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11999AB" w14:textId="77777777" w:rsidR="00B64B28" w:rsidRDefault="00B64B28" w:rsidP="00466496">
                  <w:pPr>
                    <w:rPr>
                      <w:sz w:val="24"/>
                    </w:rPr>
                  </w:pPr>
                  <w:r>
                    <w:t xml:space="preserve">The unique identifier of this cv within the document to be referenced by cvParam elements. </w:t>
                  </w:r>
                </w:p>
              </w:tc>
            </w:tr>
            <w:tr w:rsidR="00B64B28" w14:paraId="67D2B51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2BDA3C4" w14:textId="77777777" w:rsidR="00B64B28" w:rsidRDefault="00B64B28" w:rsidP="00466496">
                  <w:pPr>
                    <w:rPr>
                      <w:sz w:val="24"/>
                    </w:rPr>
                  </w:pPr>
                  <w:r>
                    <w:t>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60404D0D" w14:textId="77777777" w:rsidR="00B64B28" w:rsidRDefault="00B64B28" w:rsidP="00466496">
                  <w:pPr>
                    <w:rPr>
                      <w:sz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1DD8C411"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FE67993" w14:textId="77777777" w:rsidR="00B64B28" w:rsidRDefault="00B64B28" w:rsidP="00466496">
                  <w:pPr>
                    <w:rPr>
                      <w:sz w:val="24"/>
                    </w:rPr>
                  </w:pPr>
                  <w:r>
                    <w:t>The URI of the source CV.</w:t>
                  </w:r>
                </w:p>
              </w:tc>
            </w:tr>
            <w:tr w:rsidR="00B64B28" w14:paraId="2C764F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97B535C" w14:textId="77777777" w:rsidR="00B64B28" w:rsidRDefault="00B64B28" w:rsidP="00466496">
                  <w:pPr>
                    <w:rPr>
                      <w:sz w:val="24"/>
                    </w:rPr>
                  </w:pPr>
                  <w: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2B39B5E2"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0036130"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CB45037" w14:textId="77777777" w:rsidR="00B64B28" w:rsidRDefault="00B64B28" w:rsidP="00466496">
                  <w:pPr>
                    <w:rPr>
                      <w:sz w:val="24"/>
                    </w:rPr>
                  </w:pPr>
                  <w:r>
                    <w:t>The version of the CV.</w:t>
                  </w:r>
                </w:p>
              </w:tc>
            </w:tr>
          </w:tbl>
          <w:p w14:paraId="51DE9008" w14:textId="77777777" w:rsidR="00B64B28" w:rsidRDefault="00B64B28" w:rsidP="00466496">
            <w:pPr>
              <w:rPr>
                <w:sz w:val="24"/>
              </w:rPr>
            </w:pPr>
          </w:p>
        </w:tc>
      </w:tr>
      <w:tr w:rsidR="00B64B28" w14:paraId="6BA2578D" w14:textId="77777777" w:rsidTr="00B64B28">
        <w:trPr>
          <w:tblCellSpacing w:w="15" w:type="dxa"/>
        </w:trPr>
        <w:tc>
          <w:tcPr>
            <w:tcW w:w="0" w:type="auto"/>
            <w:vAlign w:val="center"/>
            <w:hideMark/>
          </w:tcPr>
          <w:p w14:paraId="0B910EC8" w14:textId="77777777" w:rsidR="00B64B28" w:rsidRDefault="00B64B28" w:rsidP="00466496">
            <w:pPr>
              <w:rPr>
                <w:sz w:val="24"/>
              </w:rPr>
            </w:pPr>
            <w:r>
              <w:rPr>
                <w:b/>
                <w:bCs/>
              </w:rPr>
              <w:t>Subelements:</w:t>
            </w:r>
          </w:p>
        </w:tc>
        <w:tc>
          <w:tcPr>
            <w:tcW w:w="0" w:type="auto"/>
            <w:vAlign w:val="center"/>
            <w:hideMark/>
          </w:tcPr>
          <w:p w14:paraId="56F0B6D1" w14:textId="77777777" w:rsidR="00B64B28" w:rsidRDefault="00B64B28" w:rsidP="00466496">
            <w:pPr>
              <w:rPr>
                <w:sz w:val="24"/>
              </w:rPr>
            </w:pPr>
            <w:r>
              <w:t>none</w:t>
            </w:r>
          </w:p>
        </w:tc>
      </w:tr>
      <w:tr w:rsidR="00B64B28" w14:paraId="5E0CD401" w14:textId="77777777" w:rsidTr="00B64B28">
        <w:trPr>
          <w:tblCellSpacing w:w="15" w:type="dxa"/>
        </w:trPr>
        <w:tc>
          <w:tcPr>
            <w:tcW w:w="0" w:type="auto"/>
            <w:vAlign w:val="center"/>
            <w:hideMark/>
          </w:tcPr>
          <w:p w14:paraId="4E059E14" w14:textId="77777777" w:rsidR="00B64B28" w:rsidRDefault="00B64B28" w:rsidP="00466496">
            <w:pPr>
              <w:rPr>
                <w:sz w:val="24"/>
              </w:rPr>
            </w:pPr>
            <w:r>
              <w:rPr>
                <w:b/>
                <w:bCs/>
              </w:rPr>
              <w:t>Example Context:</w:t>
            </w:r>
          </w:p>
        </w:tc>
        <w:tc>
          <w:tcPr>
            <w:tcW w:w="0" w:type="auto"/>
            <w:vAlign w:val="center"/>
            <w:hideMark/>
          </w:tcPr>
          <w:p w14:paraId="488E47CC" w14:textId="77777777" w:rsidR="00B64B28" w:rsidRPr="00B61B52" w:rsidRDefault="00B64B28" w:rsidP="00466496">
            <w:pPr>
              <w:pStyle w:val="HTMLPreformatted"/>
              <w:rPr>
                <w:rFonts w:cs="Helvetica"/>
                <w:lang w:val="en-GB" w:eastAsia="en-GB"/>
              </w:rPr>
            </w:pPr>
            <w:r w:rsidRPr="00B61B52">
              <w:rPr>
                <w:rFonts w:cs="Helvetica"/>
                <w:lang w:val="en-GB" w:eastAsia="en-GB"/>
              </w:rPr>
              <w:t>&lt;cv id="PSI-MS" fullName="Proteomics Standards Initiative Mass Spectrometry Vocabularies"</w:t>
            </w:r>
          </w:p>
          <w:p w14:paraId="1565317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uri="http://psidev.cvs.sourceforge.net/viewvc/*checkout*/psidev/psi/psi-ms/mzML/controlledVocabulary/psi-ms.obo"</w:t>
            </w:r>
          </w:p>
          <w:p w14:paraId="6628036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ersion="2.32.0"/&gt;</w:t>
            </w:r>
          </w:p>
          <w:p w14:paraId="2816E6A6" w14:textId="77777777" w:rsidR="00B64B28" w:rsidRPr="00B61B52" w:rsidRDefault="00B64B28" w:rsidP="00466496">
            <w:pPr>
              <w:pStyle w:val="HTMLPreformatted"/>
              <w:rPr>
                <w:rFonts w:cs="Helvetica"/>
                <w:lang w:val="en-GB" w:eastAsia="en-GB"/>
              </w:rPr>
            </w:pPr>
            <w:r w:rsidRPr="00B61B52">
              <w:rPr>
                <w:rFonts w:cs="Helvetica"/>
                <w:lang w:val="en-GB" w:eastAsia="en-GB"/>
              </w:rPr>
              <w:t>&lt;cv id="UNIMOD" fullName="UNIMOD" uri="http://www.unimod.org/obo/unimod.obo"/&gt;</w:t>
            </w:r>
          </w:p>
          <w:p w14:paraId="119B478C" w14:textId="77777777" w:rsidR="00B64B28" w:rsidRPr="00B61B52" w:rsidRDefault="00B64B28" w:rsidP="00466496">
            <w:pPr>
              <w:pStyle w:val="HTMLPreformatted"/>
              <w:rPr>
                <w:rFonts w:cs="Helvetica"/>
                <w:lang w:val="en-GB" w:eastAsia="en-GB"/>
              </w:rPr>
            </w:pPr>
            <w:r w:rsidRPr="00B61B52">
              <w:rPr>
                <w:rFonts w:cs="Helvetica"/>
                <w:lang w:val="en-GB" w:eastAsia="en-GB"/>
              </w:rPr>
              <w:t>&lt;cv id="UO" fullName="UNIT-ONTOLOGY"</w:t>
            </w:r>
          </w:p>
          <w:p w14:paraId="0D14862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uri="http://obo.cvs.sourceforge.net/*checkout*/obo/obo/ontology/phenotype/unit.obo"/&gt;</w:t>
            </w:r>
          </w:p>
          <w:p w14:paraId="676B33CC" w14:textId="77777777" w:rsidR="00B64B28" w:rsidRPr="00B61B52" w:rsidRDefault="00B64B28" w:rsidP="00466496">
            <w:pPr>
              <w:pStyle w:val="HTMLPreformatted"/>
              <w:rPr>
                <w:rFonts w:cs="Helvetica"/>
                <w:lang w:val="en-GB" w:eastAsia="en-GB"/>
              </w:rPr>
            </w:pPr>
            <w:r w:rsidRPr="00B61B52">
              <w:rPr>
                <w:rFonts w:cs="Helvetica"/>
                <w:lang w:val="en-GB" w:eastAsia="en-GB"/>
              </w:rPr>
              <w:t>&lt;/cvList&gt;</w:t>
            </w:r>
          </w:p>
          <w:p w14:paraId="16AF0AB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543A5CF4" w14:textId="77777777" w:rsidR="00B64B28" w:rsidRPr="00B61B52" w:rsidRDefault="00B64B28" w:rsidP="00466496">
            <w:pPr>
              <w:pStyle w:val="HTMLPreformatted"/>
              <w:rPr>
                <w:rFonts w:cs="Helvetica"/>
                <w:lang w:val="en-GB" w:eastAsia="en-GB"/>
              </w:rPr>
            </w:pPr>
            <w:r w:rsidRPr="00B61B52">
              <w:rPr>
                <w:rFonts w:cs="Helvetica"/>
                <w:lang w:val="en-GB" w:eastAsia="en-GB"/>
              </w:rPr>
              <w:t>&lt;/cv&gt;</w:t>
            </w:r>
          </w:p>
        </w:tc>
      </w:tr>
    </w:tbl>
    <w:p w14:paraId="2D2E22A0" w14:textId="77777777" w:rsidR="00B64B28" w:rsidRDefault="00B64B28" w:rsidP="00466496"/>
    <w:p w14:paraId="5DF31C0E" w14:textId="77777777" w:rsidR="00B64B28" w:rsidRDefault="00B64B28" w:rsidP="00466496">
      <w:pPr>
        <w:pStyle w:val="Heading2"/>
      </w:pPr>
      <w:bookmarkStart w:id="245" w:name="_Toc453235424"/>
      <w:r>
        <w:t>Element &lt;</w:t>
      </w:r>
      <w:bookmarkStart w:id="246" w:name="cvList"/>
      <w:r>
        <w:t>cvList</w:t>
      </w:r>
      <w:bookmarkEnd w:id="246"/>
      <w:r>
        <w:t>&gt;</w:t>
      </w:r>
      <w:bookmarkEnd w:id="24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36"/>
        <w:gridCol w:w="8526"/>
      </w:tblGrid>
      <w:tr w:rsidR="00B64B28" w14:paraId="0A2C38F7" w14:textId="77777777" w:rsidTr="00B64B28">
        <w:trPr>
          <w:tblCellSpacing w:w="15" w:type="dxa"/>
        </w:trPr>
        <w:tc>
          <w:tcPr>
            <w:tcW w:w="0" w:type="auto"/>
            <w:vAlign w:val="center"/>
            <w:hideMark/>
          </w:tcPr>
          <w:p w14:paraId="52882D4F" w14:textId="77777777" w:rsidR="00B64B28" w:rsidRDefault="00B64B28" w:rsidP="00466496">
            <w:pPr>
              <w:rPr>
                <w:sz w:val="24"/>
              </w:rPr>
            </w:pPr>
            <w:r>
              <w:rPr>
                <w:b/>
                <w:bCs/>
              </w:rPr>
              <w:t>Definition:</w:t>
            </w:r>
          </w:p>
        </w:tc>
        <w:tc>
          <w:tcPr>
            <w:tcW w:w="0" w:type="auto"/>
            <w:vAlign w:val="center"/>
            <w:hideMark/>
          </w:tcPr>
          <w:p w14:paraId="4D3F22F0" w14:textId="77777777" w:rsidR="00B64B28" w:rsidRDefault="00B64B28" w:rsidP="00466496">
            <w:pPr>
              <w:rPr>
                <w:sz w:val="24"/>
              </w:rPr>
            </w:pPr>
            <w:r>
              <w:t xml:space="preserve">The list of controlled vocabularies used in the file. </w:t>
            </w:r>
          </w:p>
        </w:tc>
      </w:tr>
      <w:tr w:rsidR="00B64B28" w14:paraId="3ADED074" w14:textId="77777777" w:rsidTr="00B64B28">
        <w:trPr>
          <w:tblCellSpacing w:w="15" w:type="dxa"/>
        </w:trPr>
        <w:tc>
          <w:tcPr>
            <w:tcW w:w="0" w:type="auto"/>
            <w:vAlign w:val="center"/>
            <w:hideMark/>
          </w:tcPr>
          <w:p w14:paraId="5D922529" w14:textId="77777777" w:rsidR="00B64B28" w:rsidRDefault="00B64B28" w:rsidP="00466496">
            <w:pPr>
              <w:rPr>
                <w:sz w:val="24"/>
              </w:rPr>
            </w:pPr>
            <w:r>
              <w:rPr>
                <w:b/>
                <w:bCs/>
              </w:rPr>
              <w:t>Type:</w:t>
            </w:r>
          </w:p>
        </w:tc>
        <w:tc>
          <w:tcPr>
            <w:tcW w:w="0" w:type="auto"/>
            <w:vAlign w:val="center"/>
            <w:hideMark/>
          </w:tcPr>
          <w:p w14:paraId="4AA87008" w14:textId="77777777" w:rsidR="00B64B28" w:rsidRDefault="00B64B28" w:rsidP="00466496">
            <w:pPr>
              <w:rPr>
                <w:sz w:val="24"/>
              </w:rPr>
            </w:pPr>
            <w:r>
              <w:t xml:space="preserve">CVListType </w:t>
            </w:r>
          </w:p>
        </w:tc>
      </w:tr>
      <w:tr w:rsidR="00B64B28" w14:paraId="68CF88A8" w14:textId="77777777" w:rsidTr="00B64B28">
        <w:trPr>
          <w:tblCellSpacing w:w="15" w:type="dxa"/>
        </w:trPr>
        <w:tc>
          <w:tcPr>
            <w:tcW w:w="0" w:type="auto"/>
            <w:vAlign w:val="center"/>
            <w:hideMark/>
          </w:tcPr>
          <w:p w14:paraId="10EFBB0D" w14:textId="77777777" w:rsidR="00B64B28" w:rsidRDefault="00B64B28" w:rsidP="00466496">
            <w:pPr>
              <w:rPr>
                <w:sz w:val="24"/>
              </w:rPr>
            </w:pPr>
            <w:r>
              <w:rPr>
                <w:b/>
                <w:bCs/>
              </w:rPr>
              <w:t>Attributes:</w:t>
            </w:r>
          </w:p>
        </w:tc>
        <w:tc>
          <w:tcPr>
            <w:tcW w:w="0" w:type="auto"/>
            <w:vAlign w:val="center"/>
            <w:hideMark/>
          </w:tcPr>
          <w:p w14:paraId="57E78B15" w14:textId="77777777" w:rsidR="00B64B28" w:rsidRDefault="00B64B28" w:rsidP="00466496">
            <w:pPr>
              <w:rPr>
                <w:sz w:val="24"/>
              </w:rPr>
            </w:pPr>
            <w:r>
              <w:t>none</w:t>
            </w:r>
          </w:p>
        </w:tc>
      </w:tr>
      <w:tr w:rsidR="00B64B28" w14:paraId="2EE9B145" w14:textId="77777777" w:rsidTr="00B64B28">
        <w:trPr>
          <w:tblCellSpacing w:w="15" w:type="dxa"/>
        </w:trPr>
        <w:tc>
          <w:tcPr>
            <w:tcW w:w="0" w:type="auto"/>
            <w:vAlign w:val="center"/>
            <w:hideMark/>
          </w:tcPr>
          <w:p w14:paraId="7CBA81AD"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31"/>
              <w:gridCol w:w="1135"/>
              <w:gridCol w:w="1180"/>
              <w:gridCol w:w="4489"/>
            </w:tblGrid>
            <w:tr w:rsidR="00B64B28" w14:paraId="3982474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0DB23A"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A7B0F9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E1220B8"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87E1F45" w14:textId="77777777" w:rsidR="00B64B28" w:rsidRDefault="00B64B28" w:rsidP="00466496">
                  <w:pPr>
                    <w:jc w:val="center"/>
                    <w:rPr>
                      <w:b/>
                      <w:bCs/>
                      <w:sz w:val="24"/>
                    </w:rPr>
                  </w:pPr>
                  <w:r>
                    <w:rPr>
                      <w:b/>
                      <w:bCs/>
                    </w:rPr>
                    <w:t>Definition</w:t>
                  </w:r>
                </w:p>
              </w:tc>
            </w:tr>
            <w:tr w:rsidR="00B64B28" w14:paraId="09DBDE8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5F42A08" w14:textId="77777777" w:rsidR="00B64B28" w:rsidRDefault="004E159A" w:rsidP="00466496">
                  <w:pPr>
                    <w:rPr>
                      <w:sz w:val="24"/>
                    </w:rPr>
                  </w:pPr>
                  <w:hyperlink w:anchor="cv" w:history="1">
                    <w:r w:rsidR="00B64B28">
                      <w:rPr>
                        <w:rStyle w:val="Hyperlink"/>
                      </w:rPr>
                      <w:t>cv</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2FD4F3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AD40649"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301DF2F" w14:textId="77777777" w:rsidR="00B64B28" w:rsidRDefault="00B64B28" w:rsidP="00466496">
                  <w:pPr>
                    <w:rPr>
                      <w:sz w:val="24"/>
                    </w:rPr>
                  </w:pPr>
                  <w:r>
                    <w:t>A source controlled vocabulary from which cvParams will be obtained.</w:t>
                  </w:r>
                </w:p>
              </w:tc>
            </w:tr>
          </w:tbl>
          <w:p w14:paraId="52F57DD8" w14:textId="77777777" w:rsidR="00B64B28" w:rsidRDefault="00B64B28" w:rsidP="00466496">
            <w:pPr>
              <w:rPr>
                <w:sz w:val="24"/>
              </w:rPr>
            </w:pPr>
          </w:p>
        </w:tc>
      </w:tr>
      <w:tr w:rsidR="00B64B28" w14:paraId="6B6DD937" w14:textId="77777777" w:rsidTr="00B64B28">
        <w:trPr>
          <w:tblCellSpacing w:w="15" w:type="dxa"/>
        </w:trPr>
        <w:tc>
          <w:tcPr>
            <w:tcW w:w="0" w:type="auto"/>
            <w:vAlign w:val="center"/>
            <w:hideMark/>
          </w:tcPr>
          <w:p w14:paraId="564269D3" w14:textId="77777777" w:rsidR="00B64B28" w:rsidRDefault="00B64B28" w:rsidP="00466496">
            <w:pPr>
              <w:rPr>
                <w:sz w:val="24"/>
              </w:rPr>
            </w:pPr>
            <w:r>
              <w:rPr>
                <w:b/>
                <w:bCs/>
              </w:rPr>
              <w:t>Example Context:</w:t>
            </w:r>
          </w:p>
        </w:tc>
        <w:tc>
          <w:tcPr>
            <w:tcW w:w="0" w:type="auto"/>
            <w:vAlign w:val="center"/>
            <w:hideMark/>
          </w:tcPr>
          <w:p w14:paraId="4CE2A19D" w14:textId="77777777" w:rsidR="00B64B28" w:rsidRPr="00B61B52" w:rsidRDefault="00B64B28" w:rsidP="00466496">
            <w:pPr>
              <w:pStyle w:val="HTMLPreformatted"/>
              <w:rPr>
                <w:rFonts w:cs="Helvetica"/>
                <w:lang w:val="en-GB" w:eastAsia="en-GB"/>
              </w:rPr>
            </w:pPr>
            <w:r w:rsidRPr="00B61B52">
              <w:rPr>
                <w:rFonts w:cs="Helvetica"/>
                <w:lang w:val="en-GB" w:eastAsia="en-GB"/>
              </w:rPr>
              <w:t>&lt;cvList&gt;</w:t>
            </w:r>
          </w:p>
          <w:p w14:paraId="2D5ED55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 id="PSI-MS" fullName="Proteomics Standards Initiative Mass Spectrometry Vocabularies"</w:t>
            </w:r>
          </w:p>
          <w:p w14:paraId="2A2AFAC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uri="http://psidev.cvs.sourceforge.net/viewvc/*checkout*/psidev/psi/psi-ms/mzML/controlledVocabulary/psi-ms.obo"</w:t>
            </w:r>
          </w:p>
          <w:p w14:paraId="4DE3FA3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ersion="2.32.0"/&gt;</w:t>
            </w:r>
          </w:p>
          <w:p w14:paraId="3E02D9D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 id="UNIMOD" fullName="UNIMOD" uri="http://www.unimod.org/obo/unimod.obo"/&gt;</w:t>
            </w:r>
          </w:p>
          <w:p w14:paraId="0E6CAA8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 id="UO" fullName="UNIT-ONTOLOGY"</w:t>
            </w:r>
          </w:p>
          <w:p w14:paraId="79D6120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uri="http://obo.cvs.sourceforge.net/*checkout*/obo/obo/ontology/phenotype/unit.obo"/&gt;</w:t>
            </w:r>
          </w:p>
          <w:p w14:paraId="247F218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3C357F9F"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lt;/cvList&gt;</w:t>
            </w:r>
          </w:p>
        </w:tc>
      </w:tr>
    </w:tbl>
    <w:p w14:paraId="703306BE" w14:textId="77777777" w:rsidR="00B64B28" w:rsidRDefault="00B64B28" w:rsidP="00466496"/>
    <w:p w14:paraId="70969949" w14:textId="77777777" w:rsidR="00B64B28" w:rsidRDefault="00B64B28" w:rsidP="00466496">
      <w:pPr>
        <w:pStyle w:val="Heading2"/>
      </w:pPr>
      <w:bookmarkStart w:id="247" w:name="_Toc453235425"/>
      <w:r>
        <w:t>Element &lt;</w:t>
      </w:r>
      <w:bookmarkStart w:id="248" w:name="cvParam"/>
      <w:r>
        <w:t>cvParam</w:t>
      </w:r>
      <w:bookmarkEnd w:id="248"/>
      <w:r>
        <w:t>&gt;</w:t>
      </w:r>
      <w:bookmarkEnd w:id="24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2"/>
        <w:gridCol w:w="8670"/>
      </w:tblGrid>
      <w:tr w:rsidR="00B64B28" w14:paraId="5168D3C7" w14:textId="77777777" w:rsidTr="00B64B28">
        <w:trPr>
          <w:tblCellSpacing w:w="15" w:type="dxa"/>
        </w:trPr>
        <w:tc>
          <w:tcPr>
            <w:tcW w:w="0" w:type="auto"/>
            <w:vAlign w:val="center"/>
            <w:hideMark/>
          </w:tcPr>
          <w:p w14:paraId="5C8385DF" w14:textId="77777777" w:rsidR="00B64B28" w:rsidRDefault="00B64B28" w:rsidP="00466496">
            <w:pPr>
              <w:rPr>
                <w:sz w:val="24"/>
              </w:rPr>
            </w:pPr>
            <w:r>
              <w:rPr>
                <w:b/>
                <w:bCs/>
              </w:rPr>
              <w:t>Definition:</w:t>
            </w:r>
          </w:p>
        </w:tc>
        <w:tc>
          <w:tcPr>
            <w:tcW w:w="0" w:type="auto"/>
            <w:vAlign w:val="center"/>
            <w:hideMark/>
          </w:tcPr>
          <w:p w14:paraId="3CB39BB2" w14:textId="77777777" w:rsidR="00B64B28" w:rsidRDefault="00B64B28" w:rsidP="00466496">
            <w:pPr>
              <w:rPr>
                <w:sz w:val="24"/>
              </w:rPr>
            </w:pPr>
            <w:r>
              <w:t xml:space="preserve">A single entry from an ontology or a controlled vocabulary. </w:t>
            </w:r>
          </w:p>
        </w:tc>
      </w:tr>
      <w:tr w:rsidR="00B64B28" w14:paraId="0D7DFA76" w14:textId="77777777" w:rsidTr="00B64B28">
        <w:trPr>
          <w:tblCellSpacing w:w="15" w:type="dxa"/>
        </w:trPr>
        <w:tc>
          <w:tcPr>
            <w:tcW w:w="0" w:type="auto"/>
            <w:vAlign w:val="center"/>
            <w:hideMark/>
          </w:tcPr>
          <w:p w14:paraId="3D916A83" w14:textId="77777777" w:rsidR="00B64B28" w:rsidRDefault="00B64B28" w:rsidP="00466496">
            <w:pPr>
              <w:rPr>
                <w:sz w:val="24"/>
              </w:rPr>
            </w:pPr>
            <w:r>
              <w:rPr>
                <w:b/>
                <w:bCs/>
              </w:rPr>
              <w:t>Type:</w:t>
            </w:r>
          </w:p>
        </w:tc>
        <w:tc>
          <w:tcPr>
            <w:tcW w:w="0" w:type="auto"/>
            <w:vAlign w:val="center"/>
            <w:hideMark/>
          </w:tcPr>
          <w:p w14:paraId="0EAFE8AD" w14:textId="77777777" w:rsidR="00B64B28" w:rsidRDefault="00B64B28" w:rsidP="00466496">
            <w:pPr>
              <w:rPr>
                <w:sz w:val="24"/>
              </w:rPr>
            </w:pPr>
            <w:r>
              <w:t xml:space="preserve">CVParamType </w:t>
            </w:r>
          </w:p>
        </w:tc>
      </w:tr>
      <w:tr w:rsidR="00B64B28" w14:paraId="68E8D675" w14:textId="77777777" w:rsidTr="00B64B28">
        <w:trPr>
          <w:tblCellSpacing w:w="15" w:type="dxa"/>
        </w:trPr>
        <w:tc>
          <w:tcPr>
            <w:tcW w:w="0" w:type="auto"/>
            <w:vAlign w:val="center"/>
            <w:hideMark/>
          </w:tcPr>
          <w:p w14:paraId="34FE2A87"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40"/>
              <w:gridCol w:w="996"/>
              <w:gridCol w:w="824"/>
              <w:gridCol w:w="5319"/>
            </w:tblGrid>
            <w:tr w:rsidR="00B64B28" w14:paraId="7AA1AD9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B25696"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5B06E4A"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C83F6C3"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9E3D47" w14:textId="77777777" w:rsidR="00B64B28" w:rsidRDefault="00B64B28" w:rsidP="00466496">
                  <w:pPr>
                    <w:jc w:val="center"/>
                    <w:rPr>
                      <w:b/>
                      <w:bCs/>
                      <w:sz w:val="24"/>
                    </w:rPr>
                  </w:pPr>
                  <w:r>
                    <w:rPr>
                      <w:b/>
                      <w:bCs/>
                    </w:rPr>
                    <w:t>Definition</w:t>
                  </w:r>
                </w:p>
              </w:tc>
            </w:tr>
            <w:tr w:rsidR="00B64B28" w14:paraId="4FF0E67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8DBA7F" w14:textId="77777777" w:rsidR="00B64B28" w:rsidRDefault="00B64B28" w:rsidP="00466496">
                  <w:pPr>
                    <w:rPr>
                      <w:sz w:val="24"/>
                    </w:rPr>
                  </w:pPr>
                  <w:r>
                    <w: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033873F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7C60F7E"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44D2E2A" w14:textId="77777777" w:rsidR="00B64B28" w:rsidRDefault="00B64B28" w:rsidP="00466496">
                  <w:pPr>
                    <w:rPr>
                      <w:sz w:val="24"/>
                    </w:rPr>
                  </w:pPr>
                  <w:r>
                    <w:t xml:space="preserve">The accession or ID number of this CV term in the source CV. </w:t>
                  </w:r>
                </w:p>
              </w:tc>
            </w:tr>
            <w:tr w:rsidR="00B64B28" w14:paraId="0793B84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C70C2B" w14:textId="77777777" w:rsidR="00B64B28" w:rsidRDefault="00B64B28" w:rsidP="00466496">
                  <w:pPr>
                    <w:rPr>
                      <w:sz w:val="24"/>
                    </w:rPr>
                  </w:pPr>
                  <w:r>
                    <w:t>cv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A2AC7C1"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63E13CD"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68A6D67" w14:textId="77777777" w:rsidR="00B64B28" w:rsidRDefault="00B64B28" w:rsidP="00466496">
                  <w:pPr>
                    <w:rPr>
                      <w:sz w:val="24"/>
                    </w:rPr>
                  </w:pPr>
                  <w:r>
                    <w:t xml:space="preserve">A reference to the cv element from which this term originates. </w:t>
                  </w:r>
                </w:p>
              </w:tc>
            </w:tr>
            <w:tr w:rsidR="00B64B28" w14:paraId="2696888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121812"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63249E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24AC55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98175F1" w14:textId="77777777" w:rsidR="00B64B28" w:rsidRDefault="00B64B28" w:rsidP="00466496">
                  <w:pPr>
                    <w:rPr>
                      <w:sz w:val="24"/>
                    </w:rPr>
                  </w:pPr>
                  <w:r>
                    <w:t>The name of the parameter.</w:t>
                  </w:r>
                </w:p>
              </w:tc>
            </w:tr>
            <w:tr w:rsidR="00B64B28" w14:paraId="1CED0A7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FF6A31" w14:textId="77777777" w:rsidR="00B64B28" w:rsidRDefault="00B64B28" w:rsidP="00466496">
                  <w:pPr>
                    <w:rPr>
                      <w:sz w:val="24"/>
                    </w:rPr>
                  </w:pPr>
                  <w:r>
                    <w:t>uni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C99D5E2"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4AF1126"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B31B4AC" w14:textId="77777777" w:rsidR="00B64B28" w:rsidRDefault="00B64B28" w:rsidP="00466496">
                  <w:pPr>
                    <w:rPr>
                      <w:sz w:val="24"/>
                    </w:rPr>
                  </w:pPr>
                  <w:r>
                    <w:t xml:space="preserve">An accession number identifying the unit within the OBO foundry Unit CV. </w:t>
                  </w:r>
                </w:p>
              </w:tc>
            </w:tr>
            <w:tr w:rsidR="00B64B28" w14:paraId="6821582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B76B38" w14:textId="77777777" w:rsidR="00B64B28" w:rsidRDefault="00B64B28" w:rsidP="00466496">
                  <w:pPr>
                    <w:rPr>
                      <w:sz w:val="24"/>
                    </w:rPr>
                  </w:pPr>
                  <w:r>
                    <w:t>unitCv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399241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509D9DA"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5F737B8" w14:textId="77777777" w:rsidR="00B64B28" w:rsidRDefault="00B64B28" w:rsidP="00466496">
                  <w:pPr>
                    <w:rPr>
                      <w:sz w:val="24"/>
                    </w:rPr>
                  </w:pPr>
                  <w:r>
                    <w:t xml:space="preserve">If a unit term is referenced, this attribute MUST refer to the CV 'id' attribute defined in the cvList in this file. </w:t>
                  </w:r>
                </w:p>
              </w:tc>
            </w:tr>
            <w:tr w:rsidR="00B64B28" w14:paraId="29AF5C6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407104" w14:textId="77777777" w:rsidR="00B64B28" w:rsidRDefault="00B64B28" w:rsidP="00466496">
                  <w:pPr>
                    <w:rPr>
                      <w:sz w:val="24"/>
                    </w:rPr>
                  </w:pPr>
                  <w:r>
                    <w:t>uni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D3C88E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65D200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DA3382F" w14:textId="77777777" w:rsidR="00B64B28" w:rsidRDefault="00B64B28" w:rsidP="00466496">
                  <w:pPr>
                    <w:rPr>
                      <w:sz w:val="24"/>
                    </w:rPr>
                  </w:pPr>
                  <w:r>
                    <w:t>The name of the unit.</w:t>
                  </w:r>
                </w:p>
              </w:tc>
            </w:tr>
            <w:tr w:rsidR="00B64B28" w14:paraId="44C5CDB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777F870" w14:textId="77777777" w:rsidR="00B64B28" w:rsidRDefault="00B64B28" w:rsidP="00466496">
                  <w:pPr>
                    <w:rPr>
                      <w:sz w:val="24"/>
                    </w:rPr>
                  </w:pPr>
                  <w:r>
                    <w:t>value</w:t>
                  </w:r>
                </w:p>
              </w:tc>
              <w:tc>
                <w:tcPr>
                  <w:tcW w:w="0" w:type="auto"/>
                  <w:tcBorders>
                    <w:top w:val="outset" w:sz="6" w:space="0" w:color="auto"/>
                    <w:left w:val="outset" w:sz="6" w:space="0" w:color="auto"/>
                    <w:bottom w:val="outset" w:sz="6" w:space="0" w:color="auto"/>
                    <w:right w:val="outset" w:sz="6" w:space="0" w:color="auto"/>
                  </w:tcBorders>
                  <w:vAlign w:val="center"/>
                  <w:hideMark/>
                </w:tcPr>
                <w:p w14:paraId="6082BC8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2883B3A"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F54D6EC" w14:textId="77777777" w:rsidR="00B64B28" w:rsidRDefault="00B64B28" w:rsidP="00466496">
                  <w:pPr>
                    <w:rPr>
                      <w:sz w:val="24"/>
                    </w:rPr>
                  </w:pPr>
                  <w:r>
                    <w:t>The user-entered value of the parameter.</w:t>
                  </w:r>
                </w:p>
              </w:tc>
            </w:tr>
          </w:tbl>
          <w:p w14:paraId="73719EDF" w14:textId="77777777" w:rsidR="00B64B28" w:rsidRDefault="00B64B28" w:rsidP="00466496">
            <w:pPr>
              <w:rPr>
                <w:sz w:val="24"/>
              </w:rPr>
            </w:pPr>
          </w:p>
        </w:tc>
      </w:tr>
      <w:tr w:rsidR="00B64B28" w14:paraId="1FA5A1C3" w14:textId="77777777" w:rsidTr="00B64B28">
        <w:trPr>
          <w:tblCellSpacing w:w="15" w:type="dxa"/>
        </w:trPr>
        <w:tc>
          <w:tcPr>
            <w:tcW w:w="0" w:type="auto"/>
            <w:vAlign w:val="center"/>
            <w:hideMark/>
          </w:tcPr>
          <w:p w14:paraId="477833AD" w14:textId="77777777" w:rsidR="00B64B28" w:rsidRDefault="00B64B28" w:rsidP="00466496">
            <w:pPr>
              <w:rPr>
                <w:sz w:val="24"/>
              </w:rPr>
            </w:pPr>
            <w:r>
              <w:rPr>
                <w:b/>
                <w:bCs/>
              </w:rPr>
              <w:t>Subelements:</w:t>
            </w:r>
          </w:p>
        </w:tc>
        <w:tc>
          <w:tcPr>
            <w:tcW w:w="0" w:type="auto"/>
            <w:vAlign w:val="center"/>
            <w:hideMark/>
          </w:tcPr>
          <w:p w14:paraId="69634046" w14:textId="77777777" w:rsidR="00B64B28" w:rsidRDefault="00B64B28" w:rsidP="00466496">
            <w:pPr>
              <w:rPr>
                <w:sz w:val="24"/>
              </w:rPr>
            </w:pPr>
            <w:r>
              <w:t>none</w:t>
            </w:r>
          </w:p>
        </w:tc>
      </w:tr>
      <w:tr w:rsidR="00B64B28" w14:paraId="40C4FAB5" w14:textId="77777777" w:rsidTr="00B64B28">
        <w:trPr>
          <w:tblCellSpacing w:w="15" w:type="dxa"/>
        </w:trPr>
        <w:tc>
          <w:tcPr>
            <w:tcW w:w="0" w:type="auto"/>
            <w:vAlign w:val="center"/>
            <w:hideMark/>
          </w:tcPr>
          <w:p w14:paraId="303B71A2" w14:textId="77777777" w:rsidR="00B64B28" w:rsidRDefault="00B64B28" w:rsidP="00466496">
            <w:pPr>
              <w:rPr>
                <w:sz w:val="24"/>
              </w:rPr>
            </w:pPr>
            <w:r>
              <w:rPr>
                <w:b/>
                <w:bCs/>
              </w:rPr>
              <w:t>Example Context:</w:t>
            </w:r>
          </w:p>
        </w:tc>
        <w:tc>
          <w:tcPr>
            <w:tcW w:w="0" w:type="auto"/>
            <w:vAlign w:val="center"/>
            <w:hideMark/>
          </w:tcPr>
          <w:p w14:paraId="73832BBD"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88" name="protein description" cvRef="PSI-MS"</w:t>
            </w:r>
          </w:p>
          <w:p w14:paraId="0A31F45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alue="Rnd3psu|NC_LIV_111720 Decoy sequence, was | organism=Neospora_caninum | product=forkhead-aasociated (FHA) domain-containing protein | location=Neo_chrIX:1702443-1710709(-) | length=1155"</w:t>
            </w:r>
          </w:p>
          <w:p w14:paraId="397758B1" w14:textId="77777777" w:rsidR="00B64B28" w:rsidRPr="00B61B52" w:rsidRDefault="00B64B28" w:rsidP="00466496">
            <w:pPr>
              <w:pStyle w:val="HTMLPreformatted"/>
              <w:rPr>
                <w:rFonts w:cs="Helvetica"/>
                <w:lang w:val="en-GB" w:eastAsia="en-GB"/>
              </w:rPr>
            </w:pPr>
            <w:r w:rsidRPr="00B61B52">
              <w:rPr>
                <w:rFonts w:cs="Helvetica"/>
                <w:lang w:val="en-GB" w:eastAsia="en-GB"/>
              </w:rPr>
              <w:t>/&gt;</w:t>
            </w:r>
          </w:p>
          <w:p w14:paraId="329242C9" w14:textId="77777777" w:rsidR="00B64B28" w:rsidRPr="00B61B52" w:rsidRDefault="00B64B28" w:rsidP="00466496">
            <w:pPr>
              <w:pStyle w:val="HTMLPreformatted"/>
              <w:rPr>
                <w:rFonts w:cs="Helvetica"/>
                <w:lang w:val="en-GB" w:eastAsia="en-GB"/>
              </w:rPr>
            </w:pPr>
            <w:r w:rsidRPr="00B61B52">
              <w:rPr>
                <w:rFonts w:cs="Helvetica"/>
                <w:lang w:val="en-GB" w:eastAsia="en-GB"/>
              </w:rPr>
              <w:t>&lt;/DBSequence&gt;</w:t>
            </w:r>
          </w:p>
          <w:p w14:paraId="3018F39C" w14:textId="77777777" w:rsidR="00B64B28" w:rsidRPr="00B61B52" w:rsidRDefault="00B64B28" w:rsidP="00466496">
            <w:pPr>
              <w:pStyle w:val="HTMLPreformatted"/>
              <w:rPr>
                <w:rFonts w:cs="Helvetica"/>
                <w:lang w:val="en-GB" w:eastAsia="en-GB"/>
              </w:rPr>
            </w:pPr>
            <w:r w:rsidRPr="00B61B52">
              <w:rPr>
                <w:rFonts w:cs="Helvetica"/>
                <w:lang w:val="en-GB" w:eastAsia="en-GB"/>
              </w:rPr>
              <w:t>&lt;DBSequence id="DBSeq_1_Rnd1psu|NC_LIV_080090" length="16207"</w:t>
            </w:r>
          </w:p>
          <w:p w14:paraId="4846724D" w14:textId="77777777" w:rsidR="00B64B28" w:rsidRPr="00B61B52" w:rsidRDefault="00B64B28" w:rsidP="00466496">
            <w:pPr>
              <w:pStyle w:val="HTMLPreformatted"/>
              <w:rPr>
                <w:rFonts w:cs="Helvetica"/>
                <w:lang w:val="en-GB" w:eastAsia="en-GB"/>
              </w:rPr>
            </w:pPr>
            <w:r w:rsidRPr="00B61B52">
              <w:rPr>
                <w:rFonts w:cs="Helvetica"/>
                <w:lang w:val="en-GB" w:eastAsia="en-GB"/>
              </w:rPr>
              <w:t>searchDatabase_ref="SDB_NeoProt_tripledecoy" accession="Rnd1psu|NC_LIV_080090"&gt;</w:t>
            </w:r>
          </w:p>
          <w:p w14:paraId="519BCA84" w14:textId="77777777" w:rsidR="00E93B5A" w:rsidRPr="00B61B52" w:rsidRDefault="00B64B28" w:rsidP="00466496">
            <w:pPr>
              <w:pStyle w:val="HTMLPreformatted"/>
              <w:rPr>
                <w:rFonts w:cs="Helvetica"/>
                <w:lang w:val="en-GB" w:eastAsia="en-GB"/>
              </w:rPr>
            </w:pPr>
            <w:r w:rsidRPr="00B61B52">
              <w:rPr>
                <w:rFonts w:cs="Helvetica"/>
                <w:lang w:val="en-GB" w:eastAsia="en-GB"/>
              </w:rPr>
              <w:t>&lt;Seq&gt;TPLRAFARSEISNPSLIVLDDVLSQSLSSPGSHLERLLPEAEPGRGAEIDTKPHKRTTAFFSLEHEAEAWPPAPPTPPPGNQYAPIDRVGSATGAD</w:t>
            </w:r>
          </w:p>
          <w:p w14:paraId="60B4FBEC" w14:textId="77777777" w:rsidR="00E93B5A" w:rsidRPr="00B61B52" w:rsidRDefault="00B64B28" w:rsidP="00466496">
            <w:pPr>
              <w:pStyle w:val="HTMLPreformatted"/>
              <w:rPr>
                <w:rFonts w:cs="Helvetica"/>
                <w:lang w:val="en-GB" w:eastAsia="en-GB"/>
              </w:rPr>
            </w:pPr>
            <w:r w:rsidRPr="00B61B52">
              <w:rPr>
                <w:rFonts w:cs="Helvetica"/>
                <w:lang w:val="en-GB" w:eastAsia="en-GB"/>
              </w:rPr>
              <w:t>DPPTAPFALVPPRRRNLGLAPELFALGSQQTRAGIYSGRVGATQNTGVGPSAQLAAQANPAELDTPSQLAGPGSLVARALWAPVTFFLENSSRSLSSNSSR</w:t>
            </w:r>
          </w:p>
          <w:p w14:paraId="1A318200" w14:textId="77777777" w:rsidR="00E93B5A" w:rsidRPr="00B61B52" w:rsidRDefault="00FC0EEE" w:rsidP="00466496">
            <w:pPr>
              <w:pStyle w:val="HTMLPreformatted"/>
              <w:rPr>
                <w:rFonts w:cs="Helvetica"/>
                <w:lang w:val="en-GB" w:eastAsia="en-GB"/>
              </w:rPr>
            </w:pPr>
            <w:r w:rsidRPr="00B61B52">
              <w:rPr>
                <w:rFonts w:cs="Helvetica"/>
                <w:lang w:val="en-GB" w:eastAsia="en-GB"/>
              </w:rPr>
              <w:t>...</w:t>
            </w:r>
          </w:p>
          <w:p w14:paraId="7854F7BD" w14:textId="77777777" w:rsidR="00B64B28" w:rsidRPr="00B61B52" w:rsidRDefault="00B64B28" w:rsidP="00466496">
            <w:pPr>
              <w:pStyle w:val="HTMLPreformatted"/>
              <w:rPr>
                <w:rFonts w:cs="Helvetica"/>
                <w:lang w:val="en-GB" w:eastAsia="en-GB"/>
              </w:rPr>
            </w:pPr>
            <w:r w:rsidRPr="00B61B52">
              <w:rPr>
                <w:rFonts w:cs="Helvetica"/>
                <w:lang w:val="en-GB" w:eastAsia="en-GB"/>
              </w:rPr>
              <w:t>GGGLRAELAVNELLVEDRGPDNSNYVVAVKFPKAGAKECSRKKDKLDLHGSCDICAGMGTATSMSCTYA&lt;/Seq&gt;</w:t>
            </w:r>
          </w:p>
          <w:p w14:paraId="6EB1014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178ABEC3" w14:textId="77777777" w:rsidR="00B64B28" w:rsidRPr="00B61B52" w:rsidRDefault="00B64B28" w:rsidP="00466496">
            <w:pPr>
              <w:pStyle w:val="HTMLPreformatted"/>
              <w:rPr>
                <w:rFonts w:cs="Helvetica"/>
                <w:lang w:val="en-GB" w:eastAsia="en-GB"/>
              </w:rPr>
            </w:pPr>
            <w:r w:rsidRPr="00B61B52">
              <w:rPr>
                <w:rFonts w:cs="Helvetica"/>
                <w:lang w:val="en-GB" w:eastAsia="en-GB"/>
              </w:rPr>
              <w:t>&lt;/cvParam&gt;</w:t>
            </w:r>
          </w:p>
        </w:tc>
      </w:tr>
    </w:tbl>
    <w:p w14:paraId="5FD2D09D" w14:textId="77777777" w:rsidR="00B64B28" w:rsidRDefault="00B64B28" w:rsidP="00466496"/>
    <w:p w14:paraId="3599EF3A" w14:textId="77777777" w:rsidR="00B64B28" w:rsidRDefault="00B64B28" w:rsidP="00466496">
      <w:pPr>
        <w:pStyle w:val="Heading2"/>
      </w:pPr>
      <w:bookmarkStart w:id="249" w:name="_Toc453235426"/>
      <w:r>
        <w:t>Element &lt;</w:t>
      </w:r>
      <w:bookmarkStart w:id="250" w:name="userParam"/>
      <w:r>
        <w:t>userParam</w:t>
      </w:r>
      <w:bookmarkEnd w:id="250"/>
      <w:r>
        <w:t>&gt;</w:t>
      </w:r>
      <w:bookmarkEnd w:id="24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8"/>
        <w:gridCol w:w="8544"/>
      </w:tblGrid>
      <w:tr w:rsidR="00B64B28" w14:paraId="666F0B96" w14:textId="77777777" w:rsidTr="00B64B28">
        <w:trPr>
          <w:tblCellSpacing w:w="15" w:type="dxa"/>
        </w:trPr>
        <w:tc>
          <w:tcPr>
            <w:tcW w:w="0" w:type="auto"/>
            <w:vAlign w:val="center"/>
            <w:hideMark/>
          </w:tcPr>
          <w:p w14:paraId="6D7B55E4" w14:textId="77777777" w:rsidR="00B64B28" w:rsidRDefault="00B64B28" w:rsidP="00466496">
            <w:pPr>
              <w:rPr>
                <w:sz w:val="24"/>
              </w:rPr>
            </w:pPr>
            <w:r>
              <w:rPr>
                <w:b/>
                <w:bCs/>
              </w:rPr>
              <w:t>Definition:</w:t>
            </w:r>
          </w:p>
        </w:tc>
        <w:tc>
          <w:tcPr>
            <w:tcW w:w="0" w:type="auto"/>
            <w:vAlign w:val="center"/>
            <w:hideMark/>
          </w:tcPr>
          <w:p w14:paraId="2F9AF328" w14:textId="77777777" w:rsidR="00B64B28" w:rsidRDefault="00B64B28" w:rsidP="00466496">
            <w:pPr>
              <w:rPr>
                <w:sz w:val="24"/>
              </w:rPr>
            </w:pPr>
            <w:r>
              <w:t xml:space="preserve">A single user-defined parameter. </w:t>
            </w:r>
          </w:p>
        </w:tc>
      </w:tr>
      <w:tr w:rsidR="00B64B28" w14:paraId="0F755AEE" w14:textId="77777777" w:rsidTr="00B64B28">
        <w:trPr>
          <w:tblCellSpacing w:w="15" w:type="dxa"/>
        </w:trPr>
        <w:tc>
          <w:tcPr>
            <w:tcW w:w="0" w:type="auto"/>
            <w:vAlign w:val="center"/>
            <w:hideMark/>
          </w:tcPr>
          <w:p w14:paraId="4D1C7353" w14:textId="77777777" w:rsidR="00B64B28" w:rsidRDefault="00B64B28" w:rsidP="00466496">
            <w:pPr>
              <w:rPr>
                <w:sz w:val="24"/>
              </w:rPr>
            </w:pPr>
            <w:r>
              <w:rPr>
                <w:b/>
                <w:bCs/>
              </w:rPr>
              <w:t>Type:</w:t>
            </w:r>
          </w:p>
        </w:tc>
        <w:tc>
          <w:tcPr>
            <w:tcW w:w="0" w:type="auto"/>
            <w:vAlign w:val="center"/>
            <w:hideMark/>
          </w:tcPr>
          <w:p w14:paraId="57811E54" w14:textId="77777777" w:rsidR="00B64B28" w:rsidRDefault="00B64B28" w:rsidP="00466496">
            <w:pPr>
              <w:rPr>
                <w:sz w:val="24"/>
              </w:rPr>
            </w:pPr>
            <w:r>
              <w:t xml:space="preserve">UserParamType </w:t>
            </w:r>
          </w:p>
        </w:tc>
      </w:tr>
      <w:tr w:rsidR="00B64B28" w14:paraId="22B58921" w14:textId="77777777" w:rsidTr="00B64B28">
        <w:trPr>
          <w:tblCellSpacing w:w="15" w:type="dxa"/>
        </w:trPr>
        <w:tc>
          <w:tcPr>
            <w:tcW w:w="0" w:type="auto"/>
            <w:vAlign w:val="center"/>
            <w:hideMark/>
          </w:tcPr>
          <w:p w14:paraId="242E0AD8"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37"/>
              <w:gridCol w:w="995"/>
              <w:gridCol w:w="824"/>
              <w:gridCol w:w="5197"/>
            </w:tblGrid>
            <w:tr w:rsidR="00B64B28" w14:paraId="39AB308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62C4A8"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91F1FC0"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11BD81"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59FAC8B" w14:textId="77777777" w:rsidR="00B64B28" w:rsidRDefault="00B64B28" w:rsidP="00466496">
                  <w:pPr>
                    <w:jc w:val="center"/>
                    <w:rPr>
                      <w:b/>
                      <w:bCs/>
                      <w:sz w:val="24"/>
                    </w:rPr>
                  </w:pPr>
                  <w:r>
                    <w:rPr>
                      <w:b/>
                      <w:bCs/>
                    </w:rPr>
                    <w:t>Definition</w:t>
                  </w:r>
                </w:p>
              </w:tc>
            </w:tr>
            <w:tr w:rsidR="00B64B28" w14:paraId="09850B5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728C2D"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0789D5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E38401C"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F004C89" w14:textId="77777777" w:rsidR="00B64B28" w:rsidRDefault="00B64B28" w:rsidP="00466496">
                  <w:pPr>
                    <w:rPr>
                      <w:sz w:val="24"/>
                    </w:rPr>
                  </w:pPr>
                  <w:r>
                    <w:t>The name of the parameter.</w:t>
                  </w:r>
                </w:p>
              </w:tc>
            </w:tr>
            <w:tr w:rsidR="00B64B28" w14:paraId="3C5EAF7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1193A6" w14:textId="77777777" w:rsidR="00B64B28" w:rsidRDefault="00B64B28" w:rsidP="00466496">
                  <w:pPr>
                    <w:rPr>
                      <w:sz w:val="24"/>
                    </w:rPr>
                  </w:pPr>
                  <w:r>
                    <w:t>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D5A2F3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7D2C1C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B61A75F" w14:textId="77777777" w:rsidR="00B64B28" w:rsidRDefault="00B64B28" w:rsidP="00466496">
                  <w:pPr>
                    <w:rPr>
                      <w:sz w:val="24"/>
                    </w:rPr>
                  </w:pPr>
                  <w:r>
                    <w:t>The datatype of the parameter, where appropriate (e.g.: xsd:float).</w:t>
                  </w:r>
                </w:p>
              </w:tc>
            </w:tr>
            <w:tr w:rsidR="00B64B28" w14:paraId="04C696B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7D6A47" w14:textId="77777777" w:rsidR="00B64B28" w:rsidRDefault="00B64B28" w:rsidP="00466496">
                  <w:pPr>
                    <w:rPr>
                      <w:sz w:val="24"/>
                    </w:rPr>
                  </w:pPr>
                  <w:r>
                    <w:t>uni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4162F2A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C0471E6"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1924DFD" w14:textId="77777777" w:rsidR="00B64B28" w:rsidRDefault="00B64B28" w:rsidP="00466496">
                  <w:pPr>
                    <w:rPr>
                      <w:sz w:val="24"/>
                    </w:rPr>
                  </w:pPr>
                  <w:r>
                    <w:t xml:space="preserve">An accession number identifying the unit within the OBO foundry Unit CV. </w:t>
                  </w:r>
                </w:p>
              </w:tc>
            </w:tr>
            <w:tr w:rsidR="00B64B28" w14:paraId="1B88EE4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8FA51E" w14:textId="77777777" w:rsidR="00B64B28" w:rsidRDefault="00B64B28" w:rsidP="00466496">
                  <w:pPr>
                    <w:rPr>
                      <w:sz w:val="24"/>
                    </w:rPr>
                  </w:pPr>
                  <w:r>
                    <w:t>unitCv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EBE5F2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855C458"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D5A47FF" w14:textId="77777777" w:rsidR="00B64B28" w:rsidRDefault="00B64B28" w:rsidP="00466496">
                  <w:pPr>
                    <w:rPr>
                      <w:sz w:val="24"/>
                    </w:rPr>
                  </w:pPr>
                  <w:r>
                    <w:t xml:space="preserve">If a unit term is referenced, this attribute MUST refer to the CV 'id' attribute defined in the cvList in this file. </w:t>
                  </w:r>
                </w:p>
              </w:tc>
            </w:tr>
            <w:tr w:rsidR="00B64B28" w14:paraId="7F6C567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2A2887" w14:textId="77777777" w:rsidR="00B64B28" w:rsidRDefault="00B64B28" w:rsidP="00466496">
                  <w:pPr>
                    <w:rPr>
                      <w:sz w:val="24"/>
                    </w:rPr>
                  </w:pPr>
                  <w:r>
                    <w:t>uni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F61C43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4B177E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750BCEB" w14:textId="77777777" w:rsidR="00B64B28" w:rsidRDefault="00B64B28" w:rsidP="00466496">
                  <w:pPr>
                    <w:rPr>
                      <w:sz w:val="24"/>
                    </w:rPr>
                  </w:pPr>
                  <w:r>
                    <w:t>The name of the unit.</w:t>
                  </w:r>
                </w:p>
              </w:tc>
            </w:tr>
            <w:tr w:rsidR="00B64B28" w14:paraId="7428CC4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3DFDED" w14:textId="77777777" w:rsidR="00B64B28" w:rsidRDefault="00B64B28" w:rsidP="00466496">
                  <w:pPr>
                    <w:rPr>
                      <w:sz w:val="24"/>
                    </w:rPr>
                  </w:pPr>
                  <w:r>
                    <w:t>value</w:t>
                  </w:r>
                </w:p>
              </w:tc>
              <w:tc>
                <w:tcPr>
                  <w:tcW w:w="0" w:type="auto"/>
                  <w:tcBorders>
                    <w:top w:val="outset" w:sz="6" w:space="0" w:color="auto"/>
                    <w:left w:val="outset" w:sz="6" w:space="0" w:color="auto"/>
                    <w:bottom w:val="outset" w:sz="6" w:space="0" w:color="auto"/>
                    <w:right w:val="outset" w:sz="6" w:space="0" w:color="auto"/>
                  </w:tcBorders>
                  <w:vAlign w:val="center"/>
                  <w:hideMark/>
                </w:tcPr>
                <w:p w14:paraId="3743601D"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ECB0B7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E844A72" w14:textId="77777777" w:rsidR="00B64B28" w:rsidRDefault="00B64B28" w:rsidP="00466496">
                  <w:pPr>
                    <w:rPr>
                      <w:sz w:val="24"/>
                    </w:rPr>
                  </w:pPr>
                  <w:r>
                    <w:t>The user-entered value of the parameter.</w:t>
                  </w:r>
                </w:p>
              </w:tc>
            </w:tr>
          </w:tbl>
          <w:p w14:paraId="5C32C4D2" w14:textId="77777777" w:rsidR="00B64B28" w:rsidRDefault="00B64B28" w:rsidP="00466496">
            <w:pPr>
              <w:rPr>
                <w:sz w:val="24"/>
              </w:rPr>
            </w:pPr>
          </w:p>
        </w:tc>
      </w:tr>
      <w:tr w:rsidR="00B64B28" w14:paraId="71A22A5A" w14:textId="77777777" w:rsidTr="00B64B28">
        <w:trPr>
          <w:tblCellSpacing w:w="15" w:type="dxa"/>
        </w:trPr>
        <w:tc>
          <w:tcPr>
            <w:tcW w:w="0" w:type="auto"/>
            <w:vAlign w:val="center"/>
            <w:hideMark/>
          </w:tcPr>
          <w:p w14:paraId="295A6C7D" w14:textId="77777777" w:rsidR="00B64B28" w:rsidRDefault="00B64B28" w:rsidP="00466496">
            <w:pPr>
              <w:rPr>
                <w:sz w:val="24"/>
              </w:rPr>
            </w:pPr>
            <w:r>
              <w:rPr>
                <w:b/>
                <w:bCs/>
              </w:rPr>
              <w:t>Subelements:</w:t>
            </w:r>
          </w:p>
        </w:tc>
        <w:tc>
          <w:tcPr>
            <w:tcW w:w="0" w:type="auto"/>
            <w:vAlign w:val="center"/>
            <w:hideMark/>
          </w:tcPr>
          <w:p w14:paraId="0D00C56A" w14:textId="77777777" w:rsidR="00B64B28" w:rsidRDefault="00B64B28" w:rsidP="00466496">
            <w:pPr>
              <w:rPr>
                <w:sz w:val="24"/>
              </w:rPr>
            </w:pPr>
            <w:r>
              <w:t>none</w:t>
            </w:r>
          </w:p>
        </w:tc>
      </w:tr>
      <w:tr w:rsidR="00B64B28" w14:paraId="42EDD798" w14:textId="77777777" w:rsidTr="00B64B28">
        <w:trPr>
          <w:tblCellSpacing w:w="15" w:type="dxa"/>
        </w:trPr>
        <w:tc>
          <w:tcPr>
            <w:tcW w:w="0" w:type="auto"/>
            <w:vAlign w:val="center"/>
            <w:hideMark/>
          </w:tcPr>
          <w:p w14:paraId="753FBD65" w14:textId="77777777" w:rsidR="00B64B28" w:rsidRDefault="00B64B28" w:rsidP="00466496">
            <w:pPr>
              <w:rPr>
                <w:sz w:val="24"/>
              </w:rPr>
            </w:pPr>
            <w:r>
              <w:rPr>
                <w:b/>
                <w:bCs/>
              </w:rPr>
              <w:t>Example Context:</w:t>
            </w:r>
          </w:p>
        </w:tc>
        <w:tc>
          <w:tcPr>
            <w:tcW w:w="0" w:type="auto"/>
            <w:vAlign w:val="center"/>
            <w:hideMark/>
          </w:tcPr>
          <w:p w14:paraId="2951D1E4" w14:textId="77777777" w:rsidR="00B64B28" w:rsidRPr="00B61B52" w:rsidRDefault="00B64B28" w:rsidP="00466496">
            <w:pPr>
              <w:pStyle w:val="HTMLPreformatted"/>
              <w:rPr>
                <w:rFonts w:cs="Helvetica"/>
                <w:lang w:val="en-GB" w:eastAsia="en-GB"/>
              </w:rPr>
            </w:pPr>
            <w:r w:rsidRPr="00B61B52">
              <w:rPr>
                <w:rFonts w:cs="Helvetica"/>
                <w:lang w:val="en-GB" w:eastAsia="en-GB"/>
              </w:rPr>
              <w:t>&lt;userParam name="D:/Software/Databases/Neospora_3rndTryp/Neo_rndTryp_3times.fasta"/&gt;</w:t>
            </w:r>
          </w:p>
        </w:tc>
      </w:tr>
    </w:tbl>
    <w:p w14:paraId="3974ABCD" w14:textId="77777777" w:rsidR="00C33545" w:rsidRPr="00E86995" w:rsidRDefault="00C33545" w:rsidP="00C33545">
      <w:pPr>
        <w:rPr>
          <w:highlight w:val="yellow"/>
        </w:rPr>
      </w:pPr>
    </w:p>
    <w:p w14:paraId="4BEF992F" w14:textId="77777777" w:rsidR="00BC4A15" w:rsidRPr="00BC4A15" w:rsidRDefault="00BC4A15" w:rsidP="00466496"/>
    <w:p w14:paraId="41D48561" w14:textId="77777777" w:rsidR="008B6BE0" w:rsidRDefault="00DB3ECF" w:rsidP="00466496">
      <w:pPr>
        <w:pStyle w:val="Heading1"/>
      </w:pPr>
      <w:bookmarkStart w:id="251" w:name="_Toc453235427"/>
      <w:r>
        <w:lastRenderedPageBreak/>
        <w:t>Specific Comments</w:t>
      </w:r>
      <w:r w:rsidR="00627E57">
        <w:t xml:space="preserve"> on schema</w:t>
      </w:r>
      <w:bookmarkEnd w:id="79"/>
      <w:bookmarkEnd w:id="251"/>
      <w:r>
        <w:t xml:space="preserve"> </w:t>
      </w:r>
    </w:p>
    <w:p w14:paraId="110DA3E5" w14:textId="77777777" w:rsidR="004E2415" w:rsidRDefault="00F83B08" w:rsidP="00466496">
      <w:pPr>
        <w:pStyle w:val="nobreak"/>
      </w:pPr>
      <w:r>
        <w:t>In this section, several point</w:t>
      </w:r>
      <w:r w:rsidR="00C32842">
        <w:t>s</w:t>
      </w:r>
      <w:r>
        <w:t xml:space="preserve"> of documentation are elaborated beyond the core specification in Section</w:t>
      </w:r>
      <w:r w:rsidR="00627E57">
        <w:t xml:space="preserve"> </w:t>
      </w:r>
      <w:r w:rsidR="00C072C8">
        <w:fldChar w:fldCharType="begin"/>
      </w:r>
      <w:r w:rsidR="00C072C8">
        <w:instrText xml:space="preserve"> REF _Ref116791170 \r \h </w:instrText>
      </w:r>
      <w:r w:rsidR="00466496">
        <w:instrText xml:space="preserve"> \* MERGEFORMAT </w:instrText>
      </w:r>
      <w:r w:rsidR="00C072C8">
        <w:fldChar w:fldCharType="separate"/>
      </w:r>
      <w:r w:rsidR="003C46AF">
        <w:t>6</w:t>
      </w:r>
      <w:r w:rsidR="00C072C8">
        <w:fldChar w:fldCharType="end"/>
      </w:r>
      <w:r>
        <w:t>.</w:t>
      </w:r>
    </w:p>
    <w:p w14:paraId="535550DF" w14:textId="77777777" w:rsidR="004E2415" w:rsidRDefault="004E2415" w:rsidP="00466496"/>
    <w:p w14:paraId="0B0C5C33" w14:textId="77777777" w:rsidR="004E1E24" w:rsidRPr="004E1E24" w:rsidRDefault="004E1E24" w:rsidP="00071A7F">
      <w:pPr>
        <w:pStyle w:val="Heading2"/>
      </w:pPr>
      <w:bookmarkStart w:id="252" w:name="_Toc295300723"/>
      <w:bookmarkStart w:id="253" w:name="_Toc453235428"/>
      <w:r w:rsidRPr="004E1E24">
        <w:t>File extension</w:t>
      </w:r>
      <w:bookmarkEnd w:id="252"/>
      <w:r w:rsidRPr="004E1E24">
        <w:t xml:space="preserve"> and compression</w:t>
      </w:r>
      <w:bookmarkEnd w:id="253"/>
    </w:p>
    <w:p w14:paraId="7439B431" w14:textId="77777777" w:rsidR="004E1E24" w:rsidRPr="004E1E24" w:rsidRDefault="004E1E24" w:rsidP="00071A7F">
      <w:r w:rsidRPr="004E1E24">
        <w:t xml:space="preserve">It is noted that standard file compression algorithms greatly reduce the mzIdentML file sizes, speeding up file transfers and uploads / downloads. It is also noted that software implementing mzIdentML import or export will </w:t>
      </w:r>
      <w:r w:rsidR="007C10E9">
        <w:t xml:space="preserve">be expected to </w:t>
      </w:r>
      <w:r w:rsidRPr="004E1E24">
        <w:t>benefit in performance from working with compressed mzIdentML, since the compression and decompression algorithms are expected to give significant performance gains over disk access times for non-compressed files. As such, it is RECOMMENDED that mzIdentML files are compressed using gzip from all software that exports mzIdentML and software that imports SHOULD be expected to read gzipped files, as well as native (non-compressed) mzIdentML files. The file extension for native mzIdentML files SHOULD be “.mzid” and for compr</w:t>
      </w:r>
      <w:r w:rsidR="007D57A4">
        <w:t>essed files SHOULD be “mzid.gz</w:t>
      </w:r>
      <w:r w:rsidRPr="004E1E24">
        <w:t>”.</w:t>
      </w:r>
    </w:p>
    <w:p w14:paraId="64C2A752" w14:textId="77777777" w:rsidR="00515462" w:rsidRDefault="00515462" w:rsidP="00466496"/>
    <w:p w14:paraId="1A99E7CE" w14:textId="77777777" w:rsidR="00515462" w:rsidRDefault="00515462" w:rsidP="00466496">
      <w:pPr>
        <w:pStyle w:val="Heading2"/>
      </w:pPr>
      <w:bookmarkStart w:id="254" w:name="_Toc453235429"/>
      <w:r>
        <w:t>Referencing elements within the document</w:t>
      </w:r>
      <w:bookmarkEnd w:id="254"/>
    </w:p>
    <w:p w14:paraId="1D5E9CB6" w14:textId="77777777" w:rsidR="00515462" w:rsidRDefault="00EE600C" w:rsidP="00466496">
      <w:r>
        <w:t>A number of elements within the schema have an attribute which is used to reference an element elsewhere in the file</w:t>
      </w:r>
      <w:r w:rsidR="000E2575">
        <w:t xml:space="preserve"> using the</w:t>
      </w:r>
      <w:r w:rsidR="000E2575" w:rsidRPr="000E2575">
        <w:t xml:space="preserve"> unique identifier</w:t>
      </w:r>
      <w:r w:rsidR="000E2575">
        <w:t xml:space="preserve"> of the referenced element</w:t>
      </w:r>
      <w:r>
        <w:t>. These attributes</w:t>
      </w:r>
      <w:r w:rsidR="009B4C9B">
        <w:t xml:space="preserve"> are named</w:t>
      </w:r>
      <w:r>
        <w:t xml:space="preserve"> follow</w:t>
      </w:r>
      <w:r w:rsidR="009B4C9B">
        <w:t>ing</w:t>
      </w:r>
      <w:r>
        <w:t xml:space="preserve"> the convention</w:t>
      </w:r>
      <w:r w:rsidR="00B3073B">
        <w:t>:</w:t>
      </w:r>
      <w:r>
        <w:t xml:space="preserve"> </w:t>
      </w:r>
      <w:r w:rsidR="00B3073B">
        <w:t>“[elementName]_ref”</w:t>
      </w:r>
      <w:r w:rsidR="00542565">
        <w:t xml:space="preserve">. The uniqueness of the value in the “id” attribute of elements is validated using </w:t>
      </w:r>
      <w:r w:rsidR="00542565" w:rsidRPr="00542565">
        <w:t>xsd:key</w:t>
      </w:r>
      <w:r w:rsidR="00821ECC">
        <w:t>,</w:t>
      </w:r>
      <w:r w:rsidR="00542565">
        <w:t xml:space="preserve"> </w:t>
      </w:r>
      <w:r w:rsidR="00B3073B">
        <w:t>and the integr</w:t>
      </w:r>
      <w:r w:rsidR="0014505E">
        <w:t>i</w:t>
      </w:r>
      <w:r w:rsidR="00B3073B">
        <w:t>ty of the reference is validated using xsd:keyref</w:t>
      </w:r>
      <w:r w:rsidR="00821ECC">
        <w:t>,</w:t>
      </w:r>
      <w:r w:rsidR="00B3073B">
        <w:t xml:space="preserve"> defined within the schema.</w:t>
      </w:r>
    </w:p>
    <w:p w14:paraId="51AEA18C" w14:textId="77777777" w:rsidR="000E2575" w:rsidRPr="004E2415" w:rsidRDefault="000E2575" w:rsidP="00466496"/>
    <w:p w14:paraId="337850E0" w14:textId="77777777" w:rsidR="00A35AC6" w:rsidRDefault="008636DC" w:rsidP="00466496">
      <w:pPr>
        <w:pStyle w:val="Heading2"/>
      </w:pPr>
      <w:bookmarkStart w:id="255" w:name="_Toc453235430"/>
      <w:r>
        <w:t xml:space="preserve">Searches against </w:t>
      </w:r>
      <w:r w:rsidR="00A35AC6">
        <w:t>nucleotide sequences</w:t>
      </w:r>
      <w:bookmarkEnd w:id="255"/>
    </w:p>
    <w:p w14:paraId="29C37320" w14:textId="77777777" w:rsidR="00BD4C2D" w:rsidRDefault="00586B8E" w:rsidP="00466496">
      <w:r w:rsidRPr="00586B8E">
        <w:rPr>
          <w:i/>
        </w:rPr>
        <w:t>Searches of Nucleic acid databases</w:t>
      </w:r>
      <w:r>
        <w:t xml:space="preserve"> - </w:t>
      </w:r>
      <w:r w:rsidR="00E71FD5">
        <w:t>The “seq”</w:t>
      </w:r>
      <w:r>
        <w:t xml:space="preserve"> attribute on </w:t>
      </w:r>
      <w:r w:rsidR="007E2B93">
        <w:t>&lt;</w:t>
      </w:r>
      <w:r>
        <w:t>DBSequence</w:t>
      </w:r>
      <w:r w:rsidR="007E2B93">
        <w:t>&gt;</w:t>
      </w:r>
      <w:r>
        <w:t xml:space="preserve"> SHOULD</w:t>
      </w:r>
      <w:r w:rsidR="00A35AC6">
        <w:t xml:space="preserve"> contain the </w:t>
      </w:r>
      <w:r>
        <w:t>nucleic acid</w:t>
      </w:r>
      <w:r w:rsidR="00A35AC6">
        <w:t xml:space="preserve"> sequence if a n</w:t>
      </w:r>
      <w:r>
        <w:t>ucleic acid</w:t>
      </w:r>
      <w:r w:rsidR="00A35AC6">
        <w:t xml:space="preserve"> database was searched</w:t>
      </w:r>
      <w:r>
        <w:t xml:space="preserve"> (r</w:t>
      </w:r>
      <w:r w:rsidR="00A35AC6">
        <w:t xml:space="preserve">ather than up to six translated sequences). </w:t>
      </w:r>
      <w:r w:rsidR="001135B5">
        <w:t>&lt;</w:t>
      </w:r>
      <w:r w:rsidR="00BB3156" w:rsidRPr="00BB3156">
        <w:t>Peptide</w:t>
      </w:r>
      <w:r w:rsidR="001135B5">
        <w:t>&gt;</w:t>
      </w:r>
      <w:r w:rsidR="00BB3156" w:rsidRPr="00BB3156">
        <w:t xml:space="preserve"> </w:t>
      </w:r>
      <w:r w:rsidR="00BB3156">
        <w:t xml:space="preserve">represents </w:t>
      </w:r>
      <w:r w:rsidR="00BB3156" w:rsidRPr="00BB3156">
        <w:t xml:space="preserve">the identified amino acid sequence </w:t>
      </w:r>
      <w:r w:rsidR="00BB3156">
        <w:t>(including modifications)</w:t>
      </w:r>
      <w:r w:rsidR="003E0A83">
        <w:t xml:space="preserve"> and</w:t>
      </w:r>
      <w:r w:rsidR="00754025">
        <w:t xml:space="preserve">, as such, </w:t>
      </w:r>
      <w:r w:rsidR="003E0A83">
        <w:t xml:space="preserve">the </w:t>
      </w:r>
      <w:r w:rsidR="003E0A83" w:rsidRPr="003E0A83">
        <w:t xml:space="preserve">&lt;peptideSequence&gt; elements SHOULD store the translated amino acid sequences. </w:t>
      </w:r>
      <w:r w:rsidR="00FD292A">
        <w:t>&lt;</w:t>
      </w:r>
      <w:r w:rsidR="00BB3156" w:rsidRPr="00BB3156">
        <w:t>PeptideEvidence</w:t>
      </w:r>
      <w:r w:rsidR="00FD292A">
        <w:t>&gt;</w:t>
      </w:r>
      <w:r w:rsidR="00BB3156" w:rsidRPr="00BB3156">
        <w:t xml:space="preserve"> contains the DBSequence_Ref together with </w:t>
      </w:r>
      <w:r w:rsidR="0002388A">
        <w:t>the translation</w:t>
      </w:r>
      <w:r w:rsidR="00BB3156" w:rsidRPr="00BB3156">
        <w:t xml:space="preserve"> frame and a TranslationTable_Ref attribute</w:t>
      </w:r>
      <w:r w:rsidR="0002388A">
        <w:t xml:space="preserve"> (see below)</w:t>
      </w:r>
      <w:r w:rsidR="00BB3156" w:rsidRPr="00BB3156">
        <w:t>.</w:t>
      </w:r>
      <w:r w:rsidR="007E1A52">
        <w:t xml:space="preserve"> </w:t>
      </w:r>
      <w:r w:rsidR="00BB3156" w:rsidRPr="00BB3156">
        <w:t xml:space="preserve">The Peptide_Ref is done in </w:t>
      </w:r>
      <w:r w:rsidR="002A255B">
        <w:t>&lt;</w:t>
      </w:r>
      <w:r w:rsidR="00BB3156" w:rsidRPr="00BB3156">
        <w:t>SpectrumIdentificationItem</w:t>
      </w:r>
      <w:r w:rsidR="002A255B">
        <w:t>&gt;</w:t>
      </w:r>
      <w:r w:rsidR="00BB3156" w:rsidRPr="00BB3156">
        <w:t xml:space="preserve"> as in the </w:t>
      </w:r>
      <w:r w:rsidR="003933B3">
        <w:t xml:space="preserve">case for an </w:t>
      </w:r>
      <w:r w:rsidR="00BB3156" w:rsidRPr="00BB3156">
        <w:t xml:space="preserve">amino acid </w:t>
      </w:r>
      <w:r w:rsidR="003933B3">
        <w:t>database</w:t>
      </w:r>
      <w:r w:rsidR="00BB3156" w:rsidRPr="00BB3156">
        <w:t>.</w:t>
      </w:r>
      <w:r w:rsidR="007E1A52">
        <w:t xml:space="preserve"> </w:t>
      </w:r>
      <w:r w:rsidR="00BB3156" w:rsidRPr="00BB3156">
        <w:t xml:space="preserve">If a protein dectection is performed, there are </w:t>
      </w:r>
      <w:r w:rsidR="00B67D89">
        <w:t>&lt;</w:t>
      </w:r>
      <w:r w:rsidR="00BB3156" w:rsidRPr="00BB3156">
        <w:t>PeptideHypothesis</w:t>
      </w:r>
      <w:r w:rsidR="00B67D89">
        <w:t>&gt;</w:t>
      </w:r>
      <w:r w:rsidR="00BB3156" w:rsidRPr="00BB3156">
        <w:t xml:space="preserve"> elements referencing </w:t>
      </w:r>
      <w:r w:rsidR="00B67D89">
        <w:t>&lt;</w:t>
      </w:r>
      <w:r w:rsidR="00BB3156" w:rsidRPr="00BB3156">
        <w:t>PeptideEvidence</w:t>
      </w:r>
      <w:r w:rsidR="00B67D89">
        <w:t>&gt;</w:t>
      </w:r>
      <w:r w:rsidR="00BB3156" w:rsidRPr="00BB3156">
        <w:t xml:space="preserve"> elements from </w:t>
      </w:r>
      <w:r w:rsidR="00B67D89">
        <w:t>&lt;</w:t>
      </w:r>
      <w:r w:rsidR="00BB3156" w:rsidRPr="00BB3156">
        <w:t>SpectrumIdentificationItem</w:t>
      </w:r>
      <w:r w:rsidR="00B67D89">
        <w:t>&gt;</w:t>
      </w:r>
      <w:r w:rsidR="00BB3156" w:rsidRPr="00BB3156">
        <w:t xml:space="preserve"> sections.</w:t>
      </w:r>
      <w:r w:rsidR="00BD4C2D">
        <w:t xml:space="preserve"> </w:t>
      </w:r>
      <w:r w:rsidR="00651733">
        <w:t xml:space="preserve">For clarification, see the example instance document for a nucleic acid search (Section </w:t>
      </w:r>
      <w:r w:rsidR="005370BE">
        <w:fldChar w:fldCharType="begin"/>
      </w:r>
      <w:r w:rsidR="005370BE">
        <w:instrText xml:space="preserve"> REF _Ref216762262 \r \h </w:instrText>
      </w:r>
      <w:r w:rsidR="00466496">
        <w:instrText xml:space="preserve"> \* MERGEFORMAT </w:instrText>
      </w:r>
      <w:r w:rsidR="005370BE">
        <w:fldChar w:fldCharType="separate"/>
      </w:r>
      <w:r w:rsidR="003C46AF">
        <w:t>5.3</w:t>
      </w:r>
      <w:r w:rsidR="005370BE">
        <w:fldChar w:fldCharType="end"/>
      </w:r>
      <w:r w:rsidR="00651733">
        <w:t>).</w:t>
      </w:r>
    </w:p>
    <w:p w14:paraId="4A244C9F" w14:textId="77777777" w:rsidR="00BD4C2D" w:rsidRDefault="00BD4C2D" w:rsidP="00466496"/>
    <w:p w14:paraId="6D9C39DD" w14:textId="77777777" w:rsidR="00A35AC6" w:rsidRDefault="00A35AC6" w:rsidP="00466496">
      <w:r>
        <w:t xml:space="preserve">In the </w:t>
      </w:r>
      <w:r w:rsidR="00BD4C2D">
        <w:t>&lt;</w:t>
      </w:r>
      <w:r>
        <w:t>SpectrumIdentificationPro</w:t>
      </w:r>
      <w:r w:rsidR="000774F7">
        <w:t>tocol</w:t>
      </w:r>
      <w:r w:rsidR="00BD4C2D">
        <w:t>&gt;</w:t>
      </w:r>
      <w:r w:rsidR="000774F7">
        <w:t xml:space="preserve">, </w:t>
      </w:r>
      <w:r w:rsidR="00BD4C2D">
        <w:t>&lt;</w:t>
      </w:r>
      <w:r w:rsidR="000774F7">
        <w:t>TranslationTable</w:t>
      </w:r>
      <w:r w:rsidR="00BD4C2D">
        <w:t>&gt;</w:t>
      </w:r>
      <w:r w:rsidR="000774F7">
        <w:t xml:space="preserve"> is used to specify how nucleic acid sequences are translated into amino acid sequences</w:t>
      </w:r>
      <w:r w:rsidR="00A566D7">
        <w:t xml:space="preserve"> as follows</w:t>
      </w:r>
      <w:r>
        <w:t xml:space="preserve">: </w:t>
      </w:r>
    </w:p>
    <w:p w14:paraId="1D64C5C7" w14:textId="77777777" w:rsidR="000774F7" w:rsidRDefault="000774F7" w:rsidP="00466496">
      <w:pPr>
        <w:pStyle w:val="HTMLPreformatted"/>
        <w:rPr>
          <w:rStyle w:val="pun"/>
          <w:sz w:val="18"/>
        </w:rPr>
      </w:pPr>
    </w:p>
    <w:p w14:paraId="3E042BC0" w14:textId="77777777" w:rsidR="00F02EA3" w:rsidRPr="00F02EA3" w:rsidRDefault="00F02EA3" w:rsidP="00466496">
      <w:pPr>
        <w:pStyle w:val="HTMLPreformatted"/>
        <w:rPr>
          <w:rStyle w:val="pun"/>
          <w:sz w:val="16"/>
          <w:szCs w:val="16"/>
        </w:rPr>
      </w:pPr>
      <w:r w:rsidRPr="00F02EA3">
        <w:rPr>
          <w:rStyle w:val="pun"/>
          <w:sz w:val="16"/>
          <w:szCs w:val="16"/>
        </w:rPr>
        <w:t>&lt;DatabaseTranslation frames="1 2 3 -1 -2 -3"&gt;</w:t>
      </w:r>
    </w:p>
    <w:p w14:paraId="410F3107" w14:textId="77777777" w:rsidR="00F02EA3" w:rsidRPr="00F02EA3" w:rsidRDefault="00F02EA3" w:rsidP="00466496">
      <w:pPr>
        <w:pStyle w:val="HTMLPreformatted"/>
        <w:rPr>
          <w:rStyle w:val="pun"/>
          <w:sz w:val="16"/>
          <w:szCs w:val="16"/>
        </w:rPr>
      </w:pPr>
      <w:r w:rsidRPr="00F02EA3">
        <w:rPr>
          <w:rStyle w:val="pun"/>
          <w:sz w:val="16"/>
          <w:szCs w:val="16"/>
        </w:rPr>
        <w:t xml:space="preserve">  &lt;TranslationTable id="TT_1" name="Standard"&gt;</w:t>
      </w:r>
    </w:p>
    <w:p w14:paraId="7ED8AFEF" w14:textId="77777777" w:rsidR="00F02EA3" w:rsidRPr="00F02EA3" w:rsidRDefault="00F02EA3" w:rsidP="00466496">
      <w:pPr>
        <w:pStyle w:val="HTMLPreformatted"/>
        <w:rPr>
          <w:rStyle w:val="pun"/>
          <w:sz w:val="16"/>
          <w:szCs w:val="16"/>
        </w:rPr>
      </w:pPr>
      <w:r w:rsidRPr="00F02EA3">
        <w:rPr>
          <w:rStyle w:val="pun"/>
          <w:sz w:val="16"/>
          <w:szCs w:val="16"/>
        </w:rPr>
        <w:t xml:space="preserve">    &lt;cvParam accession="MS:1001025" name="translation table" cvRef="PSI-MS" value="FFLLSSSSYY**CC*WLLLLPPPPHHQQRRRRIIIMTTTTNNKKSSRRVVVVAAAADDEEGGGG" /&gt;</w:t>
      </w:r>
    </w:p>
    <w:p w14:paraId="59E24E39" w14:textId="77777777" w:rsidR="00F02EA3" w:rsidRPr="00F02EA3" w:rsidRDefault="00F02EA3" w:rsidP="00466496">
      <w:pPr>
        <w:pStyle w:val="HTMLPreformatted"/>
        <w:rPr>
          <w:rStyle w:val="pun"/>
          <w:sz w:val="16"/>
          <w:szCs w:val="16"/>
        </w:rPr>
      </w:pPr>
      <w:r w:rsidRPr="00F02EA3">
        <w:rPr>
          <w:rStyle w:val="pun"/>
          <w:sz w:val="16"/>
          <w:szCs w:val="16"/>
        </w:rPr>
        <w:t xml:space="preserve">    &lt;cvParam accession="MS:1001410" name="translation start codons" cvRef="PSI-MS" value="---M---------------M---------------M----------------------------" /&gt;</w:t>
      </w:r>
    </w:p>
    <w:p w14:paraId="59DFB7D9" w14:textId="77777777" w:rsidR="00F02EA3" w:rsidRPr="00F02EA3" w:rsidRDefault="00F02EA3" w:rsidP="00466496">
      <w:pPr>
        <w:pStyle w:val="HTMLPreformatted"/>
        <w:rPr>
          <w:rStyle w:val="pun"/>
          <w:sz w:val="16"/>
          <w:szCs w:val="16"/>
        </w:rPr>
      </w:pPr>
      <w:r w:rsidRPr="00F02EA3">
        <w:rPr>
          <w:rStyle w:val="pun"/>
          <w:sz w:val="16"/>
          <w:szCs w:val="16"/>
        </w:rPr>
        <w:t xml:space="preserve">    &lt;cvParam accession="MS:1001423" name="translation table description" cvRef="PSI-MS" value="http://www.ncbi.nlm.nih.gov/Taxonomy/taxonomyhome.html/index.cgi?chapter=cgencodes#SG1" /&gt;</w:t>
      </w:r>
    </w:p>
    <w:p w14:paraId="769CE32F" w14:textId="77777777" w:rsidR="00F02EA3" w:rsidRPr="00F02EA3" w:rsidRDefault="00F02EA3" w:rsidP="00466496">
      <w:pPr>
        <w:pStyle w:val="HTMLPreformatted"/>
        <w:rPr>
          <w:rStyle w:val="pun"/>
          <w:sz w:val="16"/>
          <w:szCs w:val="16"/>
        </w:rPr>
      </w:pPr>
      <w:r w:rsidRPr="00F02EA3">
        <w:rPr>
          <w:rStyle w:val="pun"/>
          <w:sz w:val="16"/>
          <w:szCs w:val="16"/>
        </w:rPr>
        <w:t xml:space="preserve">  &lt;/TranslationTable&gt;</w:t>
      </w:r>
    </w:p>
    <w:p w14:paraId="7BC47CBA" w14:textId="77777777" w:rsidR="00F02EA3" w:rsidRPr="00F02EA3" w:rsidRDefault="00F02EA3" w:rsidP="00466496">
      <w:pPr>
        <w:pStyle w:val="HTMLPreformatted"/>
        <w:rPr>
          <w:rStyle w:val="pun"/>
          <w:sz w:val="16"/>
          <w:szCs w:val="16"/>
        </w:rPr>
      </w:pPr>
      <w:r w:rsidRPr="00F02EA3">
        <w:rPr>
          <w:rStyle w:val="pun"/>
          <w:sz w:val="16"/>
          <w:szCs w:val="16"/>
        </w:rPr>
        <w:t xml:space="preserve">  &lt;TranslationTable id="TT_2" name="Vertebrate Mitochondrial"&gt;</w:t>
      </w:r>
    </w:p>
    <w:p w14:paraId="3BF1F91C" w14:textId="77777777" w:rsidR="00F02EA3" w:rsidRPr="00F02EA3" w:rsidRDefault="00F02EA3" w:rsidP="00466496">
      <w:pPr>
        <w:pStyle w:val="HTMLPreformatted"/>
        <w:rPr>
          <w:rStyle w:val="pun"/>
          <w:sz w:val="16"/>
          <w:szCs w:val="16"/>
        </w:rPr>
      </w:pPr>
      <w:r w:rsidRPr="00F02EA3">
        <w:rPr>
          <w:rStyle w:val="pun"/>
          <w:sz w:val="16"/>
          <w:szCs w:val="16"/>
        </w:rPr>
        <w:t xml:space="preserve">    &lt;cvParam accession="MS:1001025" name="translation table" cvRef="PSI-MS" value="FFLLSSSSYY**CCWWLLLLPPPPHHQQRRRRIIMMTTTTNNKKSS**VVVVAAAADDEEGGGG" /&gt;</w:t>
      </w:r>
    </w:p>
    <w:p w14:paraId="4CEE85A8" w14:textId="77777777" w:rsidR="00F02EA3" w:rsidRPr="00F02EA3" w:rsidRDefault="00F02EA3" w:rsidP="00466496">
      <w:pPr>
        <w:pStyle w:val="HTMLPreformatted"/>
        <w:rPr>
          <w:rStyle w:val="pun"/>
          <w:sz w:val="16"/>
          <w:szCs w:val="16"/>
        </w:rPr>
      </w:pPr>
      <w:r w:rsidRPr="00F02EA3">
        <w:rPr>
          <w:rStyle w:val="pun"/>
          <w:sz w:val="16"/>
          <w:szCs w:val="16"/>
        </w:rPr>
        <w:t xml:space="preserve">    &lt;cvParam accession="MS:1001410" name="translation start codons" cvRef="PSI-MS" value="--------------------------------MMMM---------------M------------" /&gt;</w:t>
      </w:r>
    </w:p>
    <w:p w14:paraId="758A59BE" w14:textId="77777777" w:rsidR="00F02EA3" w:rsidRPr="00F02EA3" w:rsidRDefault="00F02EA3" w:rsidP="00466496">
      <w:pPr>
        <w:pStyle w:val="HTMLPreformatted"/>
        <w:rPr>
          <w:rStyle w:val="pun"/>
          <w:sz w:val="16"/>
          <w:szCs w:val="16"/>
        </w:rPr>
      </w:pPr>
      <w:r w:rsidRPr="00F02EA3">
        <w:rPr>
          <w:rStyle w:val="pun"/>
          <w:sz w:val="16"/>
          <w:szCs w:val="16"/>
        </w:rPr>
        <w:t xml:space="preserve">    &lt;cvParam accession="MS:1001423" name="translation table description" cvRef="PSI-MS" value="http://www.ncbi.nlm.nih.gov/Taxonomy/taxonomyhome.html/index.cgi?chapter=cgencodes#SG2" /&gt;</w:t>
      </w:r>
    </w:p>
    <w:p w14:paraId="57A1B473" w14:textId="77777777" w:rsidR="00B42841" w:rsidRDefault="00F02EA3" w:rsidP="00466496">
      <w:pPr>
        <w:pStyle w:val="HTMLPreformatted"/>
        <w:rPr>
          <w:rStyle w:val="pun"/>
          <w:sz w:val="16"/>
          <w:szCs w:val="16"/>
        </w:rPr>
      </w:pPr>
      <w:r w:rsidRPr="00F02EA3">
        <w:rPr>
          <w:rStyle w:val="pun"/>
          <w:sz w:val="16"/>
          <w:szCs w:val="16"/>
        </w:rPr>
        <w:t xml:space="preserve">  &lt;/TranslationTable&gt;</w:t>
      </w:r>
    </w:p>
    <w:p w14:paraId="7194854D" w14:textId="77777777" w:rsidR="00F02EA3" w:rsidRDefault="00F02EA3" w:rsidP="00466496">
      <w:pPr>
        <w:pStyle w:val="HTMLPreformatted"/>
        <w:rPr>
          <w:sz w:val="16"/>
          <w:szCs w:val="16"/>
        </w:rPr>
      </w:pPr>
    </w:p>
    <w:p w14:paraId="69CADFE5" w14:textId="77777777" w:rsidR="00B42841" w:rsidRPr="00060CAA" w:rsidRDefault="00B42841" w:rsidP="00466496">
      <w:pPr>
        <w:pStyle w:val="HTMLPreformatted"/>
      </w:pPr>
    </w:p>
    <w:p w14:paraId="26FC3706" w14:textId="77777777" w:rsidR="00B01B45" w:rsidRDefault="00A566D7" w:rsidP="00466496">
      <w:r>
        <w:t>The attribute “frames”</w:t>
      </w:r>
      <w:r w:rsidR="00A35AC6">
        <w:t xml:space="preserve"> specif</w:t>
      </w:r>
      <w:r>
        <w:t>ies</w:t>
      </w:r>
      <w:r w:rsidR="00A35AC6">
        <w:t xml:space="preserve"> which frames are considered and one or more translation tables</w:t>
      </w:r>
      <w:r>
        <w:t xml:space="preserve"> can be specified using CV parameters</w:t>
      </w:r>
      <w:r w:rsidR="00A35AC6">
        <w:t>.</w:t>
      </w:r>
      <w:r>
        <w:t xml:space="preserve"> </w:t>
      </w:r>
      <w:r w:rsidR="00A35AC6">
        <w:t xml:space="preserve">The translation table is defined here: </w:t>
      </w:r>
      <w:hyperlink r:id="rId34" w:anchor="_Genetic_Codes:" w:history="1">
        <w:r w:rsidR="00F2154A" w:rsidRPr="008D7EB4">
          <w:rPr>
            <w:rStyle w:val="Hyperlink"/>
          </w:rPr>
          <w:t>http://www.ncbi.nlm.nih.gov/IEB/ToolBox/SDKDOCS/SEQFEAT.HTML#_Genetic_Codes:</w:t>
        </w:r>
      </w:hyperlink>
      <w:r w:rsidR="00A35AC6">
        <w:t xml:space="preserve"> </w:t>
      </w:r>
    </w:p>
    <w:p w14:paraId="34D7AB0F" w14:textId="77777777" w:rsidR="00B01B45" w:rsidRDefault="00B01B45" w:rsidP="00466496"/>
    <w:p w14:paraId="50CA3C09" w14:textId="77777777" w:rsidR="00A35AC6" w:rsidRDefault="00A35AC6" w:rsidP="00466496">
      <w:r>
        <w:t xml:space="preserve">"The genetic codes themselves are arrays of 64 amino acid codes. The index to the position in the array of the amino acid is derived from the codon by the following method: </w:t>
      </w:r>
    </w:p>
    <w:p w14:paraId="796DFA16" w14:textId="77777777" w:rsidR="00F2154A" w:rsidRPr="005B42B9" w:rsidRDefault="00F2154A" w:rsidP="00466496"/>
    <w:p w14:paraId="0B200F83" w14:textId="77777777" w:rsidR="00A35AC6" w:rsidRPr="005B42B9" w:rsidRDefault="00A35AC6" w:rsidP="00466496">
      <w:r w:rsidRPr="005B42B9">
        <w:t xml:space="preserve">index = (base1 </w:t>
      </w:r>
      <w:r w:rsidRPr="005B42B9">
        <w:rPr>
          <w:rStyle w:val="Strong"/>
          <w:b w:val="0"/>
        </w:rPr>
        <w:t>16) + (base2</w:t>
      </w:r>
      <w:r w:rsidRPr="005B42B9">
        <w:rPr>
          <w:rStyle w:val="Strong"/>
        </w:rPr>
        <w:t xml:space="preserve"> </w:t>
      </w:r>
      <w:r w:rsidRPr="005B42B9">
        <w:t xml:space="preserve">4) + </w:t>
      </w:r>
      <w:r w:rsidR="00C524A3">
        <w:t>(</w:t>
      </w:r>
      <w:r w:rsidRPr="005B42B9">
        <w:t xml:space="preserve">base3 </w:t>
      </w:r>
      <w:r w:rsidR="00C524A3">
        <w:t>1)</w:t>
      </w:r>
    </w:p>
    <w:p w14:paraId="67FFCF42" w14:textId="77777777" w:rsidR="00A35AC6" w:rsidRDefault="00A35AC6" w:rsidP="00466496">
      <w:r>
        <w:t>where T=0, C=1, A=2, G=3</w:t>
      </w:r>
      <w:r w:rsidR="00B01B45">
        <w:t>”</w:t>
      </w:r>
      <w:r>
        <w:t xml:space="preserve"> </w:t>
      </w:r>
    </w:p>
    <w:p w14:paraId="5BBEF96E" w14:textId="77777777" w:rsidR="00F2154A" w:rsidRDefault="00F2154A" w:rsidP="00466496"/>
    <w:p w14:paraId="4873E4BA" w14:textId="77777777" w:rsidR="001431A0" w:rsidRDefault="00A35AC6" w:rsidP="00466496">
      <w:r>
        <w:t>The same encoding technique is used to specify start codons. Alphabet names are prefixed with "s" (e.g. sncbieaa) to indicate start codon arrays. Each cell of a start codon array contains either the gap code ("-" for ncbieaa) or an amino acid code if it is valid to use the codon as a start codon. Currently all starts are set to code for methionine, since it has never been convincingly demonstrated that a protein can start with any other amino acid. However, if other amino acids are shown to be used as starts, this structure can easily accommodate that information.</w:t>
      </w:r>
    </w:p>
    <w:p w14:paraId="211A7F66" w14:textId="77777777" w:rsidR="001431A0" w:rsidRDefault="001431A0" w:rsidP="00466496"/>
    <w:p w14:paraId="10963F01" w14:textId="77777777" w:rsidR="00434B5F" w:rsidRDefault="00A35AC6" w:rsidP="00466496">
      <w:r>
        <w:t xml:space="preserve">For each peptide, </w:t>
      </w:r>
      <w:r w:rsidR="00D07A9F">
        <w:t>the</w:t>
      </w:r>
      <w:r>
        <w:t xml:space="preserve"> frame and translation table</w:t>
      </w:r>
      <w:r w:rsidR="00D07A9F">
        <w:t xml:space="preserve"> should be specified</w:t>
      </w:r>
      <w:r>
        <w:t xml:space="preserve"> in the PeptideEvidence:</w:t>
      </w:r>
    </w:p>
    <w:p w14:paraId="6EFBBFC2" w14:textId="77777777" w:rsidR="00A35AC6" w:rsidRPr="00E4187C" w:rsidRDefault="00A35AC6" w:rsidP="00466496">
      <w:pPr>
        <w:rPr>
          <w:rFonts w:ascii="Courier New" w:hAnsi="Courier New" w:cs="Courier New"/>
          <w:sz w:val="16"/>
          <w:szCs w:val="16"/>
        </w:rPr>
      </w:pPr>
      <w:r w:rsidRPr="00E4187C">
        <w:rPr>
          <w:rFonts w:ascii="Courier New" w:hAnsi="Courier New" w:cs="Courier New"/>
          <w:sz w:val="16"/>
          <w:szCs w:val="16"/>
        </w:rPr>
        <w:t>&lt;PeptideEvidence id=</w:t>
      </w:r>
      <w:r w:rsidR="00AA0EA6">
        <w:rPr>
          <w:rFonts w:ascii="Courier New" w:hAnsi="Courier New" w:cs="Courier New"/>
          <w:sz w:val="16"/>
          <w:szCs w:val="16"/>
        </w:rPr>
        <w:t>”1”</w:t>
      </w:r>
      <w:r w:rsidRPr="00E4187C">
        <w:rPr>
          <w:rFonts w:ascii="Courier New" w:hAnsi="Courier New" w:cs="Courier New"/>
          <w:sz w:val="16"/>
          <w:szCs w:val="16"/>
        </w:rPr>
        <w:t xml:space="preserve"> TranslationTable_ref="</w:t>
      </w:r>
      <w:r w:rsidR="00B01B45">
        <w:rPr>
          <w:rFonts w:ascii="Courier New" w:hAnsi="Courier New" w:cs="Courier New"/>
          <w:sz w:val="16"/>
          <w:szCs w:val="16"/>
        </w:rPr>
        <w:t>TT_</w:t>
      </w:r>
      <w:r w:rsidRPr="00E4187C">
        <w:rPr>
          <w:rFonts w:ascii="Courier New" w:hAnsi="Courier New" w:cs="Courier New"/>
          <w:sz w:val="16"/>
          <w:szCs w:val="16"/>
        </w:rPr>
        <w:t>1" frame="1" /&gt;</w:t>
      </w:r>
    </w:p>
    <w:p w14:paraId="4AF870BC" w14:textId="77777777" w:rsidR="00A35AC6" w:rsidRDefault="00A35AC6" w:rsidP="00466496"/>
    <w:p w14:paraId="3809AE7E" w14:textId="77777777" w:rsidR="0007285B" w:rsidRDefault="0007285B" w:rsidP="00466496">
      <w:pPr>
        <w:pStyle w:val="Heading2"/>
      </w:pPr>
      <w:bookmarkStart w:id="256" w:name="_Ref217103909"/>
      <w:bookmarkStart w:id="257" w:name="_Toc453235431"/>
      <w:r>
        <w:t xml:space="preserve">Reporting </w:t>
      </w:r>
      <w:bookmarkEnd w:id="256"/>
      <w:r w:rsidR="00D96678">
        <w:t>peptide and protein identifications passing a significance threshold</w:t>
      </w:r>
      <w:bookmarkEnd w:id="257"/>
    </w:p>
    <w:p w14:paraId="6677FB93" w14:textId="77777777" w:rsidR="00402014" w:rsidRDefault="00402014" w:rsidP="00466496">
      <w:r>
        <w:t>The elements &lt;SpectrumIdentificationItem&gt; and &lt;ProteinDetectionHypothesis&gt; have a</w:t>
      </w:r>
      <w:r w:rsidR="00C5015C">
        <w:t xml:space="preserve"> mandatory</w:t>
      </w:r>
      <w:r>
        <w:t xml:space="preserve"> Boolean attribute passThreshold that allows a file producer to </w:t>
      </w:r>
      <w:r w:rsidR="0032463D">
        <w:t xml:space="preserve">indicate that an identification has passed a given threshold or </w:t>
      </w:r>
      <w:r w:rsidR="00204847">
        <w:t xml:space="preserve">that </w:t>
      </w:r>
      <w:r w:rsidR="0032463D">
        <w:t>it has been manually validated.</w:t>
      </w:r>
      <w:r w:rsidR="00F17371">
        <w:t xml:space="preserve"> Depend</w:t>
      </w:r>
      <w:r w:rsidR="00C7501B">
        <w:t>ing on the intended purpose</w:t>
      </w:r>
      <w:r w:rsidR="00F17371">
        <w:t xml:space="preserve"> of the file, the file producer MAY wish to report a number of identifications that fall below the given significance </w:t>
      </w:r>
      <w:r w:rsidR="00820E4F">
        <w:t xml:space="preserve">threshold, for example to </w:t>
      </w:r>
      <w:r w:rsidR="00C461AE">
        <w:t xml:space="preserve">allow </w:t>
      </w:r>
      <w:r w:rsidR="00820E4F">
        <w:t>global statistic</w:t>
      </w:r>
      <w:r w:rsidR="00133FF5">
        <w:t>al analys</w:t>
      </w:r>
      <w:r w:rsidR="00B77DE3">
        <w:t>e</w:t>
      </w:r>
      <w:r w:rsidR="00133FF5">
        <w:t xml:space="preserve">s </w:t>
      </w:r>
      <w:r w:rsidR="00820E4F">
        <w:t>to be performed which</w:t>
      </w:r>
      <w:r w:rsidR="005A6C43">
        <w:t xml:space="preserve"> </w:t>
      </w:r>
      <w:r w:rsidR="00B77DE3">
        <w:t>are</w:t>
      </w:r>
      <w:r w:rsidR="00820E4F">
        <w:t xml:space="preserve"> not possible if only </w:t>
      </w:r>
      <w:r w:rsidR="00183F1A">
        <w:t xml:space="preserve">identifications passing the threshold are reported. </w:t>
      </w:r>
      <w:r>
        <w:t xml:space="preserve">Thresholds for peptide-spectrum matches or for protein identification </w:t>
      </w:r>
      <w:r w:rsidR="00B14274">
        <w:t>should</w:t>
      </w:r>
      <w:r>
        <w:t xml:space="preserve"> be encoded as instances of &lt;cvParam&gt; within &lt;SpectrumDetectionProtocol&gt; or &lt;ProteinDetectionProtocol&gt; </w:t>
      </w:r>
      <w:r w:rsidR="00773CAC">
        <w:t xml:space="preserve">for example </w:t>
      </w:r>
      <w:r w:rsidR="00A22358">
        <w:t xml:space="preserve">as follows. </w:t>
      </w:r>
      <w:r w:rsidR="00A22358" w:rsidRPr="00A22358">
        <w:t>If the file producer does not want to indicate that a threshold has been set, all identifications MUST have passThreshold = “true”</w:t>
      </w:r>
      <w:r w:rsidR="00A22358">
        <w:t xml:space="preserve"> and </w:t>
      </w:r>
      <w:r w:rsidR="005B7680">
        <w:t xml:space="preserve">the </w:t>
      </w:r>
      <w:r w:rsidR="00A22358">
        <w:t>“</w:t>
      </w:r>
      <w:r w:rsidR="00A22358" w:rsidRPr="00A22358">
        <w:t>no threshold</w:t>
      </w:r>
      <w:r w:rsidR="00A22358">
        <w:t>”</w:t>
      </w:r>
      <w:r w:rsidR="005B7680">
        <w:t xml:space="preserve"> CV term</w:t>
      </w:r>
      <w:r w:rsidR="00A22358">
        <w:t xml:space="preserve"> should be </w:t>
      </w:r>
      <w:r w:rsidR="005B7680">
        <w:t>given</w:t>
      </w:r>
      <w:r w:rsidR="00A22358">
        <w:t xml:space="preserve"> within the protocols</w:t>
      </w:r>
      <w:r w:rsidR="00A22358" w:rsidRPr="00A22358">
        <w:t>.</w:t>
      </w:r>
    </w:p>
    <w:p w14:paraId="23FB3482" w14:textId="77777777" w:rsidR="006D62A8" w:rsidRDefault="006D62A8" w:rsidP="00466496"/>
    <w:p w14:paraId="771A2D99" w14:textId="77777777" w:rsidR="00F02EA3" w:rsidRDefault="00F02EA3" w:rsidP="00466496">
      <w:pPr>
        <w:rPr>
          <w:rFonts w:ascii="Courier New" w:hAnsi="Courier New" w:cs="Courier New"/>
          <w:sz w:val="16"/>
          <w:szCs w:val="16"/>
        </w:rPr>
      </w:pPr>
      <w:r w:rsidRPr="00F02EA3">
        <w:rPr>
          <w:rFonts w:ascii="Courier New" w:hAnsi="Courier New" w:cs="Courier New"/>
          <w:sz w:val="16"/>
          <w:szCs w:val="16"/>
        </w:rPr>
        <w:t>&lt;SpectrumIdentificationProtocol id="SIP" AnalysisSoftware_ref="AS_mascot_server"&gt;</w:t>
      </w:r>
    </w:p>
    <w:p w14:paraId="425446A2" w14:textId="77777777" w:rsidR="00F02EA3" w:rsidRDefault="00054A1E" w:rsidP="00466496">
      <w:pPr>
        <w:rPr>
          <w:rFonts w:ascii="Courier New" w:hAnsi="Courier New" w:cs="Courier New"/>
          <w:sz w:val="16"/>
          <w:szCs w:val="16"/>
        </w:rPr>
      </w:pPr>
      <w:r w:rsidRPr="00054A1E">
        <w:rPr>
          <w:rFonts w:ascii="Courier New" w:hAnsi="Courier New" w:cs="Courier New"/>
          <w:sz w:val="16"/>
          <w:szCs w:val="16"/>
        </w:rPr>
        <w:tab/>
      </w:r>
      <w:r w:rsidR="00F02EA3">
        <w:rPr>
          <w:rFonts w:ascii="Courier New" w:hAnsi="Courier New" w:cs="Courier New"/>
          <w:sz w:val="16"/>
          <w:szCs w:val="16"/>
        </w:rPr>
        <w:t>…</w:t>
      </w:r>
      <w:r w:rsidR="00F02EA3" w:rsidRPr="00F02EA3">
        <w:rPr>
          <w:rFonts w:ascii="Courier New" w:hAnsi="Courier New" w:cs="Courier New"/>
          <w:sz w:val="16"/>
          <w:szCs w:val="16"/>
        </w:rPr>
        <w:t xml:space="preserve">     </w:t>
      </w:r>
    </w:p>
    <w:p w14:paraId="36269F07" w14:textId="77777777" w:rsidR="006D62A8" w:rsidRPr="00054A1E"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Threshold&gt;</w:t>
      </w:r>
      <w:r w:rsidRPr="00F02EA3">
        <w:rPr>
          <w:rFonts w:ascii="Courier New" w:hAnsi="Courier New" w:cs="Courier New"/>
          <w:sz w:val="16"/>
          <w:szCs w:val="16"/>
        </w:rPr>
        <w:br/>
        <w:t xml:space="preserve">     &lt;cvParam accession="MS:1001316" name="mascot:SigThreshold" cvRef="PSI-MS" value="0.05"/&gt;</w:t>
      </w:r>
      <w:r w:rsidRPr="00F02EA3">
        <w:rPr>
          <w:rFonts w:ascii="Courier New" w:hAnsi="Courier New" w:cs="Courier New"/>
          <w:sz w:val="16"/>
          <w:szCs w:val="16"/>
        </w:rPr>
        <w:br/>
        <w:t xml:space="preserve">   &lt;/Threshold&gt;</w:t>
      </w:r>
    </w:p>
    <w:p w14:paraId="02AF91C9" w14:textId="77777777" w:rsidR="00402014" w:rsidRDefault="00402014" w:rsidP="00466496"/>
    <w:p w14:paraId="24786F03" w14:textId="77777777" w:rsidR="00054A1E" w:rsidRDefault="00054A1E" w:rsidP="00466496"/>
    <w:p w14:paraId="3B479943" w14:textId="77777777" w:rsidR="00F02EA3" w:rsidRDefault="00F02EA3" w:rsidP="00466496">
      <w:pPr>
        <w:rPr>
          <w:rFonts w:ascii="Courier New" w:hAnsi="Courier New" w:cs="Courier New"/>
          <w:sz w:val="16"/>
          <w:szCs w:val="16"/>
        </w:rPr>
      </w:pPr>
      <w:r w:rsidRPr="00F02EA3">
        <w:rPr>
          <w:rFonts w:ascii="Courier New" w:hAnsi="Courier New" w:cs="Courier New"/>
          <w:sz w:val="16"/>
          <w:szCs w:val="16"/>
        </w:rPr>
        <w:t xml:space="preserve">&lt;ProteinDetectionProtocol id="PDP_MascotParser_1"  AnalysisSoftware_ref="AS_mascot_parser"&gt;  </w:t>
      </w:r>
    </w:p>
    <w:p w14:paraId="44CF81A5" w14:textId="77777777" w:rsidR="00F02EA3" w:rsidRDefault="00F02EA3" w:rsidP="00466496">
      <w:pPr>
        <w:ind w:firstLine="720"/>
        <w:rPr>
          <w:rFonts w:ascii="Courier New" w:hAnsi="Courier New" w:cs="Courier New"/>
          <w:sz w:val="16"/>
          <w:szCs w:val="16"/>
        </w:rPr>
      </w:pPr>
      <w:r w:rsidRPr="00F02EA3">
        <w:rPr>
          <w:rFonts w:ascii="Courier New" w:hAnsi="Courier New" w:cs="Courier New"/>
          <w:sz w:val="16"/>
          <w:szCs w:val="16"/>
        </w:rPr>
        <w:t xml:space="preserve">…    </w:t>
      </w:r>
    </w:p>
    <w:p w14:paraId="67AD7CC4" w14:textId="77777777" w:rsidR="00F02EA3" w:rsidRPr="00F02EA3"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Threshold&gt;</w:t>
      </w:r>
    </w:p>
    <w:p w14:paraId="059865A4" w14:textId="77777777" w:rsidR="00F02EA3" w:rsidRPr="00F02EA3"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cvParam accession="MS:1001316" name="mascot:SigThreshold"</w:t>
      </w:r>
      <w:r>
        <w:rPr>
          <w:rFonts w:ascii="Courier New" w:hAnsi="Courier New" w:cs="Courier New"/>
          <w:sz w:val="16"/>
          <w:szCs w:val="16"/>
        </w:rPr>
        <w:t xml:space="preserve"> </w:t>
      </w:r>
      <w:r w:rsidRPr="00F02EA3">
        <w:rPr>
          <w:rFonts w:ascii="Courier New" w:hAnsi="Courier New" w:cs="Courier New"/>
          <w:sz w:val="16"/>
          <w:szCs w:val="16"/>
        </w:rPr>
        <w:t>cvRef="PSI-MS" value="0.05"/&gt;</w:t>
      </w:r>
    </w:p>
    <w:p w14:paraId="427FF069" w14:textId="77777777" w:rsidR="003A6967"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Threshold&gt;</w:t>
      </w:r>
      <w:r w:rsidR="000A6662" w:rsidRPr="000A6662">
        <w:rPr>
          <w:rFonts w:ascii="Courier New" w:hAnsi="Courier New" w:cs="Courier New"/>
          <w:sz w:val="16"/>
          <w:szCs w:val="16"/>
        </w:rPr>
        <w:t xml:space="preserve"> </w:t>
      </w:r>
    </w:p>
    <w:p w14:paraId="4136CFF3" w14:textId="77777777" w:rsidR="003A6967" w:rsidRDefault="003A6967" w:rsidP="00466496">
      <w:pPr>
        <w:rPr>
          <w:rFonts w:ascii="Courier New" w:hAnsi="Courier New" w:cs="Courier New"/>
          <w:sz w:val="16"/>
          <w:szCs w:val="16"/>
        </w:rPr>
      </w:pPr>
    </w:p>
    <w:p w14:paraId="6ED47504" w14:textId="77777777" w:rsidR="00F02EA3" w:rsidRPr="000A6662" w:rsidRDefault="000A6662" w:rsidP="00466496">
      <w:pPr>
        <w:rPr>
          <w:rFonts w:ascii="Courier New" w:hAnsi="Courier New" w:cs="Courier New"/>
          <w:sz w:val="16"/>
          <w:szCs w:val="16"/>
        </w:rPr>
      </w:pPr>
      <w:r w:rsidRPr="000A6662">
        <w:rPr>
          <w:rFonts w:ascii="Courier New" w:hAnsi="Courier New" w:cs="Courier New"/>
          <w:sz w:val="16"/>
          <w:szCs w:val="16"/>
        </w:rPr>
        <w:t xml:space="preserve"> </w:t>
      </w:r>
    </w:p>
    <w:p w14:paraId="679A0F30" w14:textId="77777777" w:rsidR="003A6967" w:rsidRDefault="003A6967" w:rsidP="00466496">
      <w:r>
        <w:t>The reporting of significance thresholds at the PSM and peptide level (mzIdentML 1.2) is explained in section 5.3.3. Reporting of threshold for modification position (also mzIdentML 1.2)  is explained in section 5.3.4.</w:t>
      </w:r>
    </w:p>
    <w:p w14:paraId="1C45A4A4" w14:textId="77777777" w:rsidR="00F02EA3" w:rsidRDefault="000A6662" w:rsidP="00466496">
      <w:r>
        <w:tab/>
      </w:r>
    </w:p>
    <w:p w14:paraId="36C9F940" w14:textId="77777777" w:rsidR="00A35AC6" w:rsidRDefault="007A1823" w:rsidP="00466496">
      <w:pPr>
        <w:pStyle w:val="Heading2"/>
      </w:pPr>
      <w:bookmarkStart w:id="258" w:name="_Ref211669116"/>
      <w:bookmarkStart w:id="259" w:name="_Toc453235432"/>
      <w:r>
        <w:t xml:space="preserve">Using </w:t>
      </w:r>
      <w:r w:rsidR="00A35AC6">
        <w:t>decoy database</w:t>
      </w:r>
      <w:r>
        <w:t>s to set</w:t>
      </w:r>
      <w:r w:rsidR="00A35AC6">
        <w:t xml:space="preserve"> different </w:t>
      </w:r>
      <w:r w:rsidR="00AB4469">
        <w:t>thresholds of false discovery rate</w:t>
      </w:r>
      <w:bookmarkEnd w:id="258"/>
      <w:bookmarkEnd w:id="259"/>
    </w:p>
    <w:p w14:paraId="7D6BE5A3" w14:textId="77777777" w:rsidR="00DF5749" w:rsidRDefault="006D41B9" w:rsidP="00466496">
      <w:r>
        <w:t>mzIdentML</w:t>
      </w:r>
      <w:r w:rsidR="00D32924">
        <w:t xml:space="preserve"> supports the reporting of searches against decoy databases, constructed and searched using </w:t>
      </w:r>
      <w:r w:rsidR="00124AC3">
        <w:t>many of</w:t>
      </w:r>
      <w:r w:rsidR="00D32924">
        <w:t xml:space="preserve"> the currently known methods. </w:t>
      </w:r>
      <w:r w:rsidR="00DF5749" w:rsidRPr="00DF5749">
        <w:t xml:space="preserve">A &lt;SpectrumIdentificationItem&gt; can be marked as matching a decoy peptide using the </w:t>
      </w:r>
      <w:r w:rsidR="00DF5749" w:rsidRPr="00071A7F">
        <w:rPr>
          <w:i/>
        </w:rPr>
        <w:t>isDecoy</w:t>
      </w:r>
      <w:r w:rsidR="00DF5749" w:rsidRPr="00DF5749">
        <w:t xml:space="preserve"> attribute of the</w:t>
      </w:r>
      <w:r w:rsidR="004678F1">
        <w:t xml:space="preserve"> referenced</w:t>
      </w:r>
      <w:r w:rsidR="00DF5749" w:rsidRPr="00DF5749">
        <w:t xml:space="preserve"> &lt;PeptideEvidence&gt; element, thus allowing the false discovery rate to be calculated across an entire file. The DBSequence_Ref references the decoy protein record.</w:t>
      </w:r>
    </w:p>
    <w:p w14:paraId="2F5592CE" w14:textId="77777777" w:rsidR="00390386" w:rsidRDefault="00390386" w:rsidP="00466496"/>
    <w:p w14:paraId="00EDB498" w14:textId="77777777" w:rsidR="00A35AC6" w:rsidRDefault="00E4187C" w:rsidP="00466496">
      <w:r>
        <w:t>I</w:t>
      </w:r>
      <w:r w:rsidR="00D16684">
        <w:t xml:space="preserve">mplementers of the format </w:t>
      </w:r>
      <w:r w:rsidR="009B04B3">
        <w:t>SHOULD</w:t>
      </w:r>
      <w:r w:rsidR="00D16684">
        <w:t xml:space="preserve"> report</w:t>
      </w:r>
      <w:r w:rsidR="009B04B3">
        <w:t xml:space="preserve"> </w:t>
      </w:r>
      <w:r w:rsidR="009A7BC1">
        <w:t xml:space="preserve">the </w:t>
      </w:r>
      <w:r w:rsidR="009B04B3">
        <w:t xml:space="preserve">peptide identifications </w:t>
      </w:r>
      <w:r w:rsidR="009A7BC1">
        <w:t>that pass the</w:t>
      </w:r>
      <w:r w:rsidR="000744E0">
        <w:t xml:space="preserve"> threshold they wish to communicate to a consumer of the data. For example, </w:t>
      </w:r>
      <w:r w:rsidR="00294DB9">
        <w:t xml:space="preserve">a threshold could be set </w:t>
      </w:r>
      <w:r w:rsidR="003F48D9">
        <w:t>by p-value, false discovery rate</w:t>
      </w:r>
      <w:r w:rsidR="00590BF4">
        <w:t xml:space="preserve">, </w:t>
      </w:r>
      <w:r w:rsidR="003F48D9">
        <w:t>by a native search engine score</w:t>
      </w:r>
      <w:r w:rsidR="00590BF4">
        <w:t xml:space="preserve"> (or a more complex system documented </w:t>
      </w:r>
      <w:r w:rsidR="001334A8">
        <w:t>with CV terms in &lt;Threshold&gt;</w:t>
      </w:r>
      <w:r w:rsidR="00590BF4">
        <w:t>)</w:t>
      </w:r>
      <w:r w:rsidR="00026EDD">
        <w:t>, and those peptides reported (passing the threshold) are used to determine which proteins have been detected</w:t>
      </w:r>
      <w:r w:rsidR="003F48D9">
        <w:t>.</w:t>
      </w:r>
      <w:r w:rsidR="00026EDD">
        <w:t xml:space="preserve"> </w:t>
      </w:r>
      <w:r w:rsidR="00DF5FC0">
        <w:t xml:space="preserve">It is not guaranteed that a consumer of an </w:t>
      </w:r>
      <w:r w:rsidR="006D41B9">
        <w:t>mzIdentML</w:t>
      </w:r>
      <w:r w:rsidR="00DF5FC0">
        <w:t xml:space="preserve"> file will be able to </w:t>
      </w:r>
      <w:r w:rsidR="007907D6">
        <w:t xml:space="preserve">calculate </w:t>
      </w:r>
      <w:r w:rsidR="009F6AAE">
        <w:t>other results</w:t>
      </w:r>
      <w:r w:rsidR="005707C9">
        <w:t>, or global false discovery rates,</w:t>
      </w:r>
      <w:r w:rsidR="009F6AAE">
        <w:t xml:space="preserve"> using </w:t>
      </w:r>
      <w:r w:rsidR="007907D6">
        <w:t xml:space="preserve">different thresholds from the reported information, although in some circumstances they </w:t>
      </w:r>
      <w:r w:rsidR="0009166F">
        <w:t>may</w:t>
      </w:r>
      <w:r w:rsidR="007907D6">
        <w:t xml:space="preserve"> be able to</w:t>
      </w:r>
      <w:r w:rsidR="00BA31B3">
        <w:t>,</w:t>
      </w:r>
      <w:r w:rsidR="007907D6">
        <w:t xml:space="preserve"> for example, if a user reports the complete output of a search against a </w:t>
      </w:r>
      <w:r w:rsidR="00505659">
        <w:t>target</w:t>
      </w:r>
      <w:r w:rsidR="007907D6">
        <w:t xml:space="preserve"> and decoy search. </w:t>
      </w:r>
    </w:p>
    <w:p w14:paraId="3A35D0D5" w14:textId="77777777" w:rsidR="00943B65" w:rsidRDefault="00943B65" w:rsidP="00466496"/>
    <w:p w14:paraId="3D995C43"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lt;SearchDatabase location="/localdirectory/18.E_coli_K12_edit.fasta" id="K12_nosignal" name="K12" numDatabaseSequences="9376" releaseDate="01-2008-08-2008" version="1.0" &gt;</w:t>
      </w:r>
    </w:p>
    <w:p w14:paraId="3F755653"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w:t>
      </w:r>
      <w:r w:rsidR="0027501D">
        <w:rPr>
          <w:rFonts w:ascii="Courier New" w:hAnsi="Courier New" w:cs="Courier New"/>
          <w:sz w:val="16"/>
          <w:szCs w:val="16"/>
        </w:rPr>
        <w:t>F</w:t>
      </w:r>
      <w:r w:rsidRPr="008857E9">
        <w:rPr>
          <w:rFonts w:ascii="Courier New" w:hAnsi="Courier New" w:cs="Courier New"/>
          <w:sz w:val="16"/>
          <w:szCs w:val="16"/>
        </w:rPr>
        <w:t>ileFormat&gt;</w:t>
      </w:r>
    </w:p>
    <w:p w14:paraId="137D7BC8"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r>
      <w:r w:rsidR="003C241B">
        <w:rPr>
          <w:rFonts w:ascii="Courier New" w:hAnsi="Courier New" w:cs="Courier New"/>
          <w:sz w:val="16"/>
          <w:szCs w:val="16"/>
        </w:rPr>
        <w:tab/>
      </w:r>
      <w:r w:rsidRPr="008857E9">
        <w:rPr>
          <w:rFonts w:ascii="Courier New" w:hAnsi="Courier New" w:cs="Courier New"/>
          <w:sz w:val="16"/>
          <w:szCs w:val="16"/>
        </w:rPr>
        <w:t>&lt;cvParam accession="MS:1001348" name="FASTA format" cvRef="PSI-MS"/&gt;</w:t>
      </w:r>
    </w:p>
    <w:p w14:paraId="50026206"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w:t>
      </w:r>
      <w:r w:rsidR="0027501D">
        <w:rPr>
          <w:rFonts w:ascii="Courier New" w:hAnsi="Courier New" w:cs="Courier New"/>
          <w:sz w:val="16"/>
          <w:szCs w:val="16"/>
        </w:rPr>
        <w:t>F</w:t>
      </w:r>
      <w:r w:rsidRPr="008857E9">
        <w:rPr>
          <w:rFonts w:ascii="Courier New" w:hAnsi="Courier New" w:cs="Courier New"/>
          <w:sz w:val="16"/>
          <w:szCs w:val="16"/>
        </w:rPr>
        <w:t>ileFormat&gt;</w:t>
      </w:r>
    </w:p>
    <w:p w14:paraId="06776D21"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DatabaseName&gt;</w:t>
      </w:r>
    </w:p>
    <w:p w14:paraId="2EA24283"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r>
      <w:r w:rsidR="003C241B">
        <w:rPr>
          <w:rFonts w:ascii="Courier New" w:hAnsi="Courier New" w:cs="Courier New"/>
          <w:sz w:val="16"/>
          <w:szCs w:val="16"/>
        </w:rPr>
        <w:tab/>
      </w:r>
      <w:r w:rsidRPr="008857E9">
        <w:rPr>
          <w:rFonts w:ascii="Courier New" w:hAnsi="Courier New" w:cs="Courier New"/>
          <w:sz w:val="16"/>
          <w:szCs w:val="16"/>
        </w:rPr>
        <w:t>&lt;userParam name="18.E_coli_K12_edit.fasta" /&gt;</w:t>
      </w:r>
    </w:p>
    <w:p w14:paraId="21DE65EC"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DatabaseName&gt;</w:t>
      </w:r>
    </w:p>
    <w:p w14:paraId="6BF8C967"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cvParam accession="MS:1001197" name="</w:t>
      </w:r>
      <w:r w:rsidRPr="00084A10">
        <w:rPr>
          <w:rFonts w:ascii="Courier New" w:hAnsi="Courier New" w:cs="Courier New"/>
          <w:b/>
          <w:sz w:val="16"/>
          <w:szCs w:val="16"/>
        </w:rPr>
        <w:t xml:space="preserve">DB composition </w:t>
      </w:r>
      <w:r w:rsidR="00B24FA5">
        <w:rPr>
          <w:rFonts w:ascii="Courier New" w:hAnsi="Courier New" w:cs="Courier New"/>
          <w:b/>
          <w:sz w:val="16"/>
          <w:szCs w:val="16"/>
        </w:rPr>
        <w:t>target</w:t>
      </w:r>
      <w:r w:rsidRPr="00084A10">
        <w:rPr>
          <w:rFonts w:ascii="Courier New" w:hAnsi="Courier New" w:cs="Courier New"/>
          <w:b/>
          <w:sz w:val="16"/>
          <w:szCs w:val="16"/>
        </w:rPr>
        <w:t>+decoy</w:t>
      </w:r>
      <w:r w:rsidRPr="008857E9">
        <w:rPr>
          <w:rFonts w:ascii="Courier New" w:hAnsi="Courier New" w:cs="Courier New"/>
          <w:sz w:val="16"/>
          <w:szCs w:val="16"/>
        </w:rPr>
        <w:t>" cvRef="PSI-MS"/&gt;</w:t>
      </w:r>
    </w:p>
    <w:p w14:paraId="425356E0"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cvParam accession="MS:1001283" name="</w:t>
      </w:r>
      <w:r w:rsidRPr="00084A10">
        <w:rPr>
          <w:rFonts w:ascii="Courier New" w:hAnsi="Courier New" w:cs="Courier New"/>
          <w:b/>
          <w:sz w:val="16"/>
          <w:szCs w:val="16"/>
        </w:rPr>
        <w:t>decoy DB accession regexp</w:t>
      </w:r>
      <w:r w:rsidRPr="008857E9">
        <w:rPr>
          <w:rFonts w:ascii="Courier New" w:hAnsi="Courier New" w:cs="Courier New"/>
          <w:sz w:val="16"/>
          <w:szCs w:val="16"/>
        </w:rPr>
        <w:t>" value="</w:t>
      </w:r>
      <w:r w:rsidRPr="00084A10">
        <w:rPr>
          <w:rFonts w:ascii="Courier New" w:hAnsi="Courier New" w:cs="Courier New"/>
          <w:b/>
          <w:sz w:val="16"/>
          <w:szCs w:val="16"/>
        </w:rPr>
        <w:t>R</w:t>
      </w:r>
      <w:r w:rsidR="009E3B0D">
        <w:rPr>
          <w:rFonts w:ascii="Courier New" w:hAnsi="Courier New" w:cs="Courier New"/>
          <w:b/>
          <w:sz w:val="16"/>
          <w:szCs w:val="16"/>
        </w:rPr>
        <w:t>nd</w:t>
      </w:r>
      <w:r w:rsidRPr="008857E9">
        <w:rPr>
          <w:rFonts w:ascii="Courier New" w:hAnsi="Courier New" w:cs="Courier New"/>
          <w:sz w:val="16"/>
          <w:szCs w:val="16"/>
        </w:rPr>
        <w:t>" cvRef="PSI-MS"/&gt;</w:t>
      </w:r>
    </w:p>
    <w:p w14:paraId="12389CEE"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lastRenderedPageBreak/>
        <w:tab/>
        <w:t>&lt;cvParam accession="MS:1001195" name="</w:t>
      </w:r>
      <w:r w:rsidRPr="00084A10">
        <w:rPr>
          <w:rFonts w:ascii="Courier New" w:hAnsi="Courier New" w:cs="Courier New"/>
          <w:b/>
          <w:sz w:val="16"/>
          <w:szCs w:val="16"/>
        </w:rPr>
        <w:t>decoy DB type reverse</w:t>
      </w:r>
      <w:r w:rsidRPr="008857E9">
        <w:rPr>
          <w:rFonts w:ascii="Courier New" w:hAnsi="Courier New" w:cs="Courier New"/>
          <w:sz w:val="16"/>
          <w:szCs w:val="16"/>
        </w:rPr>
        <w:t>" cvRef="PSI-MS"/&gt;</w:t>
      </w:r>
    </w:p>
    <w:p w14:paraId="20E909DD" w14:textId="77777777" w:rsidR="00943B65" w:rsidRPr="008857E9" w:rsidRDefault="008857E9" w:rsidP="00466496">
      <w:pPr>
        <w:rPr>
          <w:rFonts w:ascii="Courier New" w:hAnsi="Courier New" w:cs="Courier New"/>
          <w:sz w:val="16"/>
          <w:szCs w:val="16"/>
        </w:rPr>
      </w:pPr>
      <w:r w:rsidRPr="008857E9">
        <w:rPr>
          <w:rFonts w:ascii="Courier New" w:hAnsi="Courier New" w:cs="Courier New"/>
          <w:sz w:val="16"/>
          <w:szCs w:val="16"/>
        </w:rPr>
        <w:t>&lt;/SearchDatabase&gt;</w:t>
      </w:r>
    </w:p>
    <w:p w14:paraId="272C2DFE" w14:textId="77777777" w:rsidR="003225C0" w:rsidRDefault="003225C0" w:rsidP="00466496"/>
    <w:p w14:paraId="64ED206B" w14:textId="77777777" w:rsidR="004A549E" w:rsidRPr="004A549E" w:rsidRDefault="004A549E" w:rsidP="00466496">
      <w:pPr>
        <w:rPr>
          <w:rFonts w:ascii="Courier New" w:hAnsi="Courier New" w:cs="Courier New"/>
          <w:sz w:val="16"/>
          <w:szCs w:val="16"/>
        </w:rPr>
      </w:pPr>
      <w:r w:rsidRPr="004A549E">
        <w:rPr>
          <w:rFonts w:ascii="Courier New" w:hAnsi="Courier New" w:cs="Courier New"/>
          <w:sz w:val="16"/>
          <w:szCs w:val="16"/>
        </w:rPr>
        <w:t>&lt;SpectrumIdentificationItem passThreshold="false" rank="1"</w:t>
      </w:r>
      <w:r w:rsidRPr="004A549E">
        <w:rPr>
          <w:rFonts w:ascii="Courier New" w:hAnsi="Courier New" w:cs="Courier New"/>
          <w:sz w:val="16"/>
          <w:szCs w:val="16"/>
        </w:rPr>
        <w:br/>
        <w:t xml:space="preserve">                        peptide_ref="HAVGGRYSSLLCK__57.0215@C$403;_"</w:t>
      </w:r>
      <w:r w:rsidRPr="004A549E">
        <w:rPr>
          <w:rFonts w:ascii="Courier New" w:hAnsi="Courier New" w:cs="Courier New"/>
          <w:sz w:val="16"/>
          <w:szCs w:val="16"/>
        </w:rPr>
        <w:br/>
        <w:t xml:space="preserve">                        experimentalMassToCharge="1448.756" chargeState="2" id="SII_6_1"&gt;</w:t>
      </w:r>
      <w:r w:rsidRPr="004A549E">
        <w:rPr>
          <w:rFonts w:ascii="Courier New" w:hAnsi="Courier New" w:cs="Courier New"/>
          <w:sz w:val="16"/>
          <w:szCs w:val="16"/>
        </w:rPr>
        <w:br/>
        <w:t xml:space="preserve">                        &lt;PeptideEvidenceRef peptideEvidence_ref="PE6_2_4"/&gt;</w:t>
      </w:r>
    </w:p>
    <w:p w14:paraId="78019D15" w14:textId="77777777" w:rsidR="00084A10" w:rsidRPr="00084A10" w:rsidRDefault="009E3B0D" w:rsidP="00466496">
      <w:pPr>
        <w:rPr>
          <w:rFonts w:ascii="Courier New" w:hAnsi="Courier New" w:cs="Courier New"/>
          <w:sz w:val="16"/>
          <w:szCs w:val="16"/>
        </w:rPr>
      </w:pPr>
      <w:r w:rsidRPr="009E3B0D">
        <w:rPr>
          <w:rFonts w:ascii="Courier New" w:hAnsi="Courier New" w:cs="Courier New"/>
          <w:sz w:val="16"/>
          <w:szCs w:val="16"/>
        </w:rPr>
        <w:t xml:space="preserve">            &lt;PeptideEvidence isDecoy="true" post="D" pre="K" end="404"</w:t>
      </w:r>
      <w:r w:rsidRPr="009E3B0D">
        <w:rPr>
          <w:rFonts w:ascii="Courier New" w:hAnsi="Courier New" w:cs="Courier New"/>
          <w:sz w:val="16"/>
          <w:szCs w:val="16"/>
        </w:rPr>
        <w:br/>
        <w:t xml:space="preserve">                start="392" peptide_ref="HAVGGRYSSLLCK__57.0215@C$403;_"</w:t>
      </w:r>
      <w:r w:rsidRPr="009E3B0D">
        <w:rPr>
          <w:rFonts w:ascii="Courier New" w:hAnsi="Courier New" w:cs="Courier New"/>
          <w:sz w:val="16"/>
          <w:szCs w:val="16"/>
        </w:rPr>
        <w:br/>
        <w:t xml:space="preserve">                dBSequence_ref="dbseq_</w:t>
      </w:r>
      <w:r w:rsidR="00AD31D8">
        <w:rPr>
          <w:rFonts w:ascii="Courier New" w:hAnsi="Courier New" w:cs="Courier New"/>
          <w:sz w:val="16"/>
          <w:szCs w:val="16"/>
        </w:rPr>
        <w:t>REV_</w:t>
      </w:r>
      <w:r w:rsidRPr="009E3B0D">
        <w:rPr>
          <w:rFonts w:ascii="Courier New" w:hAnsi="Courier New" w:cs="Courier New"/>
          <w:sz w:val="16"/>
          <w:szCs w:val="16"/>
        </w:rPr>
        <w:t>psu|NC_LIV_113200" id="PE6_2_4"/&gt;</w:t>
      </w:r>
      <w:r w:rsidR="00084A10" w:rsidRPr="00084A10">
        <w:rPr>
          <w:rFonts w:ascii="Courier New" w:hAnsi="Courier New" w:cs="Courier New"/>
          <w:sz w:val="16"/>
          <w:szCs w:val="16"/>
        </w:rPr>
        <w:tab/>
      </w:r>
    </w:p>
    <w:p w14:paraId="70F42444" w14:textId="77777777" w:rsidR="00084A10" w:rsidRDefault="00084A10" w:rsidP="00466496">
      <w:pPr>
        <w:rPr>
          <w:rFonts w:ascii="Courier New" w:hAnsi="Courier New" w:cs="Courier New"/>
          <w:sz w:val="16"/>
          <w:szCs w:val="16"/>
        </w:rPr>
      </w:pPr>
      <w:r w:rsidRPr="00084A10">
        <w:rPr>
          <w:rFonts w:ascii="Courier New" w:hAnsi="Courier New" w:cs="Courier New"/>
          <w:sz w:val="16"/>
          <w:szCs w:val="16"/>
        </w:rPr>
        <w:tab/>
      </w:r>
      <w:r w:rsidR="008D329F">
        <w:rPr>
          <w:rFonts w:ascii="Courier New" w:hAnsi="Courier New" w:cs="Courier New"/>
          <w:sz w:val="16"/>
          <w:szCs w:val="16"/>
        </w:rPr>
        <w:tab/>
      </w:r>
      <w:r w:rsidRPr="00084A10">
        <w:rPr>
          <w:rFonts w:ascii="Courier New" w:hAnsi="Courier New" w:cs="Courier New"/>
          <w:sz w:val="16"/>
          <w:szCs w:val="16"/>
        </w:rPr>
        <w:t>&lt;cvParam accession="MS:1001329" name="OMSSA:pvalue" cvRef="PSI-MS"  value="0.00073351" /&gt;</w:t>
      </w:r>
    </w:p>
    <w:p w14:paraId="6120256F" w14:textId="77777777" w:rsidR="008D329F" w:rsidRDefault="008D329F" w:rsidP="00466496">
      <w:pPr>
        <w:rPr>
          <w:rFonts w:ascii="Courier New" w:hAnsi="Courier New" w:cs="Courier New"/>
          <w:sz w:val="16"/>
          <w:szCs w:val="16"/>
        </w:rPr>
      </w:pPr>
    </w:p>
    <w:p w14:paraId="29490059" w14:textId="77777777" w:rsidR="008D329F" w:rsidRDefault="008D329F" w:rsidP="00466496">
      <w:pPr>
        <w:rPr>
          <w:rFonts w:ascii="Courier New" w:hAnsi="Courier New" w:cs="Courier New"/>
          <w:sz w:val="16"/>
          <w:szCs w:val="16"/>
        </w:rPr>
      </w:pPr>
      <w:r>
        <w:rPr>
          <w:rFonts w:ascii="Courier New" w:hAnsi="Courier New" w:cs="Courier New"/>
          <w:sz w:val="16"/>
          <w:szCs w:val="16"/>
        </w:rPr>
        <w:t>…</w:t>
      </w:r>
    </w:p>
    <w:p w14:paraId="709F14D2" w14:textId="77777777" w:rsidR="008D329F" w:rsidRPr="00084A10" w:rsidRDefault="008D329F" w:rsidP="00466496">
      <w:pPr>
        <w:rPr>
          <w:rFonts w:ascii="Courier New" w:hAnsi="Courier New" w:cs="Courier New"/>
          <w:sz w:val="16"/>
          <w:szCs w:val="16"/>
        </w:rPr>
      </w:pPr>
    </w:p>
    <w:p w14:paraId="21EEA8DD" w14:textId="77777777" w:rsidR="008857E9" w:rsidRPr="00084A10" w:rsidRDefault="00084A10" w:rsidP="00466496">
      <w:pPr>
        <w:rPr>
          <w:rFonts w:ascii="Courier New" w:hAnsi="Courier New" w:cs="Courier New"/>
          <w:sz w:val="16"/>
          <w:szCs w:val="16"/>
        </w:rPr>
      </w:pPr>
      <w:r w:rsidRPr="00084A10">
        <w:rPr>
          <w:rFonts w:ascii="Courier New" w:hAnsi="Courier New" w:cs="Courier New"/>
          <w:sz w:val="16"/>
          <w:szCs w:val="16"/>
        </w:rPr>
        <w:t>&lt;/SpectrumIdentificationItem&gt;</w:t>
      </w:r>
    </w:p>
    <w:p w14:paraId="5BD0E167" w14:textId="77777777" w:rsidR="008857E9" w:rsidRDefault="008857E9" w:rsidP="00466496"/>
    <w:p w14:paraId="77641251" w14:textId="77777777" w:rsidR="00A35AC6" w:rsidRDefault="00A35AC6" w:rsidP="00466496">
      <w:pPr>
        <w:pStyle w:val="Heading2"/>
      </w:pPr>
      <w:bookmarkStart w:id="260" w:name="_Toc453235433"/>
      <w:r>
        <w:t>Database Filter</w:t>
      </w:r>
      <w:bookmarkEnd w:id="260"/>
    </w:p>
    <w:p w14:paraId="551FAED3" w14:textId="77777777" w:rsidR="00A35AC6" w:rsidRDefault="008D4EEA" w:rsidP="00466496">
      <w:r>
        <w:t>The format can specify that a sequence database has been filtered, for example</w:t>
      </w:r>
      <w:r w:rsidR="00A35AC6">
        <w:t xml:space="preserve"> based on PI, </w:t>
      </w:r>
      <w:r w:rsidR="00EC433D">
        <w:t>p</w:t>
      </w:r>
      <w:r w:rsidR="00A35AC6">
        <w:t xml:space="preserve">rotein mass, taxonomy or even a set of accession numbers for a </w:t>
      </w:r>
      <w:r w:rsidR="00056FC0">
        <w:t>second</w:t>
      </w:r>
      <w:r w:rsidR="00A35AC6">
        <w:t xml:space="preserve"> pass search. For example a</w:t>
      </w:r>
      <w:r w:rsidR="000E725A">
        <w:t xml:space="preserve">ll animals except mice would be encoded as (NCBI:33208 is metazoa, NCBI:10090 is </w:t>
      </w:r>
      <w:r w:rsidR="000E725A" w:rsidRPr="000E725A">
        <w:rPr>
          <w:i/>
        </w:rPr>
        <w:t>Mus musculus</w:t>
      </w:r>
      <w:r w:rsidR="000E725A">
        <w:t xml:space="preserve">): </w:t>
      </w:r>
    </w:p>
    <w:p w14:paraId="3B82C92B" w14:textId="77777777" w:rsidR="00B629A4" w:rsidRDefault="00B629A4" w:rsidP="00466496">
      <w:pPr>
        <w:rPr>
          <w:rStyle w:val="pln"/>
          <w:rFonts w:ascii="Courier New" w:hAnsi="Courier New" w:cs="Helvetica"/>
          <w:sz w:val="18"/>
        </w:rPr>
      </w:pPr>
    </w:p>
    <w:p w14:paraId="236C3B68"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lt;DatabaseFilters&gt;</w:t>
      </w:r>
    </w:p>
    <w:p w14:paraId="0A2FD4E2"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gt;</w:t>
      </w:r>
    </w:p>
    <w:p w14:paraId="68069C3E"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Type&gt;</w:t>
      </w:r>
    </w:p>
    <w:p w14:paraId="60A4F4ED"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cvParam accession="MS:1001020" name="DB filter taxonomy" cvRef="PSI-MS" /&gt;</w:t>
      </w:r>
    </w:p>
    <w:p w14:paraId="33551259"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Type&gt;</w:t>
      </w:r>
    </w:p>
    <w:p w14:paraId="61ADA989"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Include&gt;</w:t>
      </w:r>
    </w:p>
    <w:p w14:paraId="5E4DD85D"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cvParam accession="MS:1001467" name="taxonomy: NCBI TaxID" cvRef="PSI-MS" value="33208"/&gt;</w:t>
      </w:r>
    </w:p>
    <w:p w14:paraId="6B7261B1"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Include&gt;</w:t>
      </w:r>
    </w:p>
    <w:p w14:paraId="1E1AB173"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Exclude&gt;</w:t>
      </w:r>
    </w:p>
    <w:p w14:paraId="01163CDB"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cvParam accession="MS:1001467" name="taxonomy: NCBI TaxID" cvRef="PSI-MS" value="</w:t>
      </w:r>
      <w:r w:rsidR="000E725A" w:rsidRPr="000E725A">
        <w:rPr>
          <w:rFonts w:ascii="Courier New" w:hAnsi="Courier New" w:cs="Helvetica"/>
          <w:sz w:val="16"/>
          <w:szCs w:val="16"/>
        </w:rPr>
        <w:t>10090</w:t>
      </w:r>
      <w:r w:rsidRPr="00F64D08">
        <w:rPr>
          <w:rFonts w:ascii="Courier New" w:hAnsi="Courier New" w:cs="Helvetica"/>
          <w:sz w:val="16"/>
          <w:szCs w:val="16"/>
        </w:rPr>
        <w:t>"/&gt;</w:t>
      </w:r>
    </w:p>
    <w:p w14:paraId="4D295A40"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Exclude&gt;</w:t>
      </w:r>
    </w:p>
    <w:p w14:paraId="46782809"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gt;</w:t>
      </w:r>
    </w:p>
    <w:p w14:paraId="0AA4BDF6" w14:textId="77777777" w:rsidR="00F64D08" w:rsidRDefault="00F64D08" w:rsidP="00466496">
      <w:pPr>
        <w:rPr>
          <w:rFonts w:ascii="Courier New" w:hAnsi="Courier New" w:cs="Helvetica"/>
          <w:sz w:val="16"/>
          <w:szCs w:val="16"/>
        </w:rPr>
      </w:pPr>
      <w:r w:rsidRPr="00F64D08">
        <w:rPr>
          <w:rFonts w:ascii="Courier New" w:hAnsi="Courier New" w:cs="Helvetica"/>
          <w:sz w:val="16"/>
          <w:szCs w:val="16"/>
        </w:rPr>
        <w:t>&lt;/DatabaseFilters&gt;</w:t>
      </w:r>
    </w:p>
    <w:p w14:paraId="6D182DED" w14:textId="77777777" w:rsidR="00D6253E" w:rsidRDefault="00D6253E" w:rsidP="00466496"/>
    <w:p w14:paraId="53A6D9B4" w14:textId="77777777" w:rsidR="00A35AC6" w:rsidRDefault="00A35AC6" w:rsidP="00466496">
      <w:pPr>
        <w:pStyle w:val="Heading2"/>
      </w:pPr>
      <w:bookmarkStart w:id="261" w:name="_Toc453235434"/>
      <w:r>
        <w:t xml:space="preserve">Types of </w:t>
      </w:r>
      <w:r w:rsidR="00C01CAD">
        <w:t>parameters</w:t>
      </w:r>
      <w:r>
        <w:t xml:space="preserve"> and </w:t>
      </w:r>
      <w:r w:rsidR="00C01CAD">
        <w:t>v</w:t>
      </w:r>
      <w:r>
        <w:t>alues</w:t>
      </w:r>
      <w:bookmarkEnd w:id="261"/>
    </w:p>
    <w:p w14:paraId="42FAAAED" w14:textId="77777777" w:rsidR="00A35AC6" w:rsidRDefault="00A35AC6" w:rsidP="00466496">
      <w:r>
        <w:t>There are seve</w:t>
      </w:r>
      <w:r w:rsidR="00E17BAB">
        <w:t xml:space="preserve">ral types for parameters that </w:t>
      </w:r>
      <w:r w:rsidR="004E4E2C">
        <w:t>are</w:t>
      </w:r>
      <w:r w:rsidR="00E17BAB">
        <w:t xml:space="preserve"> used in the schema</w:t>
      </w:r>
      <w:r>
        <w:t xml:space="preserve">: </w:t>
      </w:r>
    </w:p>
    <w:p w14:paraId="257C2C74" w14:textId="77777777" w:rsidR="00AB5B5A" w:rsidRDefault="00AB5B5A" w:rsidP="00466496"/>
    <w:p w14:paraId="27C21644" w14:textId="77777777" w:rsidR="001046D1" w:rsidRPr="001046D1" w:rsidRDefault="001046D1" w:rsidP="00466496">
      <w:r w:rsidRPr="001046D1">
        <w:t>&lt;ParamListType&gt;: A list (i.e. unbounded number) of &lt;ParamGroup&gt;.</w:t>
      </w:r>
    </w:p>
    <w:p w14:paraId="5BDCE40D" w14:textId="77777777" w:rsidR="001046D1" w:rsidRDefault="001046D1" w:rsidP="00466496">
      <w:r w:rsidRPr="001046D1">
        <w:t>&lt;ParamGrou</w:t>
      </w:r>
      <w:r w:rsidR="0042093C">
        <w:t>p</w:t>
      </w:r>
      <w:r w:rsidRPr="001046D1">
        <w:t>&gt;: A choice between &lt;cvParam&gt; or &lt;userParam&gt;.</w:t>
      </w:r>
    </w:p>
    <w:p w14:paraId="4425AD26" w14:textId="77777777" w:rsidR="00B92377" w:rsidRDefault="00B92377" w:rsidP="00466496"/>
    <w:p w14:paraId="74707041" w14:textId="77777777" w:rsidR="00A35AC6" w:rsidRDefault="000E0A26" w:rsidP="00466496">
      <w:r>
        <w:t>&lt;</w:t>
      </w:r>
      <w:r w:rsidR="00A35AC6">
        <w:t>ParamType</w:t>
      </w:r>
      <w:r>
        <w:t>&gt;</w:t>
      </w:r>
      <w:r w:rsidR="00A35AC6">
        <w:t>: A</w:t>
      </w:r>
      <w:r w:rsidR="0097440A">
        <w:t xml:space="preserve"> single reference to &lt;ParamGroup&gt;, which allows a choice between</w:t>
      </w:r>
      <w:r w:rsidR="00A35AC6">
        <w:t xml:space="preserve"> either </w:t>
      </w:r>
      <w:r>
        <w:t>&lt;</w:t>
      </w:r>
      <w:r w:rsidR="00A35AC6">
        <w:t>cvParam</w:t>
      </w:r>
      <w:r>
        <w:t>&gt;</w:t>
      </w:r>
      <w:r w:rsidR="00A35AC6">
        <w:t xml:space="preserve"> or </w:t>
      </w:r>
      <w:r>
        <w:t>&lt;</w:t>
      </w:r>
      <w:r w:rsidR="00A35AC6">
        <w:t>userParam</w:t>
      </w:r>
      <w:r>
        <w:t>&gt;</w:t>
      </w:r>
      <w:r w:rsidR="00A35AC6">
        <w:t xml:space="preserve"> </w:t>
      </w:r>
      <w:r w:rsidR="0097440A">
        <w:t>at the specified point in the schema</w:t>
      </w:r>
      <w:r w:rsidR="00A35AC6">
        <w:t xml:space="preserve">. </w:t>
      </w:r>
    </w:p>
    <w:p w14:paraId="188F6B92" w14:textId="77777777" w:rsidR="00A35AC6" w:rsidRDefault="000E0A26" w:rsidP="00466496">
      <w:r>
        <w:t>&lt;</w:t>
      </w:r>
      <w:r w:rsidR="00A35AC6">
        <w:t>cvParamType</w:t>
      </w:r>
      <w:r>
        <w:t>&gt;</w:t>
      </w:r>
      <w:r w:rsidR="00A35AC6">
        <w:t>: A single entry from an ontology or a controlled vocabulary. Attributes:</w:t>
      </w:r>
      <w:r w:rsidR="00B92377">
        <w:t xml:space="preserve"> </w:t>
      </w:r>
      <w:r w:rsidR="00B92377" w:rsidRPr="00B92377">
        <w:t>accession, cvRef</w:t>
      </w:r>
      <w:r w:rsidR="00B92377">
        <w:t>,</w:t>
      </w:r>
      <w:r w:rsidR="00B92377" w:rsidRPr="00B92377">
        <w:t xml:space="preserve"> name, value, unitAccession, unitName, unitCvRef</w:t>
      </w:r>
      <w:r w:rsidR="00ED3EB1">
        <w:t>.</w:t>
      </w:r>
      <w:r w:rsidR="00A35AC6">
        <w:t xml:space="preserve"> </w:t>
      </w:r>
    </w:p>
    <w:p w14:paraId="511E808D" w14:textId="77777777" w:rsidR="00B92377" w:rsidRPr="00B92377" w:rsidRDefault="000E0A26" w:rsidP="00466496">
      <w:r>
        <w:t>&lt;</w:t>
      </w:r>
      <w:r w:rsidR="00A35AC6">
        <w:t>userParamType</w:t>
      </w:r>
      <w:r>
        <w:t>&gt;</w:t>
      </w:r>
      <w:r w:rsidR="00A35AC6">
        <w:t xml:space="preserve">: A single user-defined parameter. Attributes: </w:t>
      </w:r>
      <w:r w:rsidR="00B92377" w:rsidRPr="00B92377">
        <w:t xml:space="preserve">name, value, unitAccession, unitName, unitCvRef. </w:t>
      </w:r>
    </w:p>
    <w:p w14:paraId="1A368A20" w14:textId="77777777" w:rsidR="00A35AC6" w:rsidRDefault="00A35AC6" w:rsidP="00466496"/>
    <w:p w14:paraId="395DAC7E" w14:textId="77777777" w:rsidR="00F65376" w:rsidRDefault="001F00DF" w:rsidP="00466496">
      <w:pPr>
        <w:pStyle w:val="Heading2"/>
      </w:pPr>
      <w:bookmarkStart w:id="262" w:name="_Toc453235435"/>
      <w:r>
        <w:t>Reporting fragmentation ions</w:t>
      </w:r>
      <w:bookmarkEnd w:id="262"/>
    </w:p>
    <w:p w14:paraId="59AF2075" w14:textId="77777777" w:rsidR="001F00DF" w:rsidRDefault="006D41B9" w:rsidP="00466496">
      <w:r>
        <w:t>mzIdentML</w:t>
      </w:r>
      <w:r w:rsidR="00EA39AB">
        <w:t xml:space="preserve"> employs an array type structure to support the reporting of ion types identified in an MS/MS analysis, coupled with CV parameters </w:t>
      </w:r>
      <w:r w:rsidR="005B3447">
        <w:t>to retain flexibility in the ty</w:t>
      </w:r>
      <w:r w:rsidR="00173DC5">
        <w:t>pes of ion that can be reported</w:t>
      </w:r>
      <w:r w:rsidR="005B3447">
        <w:t>. A brief example is given here to explain how these structures should be used</w:t>
      </w:r>
      <w:r w:rsidR="004705C2">
        <w:t xml:space="preserve"> where y1</w:t>
      </w:r>
      <w:r w:rsidR="0056661A">
        <w:t>1</w:t>
      </w:r>
      <w:r w:rsidR="004705C2">
        <w:t>, y</w:t>
      </w:r>
      <w:r w:rsidR="0056661A">
        <w:t>8 and</w:t>
      </w:r>
      <w:r w:rsidR="004705C2">
        <w:t xml:space="preserve"> y</w:t>
      </w:r>
      <w:r w:rsidR="0056661A">
        <w:t>7</w:t>
      </w:r>
      <w:r w:rsidR="004705C2">
        <w:t xml:space="preserve"> have been identified</w:t>
      </w:r>
      <w:r w:rsidR="00E50B38">
        <w:t xml:space="preserve"> with charge = 2+</w:t>
      </w:r>
      <w:r w:rsidR="005B3447">
        <w:t>.</w:t>
      </w:r>
      <w:r w:rsidR="00ED502C">
        <w:t xml:space="preserve"> First, the types of measures to be reported are given in the &lt;FragmentationTable&gt; using &lt;cvParam&gt; instances. Second, each &lt;SpectrumIdentificationItem&gt; contains an index of values (</w:t>
      </w:r>
      <w:r w:rsidR="00D22D13">
        <w:t>11</w:t>
      </w:r>
      <w:r w:rsidR="00ED502C">
        <w:t xml:space="preserve">, </w:t>
      </w:r>
      <w:r w:rsidR="00D22D13">
        <w:t>8 and 7</w:t>
      </w:r>
      <w:r w:rsidR="00ED502C">
        <w:t xml:space="preserve"> for each y ion) and parallel arrays that reference back to each &lt;Measure&gt; defined in the </w:t>
      </w:r>
      <w:r w:rsidR="00ED502C" w:rsidRPr="00ED502C">
        <w:t>&lt;FragmentationTable&gt;</w:t>
      </w:r>
      <w:r w:rsidR="00ED502C">
        <w:t xml:space="preserve">. </w:t>
      </w:r>
      <w:r w:rsidR="006047F6">
        <w:t>In the example, the y</w:t>
      </w:r>
      <w:r w:rsidR="007A1553">
        <w:t>8</w:t>
      </w:r>
      <w:r w:rsidR="006047F6">
        <w:t xml:space="preserve"> ion has a product ion m/z = </w:t>
      </w:r>
      <w:r w:rsidR="007A1553" w:rsidRPr="007A1553">
        <w:t>436.4</w:t>
      </w:r>
      <w:r w:rsidR="006047F6">
        <w:t xml:space="preserve">, </w:t>
      </w:r>
      <w:r w:rsidR="006047F6" w:rsidRPr="006047F6">
        <w:t xml:space="preserve">product ion </w:t>
      </w:r>
      <w:r w:rsidR="006047F6">
        <w:t xml:space="preserve">intensity = </w:t>
      </w:r>
      <w:r w:rsidR="007A1553" w:rsidRPr="007A1553">
        <w:t>11</w:t>
      </w:r>
      <w:r w:rsidR="006047F6">
        <w:t xml:space="preserve"> and </w:t>
      </w:r>
      <w:r w:rsidR="006047F6" w:rsidRPr="006047F6">
        <w:t>product ion m/z error</w:t>
      </w:r>
      <w:r w:rsidR="006047F6">
        <w:t xml:space="preserve"> = </w:t>
      </w:r>
      <w:r w:rsidR="007A1553" w:rsidRPr="007A1553">
        <w:t xml:space="preserve">0.1284 </w:t>
      </w:r>
      <w:r w:rsidR="006047F6">
        <w:t xml:space="preserve">(the second position in the index </w:t>
      </w:r>
      <w:r w:rsidR="000824B1">
        <w:t>of</w:t>
      </w:r>
      <w:r w:rsidR="006047F6">
        <w:t xml:space="preserve"> each array).</w:t>
      </w:r>
    </w:p>
    <w:p w14:paraId="2E7D1BAC" w14:textId="77777777" w:rsidR="005B3447" w:rsidRDefault="005B3447" w:rsidP="00466496"/>
    <w:p w14:paraId="109B4FEF"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lt;FragmentationTable&gt;</w:t>
      </w:r>
    </w:p>
    <w:p w14:paraId="31562B03"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 id="m_mz"&gt;</w:t>
      </w:r>
    </w:p>
    <w:p w14:paraId="51BCEBDA"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cvParam cvRef="PSI-MS" accession="MS:1001225" name="product ion m/z"/&gt;</w:t>
      </w:r>
    </w:p>
    <w:p w14:paraId="57B0FB43"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gt;</w:t>
      </w:r>
    </w:p>
    <w:p w14:paraId="3BA416DA"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 id="m_intensity"&gt;</w:t>
      </w:r>
    </w:p>
    <w:p w14:paraId="210D770C"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cvParam cvRef="PSI-MS" accession="MS:1001226" name="product ion intensity"/&gt;</w:t>
      </w:r>
    </w:p>
    <w:p w14:paraId="1C9CD6A3"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lastRenderedPageBreak/>
        <w:t xml:space="preserve">  &lt;/Measure&gt;</w:t>
      </w:r>
    </w:p>
    <w:p w14:paraId="47E2E56F"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 id="m_error"&gt;</w:t>
      </w:r>
    </w:p>
    <w:p w14:paraId="6688B255"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cvParam cvRef="PSI-MS" accession="MS:1001227" name="product ion m/z error" unitAccession="MS:1000040" unitName="m/z" unitCvRef="PSI-MS"/&gt;</w:t>
      </w:r>
    </w:p>
    <w:p w14:paraId="252E4D02"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gt;</w:t>
      </w:r>
    </w:p>
    <w:p w14:paraId="7C4D0F4E" w14:textId="77777777" w:rsidR="007E50C5" w:rsidRPr="007B497D" w:rsidRDefault="004142D2" w:rsidP="00466496">
      <w:pPr>
        <w:rPr>
          <w:rFonts w:ascii="Courier New" w:hAnsi="Courier New" w:cs="Courier New"/>
          <w:sz w:val="16"/>
          <w:szCs w:val="16"/>
        </w:rPr>
      </w:pPr>
      <w:r w:rsidRPr="004142D2">
        <w:rPr>
          <w:rFonts w:ascii="Courier New" w:hAnsi="Courier New" w:cs="Courier New"/>
          <w:sz w:val="16"/>
          <w:szCs w:val="16"/>
        </w:rPr>
        <w:t>&lt;/FragmentationTable&gt;</w:t>
      </w:r>
    </w:p>
    <w:p w14:paraId="33510B6A" w14:textId="77777777" w:rsidR="00200DC1" w:rsidRDefault="00200DC1" w:rsidP="00466496">
      <w:pPr>
        <w:rPr>
          <w:rFonts w:ascii="Courier New" w:hAnsi="Courier New" w:cs="Courier New"/>
          <w:sz w:val="16"/>
          <w:szCs w:val="16"/>
        </w:rPr>
      </w:pPr>
      <w:r w:rsidRPr="007B497D">
        <w:rPr>
          <w:rFonts w:ascii="Courier New" w:hAnsi="Courier New" w:cs="Courier New"/>
          <w:sz w:val="16"/>
          <w:szCs w:val="16"/>
        </w:rPr>
        <w:t>…</w:t>
      </w:r>
    </w:p>
    <w:p w14:paraId="472FA086" w14:textId="77777777" w:rsidR="004705C2" w:rsidRPr="007B497D" w:rsidRDefault="004705C2" w:rsidP="00466496">
      <w:pPr>
        <w:rPr>
          <w:rFonts w:ascii="Courier New" w:hAnsi="Courier New" w:cs="Courier New"/>
          <w:sz w:val="16"/>
          <w:szCs w:val="16"/>
        </w:rPr>
      </w:pPr>
    </w:p>
    <w:p w14:paraId="092E054E"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lt;IonType index="11 8 7" charge="2"&gt;</w:t>
      </w:r>
    </w:p>
    <w:p w14:paraId="458E45E5"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cvParam cvRef="PSI-MS" accession="MS:1001220" name="frag: y ion"/&gt;</w:t>
      </w:r>
    </w:p>
    <w:p w14:paraId="7E1C43BF"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551.3 436.4 380.1 " </w:t>
      </w:r>
      <w:r w:rsidR="004A549E">
        <w:rPr>
          <w:rFonts w:ascii="Courier New" w:hAnsi="Courier New" w:cs="Courier New"/>
          <w:sz w:val="16"/>
          <w:szCs w:val="16"/>
        </w:rPr>
        <w:t>m</w:t>
      </w:r>
      <w:r w:rsidRPr="00D85F89">
        <w:rPr>
          <w:rFonts w:ascii="Courier New" w:hAnsi="Courier New" w:cs="Courier New"/>
          <w:sz w:val="16"/>
          <w:szCs w:val="16"/>
        </w:rPr>
        <w:t>easure_ref="m_mz"/&gt;</w:t>
      </w:r>
    </w:p>
    <w:p w14:paraId="1D5FE343"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800 11 46" </w:t>
      </w:r>
      <w:r w:rsidR="004A549E">
        <w:rPr>
          <w:rFonts w:ascii="Courier New" w:hAnsi="Courier New" w:cs="Courier New"/>
          <w:sz w:val="16"/>
          <w:szCs w:val="16"/>
        </w:rPr>
        <w:t>m</w:t>
      </w:r>
      <w:r w:rsidRPr="00D85F89">
        <w:rPr>
          <w:rFonts w:ascii="Courier New" w:hAnsi="Courier New" w:cs="Courier New"/>
          <w:sz w:val="16"/>
          <w:szCs w:val="16"/>
        </w:rPr>
        <w:t>easure_ref="m_intensity"/&gt;</w:t>
      </w:r>
    </w:p>
    <w:p w14:paraId="029E31F9"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0.4752 0.1284 0.3704" </w:t>
      </w:r>
      <w:r w:rsidR="004A549E">
        <w:rPr>
          <w:rFonts w:ascii="Courier New" w:hAnsi="Courier New" w:cs="Courier New"/>
          <w:sz w:val="16"/>
          <w:szCs w:val="16"/>
        </w:rPr>
        <w:t>m</w:t>
      </w:r>
      <w:r w:rsidRPr="00D85F89">
        <w:rPr>
          <w:rFonts w:ascii="Courier New" w:hAnsi="Courier New" w:cs="Courier New"/>
          <w:sz w:val="16"/>
          <w:szCs w:val="16"/>
        </w:rPr>
        <w:t>easure_ref="m_error"/&gt;</w:t>
      </w:r>
    </w:p>
    <w:p w14:paraId="09EFCC84" w14:textId="77777777" w:rsidR="008D1CA4" w:rsidRDefault="00D85F89" w:rsidP="00466496">
      <w:pPr>
        <w:rPr>
          <w:rFonts w:ascii="Courier New" w:hAnsi="Courier New" w:cs="Courier New"/>
          <w:sz w:val="16"/>
          <w:szCs w:val="16"/>
        </w:rPr>
      </w:pPr>
      <w:r w:rsidRPr="00D85F89">
        <w:rPr>
          <w:rFonts w:ascii="Courier New" w:hAnsi="Courier New" w:cs="Courier New"/>
          <w:sz w:val="16"/>
          <w:szCs w:val="16"/>
        </w:rPr>
        <w:t>&lt;/IonType&gt;</w:t>
      </w:r>
    </w:p>
    <w:p w14:paraId="4F859A21" w14:textId="77777777" w:rsidR="00E50B38" w:rsidRDefault="00E50B38" w:rsidP="00466496"/>
    <w:p w14:paraId="5376BAF8" w14:textId="77777777" w:rsidR="005B3447" w:rsidRPr="004629C6" w:rsidRDefault="004629C6" w:rsidP="00466496">
      <w:pPr>
        <w:pStyle w:val="Heading3"/>
      </w:pPr>
      <w:bookmarkStart w:id="263" w:name="_Toc453235436"/>
      <w:r>
        <w:t>In</w:t>
      </w:r>
      <w:r w:rsidR="000015E8" w:rsidRPr="004629C6">
        <w:t>ternal fragments</w:t>
      </w:r>
      <w:r>
        <w:t xml:space="preserve"> and immonium ions</w:t>
      </w:r>
      <w:bookmarkEnd w:id="263"/>
    </w:p>
    <w:p w14:paraId="0CEFA898" w14:textId="77777777" w:rsidR="00012B36" w:rsidRDefault="006D41B9" w:rsidP="00466496">
      <w:r>
        <w:t>mzIdentML</w:t>
      </w:r>
      <w:r w:rsidR="000015E8">
        <w:t xml:space="preserve"> supports the reporting </w:t>
      </w:r>
      <w:r w:rsidR="009851C1">
        <w:t xml:space="preserve">of internal fragment ions, of which an immonium ion is a special case </w:t>
      </w:r>
      <w:r w:rsidR="004A6611">
        <w:t xml:space="preserve">comprising a single side chain </w:t>
      </w:r>
      <w:r w:rsidR="009851C1">
        <w:t>(</w:t>
      </w:r>
      <w:hyperlink r:id="rId35" w:history="1">
        <w:r w:rsidR="004A6611" w:rsidRPr="008D7EB4">
          <w:rPr>
            <w:rStyle w:val="Hyperlink"/>
          </w:rPr>
          <w:t>http://www.matrixscience.com/help/fragmentation_help.html</w:t>
        </w:r>
      </w:hyperlink>
      <w:r w:rsidR="004A6611">
        <w:t>).</w:t>
      </w:r>
      <w:r w:rsidR="001D2919">
        <w:t xml:space="preserve"> For internal and immonium ions, the index is used in two different ways. I</w:t>
      </w:r>
      <w:r w:rsidR="00012B36">
        <w:t xml:space="preserve">nternal fragments are reported using the index structure </w:t>
      </w:r>
      <w:r w:rsidR="001D2919">
        <w:t>to identify the start and end of the ion within the sequence</w:t>
      </w:r>
      <w:r w:rsidR="00D12B8E">
        <w:t>.</w:t>
      </w:r>
      <w:r w:rsidR="0065408F" w:rsidRPr="0065408F">
        <w:t xml:space="preserve"> </w:t>
      </w:r>
      <w:r w:rsidR="0065408F">
        <w:t>The</w:t>
      </w:r>
      <w:r w:rsidR="0065408F" w:rsidRPr="0065408F">
        <w:t xml:space="preserve"> example</w:t>
      </w:r>
      <w:r w:rsidR="0065408F">
        <w:t xml:space="preserve"> shows how</w:t>
      </w:r>
      <w:r w:rsidR="0065408F" w:rsidRPr="0065408F">
        <w:t xml:space="preserve"> the index performs </w:t>
      </w:r>
      <w:r w:rsidR="0065408F">
        <w:t>this</w:t>
      </w:r>
      <w:r w:rsidR="0065408F" w:rsidRPr="0065408F">
        <w:t xml:space="preserve"> different role, as it identifies pairs of internal ions: ya2-5, ya3-7, ya3-8</w:t>
      </w:r>
      <w:r w:rsidR="00196A3E">
        <w:t xml:space="preserve">, ya4-8, ya5-8, </w:t>
      </w:r>
      <w:r w:rsidR="0065408F" w:rsidRPr="0065408F">
        <w:t>ya5-11, ya8-11.</w:t>
      </w:r>
    </w:p>
    <w:p w14:paraId="6123834B" w14:textId="77777777" w:rsidR="0065408F" w:rsidRDefault="0065408F" w:rsidP="00466496"/>
    <w:p w14:paraId="2A70B74E"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lt;IonType index="2 5 3 7 3 8 4 8 5 8 5 11 8 11" charge="1"&gt;</w:t>
      </w:r>
    </w:p>
    <w:p w14:paraId="4134E3C2"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cvParam cvRef="PSI-MS" accession="MS:1001366" name="frag: internal ya ion"/&gt;</w:t>
      </w:r>
    </w:p>
    <w:p w14:paraId="25125AB3"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315.2 388.1 501.4 444.1 342.8 669.901495 412.4 " </w:t>
      </w:r>
      <w:r w:rsidR="004A549E">
        <w:rPr>
          <w:rFonts w:ascii="Courier New" w:hAnsi="Courier New" w:cs="Courier New"/>
          <w:sz w:val="16"/>
          <w:szCs w:val="16"/>
        </w:rPr>
        <w:t>m</w:t>
      </w:r>
      <w:r w:rsidRPr="00D85F89">
        <w:rPr>
          <w:rFonts w:ascii="Courier New" w:hAnsi="Courier New" w:cs="Courier New"/>
          <w:sz w:val="16"/>
          <w:szCs w:val="16"/>
        </w:rPr>
        <w:t>easure_ref="m_mz"/&gt;</w:t>
      </w:r>
    </w:p>
    <w:p w14:paraId="4C2E5AF8"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44 63 10430 75 48 6420 31" </w:t>
      </w:r>
      <w:r w:rsidR="004A549E">
        <w:rPr>
          <w:rFonts w:ascii="Courier New" w:hAnsi="Courier New" w:cs="Courier New"/>
          <w:sz w:val="16"/>
          <w:szCs w:val="16"/>
        </w:rPr>
        <w:t>m</w:t>
      </w:r>
      <w:r w:rsidRPr="00D85F89">
        <w:rPr>
          <w:rFonts w:ascii="Courier New" w:hAnsi="Courier New" w:cs="Courier New"/>
          <w:sz w:val="16"/>
          <w:szCs w:val="16"/>
        </w:rPr>
        <w:t>easure_ref="m_intensity"/&gt;</w:t>
      </w:r>
    </w:p>
    <w:p w14:paraId="2964C30C"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0.0027 -0.1191 0.0969 -0.1817 -0.4340 0.4721 0.1082" </w:t>
      </w:r>
      <w:r w:rsidR="004A549E">
        <w:rPr>
          <w:rFonts w:ascii="Courier New" w:hAnsi="Courier New" w:cs="Courier New"/>
          <w:sz w:val="16"/>
          <w:szCs w:val="16"/>
        </w:rPr>
        <w:t>m</w:t>
      </w:r>
      <w:r w:rsidRPr="00D85F89">
        <w:rPr>
          <w:rFonts w:ascii="Courier New" w:hAnsi="Courier New" w:cs="Courier New"/>
          <w:sz w:val="16"/>
          <w:szCs w:val="16"/>
        </w:rPr>
        <w:t>easure_ref="m_error"/&gt;</w:t>
      </w:r>
    </w:p>
    <w:p w14:paraId="199B6CDE" w14:textId="77777777" w:rsidR="0056661A" w:rsidRDefault="00D85F89" w:rsidP="00466496">
      <w:pPr>
        <w:rPr>
          <w:rFonts w:ascii="Courier New" w:hAnsi="Courier New" w:cs="Courier New"/>
          <w:sz w:val="16"/>
          <w:szCs w:val="16"/>
        </w:rPr>
      </w:pPr>
      <w:r w:rsidRPr="00D85F89">
        <w:rPr>
          <w:rFonts w:ascii="Courier New" w:hAnsi="Courier New" w:cs="Courier New"/>
          <w:sz w:val="16"/>
          <w:szCs w:val="16"/>
        </w:rPr>
        <w:t>&lt;/IonType&gt;</w:t>
      </w:r>
    </w:p>
    <w:p w14:paraId="7AAC3B64" w14:textId="77777777" w:rsidR="00D85F89" w:rsidRDefault="00D85F89" w:rsidP="00466496"/>
    <w:p w14:paraId="3C6F54C1" w14:textId="77777777" w:rsidR="0065408F" w:rsidRDefault="0065408F" w:rsidP="00466496"/>
    <w:p w14:paraId="16133979" w14:textId="77777777" w:rsidR="00313F36" w:rsidRDefault="00313F36" w:rsidP="00466496">
      <w:r w:rsidRPr="00313F36">
        <w:t>For immonium ions, the index is the position of the identified ion within the peptide sequence</w:t>
      </w:r>
      <w:r w:rsidR="00C4091C">
        <w:t>. I</w:t>
      </w:r>
      <w:r w:rsidRPr="00313F36">
        <w:t>f the peptide contains the same amino acid in multiple positions that cannot be distinguished, all positions should be given.</w:t>
      </w:r>
      <w:r w:rsidR="00727066">
        <w:t xml:space="preserve"> Example, where immonium ions have been found </w:t>
      </w:r>
      <w:r w:rsidR="006B4E54">
        <w:t>matching T and G in the following peptide sequence FGGEENTY (positions 2 or 3, and position 7)</w:t>
      </w:r>
      <w:r w:rsidR="00BF0959">
        <w:t>:</w:t>
      </w:r>
    </w:p>
    <w:p w14:paraId="7A9083C3" w14:textId="77777777" w:rsidR="004F46C6" w:rsidRPr="00325A98" w:rsidRDefault="004F46C6" w:rsidP="00466496">
      <w:pPr>
        <w:pStyle w:val="PlainText"/>
        <w:rPr>
          <w:sz w:val="18"/>
          <w:szCs w:val="18"/>
        </w:rPr>
      </w:pPr>
    </w:p>
    <w:p w14:paraId="151BC182" w14:textId="77777777" w:rsidR="00B632A1" w:rsidRPr="00602ECD" w:rsidRDefault="00B632A1" w:rsidP="00466496">
      <w:pPr>
        <w:pStyle w:val="PlainText"/>
        <w:ind w:left="0"/>
        <w:rPr>
          <w:sz w:val="16"/>
          <w:szCs w:val="16"/>
        </w:rPr>
      </w:pPr>
      <w:r w:rsidRPr="00602ECD">
        <w:rPr>
          <w:sz w:val="16"/>
          <w:szCs w:val="16"/>
        </w:rPr>
        <w:t>&lt;IonType cvRef="PSI-PI" accession="</w:t>
      </w:r>
      <w:r w:rsidR="00C94CFB" w:rsidRPr="00602ECD">
        <w:rPr>
          <w:sz w:val="16"/>
          <w:szCs w:val="16"/>
        </w:rPr>
        <w:t xml:space="preserve"> MS:1001239</w:t>
      </w:r>
      <w:r w:rsidRPr="00602ECD">
        <w:rPr>
          <w:sz w:val="16"/>
          <w:szCs w:val="16"/>
        </w:rPr>
        <w:t>" name="frag: immonium ion" index="</w:t>
      </w:r>
      <w:r w:rsidR="006B4E54" w:rsidRPr="00602ECD">
        <w:rPr>
          <w:sz w:val="16"/>
          <w:szCs w:val="16"/>
        </w:rPr>
        <w:t xml:space="preserve">2 </w:t>
      </w:r>
      <w:r w:rsidR="00727066" w:rsidRPr="00602ECD">
        <w:rPr>
          <w:sz w:val="16"/>
          <w:szCs w:val="16"/>
        </w:rPr>
        <w:t>3</w:t>
      </w:r>
      <w:r w:rsidRPr="00602ECD">
        <w:rPr>
          <w:sz w:val="16"/>
          <w:szCs w:val="16"/>
        </w:rPr>
        <w:t xml:space="preserve"> 7" charge="1"&gt;</w:t>
      </w:r>
    </w:p>
    <w:p w14:paraId="64DB60D5" w14:textId="77777777" w:rsidR="00B632A1" w:rsidRPr="00602ECD" w:rsidRDefault="00B632A1" w:rsidP="00466496">
      <w:pPr>
        <w:pStyle w:val="PlainText"/>
        <w:ind w:left="0"/>
        <w:rPr>
          <w:sz w:val="16"/>
          <w:szCs w:val="16"/>
        </w:rPr>
      </w:pPr>
      <w:r w:rsidRPr="00602ECD">
        <w:rPr>
          <w:sz w:val="16"/>
          <w:szCs w:val="16"/>
        </w:rPr>
        <w:t xml:space="preserve">  &lt;FragmentArray values="288.2 286.1 387.2 371.127841 " </w:t>
      </w:r>
      <w:r w:rsidR="00C6410B">
        <w:rPr>
          <w:sz w:val="16"/>
          <w:szCs w:val="16"/>
        </w:rPr>
        <w:t>m</w:t>
      </w:r>
      <w:r w:rsidRPr="00602ECD">
        <w:rPr>
          <w:sz w:val="16"/>
          <w:szCs w:val="16"/>
        </w:rPr>
        <w:t>easure_ref="m_mz"/&gt;</w:t>
      </w:r>
    </w:p>
    <w:p w14:paraId="4F1EA598" w14:textId="77777777" w:rsidR="00B632A1" w:rsidRPr="00602ECD" w:rsidRDefault="00B632A1" w:rsidP="00466496">
      <w:pPr>
        <w:pStyle w:val="PlainText"/>
        <w:ind w:left="0"/>
        <w:rPr>
          <w:sz w:val="16"/>
          <w:szCs w:val="16"/>
        </w:rPr>
      </w:pPr>
      <w:r w:rsidRPr="00602ECD">
        <w:rPr>
          <w:sz w:val="16"/>
          <w:szCs w:val="16"/>
        </w:rPr>
        <w:t xml:space="preserve">  &lt;FragmentArray values="2137 83 656 1663" </w:t>
      </w:r>
      <w:r w:rsidR="00C6410B">
        <w:rPr>
          <w:sz w:val="16"/>
          <w:szCs w:val="16"/>
        </w:rPr>
        <w:t>m</w:t>
      </w:r>
      <w:r w:rsidRPr="00602ECD">
        <w:rPr>
          <w:sz w:val="16"/>
          <w:szCs w:val="16"/>
        </w:rPr>
        <w:t>easure_ref="m_intensity"/&gt;</w:t>
      </w:r>
    </w:p>
    <w:p w14:paraId="65C3865E" w14:textId="77777777" w:rsidR="00B632A1" w:rsidRPr="00602ECD" w:rsidRDefault="00B632A1" w:rsidP="00466496">
      <w:pPr>
        <w:pStyle w:val="PlainText"/>
        <w:ind w:left="0"/>
        <w:rPr>
          <w:sz w:val="16"/>
          <w:szCs w:val="16"/>
        </w:rPr>
      </w:pPr>
      <w:r w:rsidRPr="00602ECD">
        <w:rPr>
          <w:sz w:val="16"/>
          <w:szCs w:val="16"/>
        </w:rPr>
        <w:t xml:space="preserve">  &lt;FragmentArray values="0.0260 -0.1125 -0.0602 -0.1011" </w:t>
      </w:r>
      <w:r w:rsidR="00C6410B">
        <w:rPr>
          <w:sz w:val="16"/>
          <w:szCs w:val="16"/>
        </w:rPr>
        <w:t>m</w:t>
      </w:r>
      <w:r w:rsidRPr="00602ECD">
        <w:rPr>
          <w:sz w:val="16"/>
          <w:szCs w:val="16"/>
        </w:rPr>
        <w:t>easure_ref="m_error"/&gt;</w:t>
      </w:r>
    </w:p>
    <w:p w14:paraId="1906AF4C" w14:textId="77777777" w:rsidR="004F46C6" w:rsidRDefault="00B632A1" w:rsidP="00466496">
      <w:pPr>
        <w:pStyle w:val="PlainText"/>
        <w:ind w:left="0"/>
        <w:rPr>
          <w:sz w:val="16"/>
          <w:szCs w:val="16"/>
        </w:rPr>
      </w:pPr>
      <w:r w:rsidRPr="00602ECD">
        <w:rPr>
          <w:sz w:val="16"/>
          <w:szCs w:val="16"/>
        </w:rPr>
        <w:t>&lt;/IonType&gt;</w:t>
      </w:r>
    </w:p>
    <w:p w14:paraId="307FC6B6" w14:textId="77777777" w:rsidR="00602ECD" w:rsidRDefault="00602ECD" w:rsidP="00466496">
      <w:pPr>
        <w:pStyle w:val="PlainText"/>
        <w:ind w:left="0"/>
        <w:rPr>
          <w:sz w:val="16"/>
          <w:szCs w:val="16"/>
        </w:rPr>
      </w:pPr>
    </w:p>
    <w:p w14:paraId="30F6EE43" w14:textId="77777777" w:rsidR="008B6BE0" w:rsidRDefault="008438DA" w:rsidP="00466496">
      <w:pPr>
        <w:pStyle w:val="Heading2"/>
      </w:pPr>
      <w:bookmarkStart w:id="264" w:name="_Toc453235437"/>
      <w:r>
        <w:lastRenderedPageBreak/>
        <w:t>Enzyme definition</w:t>
      </w:r>
      <w:bookmarkEnd w:id="264"/>
    </w:p>
    <w:p w14:paraId="0C1F5862" w14:textId="77777777" w:rsidR="00474DD1" w:rsidRPr="00474DD1" w:rsidRDefault="001048BC" w:rsidP="00466496">
      <w:pPr>
        <w:pStyle w:val="nobreak"/>
      </w:pPr>
      <w:r>
        <w:t xml:space="preserve">The </w:t>
      </w:r>
      <w:r w:rsidR="003C4379">
        <w:t>&lt;</w:t>
      </w:r>
      <w:r>
        <w:t>SpectrumIdentificationProtocol</w:t>
      </w:r>
      <w:r w:rsidR="003C4379">
        <w:t>&gt;</w:t>
      </w:r>
      <w:r>
        <w:t xml:space="preserve"> SHOULD contain a specification of which enzyme (if any) was applied in the search. </w:t>
      </w:r>
      <w:r w:rsidR="00AA70F0">
        <w:t xml:space="preserve">The element </w:t>
      </w:r>
      <w:r w:rsidR="008607A4">
        <w:t>&lt;</w:t>
      </w:r>
      <w:r w:rsidR="00AA70F0">
        <w:t>Enzyme</w:t>
      </w:r>
      <w:r w:rsidR="008607A4">
        <w:t>&gt;</w:t>
      </w:r>
      <w:r w:rsidR="00AA70F0">
        <w:t xml:space="preserve"> has optional sub-elements for specifying the </w:t>
      </w:r>
      <w:r w:rsidR="008607A4">
        <w:t>&lt;</w:t>
      </w:r>
      <w:r w:rsidR="00AA70F0">
        <w:t>EnzymeName</w:t>
      </w:r>
      <w:r w:rsidR="008607A4">
        <w:t>&gt;</w:t>
      </w:r>
      <w:r w:rsidR="00AA70F0">
        <w:t xml:space="preserve"> using a CV term </w:t>
      </w:r>
      <w:r w:rsidR="00295A76">
        <w:t>and the cleavage site, u</w:t>
      </w:r>
      <w:r w:rsidR="00646B37">
        <w:t>s</w:t>
      </w:r>
      <w:r w:rsidR="00295A76">
        <w:t xml:space="preserve">ing a regular expression. </w:t>
      </w:r>
      <w:r w:rsidR="00AB2301">
        <w:t>Regular expressions should be encoded following the notation of Perl Compatible Regular Expressions</w:t>
      </w:r>
      <w:r w:rsidR="00AB2301" w:rsidRPr="00AB2301">
        <w:t xml:space="preserve"> (PCRE regex, </w:t>
      </w:r>
      <w:hyperlink r:id="rId36" w:history="1">
        <w:r w:rsidR="00AB2301" w:rsidRPr="00061EC8">
          <w:rPr>
            <w:rStyle w:val="Hyperlink"/>
          </w:rPr>
          <w:t>http://www.pcre.org</w:t>
        </w:r>
      </w:hyperlink>
      <w:r w:rsidR="00B129C0">
        <w:t xml:space="preserve">, matching the </w:t>
      </w:r>
      <w:r w:rsidR="00CC2E74">
        <w:t xml:space="preserve">syntax and </w:t>
      </w:r>
      <w:r w:rsidR="00B129C0">
        <w:t>semantics of Perl v</w:t>
      </w:r>
      <w:r w:rsidR="00CC2E74">
        <w:t xml:space="preserve">ersion </w:t>
      </w:r>
      <w:r w:rsidR="00B129C0">
        <w:t>5</w:t>
      </w:r>
      <w:r w:rsidR="00AB2301" w:rsidRPr="00AB2301">
        <w:t>)</w:t>
      </w:r>
      <w:r w:rsidR="00AB2301">
        <w:t xml:space="preserve">. </w:t>
      </w:r>
      <w:r w:rsidR="007358F6">
        <w:t>T</w:t>
      </w:r>
      <w:r w:rsidR="007358F6" w:rsidRPr="007358F6">
        <w:t>he PSI-</w:t>
      </w:r>
      <w:r w:rsidR="00FE3847">
        <w:t>MS</w:t>
      </w:r>
      <w:r w:rsidR="007358F6" w:rsidRPr="007358F6">
        <w:t xml:space="preserve"> </w:t>
      </w:r>
      <w:r w:rsidR="007358F6">
        <w:t>CV contains</w:t>
      </w:r>
      <w:r w:rsidR="007358F6" w:rsidRPr="007358F6">
        <w:t xml:space="preserve"> terms for the most common enzym</w:t>
      </w:r>
      <w:r w:rsidR="007358F6">
        <w:t xml:space="preserve">es with pre-defined </w:t>
      </w:r>
      <w:r w:rsidR="00F358BB">
        <w:t>regular expressions (</w:t>
      </w:r>
      <w:r w:rsidR="00A27EB6">
        <w:fldChar w:fldCharType="begin"/>
      </w:r>
      <w:r w:rsidR="00A27EB6">
        <w:instrText xml:space="preserve"> REF _Ref215304396 \h </w:instrText>
      </w:r>
      <w:r w:rsidR="00466496">
        <w:instrText xml:space="preserve"> \* MERGEFORMAT </w:instrText>
      </w:r>
      <w:r w:rsidR="00A27EB6">
        <w:fldChar w:fldCharType="separate"/>
      </w:r>
      <w:r w:rsidR="003C46AF">
        <w:t xml:space="preserve">Table </w:t>
      </w:r>
      <w:r w:rsidR="00A27EB6">
        <w:fldChar w:fldCharType="end"/>
      </w:r>
      <w:r w:rsidR="00F358BB">
        <w:t xml:space="preserve">). If the enzyme used is present in the </w:t>
      </w:r>
      <w:r w:rsidR="00FC6C95">
        <w:t>PSI-MS</w:t>
      </w:r>
      <w:r w:rsidR="00F358BB">
        <w:t xml:space="preserve"> CV, </w:t>
      </w:r>
      <w:r w:rsidR="009922FD">
        <w:t xml:space="preserve">the term </w:t>
      </w:r>
      <w:r w:rsidR="00A62C47">
        <w:t>MUST</w:t>
      </w:r>
      <w:r w:rsidR="009922FD">
        <w:t xml:space="preserve"> be encoded </w:t>
      </w:r>
      <w:r w:rsidR="008F04CE">
        <w:t xml:space="preserve">under </w:t>
      </w:r>
      <w:r w:rsidR="00DF524C">
        <w:t>&lt;</w:t>
      </w:r>
      <w:r w:rsidR="008F04CE">
        <w:t>EnzymeName</w:t>
      </w:r>
      <w:r w:rsidR="00DF524C">
        <w:t>&gt;</w:t>
      </w:r>
      <w:r w:rsidR="00A62C47">
        <w:t xml:space="preserve"> unless the rule given in the CV does not match that used by the software</w:t>
      </w:r>
      <w:r w:rsidR="0089272C">
        <w:t xml:space="preserve"> or if the enzyme used </w:t>
      </w:r>
      <w:r w:rsidR="0089272C" w:rsidRPr="0089272C">
        <w:t>is not present in the CV</w:t>
      </w:r>
      <w:r w:rsidR="00A62C47">
        <w:t xml:space="preserve">, in which case the </w:t>
      </w:r>
      <w:r w:rsidR="008F04CE">
        <w:t xml:space="preserve">regular expression </w:t>
      </w:r>
      <w:r w:rsidR="00DF524C">
        <w:t>used MUST be given in the e</w:t>
      </w:r>
      <w:r w:rsidR="009E2F27">
        <w:t xml:space="preserve">lement </w:t>
      </w:r>
      <w:r w:rsidR="00DF524C">
        <w:t>&lt;</w:t>
      </w:r>
      <w:r w:rsidR="001C04DF" w:rsidRPr="001C04DF">
        <w:t>SiteRegexp</w:t>
      </w:r>
      <w:r w:rsidR="00DF524C">
        <w:t>&gt;</w:t>
      </w:r>
      <w:r w:rsidR="00DC743D">
        <w:t xml:space="preserve">. </w:t>
      </w:r>
      <w:r w:rsidR="0089272C">
        <w:t xml:space="preserve">If the &lt;EnzymeName&gt; element is used, the regular expression MAY also be provided additionally. </w:t>
      </w:r>
      <w:r w:rsidR="00474DD1" w:rsidRPr="00474DD1">
        <w:t xml:space="preserve">For a no enzyme search, (i.e. one where there may be a cleavage at any residue), the cvTerm </w:t>
      </w:r>
      <w:r w:rsidR="00FC6C95" w:rsidRPr="00FC6C95">
        <w:t xml:space="preserve">MS:1001091 </w:t>
      </w:r>
      <w:r w:rsidR="004B5667" w:rsidRPr="004B5667">
        <w:t>‘NoEnzyme’ MUST</w:t>
      </w:r>
      <w:r w:rsidR="004B5667">
        <w:t xml:space="preserve"> </w:t>
      </w:r>
      <w:r w:rsidR="004B5667" w:rsidRPr="004B5667">
        <w:t>be specified</w:t>
      </w:r>
      <w:r w:rsidR="00474DD1" w:rsidRPr="00474DD1">
        <w:t xml:space="preserve">, and the missedCleavages and semiSpecific attributes </w:t>
      </w:r>
      <w:r w:rsidR="005A6154">
        <w:t>SHOULD NOT</w:t>
      </w:r>
      <w:r w:rsidR="00474DD1" w:rsidRPr="00474DD1">
        <w:t xml:space="preserve"> be specified.</w:t>
      </w:r>
      <w:r w:rsidR="00B66E29" w:rsidRPr="00B66E29">
        <w:t xml:space="preserve"> </w:t>
      </w:r>
      <w:r w:rsidR="00B66E29">
        <w:t>If</w:t>
      </w:r>
      <w:r w:rsidR="00B66E29" w:rsidRPr="00B66E29">
        <w:t xml:space="preserve"> two or more enzymes are used, multiple </w:t>
      </w:r>
      <w:r w:rsidR="00440C82">
        <w:t>&lt;</w:t>
      </w:r>
      <w:r w:rsidR="00B66E29" w:rsidRPr="00B66E29">
        <w:t>Enzyme</w:t>
      </w:r>
      <w:r w:rsidR="00440C82">
        <w:t>&gt;</w:t>
      </w:r>
      <w:r w:rsidR="00B66E29" w:rsidRPr="00B66E29">
        <w:t xml:space="preserve"> elements </w:t>
      </w:r>
      <w:r w:rsidR="0093736F">
        <w:t>SHOULD be provided</w:t>
      </w:r>
      <w:r w:rsidR="00B66E29" w:rsidRPr="00B66E29">
        <w:t xml:space="preserve"> rat</w:t>
      </w:r>
      <w:r w:rsidR="00AD4575">
        <w:t>her than trying to build a regular expression covering all cleavage sites</w:t>
      </w:r>
      <w:r w:rsidR="00B66E29" w:rsidRPr="00B66E29">
        <w:t>.</w:t>
      </w:r>
      <w:r w:rsidR="008876B2" w:rsidRPr="008876B2">
        <w:t xml:space="preserve"> If the software uses a name for an enzyme other than the one specified in the CV, a user</w:t>
      </w:r>
      <w:r w:rsidR="008876B2">
        <w:t>Param MAY also be given</w:t>
      </w:r>
      <w:r w:rsidR="008876B2" w:rsidRPr="008876B2">
        <w:t>.</w:t>
      </w:r>
    </w:p>
    <w:p w14:paraId="298E6B7D" w14:textId="77777777" w:rsidR="001048BC" w:rsidRPr="001048BC" w:rsidRDefault="001048BC" w:rsidP="00466496">
      <w:pPr>
        <w:pStyle w:val="nobreak"/>
      </w:pPr>
    </w:p>
    <w:p w14:paraId="57BE639D" w14:textId="77777777" w:rsidR="00B4502A" w:rsidRDefault="003949C2" w:rsidP="00466496">
      <w:pPr>
        <w:pStyle w:val="nobreak"/>
      </w:pPr>
      <w:r>
        <w:t>The following guidelines SHOULD be followed when generating regular expressions</w:t>
      </w:r>
      <w:r w:rsidR="001048BC" w:rsidRPr="001048BC">
        <w:t xml:space="preserve"> in an instance document</w:t>
      </w:r>
      <w:r>
        <w:t xml:space="preserve"> for enzymes not present in the CV</w:t>
      </w:r>
      <w:r w:rsidR="001048BC" w:rsidRPr="001048BC">
        <w:t>: 1) use the PCRE supplied negation syntax for look-ahead and look-behind assertions</w:t>
      </w:r>
      <w:r w:rsidR="008D041A">
        <w:t xml:space="preserve"> and</w:t>
      </w:r>
      <w:r w:rsidR="001048BC" w:rsidRPr="001048BC">
        <w:t xml:space="preserve"> 2) use the most compact representation possible for a regex.</w:t>
      </w:r>
      <w:r w:rsidR="00564316">
        <w:t xml:space="preserve"> </w:t>
      </w:r>
      <w:r w:rsidR="004E3AC2">
        <w:t>The start of a match specifies the cleavage point.</w:t>
      </w:r>
      <w:r w:rsidR="00602ECD">
        <w:t xml:space="preserve"> </w:t>
      </w:r>
      <w:r w:rsidR="001048BC" w:rsidRPr="001048BC">
        <w:t>For</w:t>
      </w:r>
      <w:r w:rsidR="00854D54">
        <w:t xml:space="preserve"> example the enzyme</w:t>
      </w:r>
      <w:r w:rsidR="001048BC" w:rsidRPr="001048BC">
        <w:t xml:space="preserve"> Trypsin,</w:t>
      </w:r>
      <w:r w:rsidR="00854D54">
        <w:t xml:space="preserve"> which cleaves following a K or R residue unless the next residue is P, has the</w:t>
      </w:r>
      <w:r w:rsidR="007B64D6">
        <w:t xml:space="preserve"> regular expression</w:t>
      </w:r>
      <w:r w:rsidR="00854D54">
        <w:t>:</w:t>
      </w:r>
      <w:r w:rsidR="007B64D6">
        <w:t xml:space="preserve"> </w:t>
      </w:r>
    </w:p>
    <w:p w14:paraId="3E0069A2" w14:textId="77777777" w:rsidR="00552978" w:rsidRDefault="00552978" w:rsidP="00466496">
      <w:pPr>
        <w:pStyle w:val="nobreak"/>
        <w:rPr>
          <w:rFonts w:ascii="Courier New" w:hAnsi="Courier New" w:cs="Courier New"/>
        </w:rPr>
      </w:pPr>
    </w:p>
    <w:p w14:paraId="30E13F66" w14:textId="77777777" w:rsidR="006A342F" w:rsidRPr="00B4502A" w:rsidRDefault="00C57F28" w:rsidP="00466496">
      <w:pPr>
        <w:pStyle w:val="nobreak"/>
        <w:rPr>
          <w:rFonts w:ascii="Courier New" w:hAnsi="Courier New" w:cs="Courier New"/>
        </w:rPr>
      </w:pPr>
      <w:r w:rsidRPr="00B4502A">
        <w:rPr>
          <w:rFonts w:ascii="Courier New" w:hAnsi="Courier New" w:cs="Courier New"/>
        </w:rPr>
        <w:t>(?&lt;=[KR])(?!P)</w:t>
      </w:r>
    </w:p>
    <w:p w14:paraId="4C49F3D6" w14:textId="77777777" w:rsidR="00552978" w:rsidRDefault="00552978" w:rsidP="00466496">
      <w:pPr>
        <w:pStyle w:val="nobreak"/>
      </w:pPr>
    </w:p>
    <w:p w14:paraId="4C1C3308" w14:textId="77777777" w:rsidR="002E1544" w:rsidRPr="002E1544" w:rsidRDefault="001048BC" w:rsidP="00466496">
      <w:pPr>
        <w:pStyle w:val="nobreak"/>
      </w:pPr>
      <w:r w:rsidRPr="001048BC">
        <w:t>The ?&lt;= is a "zero-width positive look-behind assertion", and [] means one of this character set. So, this rule is to look behind for a K or R</w:t>
      </w:r>
      <w:r w:rsidR="006A342F">
        <w:t xml:space="preserve">. </w:t>
      </w:r>
      <w:r w:rsidRPr="001048BC">
        <w:t>?! is a zero-width positive look-ahead assertion, and ?!P means any character that is not P.</w:t>
      </w:r>
      <w:r w:rsidR="008607A4">
        <w:t xml:space="preserve"> </w:t>
      </w:r>
      <w:r w:rsidR="002E1544" w:rsidRPr="002E1544">
        <w:t>An example of an “N-term” enzyme is Asp-N which cleaves before D or B. This can be described using the PCRE:</w:t>
      </w:r>
    </w:p>
    <w:p w14:paraId="70DE8F06" w14:textId="77777777" w:rsidR="002E1544" w:rsidRPr="008607A4" w:rsidRDefault="002E1544" w:rsidP="00466496">
      <w:pPr>
        <w:rPr>
          <w:rFonts w:ascii="Courier New" w:hAnsi="Courier New" w:cs="Courier New"/>
        </w:rPr>
      </w:pPr>
      <w:r w:rsidRPr="008607A4">
        <w:rPr>
          <w:rFonts w:ascii="Courier New" w:hAnsi="Courier New" w:cs="Courier New"/>
        </w:rPr>
        <w:t xml:space="preserve">  (?=[BD])</w:t>
      </w:r>
    </w:p>
    <w:p w14:paraId="2521C035" w14:textId="77777777" w:rsidR="002E1544" w:rsidRPr="002E1544" w:rsidRDefault="002E1544" w:rsidP="00466496">
      <w:r w:rsidRPr="002E1544">
        <w:t>The ?= is a “zero-width positive look-ahead assertion.”</w:t>
      </w:r>
    </w:p>
    <w:p w14:paraId="1AD781CE" w14:textId="77777777" w:rsidR="002E1544" w:rsidRPr="002E1544" w:rsidRDefault="002E1544" w:rsidP="00466496"/>
    <w:p w14:paraId="589B796D" w14:textId="77777777" w:rsidR="002E1544" w:rsidRPr="002E1544" w:rsidRDefault="002E1544" w:rsidP="00466496">
      <w:r w:rsidRPr="002E1544">
        <w:t>A simple 3 line perl program can be written to test a regular expression:</w:t>
      </w:r>
    </w:p>
    <w:p w14:paraId="5F8E3046" w14:textId="77777777" w:rsidR="002E1544" w:rsidRPr="00090A3A" w:rsidRDefault="002E1544" w:rsidP="00466496">
      <w:pPr>
        <w:rPr>
          <w:rFonts w:ascii="Courier New" w:hAnsi="Courier New" w:cs="Courier New"/>
        </w:rPr>
      </w:pPr>
      <w:r w:rsidRPr="00090A3A">
        <w:rPr>
          <w:rFonts w:ascii="Courier New" w:hAnsi="Courier New" w:cs="Courier New"/>
        </w:rPr>
        <w:t xml:space="preserve"> $protein = "ABCDKPEFGHIJKLMNOPQRSTUVWXYZ";</w:t>
      </w:r>
    </w:p>
    <w:p w14:paraId="6CDED9EC" w14:textId="77777777" w:rsidR="002E1544" w:rsidRPr="00090A3A" w:rsidRDefault="002E1544" w:rsidP="00466496">
      <w:pPr>
        <w:rPr>
          <w:rFonts w:ascii="Courier New" w:hAnsi="Courier New" w:cs="Courier New"/>
        </w:rPr>
      </w:pPr>
      <w:r w:rsidRPr="00090A3A">
        <w:rPr>
          <w:rFonts w:ascii="Courier New" w:hAnsi="Courier New" w:cs="Courier New"/>
        </w:rPr>
        <w:t xml:space="preserve"> @peptides = split(/(?&lt;=[KR])( ?!P)/, $protein);</w:t>
      </w:r>
    </w:p>
    <w:p w14:paraId="3C5B3389" w14:textId="77777777" w:rsidR="002E1544" w:rsidRPr="00090A3A" w:rsidRDefault="002E1544" w:rsidP="00466496">
      <w:pPr>
        <w:rPr>
          <w:rFonts w:ascii="Courier New" w:hAnsi="Courier New" w:cs="Courier New"/>
        </w:rPr>
      </w:pPr>
      <w:r w:rsidRPr="00090A3A">
        <w:rPr>
          <w:rFonts w:ascii="Courier New" w:hAnsi="Courier New" w:cs="Courier New"/>
        </w:rPr>
        <w:t xml:space="preserve"> print join "\n", @peptides;</w:t>
      </w:r>
    </w:p>
    <w:p w14:paraId="11D4F1E7" w14:textId="77777777" w:rsidR="002E1544" w:rsidRPr="002E1544" w:rsidRDefault="002E1544" w:rsidP="00466496"/>
    <w:p w14:paraId="3150EA4F" w14:textId="77777777" w:rsidR="002E1544" w:rsidRPr="002E1544" w:rsidRDefault="002E1544" w:rsidP="00466496">
      <w:r>
        <w:t>The program returns</w:t>
      </w:r>
      <w:r w:rsidRPr="002E1544">
        <w:t>:</w:t>
      </w:r>
    </w:p>
    <w:p w14:paraId="0839A5CE" w14:textId="77777777" w:rsidR="002E1544" w:rsidRPr="00090A3A" w:rsidRDefault="002E1544" w:rsidP="00466496">
      <w:pPr>
        <w:rPr>
          <w:rFonts w:ascii="Courier New" w:hAnsi="Courier New" w:cs="Courier New"/>
        </w:rPr>
      </w:pPr>
      <w:r w:rsidRPr="00090A3A">
        <w:rPr>
          <w:rFonts w:ascii="Courier New" w:hAnsi="Courier New" w:cs="Courier New"/>
        </w:rPr>
        <w:t>ABCDKPEFGHIJK</w:t>
      </w:r>
    </w:p>
    <w:p w14:paraId="269A7FCB" w14:textId="77777777" w:rsidR="002E1544" w:rsidRPr="00090A3A" w:rsidRDefault="002E1544" w:rsidP="00466496">
      <w:pPr>
        <w:rPr>
          <w:rFonts w:ascii="Courier New" w:hAnsi="Courier New" w:cs="Courier New"/>
        </w:rPr>
      </w:pPr>
      <w:r w:rsidRPr="00090A3A">
        <w:rPr>
          <w:rFonts w:ascii="Courier New" w:hAnsi="Courier New" w:cs="Courier New"/>
        </w:rPr>
        <w:t>LMNOPQR</w:t>
      </w:r>
    </w:p>
    <w:p w14:paraId="10254BD1" w14:textId="77777777" w:rsidR="002E1544" w:rsidRPr="00090A3A" w:rsidRDefault="002E1544" w:rsidP="00466496">
      <w:pPr>
        <w:rPr>
          <w:rFonts w:ascii="Courier New" w:hAnsi="Courier New" w:cs="Courier New"/>
        </w:rPr>
      </w:pPr>
      <w:r w:rsidRPr="00090A3A">
        <w:rPr>
          <w:rFonts w:ascii="Courier New" w:hAnsi="Courier New" w:cs="Courier New"/>
        </w:rPr>
        <w:t>STUVWXYZ</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2552"/>
      </w:tblGrid>
      <w:tr w:rsidR="003039C2" w:rsidRPr="00447E4C" w14:paraId="29C728AC" w14:textId="77777777" w:rsidTr="00447E4C">
        <w:tc>
          <w:tcPr>
            <w:tcW w:w="1951" w:type="dxa"/>
          </w:tcPr>
          <w:p w14:paraId="01DA45D4" w14:textId="77777777" w:rsidR="003039C2" w:rsidRPr="00447E4C" w:rsidRDefault="003039C2" w:rsidP="00466496">
            <w:pPr>
              <w:rPr>
                <w:b/>
              </w:rPr>
            </w:pPr>
            <w:r w:rsidRPr="00447E4C">
              <w:rPr>
                <w:b/>
              </w:rPr>
              <w:t>Enzyme Name</w:t>
            </w:r>
          </w:p>
        </w:tc>
        <w:tc>
          <w:tcPr>
            <w:tcW w:w="2552" w:type="dxa"/>
          </w:tcPr>
          <w:p w14:paraId="2DB592A2" w14:textId="77777777" w:rsidR="003039C2" w:rsidRPr="00447E4C" w:rsidRDefault="003039C2" w:rsidP="00466496">
            <w:pPr>
              <w:rPr>
                <w:b/>
              </w:rPr>
            </w:pPr>
            <w:r w:rsidRPr="00447E4C">
              <w:rPr>
                <w:b/>
              </w:rPr>
              <w:t>Regular expression</w:t>
            </w:r>
          </w:p>
        </w:tc>
      </w:tr>
      <w:tr w:rsidR="003039C2" w:rsidRPr="00447E4C" w14:paraId="21B2E005" w14:textId="77777777" w:rsidTr="00447E4C">
        <w:tc>
          <w:tcPr>
            <w:tcW w:w="1951" w:type="dxa"/>
          </w:tcPr>
          <w:p w14:paraId="58701477" w14:textId="77777777" w:rsidR="003039C2" w:rsidRPr="00447E4C" w:rsidRDefault="003039C2" w:rsidP="00466496">
            <w:r w:rsidRPr="00447E4C">
              <w:t>Trypsin</w:t>
            </w:r>
          </w:p>
        </w:tc>
        <w:tc>
          <w:tcPr>
            <w:tcW w:w="2552" w:type="dxa"/>
          </w:tcPr>
          <w:p w14:paraId="5ECE0C18" w14:textId="77777777" w:rsidR="003039C2" w:rsidRPr="00447E4C" w:rsidRDefault="003039C2" w:rsidP="00466496">
            <w:pPr>
              <w:rPr>
                <w:rFonts w:ascii="Courier New" w:hAnsi="Courier New" w:cs="Courier New"/>
              </w:rPr>
            </w:pPr>
            <w:r w:rsidRPr="00447E4C">
              <w:rPr>
                <w:rFonts w:ascii="Courier New" w:hAnsi="Courier New" w:cs="Courier New"/>
              </w:rPr>
              <w:t>(?&lt;=[KR])(?!P)</w:t>
            </w:r>
          </w:p>
        </w:tc>
      </w:tr>
      <w:tr w:rsidR="003039C2" w:rsidRPr="00447E4C" w14:paraId="245CFBA4" w14:textId="77777777" w:rsidTr="00447E4C">
        <w:tc>
          <w:tcPr>
            <w:tcW w:w="1951" w:type="dxa"/>
          </w:tcPr>
          <w:p w14:paraId="6648D77C" w14:textId="77777777" w:rsidR="003039C2" w:rsidRPr="00447E4C" w:rsidRDefault="003039C2" w:rsidP="00466496">
            <w:r w:rsidRPr="00447E4C">
              <w:t>Arg-C</w:t>
            </w:r>
          </w:p>
        </w:tc>
        <w:tc>
          <w:tcPr>
            <w:tcW w:w="2552" w:type="dxa"/>
          </w:tcPr>
          <w:p w14:paraId="137FAEAE" w14:textId="77777777" w:rsidR="003039C2" w:rsidRPr="00447E4C" w:rsidRDefault="003039C2" w:rsidP="00466496">
            <w:pPr>
              <w:rPr>
                <w:rFonts w:ascii="Courier New" w:hAnsi="Courier New" w:cs="Courier New"/>
              </w:rPr>
            </w:pPr>
            <w:r w:rsidRPr="00447E4C">
              <w:rPr>
                <w:rFonts w:ascii="Courier New" w:hAnsi="Courier New" w:cs="Courier New"/>
              </w:rPr>
              <w:t>(?&lt;=R)(?!P)</w:t>
            </w:r>
          </w:p>
        </w:tc>
      </w:tr>
      <w:tr w:rsidR="003039C2" w:rsidRPr="00447E4C" w14:paraId="084B4834" w14:textId="77777777" w:rsidTr="00447E4C">
        <w:tc>
          <w:tcPr>
            <w:tcW w:w="1951" w:type="dxa"/>
          </w:tcPr>
          <w:p w14:paraId="1E2E7F6C" w14:textId="77777777" w:rsidR="003039C2" w:rsidRPr="00447E4C" w:rsidRDefault="003039C2" w:rsidP="00466496">
            <w:r w:rsidRPr="00447E4C">
              <w:t>Asp-N</w:t>
            </w:r>
          </w:p>
        </w:tc>
        <w:tc>
          <w:tcPr>
            <w:tcW w:w="2552" w:type="dxa"/>
          </w:tcPr>
          <w:p w14:paraId="78DB1897" w14:textId="77777777" w:rsidR="003039C2" w:rsidRPr="00447E4C" w:rsidRDefault="003039C2" w:rsidP="00466496">
            <w:pPr>
              <w:rPr>
                <w:rFonts w:ascii="Courier New" w:hAnsi="Courier New" w:cs="Courier New"/>
              </w:rPr>
            </w:pPr>
            <w:r w:rsidRPr="00447E4C">
              <w:rPr>
                <w:rFonts w:ascii="Courier New" w:hAnsi="Courier New" w:cs="Courier New"/>
              </w:rPr>
              <w:t>(?=[BD])</w:t>
            </w:r>
          </w:p>
        </w:tc>
      </w:tr>
      <w:tr w:rsidR="003039C2" w:rsidRPr="00447E4C" w14:paraId="6F11070D" w14:textId="77777777" w:rsidTr="00447E4C">
        <w:tc>
          <w:tcPr>
            <w:tcW w:w="1951" w:type="dxa"/>
          </w:tcPr>
          <w:p w14:paraId="4B1DA35E" w14:textId="77777777" w:rsidR="003039C2" w:rsidRPr="00447E4C" w:rsidRDefault="003039C2" w:rsidP="00466496">
            <w:r w:rsidRPr="00447E4C">
              <w:t>Asp-N_ambic</w:t>
            </w:r>
          </w:p>
        </w:tc>
        <w:tc>
          <w:tcPr>
            <w:tcW w:w="2552" w:type="dxa"/>
          </w:tcPr>
          <w:p w14:paraId="4B113AFE" w14:textId="77777777" w:rsidR="003039C2" w:rsidRPr="00447E4C" w:rsidRDefault="003039C2" w:rsidP="00466496">
            <w:pPr>
              <w:rPr>
                <w:rFonts w:ascii="Courier New" w:hAnsi="Courier New" w:cs="Courier New"/>
              </w:rPr>
            </w:pPr>
            <w:r w:rsidRPr="00447E4C">
              <w:rPr>
                <w:rFonts w:ascii="Courier New" w:hAnsi="Courier New" w:cs="Courier New"/>
              </w:rPr>
              <w:t xml:space="preserve">(?=[DE]) </w:t>
            </w:r>
          </w:p>
        </w:tc>
      </w:tr>
      <w:tr w:rsidR="003039C2" w:rsidRPr="00447E4C" w14:paraId="4FE58DD8" w14:textId="77777777" w:rsidTr="00447E4C">
        <w:tc>
          <w:tcPr>
            <w:tcW w:w="1951" w:type="dxa"/>
          </w:tcPr>
          <w:p w14:paraId="7B486352" w14:textId="77777777" w:rsidR="003039C2" w:rsidRPr="00447E4C" w:rsidRDefault="003039C2" w:rsidP="00466496">
            <w:r w:rsidRPr="00447E4C">
              <w:t>Chymotrypsin</w:t>
            </w:r>
          </w:p>
        </w:tc>
        <w:tc>
          <w:tcPr>
            <w:tcW w:w="2552" w:type="dxa"/>
          </w:tcPr>
          <w:p w14:paraId="23174CAF" w14:textId="77777777" w:rsidR="003039C2" w:rsidRPr="00447E4C" w:rsidRDefault="003039C2" w:rsidP="00466496">
            <w:pPr>
              <w:rPr>
                <w:rFonts w:ascii="Courier New" w:hAnsi="Courier New" w:cs="Courier New"/>
              </w:rPr>
            </w:pPr>
            <w:r w:rsidRPr="00447E4C">
              <w:rPr>
                <w:rFonts w:ascii="Courier New" w:hAnsi="Courier New" w:cs="Courier New"/>
              </w:rPr>
              <w:t>(?&lt;=[FYWL])(?!P)</w:t>
            </w:r>
          </w:p>
        </w:tc>
      </w:tr>
      <w:tr w:rsidR="003039C2" w:rsidRPr="00447E4C" w14:paraId="1D861DD5" w14:textId="77777777" w:rsidTr="00447E4C">
        <w:tc>
          <w:tcPr>
            <w:tcW w:w="1951" w:type="dxa"/>
          </w:tcPr>
          <w:p w14:paraId="347F811E" w14:textId="77777777" w:rsidR="003039C2" w:rsidRPr="00447E4C" w:rsidRDefault="003039C2" w:rsidP="00466496">
            <w:r w:rsidRPr="00447E4C">
              <w:t>CNBr</w:t>
            </w:r>
          </w:p>
        </w:tc>
        <w:tc>
          <w:tcPr>
            <w:tcW w:w="2552" w:type="dxa"/>
          </w:tcPr>
          <w:p w14:paraId="1A893A16" w14:textId="77777777" w:rsidR="003039C2" w:rsidRPr="00447E4C" w:rsidRDefault="003039C2" w:rsidP="00466496">
            <w:pPr>
              <w:rPr>
                <w:rFonts w:ascii="Courier New" w:hAnsi="Courier New" w:cs="Courier New"/>
              </w:rPr>
            </w:pPr>
            <w:r w:rsidRPr="00447E4C">
              <w:rPr>
                <w:rFonts w:ascii="Courier New" w:hAnsi="Courier New" w:cs="Courier New"/>
              </w:rPr>
              <w:t>(?&lt;=M)</w:t>
            </w:r>
          </w:p>
        </w:tc>
      </w:tr>
      <w:tr w:rsidR="003039C2" w:rsidRPr="00447E4C" w14:paraId="4D890466" w14:textId="77777777" w:rsidTr="00447E4C">
        <w:tc>
          <w:tcPr>
            <w:tcW w:w="1951" w:type="dxa"/>
          </w:tcPr>
          <w:p w14:paraId="3D3344ED" w14:textId="77777777" w:rsidR="003039C2" w:rsidRPr="00447E4C" w:rsidRDefault="003039C2" w:rsidP="00466496">
            <w:r w:rsidRPr="00447E4C">
              <w:t>Formic_acid</w:t>
            </w:r>
          </w:p>
        </w:tc>
        <w:tc>
          <w:tcPr>
            <w:tcW w:w="2552" w:type="dxa"/>
          </w:tcPr>
          <w:p w14:paraId="72E81C0D" w14:textId="77777777" w:rsidR="003039C2" w:rsidRPr="00447E4C" w:rsidRDefault="003039C2" w:rsidP="00466496">
            <w:pPr>
              <w:rPr>
                <w:rFonts w:ascii="Courier New" w:hAnsi="Courier New" w:cs="Courier New"/>
              </w:rPr>
            </w:pPr>
            <w:r w:rsidRPr="00447E4C">
              <w:rPr>
                <w:rFonts w:ascii="Courier New" w:hAnsi="Courier New" w:cs="Courier New"/>
              </w:rPr>
              <w:t xml:space="preserve">((?&lt;=D))|((?=D)) </w:t>
            </w:r>
          </w:p>
        </w:tc>
      </w:tr>
      <w:tr w:rsidR="003039C2" w:rsidRPr="00447E4C" w14:paraId="721A8056" w14:textId="77777777" w:rsidTr="00447E4C">
        <w:tc>
          <w:tcPr>
            <w:tcW w:w="1951" w:type="dxa"/>
          </w:tcPr>
          <w:p w14:paraId="1C7AA9A1" w14:textId="77777777" w:rsidR="003039C2" w:rsidRPr="00447E4C" w:rsidRDefault="003039C2" w:rsidP="00466496">
            <w:r w:rsidRPr="00447E4C">
              <w:t>Lys-C</w:t>
            </w:r>
          </w:p>
        </w:tc>
        <w:tc>
          <w:tcPr>
            <w:tcW w:w="2552" w:type="dxa"/>
          </w:tcPr>
          <w:p w14:paraId="28CA4089" w14:textId="77777777" w:rsidR="003039C2" w:rsidRPr="00447E4C" w:rsidRDefault="003039C2" w:rsidP="00466496">
            <w:pPr>
              <w:rPr>
                <w:rFonts w:ascii="Courier New" w:hAnsi="Courier New" w:cs="Courier New"/>
              </w:rPr>
            </w:pPr>
            <w:r w:rsidRPr="00447E4C">
              <w:rPr>
                <w:rFonts w:ascii="Courier New" w:hAnsi="Courier New" w:cs="Courier New"/>
              </w:rPr>
              <w:t>(?&lt;=K)(?!P)</w:t>
            </w:r>
          </w:p>
        </w:tc>
      </w:tr>
      <w:tr w:rsidR="003039C2" w:rsidRPr="00447E4C" w14:paraId="2A32E970" w14:textId="77777777" w:rsidTr="00447E4C">
        <w:tc>
          <w:tcPr>
            <w:tcW w:w="1951" w:type="dxa"/>
          </w:tcPr>
          <w:p w14:paraId="7DBA68C3" w14:textId="77777777" w:rsidR="003039C2" w:rsidRPr="00447E4C" w:rsidRDefault="003039C2" w:rsidP="00466496">
            <w:r w:rsidRPr="00447E4C">
              <w:t>Lys-C/P</w:t>
            </w:r>
          </w:p>
        </w:tc>
        <w:tc>
          <w:tcPr>
            <w:tcW w:w="2552" w:type="dxa"/>
          </w:tcPr>
          <w:p w14:paraId="7351F50D" w14:textId="77777777" w:rsidR="003039C2" w:rsidRPr="00447E4C" w:rsidRDefault="003039C2" w:rsidP="00466496">
            <w:pPr>
              <w:rPr>
                <w:rFonts w:ascii="Courier New" w:hAnsi="Courier New" w:cs="Courier New"/>
              </w:rPr>
            </w:pPr>
            <w:r w:rsidRPr="00447E4C">
              <w:rPr>
                <w:rFonts w:ascii="Courier New" w:hAnsi="Courier New" w:cs="Courier New"/>
              </w:rPr>
              <w:t>(?&lt;=K)</w:t>
            </w:r>
          </w:p>
        </w:tc>
      </w:tr>
      <w:tr w:rsidR="003039C2" w:rsidRPr="00447E4C" w14:paraId="409EB4E2" w14:textId="77777777" w:rsidTr="00447E4C">
        <w:tc>
          <w:tcPr>
            <w:tcW w:w="1951" w:type="dxa"/>
          </w:tcPr>
          <w:p w14:paraId="7E322EF2" w14:textId="77777777" w:rsidR="003039C2" w:rsidRPr="00447E4C" w:rsidRDefault="003039C2" w:rsidP="00466496">
            <w:r w:rsidRPr="00447E4C">
              <w:t>PepsinA</w:t>
            </w:r>
          </w:p>
        </w:tc>
        <w:tc>
          <w:tcPr>
            <w:tcW w:w="2552" w:type="dxa"/>
          </w:tcPr>
          <w:p w14:paraId="66400222" w14:textId="77777777" w:rsidR="003039C2" w:rsidRPr="00447E4C" w:rsidRDefault="003039C2" w:rsidP="00466496">
            <w:pPr>
              <w:rPr>
                <w:rFonts w:ascii="Courier New" w:hAnsi="Courier New" w:cs="Courier New"/>
              </w:rPr>
            </w:pPr>
            <w:r w:rsidRPr="00447E4C">
              <w:rPr>
                <w:rFonts w:ascii="Courier New" w:hAnsi="Courier New" w:cs="Courier New"/>
              </w:rPr>
              <w:t>(?&lt;=[FL])</w:t>
            </w:r>
          </w:p>
        </w:tc>
      </w:tr>
      <w:tr w:rsidR="003039C2" w:rsidRPr="00447E4C" w14:paraId="46C43814" w14:textId="77777777" w:rsidTr="00447E4C">
        <w:tc>
          <w:tcPr>
            <w:tcW w:w="1951" w:type="dxa"/>
          </w:tcPr>
          <w:p w14:paraId="238E1679" w14:textId="77777777" w:rsidR="003039C2" w:rsidRPr="00447E4C" w:rsidRDefault="003039C2" w:rsidP="00466496">
            <w:r w:rsidRPr="00447E4C">
              <w:t>TrypChymo</w:t>
            </w:r>
          </w:p>
        </w:tc>
        <w:tc>
          <w:tcPr>
            <w:tcW w:w="2552" w:type="dxa"/>
          </w:tcPr>
          <w:p w14:paraId="1D00E7AA" w14:textId="77777777" w:rsidR="003039C2" w:rsidRPr="00447E4C" w:rsidRDefault="003039C2" w:rsidP="00466496">
            <w:pPr>
              <w:rPr>
                <w:rFonts w:ascii="Courier New" w:hAnsi="Courier New" w:cs="Courier New"/>
              </w:rPr>
            </w:pPr>
            <w:r w:rsidRPr="00447E4C">
              <w:rPr>
                <w:rFonts w:ascii="Courier New" w:hAnsi="Courier New" w:cs="Courier New"/>
              </w:rPr>
              <w:t>(?&lt;=[FYWLKR])(?!P)</w:t>
            </w:r>
          </w:p>
        </w:tc>
      </w:tr>
      <w:tr w:rsidR="003039C2" w:rsidRPr="00447E4C" w14:paraId="2E15BB19" w14:textId="77777777" w:rsidTr="00447E4C">
        <w:tc>
          <w:tcPr>
            <w:tcW w:w="1951" w:type="dxa"/>
          </w:tcPr>
          <w:p w14:paraId="70A83081" w14:textId="77777777" w:rsidR="003039C2" w:rsidRPr="00447E4C" w:rsidRDefault="003039C2" w:rsidP="00466496">
            <w:r w:rsidRPr="00447E4C">
              <w:t>Trypsin/P</w:t>
            </w:r>
          </w:p>
        </w:tc>
        <w:tc>
          <w:tcPr>
            <w:tcW w:w="2552" w:type="dxa"/>
          </w:tcPr>
          <w:p w14:paraId="7F59AB83" w14:textId="77777777" w:rsidR="003039C2" w:rsidRPr="00447E4C" w:rsidRDefault="003039C2" w:rsidP="00466496">
            <w:pPr>
              <w:rPr>
                <w:rFonts w:ascii="Courier New" w:hAnsi="Courier New" w:cs="Courier New"/>
              </w:rPr>
            </w:pPr>
            <w:r w:rsidRPr="00447E4C">
              <w:rPr>
                <w:rFonts w:ascii="Courier New" w:hAnsi="Courier New" w:cs="Courier New"/>
              </w:rPr>
              <w:t>(?&lt;=[KR])</w:t>
            </w:r>
          </w:p>
        </w:tc>
      </w:tr>
      <w:tr w:rsidR="003039C2" w:rsidRPr="00447E4C" w14:paraId="1A28320C" w14:textId="77777777" w:rsidTr="00447E4C">
        <w:tc>
          <w:tcPr>
            <w:tcW w:w="1951" w:type="dxa"/>
          </w:tcPr>
          <w:p w14:paraId="12B78753" w14:textId="77777777" w:rsidR="003039C2" w:rsidRPr="00447E4C" w:rsidRDefault="003039C2" w:rsidP="00466496">
            <w:r w:rsidRPr="00447E4C">
              <w:t>V8-DE</w:t>
            </w:r>
          </w:p>
        </w:tc>
        <w:tc>
          <w:tcPr>
            <w:tcW w:w="2552" w:type="dxa"/>
          </w:tcPr>
          <w:p w14:paraId="25CF3B71" w14:textId="77777777" w:rsidR="003039C2" w:rsidRPr="00447E4C" w:rsidRDefault="003039C2" w:rsidP="00466496">
            <w:pPr>
              <w:rPr>
                <w:rFonts w:ascii="Courier New" w:hAnsi="Courier New" w:cs="Courier New"/>
              </w:rPr>
            </w:pPr>
            <w:r w:rsidRPr="00447E4C">
              <w:rPr>
                <w:rFonts w:ascii="Courier New" w:hAnsi="Courier New" w:cs="Courier New"/>
              </w:rPr>
              <w:t>(?&lt;=[BDEZ])(?!P)</w:t>
            </w:r>
          </w:p>
        </w:tc>
      </w:tr>
      <w:tr w:rsidR="003039C2" w:rsidRPr="00447E4C" w14:paraId="044C033E" w14:textId="77777777" w:rsidTr="00447E4C">
        <w:tc>
          <w:tcPr>
            <w:tcW w:w="1951" w:type="dxa"/>
          </w:tcPr>
          <w:p w14:paraId="1314C197" w14:textId="77777777" w:rsidR="003039C2" w:rsidRPr="00447E4C" w:rsidRDefault="003039C2" w:rsidP="00466496">
            <w:r w:rsidRPr="00447E4C">
              <w:t>V8-E</w:t>
            </w:r>
          </w:p>
        </w:tc>
        <w:tc>
          <w:tcPr>
            <w:tcW w:w="2552" w:type="dxa"/>
          </w:tcPr>
          <w:p w14:paraId="1E537F6C" w14:textId="77777777" w:rsidR="003039C2" w:rsidRPr="00447E4C" w:rsidRDefault="003039C2" w:rsidP="00466496">
            <w:pPr>
              <w:rPr>
                <w:rFonts w:ascii="Courier New" w:hAnsi="Courier New" w:cs="Courier New"/>
                <w:highlight w:val="yellow"/>
              </w:rPr>
            </w:pPr>
            <w:r w:rsidRPr="00447E4C">
              <w:rPr>
                <w:rFonts w:ascii="Courier New" w:hAnsi="Courier New" w:cs="Courier New"/>
              </w:rPr>
              <w:t>(?&lt;=[EZ])(?!P)</w:t>
            </w:r>
          </w:p>
        </w:tc>
      </w:tr>
      <w:tr w:rsidR="00735E36" w:rsidRPr="00447E4C" w14:paraId="204B3177" w14:textId="77777777" w:rsidTr="00447E4C">
        <w:tc>
          <w:tcPr>
            <w:tcW w:w="1951" w:type="dxa"/>
          </w:tcPr>
          <w:p w14:paraId="73250D0E" w14:textId="77777777" w:rsidR="00735E36" w:rsidRPr="00447E4C" w:rsidRDefault="00735E36" w:rsidP="00466496">
            <w:r>
              <w:t>Leukocyte elastase</w:t>
            </w:r>
          </w:p>
        </w:tc>
        <w:tc>
          <w:tcPr>
            <w:tcW w:w="2552" w:type="dxa"/>
          </w:tcPr>
          <w:p w14:paraId="6F72C061" w14:textId="77777777" w:rsidR="00735E36" w:rsidRPr="00447E4C" w:rsidRDefault="00735E36" w:rsidP="00466496">
            <w:pPr>
              <w:rPr>
                <w:rFonts w:ascii="Courier New" w:hAnsi="Courier New" w:cs="Courier New"/>
              </w:rPr>
            </w:pPr>
            <w:r w:rsidRPr="00A822E9">
              <w:rPr>
                <w:rFonts w:ascii="Courier New" w:hAnsi="Courier New" w:cs="Courier New"/>
              </w:rPr>
              <w:t>(?&lt;=[ALIV])(?!P)</w:t>
            </w:r>
          </w:p>
        </w:tc>
      </w:tr>
      <w:tr w:rsidR="00735E36" w:rsidRPr="00447E4C" w14:paraId="6C0B1BF6" w14:textId="77777777" w:rsidTr="00447E4C">
        <w:tc>
          <w:tcPr>
            <w:tcW w:w="1951" w:type="dxa"/>
          </w:tcPr>
          <w:p w14:paraId="7FB56F2E" w14:textId="77777777" w:rsidR="00735E36" w:rsidRDefault="00735E36" w:rsidP="00466496">
            <w:r>
              <w:t>Proline endopeptidase</w:t>
            </w:r>
          </w:p>
        </w:tc>
        <w:tc>
          <w:tcPr>
            <w:tcW w:w="2552" w:type="dxa"/>
          </w:tcPr>
          <w:p w14:paraId="6E772674" w14:textId="77777777" w:rsidR="00735E36" w:rsidRPr="00A822E9" w:rsidRDefault="00735E36" w:rsidP="00466496">
            <w:pPr>
              <w:rPr>
                <w:rFonts w:ascii="Courier New" w:hAnsi="Courier New" w:cs="Courier New"/>
              </w:rPr>
            </w:pPr>
            <w:r w:rsidRPr="00A822E9">
              <w:rPr>
                <w:rFonts w:ascii="Courier New" w:hAnsi="Courier New" w:cs="Courier New"/>
              </w:rPr>
              <w:t>(?&lt;=[HKR]P)(?!P)</w:t>
            </w:r>
          </w:p>
        </w:tc>
      </w:tr>
      <w:tr w:rsidR="00735E36" w:rsidRPr="00447E4C" w14:paraId="15E5FFEF" w14:textId="77777777" w:rsidTr="00447E4C">
        <w:tc>
          <w:tcPr>
            <w:tcW w:w="1951" w:type="dxa"/>
          </w:tcPr>
          <w:p w14:paraId="013C94E5" w14:textId="77777777" w:rsidR="00735E36" w:rsidRDefault="00735E36" w:rsidP="00466496">
            <w:r>
              <w:lastRenderedPageBreak/>
              <w:t>Glutamyl endopeptidase</w:t>
            </w:r>
          </w:p>
        </w:tc>
        <w:tc>
          <w:tcPr>
            <w:tcW w:w="2552" w:type="dxa"/>
          </w:tcPr>
          <w:p w14:paraId="0C28D7A8" w14:textId="77777777" w:rsidR="00735E36" w:rsidRPr="00A822E9" w:rsidRDefault="00735E36" w:rsidP="00466496">
            <w:pPr>
              <w:rPr>
                <w:rFonts w:ascii="Courier New" w:hAnsi="Courier New" w:cs="Courier New"/>
              </w:rPr>
            </w:pPr>
            <w:r w:rsidRPr="00A822E9">
              <w:rPr>
                <w:rFonts w:ascii="Courier New" w:hAnsi="Courier New" w:cs="Courier New"/>
              </w:rPr>
              <w:t>(?&lt;=[^E]E)</w:t>
            </w:r>
          </w:p>
        </w:tc>
      </w:tr>
      <w:tr w:rsidR="00735E36" w:rsidRPr="00447E4C" w14:paraId="361DAF52" w14:textId="77777777" w:rsidTr="00447E4C">
        <w:tc>
          <w:tcPr>
            <w:tcW w:w="1951" w:type="dxa"/>
          </w:tcPr>
          <w:p w14:paraId="33981FC5" w14:textId="77777777" w:rsidR="00735E36" w:rsidRDefault="00735E36" w:rsidP="00466496">
            <w:r>
              <w:t>2-iodobenzoate</w:t>
            </w:r>
          </w:p>
        </w:tc>
        <w:tc>
          <w:tcPr>
            <w:tcW w:w="2552" w:type="dxa"/>
          </w:tcPr>
          <w:p w14:paraId="6E07A3A4" w14:textId="77777777" w:rsidR="00735E36" w:rsidRPr="00A822E9" w:rsidRDefault="00735E36" w:rsidP="00466496">
            <w:pPr>
              <w:rPr>
                <w:rFonts w:ascii="Courier New" w:hAnsi="Courier New" w:cs="Courier New"/>
              </w:rPr>
            </w:pPr>
            <w:r w:rsidRPr="00A822E9">
              <w:rPr>
                <w:rFonts w:ascii="Courier New" w:hAnsi="Courier New" w:cs="Courier New"/>
              </w:rPr>
              <w:t>(?&lt;=W)</w:t>
            </w:r>
          </w:p>
        </w:tc>
      </w:tr>
    </w:tbl>
    <w:p w14:paraId="2BDBABD7" w14:textId="77777777" w:rsidR="008438DA" w:rsidRPr="00071A7F" w:rsidRDefault="003039C2" w:rsidP="00466496">
      <w:pPr>
        <w:pStyle w:val="Caption"/>
        <w:rPr>
          <w:b w:val="0"/>
        </w:rPr>
      </w:pPr>
      <w:bookmarkStart w:id="265" w:name="_Ref215304396"/>
      <w:r>
        <w:t xml:space="preserve">Table </w:t>
      </w:r>
      <w:bookmarkEnd w:id="265"/>
      <w:r w:rsidR="00C103BC">
        <w:t>5</w:t>
      </w:r>
      <w:r w:rsidR="00655131">
        <w:t>.</w:t>
      </w:r>
      <w:r>
        <w:t xml:space="preserve"> </w:t>
      </w:r>
      <w:r w:rsidR="004453F6" w:rsidRPr="00071A7F">
        <w:rPr>
          <w:b w:val="0"/>
        </w:rPr>
        <w:t xml:space="preserve">Common enzymes and the cleavage site specified as regular expressions as represented in the </w:t>
      </w:r>
      <w:r w:rsidR="00FC6C95" w:rsidRPr="00071A7F">
        <w:rPr>
          <w:b w:val="0"/>
        </w:rPr>
        <w:t>PSI-MS</w:t>
      </w:r>
      <w:r w:rsidR="004453F6" w:rsidRPr="00071A7F">
        <w:rPr>
          <w:b w:val="0"/>
        </w:rPr>
        <w:t xml:space="preserve"> CV.</w:t>
      </w:r>
    </w:p>
    <w:p w14:paraId="255C22C9" w14:textId="77777777" w:rsidR="00805A43" w:rsidRDefault="00805A43" w:rsidP="00466496">
      <w:pPr>
        <w:rPr>
          <w:highlight w:val="yellow"/>
        </w:rPr>
      </w:pPr>
    </w:p>
    <w:p w14:paraId="5AAF3E07" w14:textId="77777777" w:rsidR="00805A43" w:rsidRDefault="00805A43" w:rsidP="00466496">
      <w:pPr>
        <w:pStyle w:val="Heading2"/>
      </w:pPr>
      <w:bookmarkStart w:id="266" w:name="_Toc453235438"/>
      <w:r w:rsidRPr="00805A43">
        <w:t>Unknown modifications</w:t>
      </w:r>
      <w:bookmarkEnd w:id="266"/>
    </w:p>
    <w:p w14:paraId="0FEB778D" w14:textId="77777777" w:rsidR="005827EC" w:rsidRDefault="005827EC" w:rsidP="00466496">
      <w:r>
        <w:t>In version 1.1.0</w:t>
      </w:r>
      <w:r w:rsidR="003A732E">
        <w:t xml:space="preserve"> onwards</w:t>
      </w:r>
      <w:r>
        <w:t xml:space="preserve"> of mzIdentML there has been a change with respect to how “unknown modifications” (i.e. those not present in an allowed CV) are reported on peptides. In version 1.0, userParam elements were allowed on Peptide to capture these modifications. In version 1.1.0</w:t>
      </w:r>
      <w:r w:rsidR="00A742DB">
        <w:t xml:space="preserve"> onwards</w:t>
      </w:r>
      <w:r>
        <w:t>, only cvParam elements can be given on Peptide and a term “unknown modification” has been added to the PSI-MS CV. This term MUST only be used if the identified modification is not present in UNIMOD (or other allowed CV</w:t>
      </w:r>
      <w:r w:rsidR="00655131">
        <w:t xml:space="preserve"> such as PSI-MOD</w:t>
      </w:r>
      <w:r>
        <w:t>), according to the identity of the residue modifi</w:t>
      </w:r>
      <w:r w:rsidR="006807FB">
        <w:t>ed and the delta mass, within the parent tolerance specified in the search</w:t>
      </w:r>
      <w:r>
        <w:t xml:space="preserve">. </w:t>
      </w:r>
      <w:r w:rsidR="00C51A85">
        <w:t>The semantic validator will check any uses of the “unknown modification” term</w:t>
      </w:r>
      <w:r w:rsidR="00273678">
        <w:t xml:space="preserve"> (</w:t>
      </w:r>
      <w:r w:rsidR="00273678" w:rsidRPr="00273678">
        <w:t>MS:1001460</w:t>
      </w:r>
      <w:r w:rsidR="00273678">
        <w:t>)</w:t>
      </w:r>
      <w:r w:rsidR="00C51A85">
        <w:t xml:space="preserve"> and reject files if the modification is present in UNIMOD. </w:t>
      </w:r>
    </w:p>
    <w:p w14:paraId="57560A01" w14:textId="77777777" w:rsidR="00D60965" w:rsidRDefault="00D60965" w:rsidP="00466496"/>
    <w:p w14:paraId="1ACAA188" w14:textId="77777777" w:rsidR="00805A43" w:rsidRPr="00805A43" w:rsidRDefault="00805A43" w:rsidP="00466496">
      <w:pPr>
        <w:rPr>
          <w:highlight w:val="yellow"/>
        </w:rPr>
      </w:pPr>
    </w:p>
    <w:p w14:paraId="6AA397B9" w14:textId="77777777" w:rsidR="008B6BE0" w:rsidRDefault="008B6BE0" w:rsidP="00466496">
      <w:pPr>
        <w:pStyle w:val="Heading1"/>
      </w:pPr>
      <w:bookmarkStart w:id="267" w:name="_Ref170622236"/>
      <w:bookmarkStart w:id="268" w:name="_Toc170636047"/>
      <w:bookmarkStart w:id="269" w:name="_Toc453235439"/>
      <w:bookmarkStart w:id="270" w:name="_Toc111817895"/>
      <w:bookmarkStart w:id="271" w:name="_Toc118017570"/>
      <w:r>
        <w:t>Conclusions</w:t>
      </w:r>
      <w:bookmarkEnd w:id="267"/>
      <w:bookmarkEnd w:id="268"/>
      <w:bookmarkEnd w:id="269"/>
    </w:p>
    <w:p w14:paraId="210092B0" w14:textId="77777777" w:rsidR="008B6BE0" w:rsidRDefault="008B6BE0" w:rsidP="00466496">
      <w:r w:rsidRPr="00A329E2">
        <w:t xml:space="preserve">This document contains the specifications for using the </w:t>
      </w:r>
      <w:r w:rsidR="006D41B9">
        <w:t>mzIdentML</w:t>
      </w:r>
      <w:r w:rsidRPr="00A329E2">
        <w:t xml:space="preserve"> format to represent </w:t>
      </w:r>
      <w:r w:rsidR="00A329E2">
        <w:t>results from peptide and protein identification pipelines</w:t>
      </w:r>
      <w:r w:rsidRPr="00A329E2">
        <w:t>, in the context of a proteomics investigation. This specification, in conjunction with the XML Schema</w:t>
      </w:r>
      <w:r w:rsidR="005517FE">
        <w:t>, mapping file and CV</w:t>
      </w:r>
      <w:r w:rsidRPr="00A329E2">
        <w:t xml:space="preserve"> constitute a proposal for a standard from the Proteomics Standards Initiative. These artefacts are currently undergoing the PSI document process standardization process, which will result in a standard officially sanctioned by PSI.</w:t>
      </w:r>
    </w:p>
    <w:p w14:paraId="2E0834CB" w14:textId="77777777" w:rsidR="006B02A5" w:rsidRPr="00E86995" w:rsidRDefault="006B02A5" w:rsidP="00466496">
      <w:pPr>
        <w:rPr>
          <w:highlight w:val="yellow"/>
        </w:rPr>
      </w:pPr>
    </w:p>
    <w:p w14:paraId="0BDE14D5" w14:textId="77777777" w:rsidR="00BA2856" w:rsidRPr="00D77D22" w:rsidRDefault="006B02A5" w:rsidP="00466496">
      <w:pPr>
        <w:pStyle w:val="Heading1"/>
      </w:pPr>
      <w:bookmarkStart w:id="272" w:name="_Toc453235440"/>
      <w:r w:rsidRPr="00D77D22">
        <w:t>Authors</w:t>
      </w:r>
      <w:r w:rsidR="005B103B" w:rsidRPr="00D77D22">
        <w:t xml:space="preserve"> and Contributors</w:t>
      </w:r>
      <w:bookmarkEnd w:id="272"/>
    </w:p>
    <w:bookmarkEnd w:id="270"/>
    <w:bookmarkEnd w:id="271"/>
    <w:p w14:paraId="61D1F4FC" w14:textId="77777777" w:rsidR="00D81DE0" w:rsidRDefault="00D81DE0" w:rsidP="00466496">
      <w:pPr>
        <w:rPr>
          <w:lang w:val="pt-BR"/>
        </w:rPr>
      </w:pPr>
    </w:p>
    <w:p w14:paraId="4EB05DEF" w14:textId="77777777" w:rsidR="00D01283" w:rsidRDefault="00D01283" w:rsidP="00466496">
      <w:pPr>
        <w:rPr>
          <w:lang w:val="pt-BR"/>
        </w:rPr>
      </w:pPr>
      <w:r>
        <w:rPr>
          <w:lang w:val="pt-BR"/>
        </w:rPr>
        <w:t>Authors of this specification:</w:t>
      </w:r>
    </w:p>
    <w:p w14:paraId="5F10735D" w14:textId="77777777" w:rsidR="00D81DE0" w:rsidRPr="00577C0E" w:rsidRDefault="00D81DE0" w:rsidP="00466496">
      <w:pPr>
        <w:rPr>
          <w:lang w:val="pt-BR"/>
        </w:rPr>
      </w:pPr>
      <w:r>
        <w:rPr>
          <w:lang w:val="pt-BR"/>
        </w:rPr>
        <w:t>David Creasy</w:t>
      </w:r>
      <w:r w:rsidRPr="00577C0E">
        <w:rPr>
          <w:lang w:val="pt-BR"/>
        </w:rPr>
        <w:t xml:space="preserve">, </w:t>
      </w:r>
      <w:r>
        <w:rPr>
          <w:lang w:val="pt-BR"/>
        </w:rPr>
        <w:t>Matrix</w:t>
      </w:r>
      <w:r w:rsidR="00BC3695">
        <w:rPr>
          <w:lang w:val="pt-BR"/>
        </w:rPr>
        <w:t xml:space="preserve"> </w:t>
      </w:r>
      <w:r>
        <w:rPr>
          <w:lang w:val="pt-BR"/>
        </w:rPr>
        <w:t>Science</w:t>
      </w:r>
    </w:p>
    <w:p w14:paraId="152692F3" w14:textId="77777777" w:rsidR="00D81DE0" w:rsidRDefault="00D81DE0" w:rsidP="00466496">
      <w:pPr>
        <w:rPr>
          <w:lang w:val="de-DE"/>
        </w:rPr>
      </w:pPr>
      <w:r w:rsidRPr="007B2C6B">
        <w:rPr>
          <w:lang w:val="de-DE"/>
        </w:rPr>
        <w:t>Florian Reisinger</w:t>
      </w:r>
      <w:r>
        <w:rPr>
          <w:lang w:val="de-DE"/>
        </w:rPr>
        <w:t>, European Bioinformatics Institute</w:t>
      </w:r>
    </w:p>
    <w:p w14:paraId="03E037CB" w14:textId="77777777" w:rsidR="00D81DE0" w:rsidRDefault="00D81DE0" w:rsidP="00466496">
      <w:pPr>
        <w:rPr>
          <w:lang w:val="de-DE"/>
        </w:rPr>
      </w:pPr>
      <w:r w:rsidRPr="005E7F34">
        <w:rPr>
          <w:lang w:val="de-DE"/>
        </w:rPr>
        <w:t>Johannes Griss</w:t>
      </w:r>
      <w:r>
        <w:rPr>
          <w:lang w:val="de-DE"/>
        </w:rPr>
        <w:t xml:space="preserve">, </w:t>
      </w:r>
      <w:r w:rsidRPr="005E7F34">
        <w:rPr>
          <w:lang w:val="de-DE"/>
        </w:rPr>
        <w:t>European Bioinformatics Institute</w:t>
      </w:r>
    </w:p>
    <w:p w14:paraId="4BC90D1C" w14:textId="77777777" w:rsidR="00D81DE0" w:rsidRPr="00B64B28" w:rsidRDefault="00D81DE0" w:rsidP="00466496">
      <w:r w:rsidRPr="00B64B28">
        <w:t xml:space="preserve">Juan Antonio Vizcaíno, European Bioinformatics Institute </w:t>
      </w:r>
    </w:p>
    <w:p w14:paraId="7B08C502" w14:textId="77777777" w:rsidR="00D81DE0" w:rsidRPr="00B64B28" w:rsidRDefault="00D81DE0" w:rsidP="00466496">
      <w:r w:rsidRPr="00B64B28">
        <w:t xml:space="preserve">Matthew Chambers, </w:t>
      </w:r>
      <w:r w:rsidRPr="0043344D">
        <w:t>Vanderbilt University Medical Center</w:t>
      </w:r>
    </w:p>
    <w:p w14:paraId="1A7AD5C4" w14:textId="77777777" w:rsidR="00D81DE0" w:rsidRDefault="00D81DE0" w:rsidP="00466496">
      <w:pPr>
        <w:rPr>
          <w:lang w:val="de-DE"/>
        </w:rPr>
      </w:pPr>
      <w:r>
        <w:rPr>
          <w:lang w:val="de-DE"/>
        </w:rPr>
        <w:t>Gerhard Mayer,</w:t>
      </w:r>
      <w:r w:rsidRPr="007B2C6B">
        <w:rPr>
          <w:lang w:val="de-DE"/>
        </w:rPr>
        <w:t xml:space="preserve"> Medizinisches Proteom-Center, Ruhr-Universität Bochum</w:t>
      </w:r>
      <w:r>
        <w:rPr>
          <w:lang w:val="de-DE"/>
        </w:rPr>
        <w:t xml:space="preserve"> </w:t>
      </w:r>
    </w:p>
    <w:p w14:paraId="75677360" w14:textId="77777777" w:rsidR="00D81DE0" w:rsidRDefault="00D81DE0" w:rsidP="00466496">
      <w:pPr>
        <w:rPr>
          <w:lang w:val="de-DE"/>
        </w:rPr>
      </w:pPr>
      <w:r w:rsidRPr="008B5995">
        <w:rPr>
          <w:lang w:val="de-DE"/>
        </w:rPr>
        <w:t>Martin Eisenacher, Medizinisches Proteom-Center, Ruhr-Universität Bochum</w:t>
      </w:r>
    </w:p>
    <w:p w14:paraId="1CC22C67" w14:textId="77777777" w:rsidR="002C2F59" w:rsidRPr="00071A7F" w:rsidRDefault="002C2F59" w:rsidP="00466496">
      <w:pPr>
        <w:rPr>
          <w:lang w:val="en-US"/>
        </w:rPr>
      </w:pPr>
      <w:r w:rsidRPr="00071A7F">
        <w:rPr>
          <w:lang w:val="en-US"/>
        </w:rPr>
        <w:t>Sean Seymour, AB SCIEX</w:t>
      </w:r>
    </w:p>
    <w:p w14:paraId="602E2F14" w14:textId="77777777" w:rsidR="002C2F59" w:rsidRPr="00071A7F" w:rsidRDefault="002C2F59" w:rsidP="00466496">
      <w:pPr>
        <w:rPr>
          <w:lang w:val="en-US"/>
        </w:rPr>
      </w:pPr>
      <w:r w:rsidRPr="00071A7F">
        <w:rPr>
          <w:lang w:val="en-US"/>
        </w:rPr>
        <w:t xml:space="preserve">Terry Farrah, </w:t>
      </w:r>
      <w:r w:rsidRPr="006275A6">
        <w:rPr>
          <w:lang w:val="en-US"/>
        </w:rPr>
        <w:t>Institute for Systems Biology</w:t>
      </w:r>
    </w:p>
    <w:p w14:paraId="66D0ECED" w14:textId="77777777" w:rsidR="00D81DE0" w:rsidRDefault="00D81DE0" w:rsidP="00466496">
      <w:r>
        <w:t>Andrew Jones, University of Liverpool</w:t>
      </w:r>
    </w:p>
    <w:p w14:paraId="781E380E" w14:textId="77777777" w:rsidR="00D81DE0" w:rsidRDefault="00D81DE0" w:rsidP="00466496"/>
    <w:p w14:paraId="3A5969DF" w14:textId="77777777" w:rsidR="00D81DE0" w:rsidRDefault="006239D3" w:rsidP="00466496">
      <w:r>
        <w:t>Correspondence</w:t>
      </w:r>
      <w:r w:rsidR="00D81DE0">
        <w:t xml:space="preserve"> -  </w:t>
      </w:r>
      <w:hyperlink r:id="rId37" w:history="1">
        <w:r w:rsidR="00D81DE0" w:rsidRPr="003B09BA">
          <w:rPr>
            <w:rStyle w:val="Hyperlink"/>
          </w:rPr>
          <w:t>andrew.jones@liv.ac.uk</w:t>
        </w:r>
      </w:hyperlink>
    </w:p>
    <w:p w14:paraId="133F625C" w14:textId="77777777" w:rsidR="00D81DE0" w:rsidRDefault="00D81DE0" w:rsidP="00466496"/>
    <w:p w14:paraId="01AD2ECE" w14:textId="77777777" w:rsidR="00D01283" w:rsidRDefault="00D01283" w:rsidP="00466496">
      <w:r>
        <w:t xml:space="preserve">The </w:t>
      </w:r>
      <w:r w:rsidR="008C615C">
        <w:t xml:space="preserve">mzIdentML </w:t>
      </w:r>
      <w:r>
        <w:t>version 1.0 authors were as follows:</w:t>
      </w:r>
    </w:p>
    <w:p w14:paraId="6BE93DF8" w14:textId="77777777" w:rsidR="00D01283" w:rsidRPr="00D01283" w:rsidRDefault="00D01283" w:rsidP="00466496">
      <w:r w:rsidRPr="00D01283">
        <w:t>Angel Pizarro, Center for Bioinformatics, University of Pennsylvania</w:t>
      </w:r>
    </w:p>
    <w:p w14:paraId="6DFB4895" w14:textId="77777777" w:rsidR="00D01283" w:rsidRPr="00D01283" w:rsidRDefault="00D01283" w:rsidP="00466496">
      <w:pPr>
        <w:rPr>
          <w:lang w:val="pt-BR"/>
        </w:rPr>
      </w:pPr>
      <w:r w:rsidRPr="00D01283">
        <w:rPr>
          <w:lang w:val="pt-BR"/>
        </w:rPr>
        <w:t>David Creasy, MatrixScience</w:t>
      </w:r>
    </w:p>
    <w:p w14:paraId="5C1C65DA" w14:textId="77777777" w:rsidR="00D01283" w:rsidRPr="00D01283" w:rsidRDefault="00D01283" w:rsidP="00466496">
      <w:r w:rsidRPr="00D01283">
        <w:t>Phil Jones, European Bioinformatics Institute</w:t>
      </w:r>
    </w:p>
    <w:p w14:paraId="487C416C" w14:textId="77777777" w:rsidR="00D01283" w:rsidRPr="00B64B28" w:rsidRDefault="00D01283" w:rsidP="00466496">
      <w:pPr>
        <w:rPr>
          <w:lang w:val="de-DE"/>
        </w:rPr>
      </w:pPr>
      <w:r w:rsidRPr="00B64B28">
        <w:rPr>
          <w:lang w:val="de-DE"/>
        </w:rPr>
        <w:t xml:space="preserve">Andreas Bertsch, Eberhard Karls University Tübingen </w:t>
      </w:r>
    </w:p>
    <w:p w14:paraId="61E6B548" w14:textId="77777777" w:rsidR="00D01283" w:rsidRPr="00B64B28" w:rsidRDefault="00D01283" w:rsidP="00466496">
      <w:pPr>
        <w:rPr>
          <w:lang w:val="de-DE"/>
        </w:rPr>
      </w:pPr>
      <w:r w:rsidRPr="00B64B28">
        <w:rPr>
          <w:lang w:val="de-DE"/>
        </w:rPr>
        <w:t>Jenny Siepen, University of Manchester</w:t>
      </w:r>
    </w:p>
    <w:p w14:paraId="6AC57E52" w14:textId="77777777" w:rsidR="00D01283" w:rsidRPr="00B64B28" w:rsidRDefault="00D01283" w:rsidP="00466496">
      <w:pPr>
        <w:rPr>
          <w:lang w:val="de-DE"/>
        </w:rPr>
      </w:pPr>
      <w:r w:rsidRPr="00B64B28">
        <w:rPr>
          <w:lang w:val="de-DE"/>
        </w:rPr>
        <w:t>Martin Eisenacher, Medizinisches Proteom-Center, Ruhr-Universität Bochum</w:t>
      </w:r>
    </w:p>
    <w:p w14:paraId="358BF099" w14:textId="77777777" w:rsidR="00D01283" w:rsidRPr="00D01283" w:rsidRDefault="00D01283" w:rsidP="00466496">
      <w:r w:rsidRPr="00D01283">
        <w:t>Andrew Jones, University of Liverpool</w:t>
      </w:r>
    </w:p>
    <w:p w14:paraId="5499EB22" w14:textId="77777777" w:rsidR="00D01283" w:rsidRDefault="00D01283" w:rsidP="00466496"/>
    <w:p w14:paraId="2FDE511E" w14:textId="77777777" w:rsidR="00060CAA" w:rsidRDefault="00060CAA" w:rsidP="00466496"/>
    <w:p w14:paraId="7EDAB699" w14:textId="77777777" w:rsidR="008B6BE0" w:rsidRDefault="008B6BE0" w:rsidP="00466496">
      <w:r>
        <w:t xml:space="preserve">In addition to the authors, the following people contributed to the model development, gave feedback or tested </w:t>
      </w:r>
      <w:commentRangeStart w:id="273"/>
      <w:r w:rsidR="006D41B9">
        <w:t>mzIdentML</w:t>
      </w:r>
      <w:commentRangeEnd w:id="273"/>
      <w:r w:rsidR="000E625D">
        <w:rPr>
          <w:rStyle w:val="CommentReference"/>
          <w:lang w:val="x-none" w:eastAsia="x-none"/>
        </w:rPr>
        <w:commentReference w:id="273"/>
      </w:r>
      <w:r>
        <w:t>:</w:t>
      </w:r>
    </w:p>
    <w:p w14:paraId="279C0F75" w14:textId="77777777" w:rsidR="0010650C" w:rsidRDefault="0010650C" w:rsidP="00466496">
      <w:pPr>
        <w:numPr>
          <w:ilvl w:val="0"/>
          <w:numId w:val="17"/>
        </w:numPr>
      </w:pPr>
      <w:r>
        <w:t>Eric Deutsch,</w:t>
      </w:r>
      <w:r w:rsidR="006F316E">
        <w:t xml:space="preserve"> Institute for Systems Biology</w:t>
      </w:r>
    </w:p>
    <w:p w14:paraId="2909C95B" w14:textId="77777777" w:rsidR="008B6BE0" w:rsidRDefault="008B6BE0" w:rsidP="00466496">
      <w:pPr>
        <w:numPr>
          <w:ilvl w:val="0"/>
          <w:numId w:val="17"/>
        </w:numPr>
      </w:pPr>
      <w:r>
        <w:t>Simon Hubbard</w:t>
      </w:r>
      <w:r w:rsidR="004A5AFB" w:rsidRPr="004A5AFB">
        <w:t>, University of Manc</w:t>
      </w:r>
      <w:r w:rsidR="004A5AFB">
        <w:t>h</w:t>
      </w:r>
      <w:r w:rsidR="004A5AFB" w:rsidRPr="004A5AFB">
        <w:t>ester</w:t>
      </w:r>
    </w:p>
    <w:p w14:paraId="777E7754" w14:textId="77777777" w:rsidR="00FF6617" w:rsidRPr="00FF6617" w:rsidRDefault="008B6BE0" w:rsidP="00466496">
      <w:pPr>
        <w:numPr>
          <w:ilvl w:val="0"/>
          <w:numId w:val="17"/>
        </w:numPr>
      </w:pPr>
      <w:r w:rsidRPr="00FF6617">
        <w:t>Julian Selley</w:t>
      </w:r>
      <w:r w:rsidR="004A5AFB" w:rsidRPr="00FF6617">
        <w:t>, University of Manchester</w:t>
      </w:r>
    </w:p>
    <w:p w14:paraId="49B4D876" w14:textId="77777777" w:rsidR="00FF6617" w:rsidRDefault="00FF6617" w:rsidP="00466496">
      <w:pPr>
        <w:numPr>
          <w:ilvl w:val="0"/>
          <w:numId w:val="17"/>
        </w:numPr>
      </w:pPr>
      <w:r w:rsidRPr="006D3E4C">
        <w:lastRenderedPageBreak/>
        <w:t>Zsuzsanna Bencsath-Makkai</w:t>
      </w:r>
      <w:r>
        <w:t xml:space="preserve">, </w:t>
      </w:r>
      <w:r w:rsidRPr="006D3E4C">
        <w:t>Biomedical</w:t>
      </w:r>
      <w:r>
        <w:t xml:space="preserve"> </w:t>
      </w:r>
      <w:r w:rsidRPr="006D3E4C">
        <w:t xml:space="preserve">Engineering, </w:t>
      </w:r>
      <w:r>
        <w:t>McGill University</w:t>
      </w:r>
    </w:p>
    <w:p w14:paraId="39E105F4" w14:textId="77777777" w:rsidR="0010650C" w:rsidRPr="0010650C" w:rsidRDefault="00DA3855" w:rsidP="00466496">
      <w:pPr>
        <w:numPr>
          <w:ilvl w:val="0"/>
          <w:numId w:val="17"/>
        </w:numPr>
      </w:pPr>
      <w:r w:rsidRPr="0010650C">
        <w:t xml:space="preserve">Sean Seymour, </w:t>
      </w:r>
      <w:r w:rsidR="006F316E">
        <w:t>Applied Biosystems</w:t>
      </w:r>
    </w:p>
    <w:p w14:paraId="08AE2860" w14:textId="77777777" w:rsidR="0010650C" w:rsidRPr="0010650C" w:rsidRDefault="00DA3855" w:rsidP="00466496">
      <w:pPr>
        <w:numPr>
          <w:ilvl w:val="0"/>
          <w:numId w:val="17"/>
        </w:numPr>
      </w:pPr>
      <w:r w:rsidRPr="0010650C">
        <w:t xml:space="preserve">Randy Julian, </w:t>
      </w:r>
      <w:r w:rsidR="00357480">
        <w:t>IndigoBio</w:t>
      </w:r>
    </w:p>
    <w:p w14:paraId="1C4FB056" w14:textId="77777777" w:rsidR="0010650C" w:rsidRPr="0010650C" w:rsidRDefault="00DA3855" w:rsidP="00466496">
      <w:pPr>
        <w:numPr>
          <w:ilvl w:val="0"/>
          <w:numId w:val="17"/>
        </w:numPr>
      </w:pPr>
      <w:r w:rsidRPr="0010650C">
        <w:t>Pierre-Alain</w:t>
      </w:r>
      <w:r w:rsidR="0010650C">
        <w:t xml:space="preserve"> Binz</w:t>
      </w:r>
      <w:r w:rsidRPr="0010650C">
        <w:t xml:space="preserve">, </w:t>
      </w:r>
      <w:r w:rsidR="00A52115">
        <w:t>GeneBio Geneva</w:t>
      </w:r>
    </w:p>
    <w:p w14:paraId="382C9554" w14:textId="77777777" w:rsidR="00DA3855" w:rsidRPr="00097237" w:rsidRDefault="00DA3855" w:rsidP="00466496">
      <w:pPr>
        <w:numPr>
          <w:ilvl w:val="0"/>
          <w:numId w:val="17"/>
        </w:numPr>
      </w:pPr>
      <w:r w:rsidRPr="0010650C">
        <w:t>Alex Masselot</w:t>
      </w:r>
      <w:r w:rsidR="0012768D">
        <w:t xml:space="preserve">, </w:t>
      </w:r>
      <w:r w:rsidR="0012768D" w:rsidRPr="0012768D">
        <w:t>GeneBio Geneva</w:t>
      </w:r>
    </w:p>
    <w:p w14:paraId="2169994D" w14:textId="77777777" w:rsidR="00E6728C" w:rsidRDefault="00E6728C" w:rsidP="00466496">
      <w:pPr>
        <w:numPr>
          <w:ilvl w:val="0"/>
          <w:numId w:val="17"/>
        </w:numPr>
      </w:pPr>
      <w:r>
        <w:t>Lennart Martens, European Bioinformatics Institute</w:t>
      </w:r>
    </w:p>
    <w:p w14:paraId="6B2AD405" w14:textId="77777777" w:rsidR="00E6728C" w:rsidRDefault="003434D9" w:rsidP="00466496">
      <w:pPr>
        <w:numPr>
          <w:ilvl w:val="0"/>
          <w:numId w:val="17"/>
        </w:numPr>
      </w:pPr>
      <w:r>
        <w:t xml:space="preserve">Henning Hermjakob, </w:t>
      </w:r>
      <w:r w:rsidRPr="003434D9">
        <w:t>European Bioinformatics Institute</w:t>
      </w:r>
    </w:p>
    <w:p w14:paraId="6514B4BB" w14:textId="77777777" w:rsidR="008B3521" w:rsidRDefault="008B3521" w:rsidP="00466496">
      <w:pPr>
        <w:numPr>
          <w:ilvl w:val="0"/>
          <w:numId w:val="17"/>
        </w:numPr>
      </w:pPr>
      <w:r w:rsidRPr="008B3521">
        <w:t>Luisa Montecchi, European Bioinformatics Institute</w:t>
      </w:r>
    </w:p>
    <w:p w14:paraId="66665FF2" w14:textId="77777777" w:rsidR="00886F9A" w:rsidRDefault="00886F9A" w:rsidP="00466496">
      <w:pPr>
        <w:numPr>
          <w:ilvl w:val="0"/>
          <w:numId w:val="17"/>
        </w:numPr>
      </w:pPr>
      <w:r>
        <w:t>Richard C</w:t>
      </w:r>
      <w:r w:rsidR="00100EA5">
        <w:t>ô</w:t>
      </w:r>
      <w:r>
        <w:t>t</w:t>
      </w:r>
      <w:r w:rsidR="00100EA5">
        <w:t>é</w:t>
      </w:r>
      <w:r>
        <w:t xml:space="preserve">, </w:t>
      </w:r>
      <w:r w:rsidRPr="00886F9A">
        <w:t>European Bioinformatics Institute</w:t>
      </w:r>
    </w:p>
    <w:p w14:paraId="007BA3FB" w14:textId="77777777" w:rsidR="00D81DE0" w:rsidRPr="00D81DE0" w:rsidRDefault="00F91C5A" w:rsidP="00466496">
      <w:pPr>
        <w:pStyle w:val="PlainText"/>
        <w:numPr>
          <w:ilvl w:val="0"/>
          <w:numId w:val="17"/>
        </w:numPr>
        <w:rPr>
          <w:rFonts w:ascii="Arial" w:hAnsi="Arial" w:cs="Arial"/>
          <w:lang w:val="de-DE"/>
        </w:rPr>
      </w:pPr>
      <w:r w:rsidRPr="00D81DE0">
        <w:rPr>
          <w:rFonts w:ascii="Arial" w:hAnsi="Arial" w:cs="Arial"/>
          <w:lang w:val="de-DE"/>
        </w:rPr>
        <w:t>Marc Sturm, Eberhard Karls University, Tübingen</w:t>
      </w:r>
    </w:p>
    <w:p w14:paraId="224E783A" w14:textId="77777777" w:rsidR="00AF0D40" w:rsidRPr="00AF0D40" w:rsidRDefault="00AF0D40" w:rsidP="00466496">
      <w:pPr>
        <w:numPr>
          <w:ilvl w:val="0"/>
          <w:numId w:val="17"/>
        </w:numPr>
      </w:pPr>
      <w:r w:rsidRPr="00AF0D40">
        <w:t>Jim Shofstahl, Thermo Fisher</w:t>
      </w:r>
    </w:p>
    <w:p w14:paraId="37670AB6" w14:textId="77777777" w:rsidR="00AF0D40" w:rsidRPr="00AF0D40" w:rsidRDefault="00AF0D40" w:rsidP="00466496">
      <w:pPr>
        <w:numPr>
          <w:ilvl w:val="0"/>
          <w:numId w:val="17"/>
        </w:numPr>
      </w:pPr>
      <w:r w:rsidRPr="00AF0D40">
        <w:t>David Horn, Agilent</w:t>
      </w:r>
    </w:p>
    <w:p w14:paraId="0712AB98" w14:textId="77777777" w:rsidR="00AF0D40" w:rsidRPr="00AF0D40" w:rsidRDefault="00AF0D40" w:rsidP="00466496">
      <w:pPr>
        <w:numPr>
          <w:ilvl w:val="0"/>
          <w:numId w:val="17"/>
        </w:numPr>
      </w:pPr>
      <w:r w:rsidRPr="00AF0D40">
        <w:t>Jimmy Eng, Fred Hutchinson Cancer Research</w:t>
      </w:r>
    </w:p>
    <w:p w14:paraId="724D9C50" w14:textId="77777777" w:rsidR="00AF0D40" w:rsidRPr="00AF0D40" w:rsidRDefault="00AF0D40" w:rsidP="00466496">
      <w:pPr>
        <w:numPr>
          <w:ilvl w:val="0"/>
          <w:numId w:val="17"/>
        </w:numPr>
      </w:pPr>
      <w:r w:rsidRPr="00AF0D40">
        <w:t>Brian Searle, Proteome Software</w:t>
      </w:r>
    </w:p>
    <w:p w14:paraId="2672AED0" w14:textId="77777777" w:rsidR="00AF0D40" w:rsidRDefault="00AF0D40" w:rsidP="00466496">
      <w:pPr>
        <w:numPr>
          <w:ilvl w:val="0"/>
          <w:numId w:val="17"/>
        </w:numPr>
      </w:pPr>
      <w:r w:rsidRPr="00AF0D40">
        <w:t xml:space="preserve">Phillip Young, Waters </w:t>
      </w:r>
    </w:p>
    <w:p w14:paraId="18A91DE2" w14:textId="77777777" w:rsidR="00491A6E" w:rsidRPr="008B5995" w:rsidRDefault="00491A6E" w:rsidP="00466496">
      <w:pPr>
        <w:numPr>
          <w:ilvl w:val="0"/>
          <w:numId w:val="17"/>
        </w:numPr>
        <w:rPr>
          <w:lang w:val="de-DE"/>
        </w:rPr>
      </w:pPr>
      <w:r w:rsidRPr="008B5995">
        <w:rPr>
          <w:lang w:val="de-DE"/>
        </w:rPr>
        <w:t>Michael Kohl, Medizinisches Proteom-Center, Ruhr-Universität Bochum, Germany</w:t>
      </w:r>
    </w:p>
    <w:p w14:paraId="2AEC230C" w14:textId="77777777" w:rsidR="00491A6E" w:rsidRDefault="00491A6E" w:rsidP="00466496">
      <w:pPr>
        <w:numPr>
          <w:ilvl w:val="0"/>
          <w:numId w:val="17"/>
        </w:numPr>
      </w:pPr>
      <w:r w:rsidRPr="00491A6E">
        <w:t>Christian Stephan, Medizinisches Proteom-Center, Ruhr-Universität Bochum, Germany</w:t>
      </w:r>
    </w:p>
    <w:p w14:paraId="400942D3" w14:textId="77777777" w:rsidR="00A11B7C" w:rsidRDefault="00A11B7C" w:rsidP="00466496">
      <w:pPr>
        <w:numPr>
          <w:ilvl w:val="0"/>
          <w:numId w:val="17"/>
        </w:numPr>
      </w:pPr>
      <w:r>
        <w:t xml:space="preserve">Eugene Kapp, </w:t>
      </w:r>
      <w:r w:rsidR="00B65271" w:rsidRPr="00B65271">
        <w:t>Ludwig Institute for Cancer Research</w:t>
      </w:r>
    </w:p>
    <w:p w14:paraId="3E556CB9" w14:textId="77777777" w:rsidR="00A57C7C" w:rsidRDefault="00A57C7C" w:rsidP="00466496">
      <w:pPr>
        <w:numPr>
          <w:ilvl w:val="0"/>
          <w:numId w:val="17"/>
        </w:numPr>
      </w:pPr>
      <w:r>
        <w:t>Mich</w:t>
      </w:r>
      <w:r w:rsidR="00762CCD">
        <w:t>ael Coleman, Stowers Institute</w:t>
      </w:r>
    </w:p>
    <w:p w14:paraId="6E38C767" w14:textId="77777777" w:rsidR="00A550D8" w:rsidRDefault="00A550D8" w:rsidP="00466496">
      <w:pPr>
        <w:numPr>
          <w:ilvl w:val="0"/>
          <w:numId w:val="17"/>
        </w:numPr>
        <w:rPr>
          <w:lang w:val="de-DE"/>
        </w:rPr>
      </w:pPr>
      <w:r>
        <w:rPr>
          <w:lang w:val="de-DE"/>
        </w:rPr>
        <w:t xml:space="preserve">Julian Uszkoreit, </w:t>
      </w:r>
      <w:r w:rsidRPr="00AB5007">
        <w:rPr>
          <w:lang w:val="de-DE"/>
        </w:rPr>
        <w:t>Medizinisches Proteom-Center, Ruhr-Universität Bochum, Germany</w:t>
      </w:r>
    </w:p>
    <w:p w14:paraId="13469E3A" w14:textId="77777777" w:rsidR="00A550D8" w:rsidRPr="00762CCD" w:rsidRDefault="00A550D8" w:rsidP="00466496">
      <w:pPr>
        <w:numPr>
          <w:ilvl w:val="0"/>
          <w:numId w:val="17"/>
        </w:numPr>
        <w:rPr>
          <w:lang w:val="de-DE"/>
        </w:rPr>
      </w:pPr>
      <w:r>
        <w:rPr>
          <w:lang w:val="de-DE"/>
        </w:rPr>
        <w:t xml:space="preserve">Oliver Kohlbacher, </w:t>
      </w:r>
      <w:r w:rsidRPr="008B5995">
        <w:rPr>
          <w:rFonts w:cs="Arial"/>
          <w:lang w:val="de-DE"/>
        </w:rPr>
        <w:t>Eberhard Karls University, Tübingen</w:t>
      </w:r>
    </w:p>
    <w:p w14:paraId="1730C873" w14:textId="77777777" w:rsidR="00762CCD" w:rsidRPr="00790870" w:rsidRDefault="00762CCD" w:rsidP="00466496">
      <w:pPr>
        <w:numPr>
          <w:ilvl w:val="0"/>
          <w:numId w:val="17"/>
        </w:numPr>
        <w:rPr>
          <w:lang w:val="de-DE"/>
        </w:rPr>
      </w:pPr>
      <w:r w:rsidRPr="00762CCD">
        <w:rPr>
          <w:lang w:val="de-DE"/>
        </w:rPr>
        <w:t xml:space="preserve">Mathias Walzer, </w:t>
      </w:r>
      <w:r w:rsidRPr="008B5995">
        <w:rPr>
          <w:rFonts w:cs="Arial"/>
          <w:lang w:val="de-DE"/>
        </w:rPr>
        <w:t>Eberhard Karls University, Tübingen</w:t>
      </w:r>
    </w:p>
    <w:p w14:paraId="4586B227" w14:textId="77777777" w:rsidR="00790870" w:rsidRPr="00A550D8" w:rsidRDefault="00790870" w:rsidP="00466496">
      <w:pPr>
        <w:numPr>
          <w:ilvl w:val="0"/>
          <w:numId w:val="17"/>
        </w:numPr>
      </w:pPr>
      <w:r>
        <w:t>David Ovelleiro, European Bioinformatics Institute</w:t>
      </w:r>
    </w:p>
    <w:p w14:paraId="5B6D5BDB" w14:textId="77777777" w:rsidR="00A550D8" w:rsidRPr="00A550D8" w:rsidRDefault="00A550D8" w:rsidP="00466496">
      <w:pPr>
        <w:numPr>
          <w:ilvl w:val="0"/>
          <w:numId w:val="17"/>
        </w:numPr>
      </w:pPr>
      <w:r>
        <w:t>Alberto Medina, ProteoRed Consortium, Spain</w:t>
      </w:r>
    </w:p>
    <w:p w14:paraId="0D69CAA9" w14:textId="77777777" w:rsidR="00A550D8" w:rsidRPr="00790870" w:rsidRDefault="00A550D8" w:rsidP="00466496">
      <w:pPr>
        <w:numPr>
          <w:ilvl w:val="0"/>
          <w:numId w:val="17"/>
        </w:numPr>
      </w:pPr>
      <w:r>
        <w:t>Salvador Martinez, ProteoRed Consortium, Spain</w:t>
      </w:r>
    </w:p>
    <w:p w14:paraId="2E9070AA" w14:textId="77777777" w:rsidR="00790870" w:rsidRPr="00762CCD" w:rsidRDefault="00790870" w:rsidP="00466496">
      <w:pPr>
        <w:numPr>
          <w:ilvl w:val="0"/>
          <w:numId w:val="17"/>
        </w:numPr>
      </w:pPr>
      <w:r>
        <w:t>Laurent Gatto, University of Cambridge</w:t>
      </w:r>
    </w:p>
    <w:p w14:paraId="763EF73B" w14:textId="77777777" w:rsidR="00A12DD3" w:rsidRPr="00E86995" w:rsidRDefault="00A12DD3" w:rsidP="00466496">
      <w:pPr>
        <w:rPr>
          <w:highlight w:val="yellow"/>
        </w:rPr>
      </w:pPr>
    </w:p>
    <w:p w14:paraId="689F8B97" w14:textId="77777777" w:rsidR="00C226A7" w:rsidRPr="00D77D22" w:rsidRDefault="00C226A7" w:rsidP="00466496">
      <w:pPr>
        <w:pStyle w:val="Heading1"/>
      </w:pPr>
      <w:bookmarkStart w:id="274" w:name="_Toc453235441"/>
      <w:r w:rsidRPr="00D77D22">
        <w:t>References</w:t>
      </w:r>
      <w:bookmarkEnd w:id="274"/>
    </w:p>
    <w:p w14:paraId="4BBB151E" w14:textId="77777777" w:rsidR="00022172" w:rsidRPr="00022172" w:rsidRDefault="00022172" w:rsidP="00466496">
      <w:pPr>
        <w:numPr>
          <w:ilvl w:val="0"/>
          <w:numId w:val="30"/>
        </w:numPr>
      </w:pPr>
      <w:commentRangeStart w:id="275"/>
      <w:r w:rsidRPr="00022172">
        <w:t xml:space="preserve">[RFC2119] Bradner, S. (1997). "Key words for use in RFCs to Indicate Requirement Levels, Internet Engineering Task Force, RFC 2119, </w:t>
      </w:r>
      <w:hyperlink r:id="rId38" w:history="1">
        <w:r w:rsidR="00051C9F" w:rsidRPr="00281873">
          <w:rPr>
            <w:rStyle w:val="Hyperlink"/>
          </w:rPr>
          <w:t>http://www.ietf.org/rfc/rfc2119.txt</w:t>
        </w:r>
      </w:hyperlink>
      <w:r w:rsidRPr="00022172">
        <w:t>.</w:t>
      </w:r>
    </w:p>
    <w:p w14:paraId="63260400" w14:textId="77777777" w:rsidR="00022172" w:rsidRPr="00022172" w:rsidRDefault="00022172" w:rsidP="00466496">
      <w:pPr>
        <w:numPr>
          <w:ilvl w:val="0"/>
          <w:numId w:val="30"/>
        </w:numPr>
      </w:pPr>
      <w:r w:rsidRPr="00022172">
        <w:t xml:space="preserve">[Jones 07] Jones AR, Miller M, Spellman P and Pizarro A. Specification documentation for the Functional Genomics Experiment (FuGE) model: user guide. Version 1 (final): </w:t>
      </w:r>
      <w:hyperlink r:id="rId39" w:history="1">
        <w:r w:rsidR="00051C9F" w:rsidRPr="00281873">
          <w:rPr>
            <w:rStyle w:val="Hyperlink"/>
          </w:rPr>
          <w:t>http://fuge.sourceforge.net/dev/V1Final/FuGE-v1-SpecDoc.doc</w:t>
        </w:r>
      </w:hyperlink>
      <w:r w:rsidRPr="00022172">
        <w:t xml:space="preserve">.  </w:t>
      </w:r>
    </w:p>
    <w:p w14:paraId="4474679D" w14:textId="77777777" w:rsidR="00C226A7" w:rsidRDefault="00022172" w:rsidP="00466496">
      <w:pPr>
        <w:numPr>
          <w:ilvl w:val="0"/>
          <w:numId w:val="30"/>
        </w:numPr>
      </w:pPr>
      <w:r w:rsidRPr="00C862DC">
        <w:t xml:space="preserve">[Deutsch08] Deutsch EW, Martens L, Montecchi-Palazzi L, Binz P-A, Kessner D, Souda P mzML: Mass Spectrometry Markup Language, </w:t>
      </w:r>
      <w:hyperlink r:id="rId40" w:history="1">
        <w:r w:rsidR="00051C9F" w:rsidRPr="00281873">
          <w:rPr>
            <w:rStyle w:val="Hyperlink"/>
          </w:rPr>
          <w:t>http://www.psidev.info/index.php?q=node/303</w:t>
        </w:r>
      </w:hyperlink>
      <w:r w:rsidRPr="00C862DC">
        <w:t>.</w:t>
      </w:r>
    </w:p>
    <w:commentRangeEnd w:id="275"/>
    <w:p w14:paraId="40B7D64A" w14:textId="77777777" w:rsidR="00051C9F" w:rsidRDefault="001C6138" w:rsidP="00466496">
      <w:pPr>
        <w:ind w:left="720"/>
      </w:pPr>
      <w:r>
        <w:rPr>
          <w:rStyle w:val="CommentReference"/>
          <w:lang w:val="x-none" w:eastAsia="x-none"/>
        </w:rPr>
        <w:commentReference w:id="275"/>
      </w:r>
    </w:p>
    <w:p w14:paraId="67A4B012" w14:textId="77777777" w:rsidR="0031233F" w:rsidRDefault="0031233F" w:rsidP="00466496">
      <w:pPr>
        <w:ind w:left="720"/>
      </w:pPr>
    </w:p>
    <w:p w14:paraId="34037E8D" w14:textId="77777777" w:rsidR="0031233F" w:rsidRDefault="0031233F" w:rsidP="0031233F"/>
    <w:p w14:paraId="2EC6645A" w14:textId="77777777" w:rsidR="0075640E" w:rsidRPr="0075640E" w:rsidRDefault="0031233F" w:rsidP="0075640E">
      <w:pPr>
        <w:pStyle w:val="EndNoteBibliography"/>
      </w:pPr>
      <w:r>
        <w:fldChar w:fldCharType="begin"/>
      </w:r>
      <w:r>
        <w:instrText xml:space="preserve"> ADDIN EN.REFLIST </w:instrText>
      </w:r>
      <w:r>
        <w:fldChar w:fldCharType="separate"/>
      </w:r>
      <w:r w:rsidR="0075640E" w:rsidRPr="0075640E">
        <w:t>1.</w:t>
      </w:r>
      <w:r w:rsidR="0075640E" w:rsidRPr="0075640E">
        <w:tab/>
        <w:t xml:space="preserve">Martens, L., Chambers, M., Sturm, M., Kessner, D., Levander, F., Shofstahl, J., Tang, W. H., Römpp, A., Neumann, S., Pizarro, A. D., Montecchi-Palazzi, L., Tasman, N., Coleman, M., Reisinger, F., Souda, P., Hermjakob, H., Binz, P.-A., and Deutsch, E. W. (2011) mzML—a Community Standard for Mass Spectrometry Data. </w:t>
      </w:r>
      <w:r w:rsidR="0075640E" w:rsidRPr="0075640E">
        <w:rPr>
          <w:i/>
        </w:rPr>
        <w:t>Molecular &amp; Cellular Proteomics</w:t>
      </w:r>
      <w:r w:rsidR="0075640E" w:rsidRPr="0075640E">
        <w:t xml:space="preserve"> 10, R110.000133</w:t>
      </w:r>
    </w:p>
    <w:p w14:paraId="7774BF07" w14:textId="77777777" w:rsidR="0075640E" w:rsidRPr="0075640E" w:rsidRDefault="0075640E" w:rsidP="0075640E">
      <w:pPr>
        <w:pStyle w:val="EndNoteBibliography"/>
      </w:pPr>
      <w:r w:rsidRPr="0075640E">
        <w:t>2.</w:t>
      </w:r>
      <w:r w:rsidRPr="0075640E">
        <w:tab/>
        <w:t xml:space="preserve">Walzer, M., Qi, D., Mayer, G., Uszkoreit, J., Eisenacher, M., Sachsenberg, T., Gonzalez-Galarza, F. F., Fan, J., Bessant, C., Deutsch, E. W., Reisinger, F., Vizcaino, J. A., Medina-Aunon, J. A., Albar, J. P., Kohlbacher, O., and Jones, A. R. (2013) The mzQuantML data standard for mass spectrometry-based quantitative studies in proteomics. </w:t>
      </w:r>
      <w:r w:rsidRPr="0075640E">
        <w:rPr>
          <w:i/>
        </w:rPr>
        <w:t>Molecular &amp; cellular proteomics : MCP</w:t>
      </w:r>
      <w:r w:rsidRPr="0075640E">
        <w:t xml:space="preserve"> 12, 2332-2340</w:t>
      </w:r>
    </w:p>
    <w:p w14:paraId="6E9337F1" w14:textId="77777777" w:rsidR="0075640E" w:rsidRPr="0075640E" w:rsidRDefault="0075640E" w:rsidP="0075640E">
      <w:pPr>
        <w:pStyle w:val="EndNoteBibliography"/>
      </w:pPr>
      <w:r w:rsidRPr="0075640E">
        <w:t>3.</w:t>
      </w:r>
      <w:r w:rsidRPr="0075640E">
        <w:tab/>
        <w:t xml:space="preserve">Griss, J., Jones, A. R., Sachsenberg, T., Walzer, M., Gatto, L., Hartler, J., Thallinger, G. G., Salek, R. M., Steinbeck, C., Neuhauser, N., Cox, J., Neumann, S., Fan, J., Reisinger, F., Xu, Q. W., Del Toro, N., Perez-Riverol, Y., Ghali, F., Bandeira, N., Xenarios, I., Kohlbacher, O., Vizcaino, J. A., and Hermjakob, H. (2014) The mzTab data exchange format: communicating mass-spectrometry-based proteomics and metabolomics experimental results to a wider audience. </w:t>
      </w:r>
      <w:r w:rsidRPr="0075640E">
        <w:rPr>
          <w:i/>
        </w:rPr>
        <w:t>Molecular &amp; cellular proteomics : MCP</w:t>
      </w:r>
      <w:r w:rsidRPr="0075640E">
        <w:t xml:space="preserve"> 13, 2765-2775</w:t>
      </w:r>
    </w:p>
    <w:p w14:paraId="30F07C4C" w14:textId="77777777" w:rsidR="0075640E" w:rsidRPr="0075640E" w:rsidRDefault="0075640E" w:rsidP="0075640E">
      <w:pPr>
        <w:pStyle w:val="EndNoteBibliography"/>
      </w:pPr>
      <w:r w:rsidRPr="0075640E">
        <w:t>4.</w:t>
      </w:r>
      <w:r w:rsidRPr="0075640E">
        <w:tab/>
        <w:t xml:space="preserve">Mayer, G., Montecchi-Palazzi, L., Ovelleiro, D., Jones, A. R., Binz, P.-A., Deutsch, E. W., Chambers, M., Kallhardt, M., Levander, F., Shofstahl, J., Orchard, S., Antonio Vizcaíno, J., Hermjakob, H., Stephan, C., Meyer, H. E., and Eisenacher, M. (2013) The HUPO proteomics standards initiative- mass spectrometry controlled vocabulary. </w:t>
      </w:r>
      <w:r w:rsidRPr="0075640E">
        <w:rPr>
          <w:i/>
        </w:rPr>
        <w:t>Database</w:t>
      </w:r>
      <w:r w:rsidRPr="0075640E">
        <w:t xml:space="preserve"> 2013</w:t>
      </w:r>
    </w:p>
    <w:p w14:paraId="3CC91148" w14:textId="77777777" w:rsidR="0075640E" w:rsidRPr="0075640E" w:rsidRDefault="0075640E" w:rsidP="0075640E">
      <w:pPr>
        <w:pStyle w:val="EndNoteBibliography"/>
      </w:pPr>
      <w:r w:rsidRPr="0075640E">
        <w:lastRenderedPageBreak/>
        <w:t>5.</w:t>
      </w:r>
      <w:r w:rsidRPr="0075640E">
        <w:tab/>
        <w:t xml:space="preserve">Seymour, S. L., Farrah, T., Binz, P. A., Chalkley, R. J., Cottrell, J. S., Searle, B. C., Tabb, D. L., Vizcaino, J. A., Prieto, G., Uszkoreit, J., Eisenacher, M., Martinez-Bartolome, S., Ghali, F., and Jones, A. R. (2014) A standardized framing for reporting protein identifications in mzIdentML 1.2. </w:t>
      </w:r>
      <w:r w:rsidRPr="0075640E">
        <w:rPr>
          <w:i/>
        </w:rPr>
        <w:t>Proteomics</w:t>
      </w:r>
      <w:r w:rsidRPr="0075640E">
        <w:t xml:space="preserve"> 14, 2389-2399</w:t>
      </w:r>
    </w:p>
    <w:p w14:paraId="131046AB" w14:textId="04D6BACE" w:rsidR="0031233F" w:rsidRDefault="0031233F" w:rsidP="0031233F">
      <w:pPr>
        <w:ind w:left="720"/>
      </w:pPr>
      <w:r>
        <w:fldChar w:fldCharType="end"/>
      </w:r>
    </w:p>
    <w:p w14:paraId="7273CAF6" w14:textId="77777777" w:rsidR="0031233F" w:rsidRPr="00C862DC" w:rsidRDefault="0031233F" w:rsidP="00466496">
      <w:pPr>
        <w:ind w:left="720"/>
      </w:pPr>
    </w:p>
    <w:p w14:paraId="5F3E4317" w14:textId="77777777" w:rsidR="00507A7E" w:rsidRPr="008B6BE0" w:rsidRDefault="00507A7E" w:rsidP="00466496">
      <w:pPr>
        <w:pStyle w:val="Heading1"/>
      </w:pPr>
      <w:bookmarkStart w:id="276" w:name="_Toc526008660"/>
      <w:bookmarkStart w:id="277" w:name="_Toc153690678"/>
      <w:bookmarkStart w:id="278" w:name="_Toc155584023"/>
      <w:bookmarkStart w:id="279" w:name="_Toc156877875"/>
      <w:bookmarkStart w:id="280" w:name="_Toc453235442"/>
      <w:r w:rsidRPr="008B6BE0">
        <w:t>Intellectual Property Statement</w:t>
      </w:r>
      <w:bookmarkEnd w:id="276"/>
      <w:bookmarkEnd w:id="277"/>
      <w:bookmarkEnd w:id="278"/>
      <w:bookmarkEnd w:id="279"/>
      <w:bookmarkEnd w:id="280"/>
    </w:p>
    <w:p w14:paraId="72A0AFC8" w14:textId="77777777" w:rsidR="008B6BE0" w:rsidRDefault="008B6BE0" w:rsidP="00466496">
      <w:pPr>
        <w:rPr>
          <w:rFonts w:eastAsia="MS Mincho"/>
          <w:lang w:eastAsia="zh-CN"/>
        </w:rPr>
      </w:pPr>
      <w:r>
        <w:rPr>
          <w:rFonts w:eastAsia="MS Mincho"/>
          <w:lang w:eastAsia="zh-CN"/>
        </w:rPr>
        <w:t>The PSI takes no position regarding the validity or scope of any intellectual property or other rights that might be claimed to pertain to the implementation or use of the technology described in this document or the extent to which any license under such rights might or might not be available; neither does it represent that it has mad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14:paraId="1984711D" w14:textId="77777777" w:rsidR="008B6BE0" w:rsidRDefault="008B6BE0" w:rsidP="00466496">
      <w:pPr>
        <w:rPr>
          <w:rFonts w:eastAsia="MS Mincho"/>
          <w:lang w:eastAsia="zh-CN"/>
        </w:rPr>
      </w:pPr>
    </w:p>
    <w:p w14:paraId="08F416EB" w14:textId="77777777" w:rsidR="008B6BE0" w:rsidRDefault="008B6BE0" w:rsidP="00466496">
      <w:pPr>
        <w:rPr>
          <w:rFonts w:eastAsia="MS Mincho"/>
          <w:lang w:eastAsia="zh-CN"/>
        </w:rPr>
      </w:pPr>
      <w:r>
        <w:rPr>
          <w:rFonts w:eastAsia="MS Mincho"/>
          <w:lang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14:paraId="171FDD63" w14:textId="77777777" w:rsidR="00852A2F" w:rsidRPr="00E86995" w:rsidRDefault="00852A2F" w:rsidP="00466496">
      <w:pPr>
        <w:rPr>
          <w:highlight w:val="yellow"/>
        </w:rPr>
      </w:pPr>
    </w:p>
    <w:p w14:paraId="3C7CD24B" w14:textId="77777777" w:rsidR="00852A2F" w:rsidRPr="00E86995" w:rsidRDefault="00852A2F" w:rsidP="00466496">
      <w:pPr>
        <w:rPr>
          <w:highlight w:val="yellow"/>
        </w:rPr>
      </w:pPr>
    </w:p>
    <w:p w14:paraId="1B9C4AFC" w14:textId="77777777" w:rsidR="00507A7E" w:rsidRPr="008B6BE0" w:rsidRDefault="00507A7E" w:rsidP="00466496">
      <w:pPr>
        <w:pStyle w:val="Heading1"/>
        <w:numPr>
          <w:ilvl w:val="0"/>
          <w:numId w:val="0"/>
        </w:numPr>
      </w:pPr>
      <w:bookmarkStart w:id="281" w:name="_Toc153687291"/>
      <w:bookmarkStart w:id="282" w:name="_Toc155584024"/>
      <w:bookmarkStart w:id="283" w:name="_Toc156877876"/>
      <w:bookmarkStart w:id="284" w:name="_Toc453235443"/>
      <w:r w:rsidRPr="008B6BE0">
        <w:t>Copyright Notice</w:t>
      </w:r>
      <w:bookmarkEnd w:id="281"/>
      <w:bookmarkEnd w:id="282"/>
      <w:bookmarkEnd w:id="283"/>
      <w:bookmarkEnd w:id="284"/>
    </w:p>
    <w:p w14:paraId="55F560D0" w14:textId="77777777" w:rsidR="008B6BE0" w:rsidRDefault="008B6BE0" w:rsidP="00466496">
      <w:r>
        <w:t>Copyright (C) Proteomics Standards Initiative (</w:t>
      </w:r>
      <w:r w:rsidR="001C6138">
        <w:t>2016</w:t>
      </w:r>
      <w:r>
        <w:t>). All Rights Reserved.</w:t>
      </w:r>
    </w:p>
    <w:p w14:paraId="418FFF67" w14:textId="77777777" w:rsidR="008B6BE0" w:rsidRDefault="008B6BE0" w:rsidP="00466496"/>
    <w:p w14:paraId="4C45E537" w14:textId="77777777" w:rsidR="008B6BE0" w:rsidRDefault="008B6BE0" w:rsidP="00466496">
      <w:r>
        <w:t>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14:paraId="30773DCE" w14:textId="77777777" w:rsidR="008B6BE0" w:rsidRDefault="008B6BE0" w:rsidP="00466496"/>
    <w:p w14:paraId="698AE4F8" w14:textId="77777777" w:rsidR="008B6BE0" w:rsidRDefault="008B6BE0" w:rsidP="00466496">
      <w:r>
        <w:t>The limited permissions granted above are perpetual and will not be revoked by the PSI or its successors or assigns.</w:t>
      </w:r>
    </w:p>
    <w:p w14:paraId="107EF5D5" w14:textId="77777777" w:rsidR="008B6BE0" w:rsidRDefault="008B6BE0" w:rsidP="00466496"/>
    <w:p w14:paraId="71A9A9E4" w14:textId="77777777" w:rsidR="008B6BE0" w:rsidRDefault="008B6BE0" w:rsidP="00466496">
      <w: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285" w:name="29"/>
      <w:bookmarkStart w:id="286" w:name="30"/>
      <w:bookmarkStart w:id="287" w:name="31"/>
      <w:bookmarkEnd w:id="285"/>
      <w:bookmarkEnd w:id="286"/>
      <w:bookmarkEnd w:id="287"/>
    </w:p>
    <w:p w14:paraId="14E794E7" w14:textId="77777777" w:rsidR="008B6BE0" w:rsidRDefault="008B6BE0" w:rsidP="00466496"/>
    <w:p w14:paraId="13482C2D" w14:textId="77777777" w:rsidR="0031233F" w:rsidRDefault="0031233F" w:rsidP="00466496"/>
    <w:p w14:paraId="52D36E0C" w14:textId="4B4357D3" w:rsidR="00507A7E" w:rsidRPr="00507A7E" w:rsidRDefault="00507A7E" w:rsidP="00466496"/>
    <w:sectPr w:rsidR="00507A7E" w:rsidRPr="00507A7E" w:rsidSect="00060CAA">
      <w:headerReference w:type="default" r:id="rId41"/>
      <w:footerReference w:type="default" r:id="rId42"/>
      <w:headerReference w:type="first" r:id="rId43"/>
      <w:pgSz w:w="12240" w:h="15840"/>
      <w:pgMar w:top="1134" w:right="1134" w:bottom="1134" w:left="1134" w:header="720" w:footer="720" w:gutter="0"/>
      <w:cols w:space="720"/>
      <w:noEndnote/>
      <w:titlePg/>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5" w:author="Jones, Andy" w:date="2016-04-19T15:25:00Z" w:initials="JA">
    <w:p w14:paraId="0D4338ED" w14:textId="77777777" w:rsidR="00080672" w:rsidRPr="001C0CA0" w:rsidRDefault="00080672">
      <w:pPr>
        <w:pStyle w:val="CommentText"/>
        <w:rPr>
          <w:lang w:val="en-GB"/>
        </w:rPr>
      </w:pPr>
      <w:r>
        <w:rPr>
          <w:rStyle w:val="CommentReference"/>
        </w:rPr>
        <w:annotationRef/>
      </w:r>
      <w:r>
        <w:rPr>
          <w:lang w:val="en-GB"/>
        </w:rPr>
        <w:t>Need to check that both de novo and spectral library are allowed to have 0..n peptide_evidence_ref</w:t>
      </w:r>
    </w:p>
  </w:comment>
  <w:comment w:id="30" w:author="Jones, Andy" w:date="2016-06-09T11:41:00Z" w:initials="JA">
    <w:p w14:paraId="37F16407" w14:textId="60A10441" w:rsidR="00080672" w:rsidRPr="000804F9" w:rsidRDefault="00080672">
      <w:pPr>
        <w:pStyle w:val="CommentText"/>
        <w:rPr>
          <w:lang w:val="en-GB"/>
        </w:rPr>
      </w:pPr>
      <w:r>
        <w:rPr>
          <w:rStyle w:val="CommentReference"/>
        </w:rPr>
        <w:annotationRef/>
      </w:r>
      <w:r>
        <w:rPr>
          <w:lang w:val="en-GB"/>
        </w:rPr>
        <w:t>Gerhard, would you mind inserting all these new terms</w:t>
      </w:r>
    </w:p>
  </w:comment>
  <w:comment w:id="56" w:author="Jones, Andy" w:date="2016-04-25T11:51:00Z" w:initials="JA">
    <w:p w14:paraId="34A1C5F1" w14:textId="7A4F752A" w:rsidR="00080672" w:rsidRPr="00E35A91" w:rsidRDefault="00080672">
      <w:pPr>
        <w:pStyle w:val="CommentText"/>
        <w:rPr>
          <w:lang w:val="en-GB"/>
        </w:rPr>
      </w:pPr>
      <w:r>
        <w:rPr>
          <w:rStyle w:val="CommentReference"/>
        </w:rPr>
        <w:annotationRef/>
      </w:r>
      <w:r>
        <w:rPr>
          <w:lang w:val="en-GB"/>
        </w:rPr>
        <w:t>An example of this would be nice to have</w:t>
      </w:r>
    </w:p>
  </w:comment>
  <w:comment w:id="60" w:author="Jones, Andy" w:date="2016-04-25T12:07:00Z" w:initials="JA">
    <w:p w14:paraId="5C6AAB4A" w14:textId="05C454D5" w:rsidR="00080672" w:rsidRPr="00C765EB" w:rsidRDefault="00080672">
      <w:pPr>
        <w:pStyle w:val="CommentText"/>
        <w:rPr>
          <w:lang w:val="en-GB"/>
        </w:rPr>
      </w:pPr>
      <w:r>
        <w:rPr>
          <w:rStyle w:val="CommentReference"/>
        </w:rPr>
        <w:annotationRef/>
      </w:r>
      <w:r>
        <w:rPr>
          <w:lang w:val="en-GB"/>
        </w:rPr>
        <w:t>This should be updated with a real example snippet of XML.</w:t>
      </w:r>
    </w:p>
  </w:comment>
  <w:comment w:id="76" w:author="Jones, Andy" w:date="2016-03-29T16:04:00Z" w:initials="JA">
    <w:p w14:paraId="54227E90" w14:textId="77777777" w:rsidR="00080672" w:rsidRPr="00652F94" w:rsidRDefault="00080672">
      <w:pPr>
        <w:pStyle w:val="CommentText"/>
        <w:rPr>
          <w:lang w:val="en-GB"/>
        </w:rPr>
      </w:pPr>
      <w:r>
        <w:rPr>
          <w:rStyle w:val="CommentReference"/>
        </w:rPr>
        <w:annotationRef/>
      </w:r>
      <w:r>
        <w:rPr>
          <w:lang w:val="en-GB"/>
        </w:rPr>
        <w:t>To be checked/updated, potentially with new examples</w:t>
      </w:r>
    </w:p>
  </w:comment>
  <w:comment w:id="170" w:author="jonesar" w:date="2014-03-13T11:46:00Z" w:initials="j">
    <w:p w14:paraId="4A5E45FC" w14:textId="77777777" w:rsidR="00080672" w:rsidRDefault="00080672">
      <w:pPr>
        <w:pStyle w:val="CommentText"/>
      </w:pPr>
      <w:r>
        <w:rPr>
          <w:rStyle w:val="CommentReference"/>
        </w:rPr>
        <w:annotationRef/>
      </w:r>
      <w:r>
        <w:t>Note, some proposals for changes to the documentation in the schema, will need to be manually or automatically changed in here</w:t>
      </w:r>
    </w:p>
  </w:comment>
  <w:comment w:id="210" w:author="jonesar" w:date="2014-03-13T11:46:00Z" w:initials="j">
    <w:p w14:paraId="1DAFAF10" w14:textId="77777777" w:rsidR="00080672" w:rsidRDefault="00080672">
      <w:pPr>
        <w:pStyle w:val="CommentText"/>
      </w:pPr>
      <w:r>
        <w:rPr>
          <w:rStyle w:val="CommentReference"/>
        </w:rPr>
        <w:annotationRef/>
      </w:r>
      <w:r>
        <w:t>Changed to support de novo approaches</w:t>
      </w:r>
    </w:p>
  </w:comment>
  <w:comment w:id="273" w:author="Juan Antonio Vizcaino" w:date="2016-01-21T16:27:00Z" w:initials="JV">
    <w:p w14:paraId="77DBBC78" w14:textId="77777777" w:rsidR="00080672" w:rsidRDefault="00080672">
      <w:pPr>
        <w:pStyle w:val="CommentText"/>
      </w:pPr>
      <w:r>
        <w:rPr>
          <w:rStyle w:val="CommentReference"/>
        </w:rPr>
        <w:annotationRef/>
      </w:r>
      <w:r>
        <w:t>It needs to be refined</w:t>
      </w:r>
    </w:p>
  </w:comment>
  <w:comment w:id="275" w:author="Juan Antonio Vizcaino" w:date="2016-01-21T17:46:00Z" w:initials="JV">
    <w:p w14:paraId="43DA489F" w14:textId="77777777" w:rsidR="00080672" w:rsidRDefault="00080672">
      <w:pPr>
        <w:pStyle w:val="CommentText"/>
      </w:pPr>
      <w:r>
        <w:rPr>
          <w:rStyle w:val="CommentReference"/>
        </w:rPr>
        <w:annotationRef/>
      </w:r>
      <w:r>
        <w:t>They need updating</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D4338ED" w15:done="0"/>
  <w15:commentEx w15:paraId="37F16407" w15:done="0"/>
  <w15:commentEx w15:paraId="34A1C5F1" w15:done="0"/>
  <w15:commentEx w15:paraId="5C6AAB4A" w15:done="0"/>
  <w15:commentEx w15:paraId="54227E90" w15:done="0"/>
  <w15:commentEx w15:paraId="4A5E45FC" w15:done="0"/>
  <w15:commentEx w15:paraId="1DAFAF10" w15:done="0"/>
  <w15:commentEx w15:paraId="77DBBC78" w15:done="0"/>
  <w15:commentEx w15:paraId="43DA489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D443DD" w14:textId="77777777" w:rsidR="004E159A" w:rsidRDefault="004E159A">
      <w:r>
        <w:separator/>
      </w:r>
    </w:p>
  </w:endnote>
  <w:endnote w:type="continuationSeparator" w:id="0">
    <w:p w14:paraId="2DE222B8" w14:textId="77777777" w:rsidR="004E159A" w:rsidRDefault="004E15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omic Sans MS">
    <w:panose1 w:val="030F0702030302020204"/>
    <w:charset w:val="00"/>
    <w:family w:val="script"/>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5540BA" w14:textId="77777777" w:rsidR="00080672" w:rsidRDefault="004E159A" w:rsidP="008B5995">
    <w:pPr>
      <w:pStyle w:val="Footer"/>
      <w:tabs>
        <w:tab w:val="clear" w:pos="4320"/>
      </w:tabs>
    </w:pPr>
    <w:hyperlink r:id="rId1" w:history="1">
      <w:r w:rsidR="00080672" w:rsidRPr="0006081C">
        <w:rPr>
          <w:rStyle w:val="Hyperlink"/>
        </w:rPr>
        <w:t>http://www.psidev.info/</w:t>
      </w:r>
    </w:hyperlink>
    <w:r w:rsidR="00080672">
      <w:rPr>
        <w:rStyle w:val="PageNumber"/>
      </w:rPr>
      <w:tab/>
    </w:r>
    <w:r w:rsidR="00080672">
      <w:rPr>
        <w:rStyle w:val="PageNumber"/>
      </w:rPr>
      <w:fldChar w:fldCharType="begin"/>
    </w:r>
    <w:r w:rsidR="00080672">
      <w:rPr>
        <w:rStyle w:val="PageNumber"/>
      </w:rPr>
      <w:instrText xml:space="preserve"> PAGE </w:instrText>
    </w:r>
    <w:r w:rsidR="00080672">
      <w:rPr>
        <w:rStyle w:val="PageNumber"/>
      </w:rPr>
      <w:fldChar w:fldCharType="separate"/>
    </w:r>
    <w:r w:rsidR="004C4F18">
      <w:rPr>
        <w:rStyle w:val="PageNumber"/>
        <w:noProof/>
      </w:rPr>
      <w:t>20</w:t>
    </w:r>
    <w:r w:rsidR="00080672">
      <w:rPr>
        <w:rStyle w:val="PageNumber"/>
      </w:rPr>
      <w:fldChar w:fldCharType="end"/>
    </w:r>
    <w:r w:rsidR="00080672">
      <w:rPr>
        <w:rStyle w:val="PageNumber"/>
      </w:rPr>
      <w:t xml:space="preserve"> / </w:t>
    </w:r>
    <w:r w:rsidR="00080672">
      <w:rPr>
        <w:rStyle w:val="PageNumber"/>
      </w:rPr>
      <w:fldChar w:fldCharType="begin"/>
    </w:r>
    <w:r w:rsidR="00080672">
      <w:rPr>
        <w:rStyle w:val="PageNumber"/>
      </w:rPr>
      <w:instrText xml:space="preserve"> NUMPAGES   \* MERGEFORMAT </w:instrText>
    </w:r>
    <w:r w:rsidR="00080672">
      <w:rPr>
        <w:rStyle w:val="PageNumber"/>
      </w:rPr>
      <w:fldChar w:fldCharType="separate"/>
    </w:r>
    <w:r w:rsidR="004C4F18">
      <w:rPr>
        <w:rStyle w:val="PageNumber"/>
        <w:noProof/>
      </w:rPr>
      <w:t>80</w:t>
    </w:r>
    <w:r w:rsidR="00080672">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211806" w14:textId="77777777" w:rsidR="004E159A" w:rsidRDefault="004E159A">
      <w:r>
        <w:separator/>
      </w:r>
    </w:p>
  </w:footnote>
  <w:footnote w:type="continuationSeparator" w:id="0">
    <w:p w14:paraId="3B5C65AA" w14:textId="77777777" w:rsidR="004E159A" w:rsidRDefault="004E159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5DCD87" w14:textId="77777777" w:rsidR="00080672" w:rsidRDefault="00080672" w:rsidP="008B5995">
    <w:pPr>
      <w:tabs>
        <w:tab w:val="left" w:pos="7938"/>
      </w:tabs>
    </w:pPr>
    <w:r>
      <w:t xml:space="preserve">mzIdentML Specification </w:t>
    </w:r>
    <w:r w:rsidRPr="002A5705">
      <w:t>version 1.</w:t>
    </w:r>
    <w:r>
      <w:t>2.1 draft</w:t>
    </w:r>
    <w:r>
      <w:tab/>
      <w:t>April 2016</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38CD04" w14:textId="77777777" w:rsidR="00080672" w:rsidRDefault="00080672" w:rsidP="00AC7651">
    <w:r>
      <w:t xml:space="preserve">PSI draft recommendation                                                           </w:t>
    </w:r>
    <w:r>
      <w:tab/>
      <w:t xml:space="preserve">       PSI Proteomics Informatics Working Group</w:t>
    </w:r>
  </w:p>
  <w:p w14:paraId="141DF7FC" w14:textId="77777777" w:rsidR="00080672" w:rsidRDefault="00080672" w:rsidP="005B103B">
    <w:pPr>
      <w:jc w:val="right"/>
      <w:rPr>
        <w:lang w:val="pt-BR"/>
      </w:rPr>
    </w:pPr>
  </w:p>
  <w:p w14:paraId="5CBF36D1" w14:textId="77777777" w:rsidR="00080672" w:rsidRPr="00071A7F" w:rsidRDefault="00080672" w:rsidP="005B103B">
    <w:pPr>
      <w:jc w:val="right"/>
      <w:rPr>
        <w:i/>
        <w:lang w:val="pt-BR"/>
      </w:rPr>
    </w:pPr>
    <w:r w:rsidRPr="00071A7F">
      <w:rPr>
        <w:i/>
        <w:lang w:val="pt-BR"/>
      </w:rPr>
      <w:t>Authors to be added</w:t>
    </w:r>
  </w:p>
  <w:p w14:paraId="2EA6D993" w14:textId="77777777" w:rsidR="00080672" w:rsidRDefault="00080672" w:rsidP="005B103B">
    <w:pPr>
      <w:jc w:val="right"/>
      <w:rPr>
        <w:lang w:val="pt-BR"/>
      </w:rPr>
    </w:pPr>
  </w:p>
  <w:p w14:paraId="51F5BA96" w14:textId="77777777" w:rsidR="00080672" w:rsidRPr="00B64B28" w:rsidRDefault="00080672" w:rsidP="005B103B">
    <w:pPr>
      <w:jc w:val="right"/>
    </w:pPr>
    <w:r w:rsidRPr="00B64B28">
      <w:t xml:space="preserve">Juan Antonio Vizcaíno, European Bioinformatics Institute </w:t>
    </w:r>
  </w:p>
  <w:p w14:paraId="5B03F2B1" w14:textId="77777777" w:rsidR="00080672" w:rsidRDefault="00080672" w:rsidP="005B103B">
    <w:pPr>
      <w:jc w:val="right"/>
      <w:rPr>
        <w:lang w:val="de-DE"/>
      </w:rPr>
    </w:pPr>
    <w:r>
      <w:rPr>
        <w:lang w:val="de-DE"/>
      </w:rPr>
      <w:t>Gerhard Mayer,</w:t>
    </w:r>
    <w:r w:rsidRPr="007B2C6B">
      <w:rPr>
        <w:lang w:val="de-DE"/>
      </w:rPr>
      <w:t xml:space="preserve"> Medizinisches Proteom-Center, Ruhr-Universität Bochum</w:t>
    </w:r>
    <w:r>
      <w:rPr>
        <w:lang w:val="de-DE"/>
      </w:rPr>
      <w:t xml:space="preserve"> </w:t>
    </w:r>
  </w:p>
  <w:p w14:paraId="41826736" w14:textId="77777777" w:rsidR="00080672" w:rsidRDefault="00080672" w:rsidP="005B103B">
    <w:pPr>
      <w:jc w:val="right"/>
      <w:rPr>
        <w:lang w:val="de-DE"/>
      </w:rPr>
    </w:pPr>
    <w:r w:rsidRPr="008B5995">
      <w:rPr>
        <w:lang w:val="de-DE"/>
      </w:rPr>
      <w:t>Martin Eisenacher, Medizinisches Proteom-Center, Ruhr-Universität Bochum</w:t>
    </w:r>
  </w:p>
  <w:p w14:paraId="42BE6692" w14:textId="77777777" w:rsidR="00080672" w:rsidRPr="00071A7F" w:rsidRDefault="00080672" w:rsidP="005B103B">
    <w:pPr>
      <w:jc w:val="right"/>
      <w:rPr>
        <w:lang w:val="en-US"/>
      </w:rPr>
    </w:pPr>
    <w:r w:rsidRPr="00071A7F">
      <w:rPr>
        <w:lang w:val="en-US"/>
      </w:rPr>
      <w:t>Sean Seymour, SCIEX</w:t>
    </w:r>
  </w:p>
  <w:p w14:paraId="1D71D4B8" w14:textId="77777777" w:rsidR="00080672" w:rsidRPr="00071A7F" w:rsidRDefault="00080672" w:rsidP="005B103B">
    <w:pPr>
      <w:jc w:val="right"/>
      <w:rPr>
        <w:lang w:val="en-US"/>
      </w:rPr>
    </w:pPr>
    <w:r w:rsidRPr="00071A7F">
      <w:rPr>
        <w:lang w:val="en-US"/>
      </w:rPr>
      <w:t>Terry Farrah, Institute for Systems Biology</w:t>
    </w:r>
  </w:p>
  <w:p w14:paraId="32FA5CFA" w14:textId="77777777" w:rsidR="00080672" w:rsidRDefault="00080672" w:rsidP="005B103B">
    <w:pPr>
      <w:jc w:val="right"/>
    </w:pPr>
    <w:r>
      <w:t>Andrew R Jones, University of Liverpool</w:t>
    </w:r>
  </w:p>
  <w:p w14:paraId="49CDBD42" w14:textId="77777777" w:rsidR="00080672" w:rsidRDefault="00080672" w:rsidP="005B103B">
    <w:pPr>
      <w:jc w:val="right"/>
    </w:pPr>
  </w:p>
  <w:p w14:paraId="74E27007" w14:textId="77777777" w:rsidR="00080672" w:rsidRDefault="00080672" w:rsidP="005B103B"/>
  <w:p w14:paraId="2DF0C1B1" w14:textId="77777777" w:rsidR="00080672" w:rsidRDefault="00080672" w:rsidP="007B733F">
    <w:pPr>
      <w:jc w:val="right"/>
    </w:pPr>
    <w:r>
      <w:t>April 2016</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2pt;height:12pt" o:bullet="t">
        <v:imagedata r:id="rId1" o:title=""/>
      </v:shape>
    </w:pict>
  </w:numPicBullet>
  <w:abstractNum w:abstractNumId="0" w15:restartNumberingAfterBreak="0">
    <w:nsid w:val="FFFFFF1D"/>
    <w:multiLevelType w:val="multilevel"/>
    <w:tmpl w:val="D3C0133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E863CC6"/>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01CA23D2"/>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4F1A021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826AAE98"/>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626E81D4"/>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A36D52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5E0C62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1F0B56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A9A9B20"/>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0B90EC68"/>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79F16B8"/>
    <w:multiLevelType w:val="hybridMultilevel"/>
    <w:tmpl w:val="B72C99BC"/>
    <w:lvl w:ilvl="0" w:tplc="0809000F">
      <w:start w:val="1"/>
      <w:numFmt w:val="decimal"/>
      <w:lvlText w:val="%1."/>
      <w:lvlJc w:val="left"/>
      <w:pPr>
        <w:ind w:left="360" w:hanging="360"/>
      </w:pPr>
      <w:rPr>
        <w:rFonts w:hint="default"/>
      </w:rPr>
    </w:lvl>
    <w:lvl w:ilvl="1" w:tplc="0809000F">
      <w:start w:val="1"/>
      <w:numFmt w:val="decimal"/>
      <w:lvlText w:val="%2."/>
      <w:lvlJc w:val="left"/>
      <w:pPr>
        <w:ind w:left="1080" w:hanging="360"/>
      </w:pPr>
      <w:rPr>
        <w:rFonts w:hint="default"/>
      </w:rPr>
    </w:lvl>
    <w:lvl w:ilvl="2" w:tplc="0809000F">
      <w:start w:val="1"/>
      <w:numFmt w:val="decimal"/>
      <w:lvlText w:val="%3."/>
      <w:lvlJc w:val="left"/>
      <w:pPr>
        <w:ind w:left="1800" w:hanging="360"/>
      </w:pPr>
      <w:rPr>
        <w:rFont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269E3680"/>
    <w:multiLevelType w:val="multilevel"/>
    <w:tmpl w:val="3B6268AE"/>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1569"/>
        </w:tabs>
        <w:ind w:left="1569"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9" w15:restartNumberingAfterBreak="0">
    <w:nsid w:val="2FC25E1D"/>
    <w:multiLevelType w:val="hybridMultilevel"/>
    <w:tmpl w:val="88164E84"/>
    <w:lvl w:ilvl="0" w:tplc="B296D57C">
      <w:start w:val="1"/>
      <w:numFmt w:val="decimal"/>
      <w:lvlText w:val="T%1."/>
      <w:lvlJc w:val="left"/>
      <w:pPr>
        <w:tabs>
          <w:tab w:val="num" w:pos="720"/>
        </w:tabs>
        <w:ind w:left="720" w:hanging="360"/>
      </w:pPr>
      <w:rPr>
        <w:rFonts w:hint="default"/>
      </w:rPr>
    </w:lvl>
    <w:lvl w:ilvl="1" w:tplc="ACE0C002" w:tentative="1">
      <w:start w:val="1"/>
      <w:numFmt w:val="lowerLetter"/>
      <w:lvlText w:val="%2."/>
      <w:lvlJc w:val="left"/>
      <w:pPr>
        <w:tabs>
          <w:tab w:val="num" w:pos="1440"/>
        </w:tabs>
        <w:ind w:left="1440" w:hanging="360"/>
      </w:pPr>
    </w:lvl>
    <w:lvl w:ilvl="2" w:tplc="9FC6EA94" w:tentative="1">
      <w:start w:val="1"/>
      <w:numFmt w:val="lowerRoman"/>
      <w:lvlText w:val="%3."/>
      <w:lvlJc w:val="right"/>
      <w:pPr>
        <w:tabs>
          <w:tab w:val="num" w:pos="2160"/>
        </w:tabs>
        <w:ind w:left="2160" w:hanging="180"/>
      </w:pPr>
    </w:lvl>
    <w:lvl w:ilvl="3" w:tplc="C64CDEA4" w:tentative="1">
      <w:start w:val="1"/>
      <w:numFmt w:val="decimal"/>
      <w:lvlText w:val="%4."/>
      <w:lvlJc w:val="left"/>
      <w:pPr>
        <w:tabs>
          <w:tab w:val="num" w:pos="2880"/>
        </w:tabs>
        <w:ind w:left="2880" w:hanging="360"/>
      </w:pPr>
    </w:lvl>
    <w:lvl w:ilvl="4" w:tplc="FB80F8AC" w:tentative="1">
      <w:start w:val="1"/>
      <w:numFmt w:val="lowerLetter"/>
      <w:lvlText w:val="%5."/>
      <w:lvlJc w:val="left"/>
      <w:pPr>
        <w:tabs>
          <w:tab w:val="num" w:pos="3600"/>
        </w:tabs>
        <w:ind w:left="3600" w:hanging="360"/>
      </w:pPr>
    </w:lvl>
    <w:lvl w:ilvl="5" w:tplc="A0B6D67C" w:tentative="1">
      <w:start w:val="1"/>
      <w:numFmt w:val="lowerRoman"/>
      <w:lvlText w:val="%6."/>
      <w:lvlJc w:val="right"/>
      <w:pPr>
        <w:tabs>
          <w:tab w:val="num" w:pos="4320"/>
        </w:tabs>
        <w:ind w:left="4320" w:hanging="180"/>
      </w:pPr>
    </w:lvl>
    <w:lvl w:ilvl="6" w:tplc="CA62A1A2" w:tentative="1">
      <w:start w:val="1"/>
      <w:numFmt w:val="decimal"/>
      <w:lvlText w:val="%7."/>
      <w:lvlJc w:val="left"/>
      <w:pPr>
        <w:tabs>
          <w:tab w:val="num" w:pos="5040"/>
        </w:tabs>
        <w:ind w:left="5040" w:hanging="360"/>
      </w:pPr>
    </w:lvl>
    <w:lvl w:ilvl="7" w:tplc="2C2AA7A4" w:tentative="1">
      <w:start w:val="1"/>
      <w:numFmt w:val="lowerLetter"/>
      <w:lvlText w:val="%8."/>
      <w:lvlJc w:val="left"/>
      <w:pPr>
        <w:tabs>
          <w:tab w:val="num" w:pos="5760"/>
        </w:tabs>
        <w:ind w:left="5760" w:hanging="360"/>
      </w:pPr>
    </w:lvl>
    <w:lvl w:ilvl="8" w:tplc="D98A0682" w:tentative="1">
      <w:start w:val="1"/>
      <w:numFmt w:val="lowerRoman"/>
      <w:lvlText w:val="%9."/>
      <w:lvlJc w:val="right"/>
      <w:pPr>
        <w:tabs>
          <w:tab w:val="num" w:pos="6480"/>
        </w:tabs>
        <w:ind w:left="6480" w:hanging="180"/>
      </w:pPr>
    </w:lvl>
  </w:abstractNum>
  <w:abstractNum w:abstractNumId="20" w15:restartNumberingAfterBreak="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0512B72"/>
    <w:multiLevelType w:val="hybridMultilevel"/>
    <w:tmpl w:val="D806F61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762419F"/>
    <w:multiLevelType w:val="hybridMultilevel"/>
    <w:tmpl w:val="56E27574"/>
    <w:lvl w:ilvl="0" w:tplc="36F83F64">
      <w:start w:val="5"/>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9F4512C"/>
    <w:multiLevelType w:val="hybridMultilevel"/>
    <w:tmpl w:val="7478C1B4"/>
    <w:lvl w:ilvl="0" w:tplc="226E4012">
      <w:start w:val="1"/>
      <w:numFmt w:val="decimal"/>
      <w:pStyle w:val="Sub-appendix"/>
      <w:lvlText w:val="a%1."/>
      <w:lvlJc w:val="left"/>
      <w:pPr>
        <w:tabs>
          <w:tab w:val="num" w:pos="720"/>
        </w:tabs>
        <w:ind w:left="720" w:hanging="360"/>
      </w:pPr>
      <w:rPr>
        <w:rFonts w:hint="default"/>
      </w:rPr>
    </w:lvl>
    <w:lvl w:ilvl="1" w:tplc="40C2B818" w:tentative="1">
      <w:start w:val="1"/>
      <w:numFmt w:val="lowerLetter"/>
      <w:lvlText w:val="%2."/>
      <w:lvlJc w:val="left"/>
      <w:pPr>
        <w:tabs>
          <w:tab w:val="num" w:pos="1440"/>
        </w:tabs>
        <w:ind w:left="1440" w:hanging="360"/>
      </w:pPr>
    </w:lvl>
    <w:lvl w:ilvl="2" w:tplc="1B889ECC" w:tentative="1">
      <w:start w:val="1"/>
      <w:numFmt w:val="lowerRoman"/>
      <w:lvlText w:val="%3."/>
      <w:lvlJc w:val="right"/>
      <w:pPr>
        <w:tabs>
          <w:tab w:val="num" w:pos="2160"/>
        </w:tabs>
        <w:ind w:left="2160" w:hanging="180"/>
      </w:pPr>
    </w:lvl>
    <w:lvl w:ilvl="3" w:tplc="A73AE61C" w:tentative="1">
      <w:start w:val="1"/>
      <w:numFmt w:val="decimal"/>
      <w:lvlText w:val="%4."/>
      <w:lvlJc w:val="left"/>
      <w:pPr>
        <w:tabs>
          <w:tab w:val="num" w:pos="2880"/>
        </w:tabs>
        <w:ind w:left="2880" w:hanging="360"/>
      </w:pPr>
    </w:lvl>
    <w:lvl w:ilvl="4" w:tplc="7750D6FA" w:tentative="1">
      <w:start w:val="1"/>
      <w:numFmt w:val="lowerLetter"/>
      <w:lvlText w:val="%5."/>
      <w:lvlJc w:val="left"/>
      <w:pPr>
        <w:tabs>
          <w:tab w:val="num" w:pos="3600"/>
        </w:tabs>
        <w:ind w:left="3600" w:hanging="360"/>
      </w:pPr>
    </w:lvl>
    <w:lvl w:ilvl="5" w:tplc="D3A8947E" w:tentative="1">
      <w:start w:val="1"/>
      <w:numFmt w:val="lowerRoman"/>
      <w:lvlText w:val="%6."/>
      <w:lvlJc w:val="right"/>
      <w:pPr>
        <w:tabs>
          <w:tab w:val="num" w:pos="4320"/>
        </w:tabs>
        <w:ind w:left="4320" w:hanging="180"/>
      </w:pPr>
    </w:lvl>
    <w:lvl w:ilvl="6" w:tplc="236E9918" w:tentative="1">
      <w:start w:val="1"/>
      <w:numFmt w:val="decimal"/>
      <w:lvlText w:val="%7."/>
      <w:lvlJc w:val="left"/>
      <w:pPr>
        <w:tabs>
          <w:tab w:val="num" w:pos="5040"/>
        </w:tabs>
        <w:ind w:left="5040" w:hanging="360"/>
      </w:pPr>
    </w:lvl>
    <w:lvl w:ilvl="7" w:tplc="9E9ADFB4" w:tentative="1">
      <w:start w:val="1"/>
      <w:numFmt w:val="lowerLetter"/>
      <w:lvlText w:val="%8."/>
      <w:lvlJc w:val="left"/>
      <w:pPr>
        <w:tabs>
          <w:tab w:val="num" w:pos="5760"/>
        </w:tabs>
        <w:ind w:left="5760" w:hanging="360"/>
      </w:pPr>
    </w:lvl>
    <w:lvl w:ilvl="8" w:tplc="A7A26D7A" w:tentative="1">
      <w:start w:val="1"/>
      <w:numFmt w:val="lowerRoman"/>
      <w:lvlText w:val="%9."/>
      <w:lvlJc w:val="right"/>
      <w:pPr>
        <w:tabs>
          <w:tab w:val="num" w:pos="6480"/>
        </w:tabs>
        <w:ind w:left="6480" w:hanging="180"/>
      </w:pPr>
    </w:lvl>
  </w:abstractNum>
  <w:abstractNum w:abstractNumId="24" w15:restartNumberingAfterBreak="0">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562468AC"/>
    <w:multiLevelType w:val="hybridMultilevel"/>
    <w:tmpl w:val="D06676FC"/>
    <w:lvl w:ilvl="0" w:tplc="765078DC">
      <w:start w:val="1"/>
      <w:numFmt w:val="decimal"/>
      <w:pStyle w:val="Appendix"/>
      <w:lvlText w:val="Appendix %1."/>
      <w:lvlJc w:val="left"/>
      <w:pPr>
        <w:tabs>
          <w:tab w:val="num" w:pos="720"/>
        </w:tabs>
        <w:ind w:left="720" w:hanging="360"/>
      </w:pPr>
      <w:rPr>
        <w:rFonts w:hint="default"/>
      </w:rPr>
    </w:lvl>
    <w:lvl w:ilvl="1" w:tplc="24D0C00C" w:tentative="1">
      <w:start w:val="1"/>
      <w:numFmt w:val="lowerLetter"/>
      <w:lvlText w:val="%2."/>
      <w:lvlJc w:val="left"/>
      <w:pPr>
        <w:tabs>
          <w:tab w:val="num" w:pos="1440"/>
        </w:tabs>
        <w:ind w:left="1440" w:hanging="360"/>
      </w:pPr>
    </w:lvl>
    <w:lvl w:ilvl="2" w:tplc="1DA0F1A8" w:tentative="1">
      <w:start w:val="1"/>
      <w:numFmt w:val="lowerRoman"/>
      <w:lvlText w:val="%3."/>
      <w:lvlJc w:val="right"/>
      <w:pPr>
        <w:tabs>
          <w:tab w:val="num" w:pos="2160"/>
        </w:tabs>
        <w:ind w:left="2160" w:hanging="180"/>
      </w:pPr>
    </w:lvl>
    <w:lvl w:ilvl="3" w:tplc="4C803DA6" w:tentative="1">
      <w:start w:val="1"/>
      <w:numFmt w:val="decimal"/>
      <w:lvlText w:val="%4."/>
      <w:lvlJc w:val="left"/>
      <w:pPr>
        <w:tabs>
          <w:tab w:val="num" w:pos="2880"/>
        </w:tabs>
        <w:ind w:left="2880" w:hanging="360"/>
      </w:pPr>
    </w:lvl>
    <w:lvl w:ilvl="4" w:tplc="8FBED250" w:tentative="1">
      <w:start w:val="1"/>
      <w:numFmt w:val="lowerLetter"/>
      <w:lvlText w:val="%5."/>
      <w:lvlJc w:val="left"/>
      <w:pPr>
        <w:tabs>
          <w:tab w:val="num" w:pos="3600"/>
        </w:tabs>
        <w:ind w:left="3600" w:hanging="360"/>
      </w:pPr>
    </w:lvl>
    <w:lvl w:ilvl="5" w:tplc="EFC4E2B6" w:tentative="1">
      <w:start w:val="1"/>
      <w:numFmt w:val="lowerRoman"/>
      <w:lvlText w:val="%6."/>
      <w:lvlJc w:val="right"/>
      <w:pPr>
        <w:tabs>
          <w:tab w:val="num" w:pos="4320"/>
        </w:tabs>
        <w:ind w:left="4320" w:hanging="180"/>
      </w:pPr>
    </w:lvl>
    <w:lvl w:ilvl="6" w:tplc="FE76A782" w:tentative="1">
      <w:start w:val="1"/>
      <w:numFmt w:val="decimal"/>
      <w:lvlText w:val="%7."/>
      <w:lvlJc w:val="left"/>
      <w:pPr>
        <w:tabs>
          <w:tab w:val="num" w:pos="5040"/>
        </w:tabs>
        <w:ind w:left="5040" w:hanging="360"/>
      </w:pPr>
    </w:lvl>
    <w:lvl w:ilvl="7" w:tplc="D788FF3C" w:tentative="1">
      <w:start w:val="1"/>
      <w:numFmt w:val="lowerLetter"/>
      <w:lvlText w:val="%8."/>
      <w:lvlJc w:val="left"/>
      <w:pPr>
        <w:tabs>
          <w:tab w:val="num" w:pos="5760"/>
        </w:tabs>
        <w:ind w:left="5760" w:hanging="360"/>
      </w:pPr>
    </w:lvl>
    <w:lvl w:ilvl="8" w:tplc="5898476C" w:tentative="1">
      <w:start w:val="1"/>
      <w:numFmt w:val="lowerRoman"/>
      <w:lvlText w:val="%9."/>
      <w:lvlJc w:val="right"/>
      <w:pPr>
        <w:tabs>
          <w:tab w:val="num" w:pos="6480"/>
        </w:tabs>
        <w:ind w:left="6480" w:hanging="180"/>
      </w:pPr>
    </w:lvl>
  </w:abstractNum>
  <w:abstractNum w:abstractNumId="27" w15:restartNumberingAfterBreak="0">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tentative="1">
      <w:start w:val="1"/>
      <w:numFmt w:val="bullet"/>
      <w:lvlText w:val="o"/>
      <w:lvlJc w:val="left"/>
      <w:pPr>
        <w:tabs>
          <w:tab w:val="num" w:pos="1440"/>
        </w:tabs>
        <w:ind w:left="1440" w:hanging="360"/>
      </w:pPr>
      <w:rPr>
        <w:rFonts w:ascii="Courier New" w:hAnsi="Courier New" w:cs="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A131E19"/>
    <w:multiLevelType w:val="hybridMultilevel"/>
    <w:tmpl w:val="B588C5B2"/>
    <w:lvl w:ilvl="0" w:tplc="5914E104">
      <w:start w:val="1"/>
      <w:numFmt w:val="bullet"/>
      <w:lvlText w:val=""/>
      <w:lvlJc w:val="left"/>
      <w:pPr>
        <w:tabs>
          <w:tab w:val="num" w:pos="720"/>
        </w:tabs>
        <w:ind w:left="720" w:hanging="360"/>
      </w:pPr>
      <w:rPr>
        <w:rFonts w:ascii="Symbol" w:hAnsi="Symbol" w:hint="default"/>
      </w:rPr>
    </w:lvl>
    <w:lvl w:ilvl="1" w:tplc="F076730C">
      <w:start w:val="1"/>
      <w:numFmt w:val="bullet"/>
      <w:lvlText w:val="o"/>
      <w:lvlJc w:val="left"/>
      <w:pPr>
        <w:tabs>
          <w:tab w:val="num" w:pos="1440"/>
        </w:tabs>
        <w:ind w:left="1440" w:hanging="360"/>
      </w:pPr>
      <w:rPr>
        <w:rFonts w:ascii="Courier New" w:hAnsi="Courier New" w:cs="Courier New" w:hint="default"/>
      </w:rPr>
    </w:lvl>
    <w:lvl w:ilvl="2" w:tplc="ED687440" w:tentative="1">
      <w:start w:val="1"/>
      <w:numFmt w:val="bullet"/>
      <w:lvlText w:val=""/>
      <w:lvlJc w:val="left"/>
      <w:pPr>
        <w:tabs>
          <w:tab w:val="num" w:pos="2160"/>
        </w:tabs>
        <w:ind w:left="2160" w:hanging="360"/>
      </w:pPr>
      <w:rPr>
        <w:rFonts w:ascii="Wingdings" w:hAnsi="Wingdings" w:hint="default"/>
      </w:rPr>
    </w:lvl>
    <w:lvl w:ilvl="3" w:tplc="44747C7E" w:tentative="1">
      <w:start w:val="1"/>
      <w:numFmt w:val="bullet"/>
      <w:lvlText w:val=""/>
      <w:lvlJc w:val="left"/>
      <w:pPr>
        <w:tabs>
          <w:tab w:val="num" w:pos="2880"/>
        </w:tabs>
        <w:ind w:left="2880" w:hanging="360"/>
      </w:pPr>
      <w:rPr>
        <w:rFonts w:ascii="Symbol" w:hAnsi="Symbol" w:hint="default"/>
      </w:rPr>
    </w:lvl>
    <w:lvl w:ilvl="4" w:tplc="531256EA" w:tentative="1">
      <w:start w:val="1"/>
      <w:numFmt w:val="bullet"/>
      <w:lvlText w:val="o"/>
      <w:lvlJc w:val="left"/>
      <w:pPr>
        <w:tabs>
          <w:tab w:val="num" w:pos="3600"/>
        </w:tabs>
        <w:ind w:left="3600" w:hanging="360"/>
      </w:pPr>
      <w:rPr>
        <w:rFonts w:ascii="Courier New" w:hAnsi="Courier New" w:cs="Courier New" w:hint="default"/>
      </w:rPr>
    </w:lvl>
    <w:lvl w:ilvl="5" w:tplc="AD228DA6" w:tentative="1">
      <w:start w:val="1"/>
      <w:numFmt w:val="bullet"/>
      <w:lvlText w:val=""/>
      <w:lvlJc w:val="left"/>
      <w:pPr>
        <w:tabs>
          <w:tab w:val="num" w:pos="4320"/>
        </w:tabs>
        <w:ind w:left="4320" w:hanging="360"/>
      </w:pPr>
      <w:rPr>
        <w:rFonts w:ascii="Wingdings" w:hAnsi="Wingdings" w:hint="default"/>
      </w:rPr>
    </w:lvl>
    <w:lvl w:ilvl="6" w:tplc="9F2E1366" w:tentative="1">
      <w:start w:val="1"/>
      <w:numFmt w:val="bullet"/>
      <w:lvlText w:val=""/>
      <w:lvlJc w:val="left"/>
      <w:pPr>
        <w:tabs>
          <w:tab w:val="num" w:pos="5040"/>
        </w:tabs>
        <w:ind w:left="5040" w:hanging="360"/>
      </w:pPr>
      <w:rPr>
        <w:rFonts w:ascii="Symbol" w:hAnsi="Symbol" w:hint="default"/>
      </w:rPr>
    </w:lvl>
    <w:lvl w:ilvl="7" w:tplc="B456FA2C" w:tentative="1">
      <w:start w:val="1"/>
      <w:numFmt w:val="bullet"/>
      <w:lvlText w:val="o"/>
      <w:lvlJc w:val="left"/>
      <w:pPr>
        <w:tabs>
          <w:tab w:val="num" w:pos="5760"/>
        </w:tabs>
        <w:ind w:left="5760" w:hanging="360"/>
      </w:pPr>
      <w:rPr>
        <w:rFonts w:ascii="Courier New" w:hAnsi="Courier New" w:cs="Courier New" w:hint="default"/>
      </w:rPr>
    </w:lvl>
    <w:lvl w:ilvl="8" w:tplc="017C55B0"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33" w15:restartNumberingAfterBreak="0">
    <w:nsid w:val="6DA36038"/>
    <w:multiLevelType w:val="hybridMultilevel"/>
    <w:tmpl w:val="349A76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00B2F36"/>
    <w:multiLevelType w:val="multilevel"/>
    <w:tmpl w:val="AA9A790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5" w15:restartNumberingAfterBreak="0">
    <w:nsid w:val="76A20696"/>
    <w:multiLevelType w:val="hybridMultilevel"/>
    <w:tmpl w:val="B120A7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8E0037E"/>
    <w:multiLevelType w:val="hybridMultilevel"/>
    <w:tmpl w:val="6128AB32"/>
    <w:lvl w:ilvl="0" w:tplc="0E10C784">
      <w:start w:val="1"/>
      <w:numFmt w:val="bullet"/>
      <w:lvlText w:val="•"/>
      <w:lvlJc w:val="left"/>
      <w:pPr>
        <w:tabs>
          <w:tab w:val="num" w:pos="720"/>
        </w:tabs>
        <w:ind w:left="720" w:hanging="360"/>
      </w:pPr>
      <w:rPr>
        <w:rFonts w:ascii="Arial" w:hAnsi="Arial" w:hint="default"/>
      </w:rPr>
    </w:lvl>
    <w:lvl w:ilvl="1" w:tplc="BEE4D6EE">
      <w:numFmt w:val="bullet"/>
      <w:lvlText w:val="–"/>
      <w:lvlJc w:val="left"/>
      <w:pPr>
        <w:tabs>
          <w:tab w:val="num" w:pos="1440"/>
        </w:tabs>
        <w:ind w:left="1440" w:hanging="360"/>
      </w:pPr>
      <w:rPr>
        <w:rFonts w:ascii="Arial" w:hAnsi="Arial" w:hint="default"/>
      </w:rPr>
    </w:lvl>
    <w:lvl w:ilvl="2" w:tplc="E40EADB4" w:tentative="1">
      <w:start w:val="1"/>
      <w:numFmt w:val="bullet"/>
      <w:lvlText w:val="•"/>
      <w:lvlJc w:val="left"/>
      <w:pPr>
        <w:tabs>
          <w:tab w:val="num" w:pos="2160"/>
        </w:tabs>
        <w:ind w:left="2160" w:hanging="360"/>
      </w:pPr>
      <w:rPr>
        <w:rFonts w:ascii="Arial" w:hAnsi="Arial" w:hint="default"/>
      </w:rPr>
    </w:lvl>
    <w:lvl w:ilvl="3" w:tplc="7D00064E" w:tentative="1">
      <w:start w:val="1"/>
      <w:numFmt w:val="bullet"/>
      <w:lvlText w:val="•"/>
      <w:lvlJc w:val="left"/>
      <w:pPr>
        <w:tabs>
          <w:tab w:val="num" w:pos="2880"/>
        </w:tabs>
        <w:ind w:left="2880" w:hanging="360"/>
      </w:pPr>
      <w:rPr>
        <w:rFonts w:ascii="Arial" w:hAnsi="Arial" w:hint="default"/>
      </w:rPr>
    </w:lvl>
    <w:lvl w:ilvl="4" w:tplc="29622082" w:tentative="1">
      <w:start w:val="1"/>
      <w:numFmt w:val="bullet"/>
      <w:lvlText w:val="•"/>
      <w:lvlJc w:val="left"/>
      <w:pPr>
        <w:tabs>
          <w:tab w:val="num" w:pos="3600"/>
        </w:tabs>
        <w:ind w:left="3600" w:hanging="360"/>
      </w:pPr>
      <w:rPr>
        <w:rFonts w:ascii="Arial" w:hAnsi="Arial" w:hint="default"/>
      </w:rPr>
    </w:lvl>
    <w:lvl w:ilvl="5" w:tplc="8DDEF5AA" w:tentative="1">
      <w:start w:val="1"/>
      <w:numFmt w:val="bullet"/>
      <w:lvlText w:val="•"/>
      <w:lvlJc w:val="left"/>
      <w:pPr>
        <w:tabs>
          <w:tab w:val="num" w:pos="4320"/>
        </w:tabs>
        <w:ind w:left="4320" w:hanging="360"/>
      </w:pPr>
      <w:rPr>
        <w:rFonts w:ascii="Arial" w:hAnsi="Arial" w:hint="default"/>
      </w:rPr>
    </w:lvl>
    <w:lvl w:ilvl="6" w:tplc="12161BAE" w:tentative="1">
      <w:start w:val="1"/>
      <w:numFmt w:val="bullet"/>
      <w:lvlText w:val="•"/>
      <w:lvlJc w:val="left"/>
      <w:pPr>
        <w:tabs>
          <w:tab w:val="num" w:pos="5040"/>
        </w:tabs>
        <w:ind w:left="5040" w:hanging="360"/>
      </w:pPr>
      <w:rPr>
        <w:rFonts w:ascii="Arial" w:hAnsi="Arial" w:hint="default"/>
      </w:rPr>
    </w:lvl>
    <w:lvl w:ilvl="7" w:tplc="5B846C36" w:tentative="1">
      <w:start w:val="1"/>
      <w:numFmt w:val="bullet"/>
      <w:lvlText w:val="•"/>
      <w:lvlJc w:val="left"/>
      <w:pPr>
        <w:tabs>
          <w:tab w:val="num" w:pos="5760"/>
        </w:tabs>
        <w:ind w:left="5760" w:hanging="360"/>
      </w:pPr>
      <w:rPr>
        <w:rFonts w:ascii="Arial" w:hAnsi="Arial" w:hint="default"/>
      </w:rPr>
    </w:lvl>
    <w:lvl w:ilvl="8" w:tplc="B6A2F944" w:tentative="1">
      <w:start w:val="1"/>
      <w:numFmt w:val="bullet"/>
      <w:lvlText w:val="•"/>
      <w:lvlJc w:val="left"/>
      <w:pPr>
        <w:tabs>
          <w:tab w:val="num" w:pos="6480"/>
        </w:tabs>
        <w:ind w:left="6480" w:hanging="360"/>
      </w:pPr>
      <w:rPr>
        <w:rFonts w:ascii="Arial" w:hAnsi="Arial" w:hint="default"/>
      </w:rPr>
    </w:lvl>
  </w:abstractNum>
  <w:abstractNum w:abstractNumId="38" w15:restartNumberingAfterBreak="0">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8"/>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9"/>
  </w:num>
  <w:num w:numId="13">
    <w:abstractNumId w:val="32"/>
  </w:num>
  <w:num w:numId="14">
    <w:abstractNumId w:val="26"/>
  </w:num>
  <w:num w:numId="15">
    <w:abstractNumId w:val="28"/>
  </w:num>
  <w:num w:numId="16">
    <w:abstractNumId w:val="23"/>
  </w:num>
  <w:num w:numId="17">
    <w:abstractNumId w:val="31"/>
  </w:num>
  <w:num w:numId="18">
    <w:abstractNumId w:val="15"/>
  </w:num>
  <w:num w:numId="19">
    <w:abstractNumId w:val="29"/>
  </w:num>
  <w:num w:numId="20">
    <w:abstractNumId w:val="38"/>
  </w:num>
  <w:num w:numId="21">
    <w:abstractNumId w:val="21"/>
  </w:num>
  <w:num w:numId="22">
    <w:abstractNumId w:val="17"/>
  </w:num>
  <w:num w:numId="23">
    <w:abstractNumId w:val="20"/>
  </w:num>
  <w:num w:numId="24">
    <w:abstractNumId w:val="12"/>
  </w:num>
  <w:num w:numId="25">
    <w:abstractNumId w:val="22"/>
  </w:num>
  <w:num w:numId="26">
    <w:abstractNumId w:val="18"/>
  </w:num>
  <w:num w:numId="27">
    <w:abstractNumId w:val="40"/>
  </w:num>
  <w:num w:numId="28">
    <w:abstractNumId w:val="14"/>
  </w:num>
  <w:num w:numId="29">
    <w:abstractNumId w:val="24"/>
  </w:num>
  <w:num w:numId="30">
    <w:abstractNumId w:val="16"/>
  </w:num>
  <w:num w:numId="31">
    <w:abstractNumId w:val="27"/>
  </w:num>
  <w:num w:numId="32">
    <w:abstractNumId w:val="18"/>
  </w:num>
  <w:num w:numId="33">
    <w:abstractNumId w:val="36"/>
  </w:num>
  <w:num w:numId="34">
    <w:abstractNumId w:val="39"/>
  </w:num>
  <w:num w:numId="35">
    <w:abstractNumId w:val="30"/>
  </w:num>
  <w:num w:numId="36">
    <w:abstractNumId w:val="13"/>
  </w:num>
  <w:num w:numId="37">
    <w:abstractNumId w:val="25"/>
  </w:num>
  <w:num w:numId="38">
    <w:abstractNumId w:val="11"/>
  </w:num>
  <w:num w:numId="39">
    <w:abstractNumId w:val="34"/>
  </w:num>
  <w:num w:numId="40">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3"/>
  </w:num>
  <w:num w:numId="42">
    <w:abstractNumId w:val="37"/>
  </w:num>
  <w:num w:numId="43">
    <w:abstractNumId w:val="0"/>
  </w:num>
  <w:num w:numId="44">
    <w:abstractNumId w:val="35"/>
  </w:num>
  <w:numIdMacAtCleanup w:val="19"/>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nes, Andy">
    <w15:presenceInfo w15:providerId="AD" w15:userId="S-1-5-21-137024685-2204166116-4157399963-1219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hideSpellingErrors/>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1"/>
  <w:activeWritingStyle w:appName="MSWord" w:lang="de-DE" w:vendorID="64" w:dllVersion="131078" w:nlCheck="1" w:checkStyle="1"/>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doNotTrackMoves/>
  <w:defaultTabStop w:val="720"/>
  <w:drawingGridHorizontalSpacing w:val="10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1&lt;/Suspended&gt;&lt;/ENInstantFormat&gt;"/>
    <w:docVar w:name="EN.Layout" w:val="&lt;ENLayout&gt;&lt;Style&gt;Mol Cell Proteomics&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ww2zr5qvr0poev0pqx9a9990fptzrpfzfr&quot;&gt;MyEndNote&lt;record-ids&gt;&lt;item&gt;417&lt;/item&gt;&lt;item&gt;625&lt;/item&gt;&lt;item&gt;841&lt;/item&gt;&lt;item&gt;925&lt;/item&gt;&lt;item&gt;926&lt;/item&gt;&lt;/record-ids&gt;&lt;/item&gt;&lt;/Libraries&gt;"/>
  </w:docVars>
  <w:rsids>
    <w:rsidRoot w:val="00D6272E"/>
    <w:rsid w:val="000000DF"/>
    <w:rsid w:val="000009BD"/>
    <w:rsid w:val="00000C1A"/>
    <w:rsid w:val="00000CA0"/>
    <w:rsid w:val="00000E51"/>
    <w:rsid w:val="000015E8"/>
    <w:rsid w:val="00001CD8"/>
    <w:rsid w:val="0000210E"/>
    <w:rsid w:val="00002538"/>
    <w:rsid w:val="0000307D"/>
    <w:rsid w:val="00003933"/>
    <w:rsid w:val="00004C5A"/>
    <w:rsid w:val="00004FFE"/>
    <w:rsid w:val="0000619A"/>
    <w:rsid w:val="0000647D"/>
    <w:rsid w:val="00006C65"/>
    <w:rsid w:val="00006CDE"/>
    <w:rsid w:val="000074DC"/>
    <w:rsid w:val="0000784E"/>
    <w:rsid w:val="000115EB"/>
    <w:rsid w:val="0001161E"/>
    <w:rsid w:val="000117C3"/>
    <w:rsid w:val="000119A8"/>
    <w:rsid w:val="000121D4"/>
    <w:rsid w:val="00012B36"/>
    <w:rsid w:val="00012F8D"/>
    <w:rsid w:val="00012FC4"/>
    <w:rsid w:val="00013320"/>
    <w:rsid w:val="00013D16"/>
    <w:rsid w:val="000140F0"/>
    <w:rsid w:val="00014AEF"/>
    <w:rsid w:val="00014BE9"/>
    <w:rsid w:val="00015BB0"/>
    <w:rsid w:val="00016521"/>
    <w:rsid w:val="000170FE"/>
    <w:rsid w:val="00017F05"/>
    <w:rsid w:val="00017F40"/>
    <w:rsid w:val="000209F3"/>
    <w:rsid w:val="00020E37"/>
    <w:rsid w:val="000211FE"/>
    <w:rsid w:val="00022172"/>
    <w:rsid w:val="00022639"/>
    <w:rsid w:val="00022D50"/>
    <w:rsid w:val="00023056"/>
    <w:rsid w:val="00023724"/>
    <w:rsid w:val="0002388A"/>
    <w:rsid w:val="00023A24"/>
    <w:rsid w:val="00023AF1"/>
    <w:rsid w:val="00023DFC"/>
    <w:rsid w:val="00024F2D"/>
    <w:rsid w:val="00026EDD"/>
    <w:rsid w:val="00030055"/>
    <w:rsid w:val="0003166B"/>
    <w:rsid w:val="00032520"/>
    <w:rsid w:val="00032A26"/>
    <w:rsid w:val="00032CFA"/>
    <w:rsid w:val="000330E7"/>
    <w:rsid w:val="00033B32"/>
    <w:rsid w:val="00034B38"/>
    <w:rsid w:val="00035656"/>
    <w:rsid w:val="0003689B"/>
    <w:rsid w:val="0003707E"/>
    <w:rsid w:val="0003720A"/>
    <w:rsid w:val="000404D6"/>
    <w:rsid w:val="0004089A"/>
    <w:rsid w:val="00042251"/>
    <w:rsid w:val="00043051"/>
    <w:rsid w:val="0004397E"/>
    <w:rsid w:val="0004488F"/>
    <w:rsid w:val="00046018"/>
    <w:rsid w:val="000463BA"/>
    <w:rsid w:val="00046728"/>
    <w:rsid w:val="000471D0"/>
    <w:rsid w:val="000476E9"/>
    <w:rsid w:val="000510E5"/>
    <w:rsid w:val="00051C9F"/>
    <w:rsid w:val="00053D76"/>
    <w:rsid w:val="00054A1E"/>
    <w:rsid w:val="000569C9"/>
    <w:rsid w:val="00056FC0"/>
    <w:rsid w:val="000573FA"/>
    <w:rsid w:val="0006010E"/>
    <w:rsid w:val="00060CAA"/>
    <w:rsid w:val="00061988"/>
    <w:rsid w:val="0006315C"/>
    <w:rsid w:val="00063C24"/>
    <w:rsid w:val="000645D2"/>
    <w:rsid w:val="00064B41"/>
    <w:rsid w:val="00064D99"/>
    <w:rsid w:val="00066FA7"/>
    <w:rsid w:val="00067710"/>
    <w:rsid w:val="00067D8E"/>
    <w:rsid w:val="00067EDC"/>
    <w:rsid w:val="00071A7F"/>
    <w:rsid w:val="0007285B"/>
    <w:rsid w:val="00072DC0"/>
    <w:rsid w:val="000744E0"/>
    <w:rsid w:val="00074A85"/>
    <w:rsid w:val="00075989"/>
    <w:rsid w:val="00076401"/>
    <w:rsid w:val="0007698F"/>
    <w:rsid w:val="00077105"/>
    <w:rsid w:val="000774F7"/>
    <w:rsid w:val="00077C6B"/>
    <w:rsid w:val="00077FCB"/>
    <w:rsid w:val="000804F9"/>
    <w:rsid w:val="00080672"/>
    <w:rsid w:val="000812DA"/>
    <w:rsid w:val="000821E7"/>
    <w:rsid w:val="000824B1"/>
    <w:rsid w:val="00082D5A"/>
    <w:rsid w:val="000835AD"/>
    <w:rsid w:val="000848CC"/>
    <w:rsid w:val="00084A10"/>
    <w:rsid w:val="00085536"/>
    <w:rsid w:val="00085685"/>
    <w:rsid w:val="0008673F"/>
    <w:rsid w:val="00086C69"/>
    <w:rsid w:val="000876F9"/>
    <w:rsid w:val="00090698"/>
    <w:rsid w:val="00090A3A"/>
    <w:rsid w:val="0009166F"/>
    <w:rsid w:val="00091C72"/>
    <w:rsid w:val="00091D3A"/>
    <w:rsid w:val="00093B70"/>
    <w:rsid w:val="00094469"/>
    <w:rsid w:val="0009539F"/>
    <w:rsid w:val="0009714E"/>
    <w:rsid w:val="00097237"/>
    <w:rsid w:val="000A04D3"/>
    <w:rsid w:val="000A113C"/>
    <w:rsid w:val="000A150C"/>
    <w:rsid w:val="000A1F2D"/>
    <w:rsid w:val="000A2956"/>
    <w:rsid w:val="000A35BE"/>
    <w:rsid w:val="000A5398"/>
    <w:rsid w:val="000A5CAF"/>
    <w:rsid w:val="000A655D"/>
    <w:rsid w:val="000A6662"/>
    <w:rsid w:val="000A7C5B"/>
    <w:rsid w:val="000B0224"/>
    <w:rsid w:val="000B06CD"/>
    <w:rsid w:val="000B071A"/>
    <w:rsid w:val="000B0D40"/>
    <w:rsid w:val="000B1DF5"/>
    <w:rsid w:val="000B2162"/>
    <w:rsid w:val="000B216E"/>
    <w:rsid w:val="000B2721"/>
    <w:rsid w:val="000B2B55"/>
    <w:rsid w:val="000B3131"/>
    <w:rsid w:val="000B3B04"/>
    <w:rsid w:val="000B3D1C"/>
    <w:rsid w:val="000B3DE8"/>
    <w:rsid w:val="000B43CF"/>
    <w:rsid w:val="000B491A"/>
    <w:rsid w:val="000B529B"/>
    <w:rsid w:val="000B6B5E"/>
    <w:rsid w:val="000B78F7"/>
    <w:rsid w:val="000B7E48"/>
    <w:rsid w:val="000C0541"/>
    <w:rsid w:val="000C1783"/>
    <w:rsid w:val="000C1D8C"/>
    <w:rsid w:val="000C2337"/>
    <w:rsid w:val="000C358E"/>
    <w:rsid w:val="000C4DB0"/>
    <w:rsid w:val="000C578D"/>
    <w:rsid w:val="000C5971"/>
    <w:rsid w:val="000C5C25"/>
    <w:rsid w:val="000C632C"/>
    <w:rsid w:val="000C659D"/>
    <w:rsid w:val="000C78F3"/>
    <w:rsid w:val="000D19F5"/>
    <w:rsid w:val="000D209D"/>
    <w:rsid w:val="000D2BB6"/>
    <w:rsid w:val="000D2C1C"/>
    <w:rsid w:val="000D2C4C"/>
    <w:rsid w:val="000D4BEE"/>
    <w:rsid w:val="000D4CAF"/>
    <w:rsid w:val="000D4F7B"/>
    <w:rsid w:val="000D56C5"/>
    <w:rsid w:val="000D6066"/>
    <w:rsid w:val="000D73E4"/>
    <w:rsid w:val="000D7E29"/>
    <w:rsid w:val="000D7EAC"/>
    <w:rsid w:val="000E04A7"/>
    <w:rsid w:val="000E0624"/>
    <w:rsid w:val="000E0A26"/>
    <w:rsid w:val="000E10B6"/>
    <w:rsid w:val="000E1157"/>
    <w:rsid w:val="000E2575"/>
    <w:rsid w:val="000E3951"/>
    <w:rsid w:val="000E4F68"/>
    <w:rsid w:val="000E5957"/>
    <w:rsid w:val="000E625D"/>
    <w:rsid w:val="000E66BE"/>
    <w:rsid w:val="000E725A"/>
    <w:rsid w:val="000E7AFE"/>
    <w:rsid w:val="000F0DBD"/>
    <w:rsid w:val="000F24EC"/>
    <w:rsid w:val="000F4112"/>
    <w:rsid w:val="000F55FF"/>
    <w:rsid w:val="000F7679"/>
    <w:rsid w:val="000F79D6"/>
    <w:rsid w:val="00100656"/>
    <w:rsid w:val="00100C9D"/>
    <w:rsid w:val="00100EA5"/>
    <w:rsid w:val="00103BFF"/>
    <w:rsid w:val="001046D1"/>
    <w:rsid w:val="001048BC"/>
    <w:rsid w:val="0010497A"/>
    <w:rsid w:val="00105234"/>
    <w:rsid w:val="001057A5"/>
    <w:rsid w:val="0010650C"/>
    <w:rsid w:val="00106EE2"/>
    <w:rsid w:val="00107033"/>
    <w:rsid w:val="001076D1"/>
    <w:rsid w:val="0011077B"/>
    <w:rsid w:val="00111B15"/>
    <w:rsid w:val="001129A6"/>
    <w:rsid w:val="00113530"/>
    <w:rsid w:val="001135B5"/>
    <w:rsid w:val="00113AFC"/>
    <w:rsid w:val="00113F73"/>
    <w:rsid w:val="0011420B"/>
    <w:rsid w:val="0011647E"/>
    <w:rsid w:val="0011671A"/>
    <w:rsid w:val="00117662"/>
    <w:rsid w:val="0012081C"/>
    <w:rsid w:val="00120B25"/>
    <w:rsid w:val="00121EDB"/>
    <w:rsid w:val="001225D8"/>
    <w:rsid w:val="00124AC3"/>
    <w:rsid w:val="00126F2B"/>
    <w:rsid w:val="00127422"/>
    <w:rsid w:val="0012768D"/>
    <w:rsid w:val="0013149F"/>
    <w:rsid w:val="00132945"/>
    <w:rsid w:val="00132B8C"/>
    <w:rsid w:val="001334A8"/>
    <w:rsid w:val="00133C78"/>
    <w:rsid w:val="00133FF5"/>
    <w:rsid w:val="00134123"/>
    <w:rsid w:val="001354F5"/>
    <w:rsid w:val="00135748"/>
    <w:rsid w:val="00135D51"/>
    <w:rsid w:val="00137895"/>
    <w:rsid w:val="00140CD9"/>
    <w:rsid w:val="0014163A"/>
    <w:rsid w:val="00141A6F"/>
    <w:rsid w:val="00141BB9"/>
    <w:rsid w:val="0014234F"/>
    <w:rsid w:val="001431A0"/>
    <w:rsid w:val="00144CE0"/>
    <w:rsid w:val="00144D4C"/>
    <w:rsid w:val="0014505E"/>
    <w:rsid w:val="001450C8"/>
    <w:rsid w:val="00145320"/>
    <w:rsid w:val="00145A50"/>
    <w:rsid w:val="0014657F"/>
    <w:rsid w:val="00147322"/>
    <w:rsid w:val="0015036F"/>
    <w:rsid w:val="0015081A"/>
    <w:rsid w:val="00151051"/>
    <w:rsid w:val="00152467"/>
    <w:rsid w:val="00152A49"/>
    <w:rsid w:val="0015391D"/>
    <w:rsid w:val="00154181"/>
    <w:rsid w:val="00155632"/>
    <w:rsid w:val="00155F4E"/>
    <w:rsid w:val="00155FD8"/>
    <w:rsid w:val="00156604"/>
    <w:rsid w:val="00161027"/>
    <w:rsid w:val="001614C1"/>
    <w:rsid w:val="00161808"/>
    <w:rsid w:val="00161BF1"/>
    <w:rsid w:val="00162660"/>
    <w:rsid w:val="00162727"/>
    <w:rsid w:val="00162C79"/>
    <w:rsid w:val="00167CFA"/>
    <w:rsid w:val="00170349"/>
    <w:rsid w:val="001707F1"/>
    <w:rsid w:val="0017294D"/>
    <w:rsid w:val="0017359F"/>
    <w:rsid w:val="00173DC5"/>
    <w:rsid w:val="00176341"/>
    <w:rsid w:val="00176681"/>
    <w:rsid w:val="00176FC2"/>
    <w:rsid w:val="0017796E"/>
    <w:rsid w:val="00181A79"/>
    <w:rsid w:val="00182CDD"/>
    <w:rsid w:val="001839DA"/>
    <w:rsid w:val="00183F1A"/>
    <w:rsid w:val="001844ED"/>
    <w:rsid w:val="00184C07"/>
    <w:rsid w:val="001850C7"/>
    <w:rsid w:val="00185129"/>
    <w:rsid w:val="00185472"/>
    <w:rsid w:val="00186951"/>
    <w:rsid w:val="001873DB"/>
    <w:rsid w:val="00187ED9"/>
    <w:rsid w:val="00190364"/>
    <w:rsid w:val="001919FC"/>
    <w:rsid w:val="00191C14"/>
    <w:rsid w:val="00192017"/>
    <w:rsid w:val="001920E9"/>
    <w:rsid w:val="001922DF"/>
    <w:rsid w:val="00193B5E"/>
    <w:rsid w:val="00194586"/>
    <w:rsid w:val="00196A3E"/>
    <w:rsid w:val="00197E92"/>
    <w:rsid w:val="001A0640"/>
    <w:rsid w:val="001A06E8"/>
    <w:rsid w:val="001A0810"/>
    <w:rsid w:val="001A0931"/>
    <w:rsid w:val="001A151E"/>
    <w:rsid w:val="001A2CE9"/>
    <w:rsid w:val="001A4F04"/>
    <w:rsid w:val="001A597C"/>
    <w:rsid w:val="001A6726"/>
    <w:rsid w:val="001A6F34"/>
    <w:rsid w:val="001A7224"/>
    <w:rsid w:val="001A7BE1"/>
    <w:rsid w:val="001B02EB"/>
    <w:rsid w:val="001B05DD"/>
    <w:rsid w:val="001B1B73"/>
    <w:rsid w:val="001B1C57"/>
    <w:rsid w:val="001B1CC9"/>
    <w:rsid w:val="001B2241"/>
    <w:rsid w:val="001B22C7"/>
    <w:rsid w:val="001B2385"/>
    <w:rsid w:val="001B294E"/>
    <w:rsid w:val="001B2F54"/>
    <w:rsid w:val="001B3BBF"/>
    <w:rsid w:val="001B3C65"/>
    <w:rsid w:val="001B3FEE"/>
    <w:rsid w:val="001B41A7"/>
    <w:rsid w:val="001B6646"/>
    <w:rsid w:val="001B6667"/>
    <w:rsid w:val="001C04DF"/>
    <w:rsid w:val="001C0A77"/>
    <w:rsid w:val="001C0CA0"/>
    <w:rsid w:val="001C0E7B"/>
    <w:rsid w:val="001C4E6A"/>
    <w:rsid w:val="001C5A7F"/>
    <w:rsid w:val="001C6138"/>
    <w:rsid w:val="001C7508"/>
    <w:rsid w:val="001C7CFE"/>
    <w:rsid w:val="001D0BCD"/>
    <w:rsid w:val="001D0F87"/>
    <w:rsid w:val="001D166F"/>
    <w:rsid w:val="001D27A6"/>
    <w:rsid w:val="001D2919"/>
    <w:rsid w:val="001D48DB"/>
    <w:rsid w:val="001D4A68"/>
    <w:rsid w:val="001D5305"/>
    <w:rsid w:val="001D53CC"/>
    <w:rsid w:val="001D5901"/>
    <w:rsid w:val="001D5D8E"/>
    <w:rsid w:val="001D6021"/>
    <w:rsid w:val="001D7030"/>
    <w:rsid w:val="001D795C"/>
    <w:rsid w:val="001D7B9D"/>
    <w:rsid w:val="001E019A"/>
    <w:rsid w:val="001E1D81"/>
    <w:rsid w:val="001E2DF4"/>
    <w:rsid w:val="001E31F2"/>
    <w:rsid w:val="001E39E0"/>
    <w:rsid w:val="001E3B19"/>
    <w:rsid w:val="001E49B7"/>
    <w:rsid w:val="001E4A2C"/>
    <w:rsid w:val="001E5B8E"/>
    <w:rsid w:val="001E66DB"/>
    <w:rsid w:val="001E7B4C"/>
    <w:rsid w:val="001F00DF"/>
    <w:rsid w:val="001F1453"/>
    <w:rsid w:val="001F1D7F"/>
    <w:rsid w:val="001F22BA"/>
    <w:rsid w:val="001F22C6"/>
    <w:rsid w:val="001F4132"/>
    <w:rsid w:val="001F4635"/>
    <w:rsid w:val="001F6387"/>
    <w:rsid w:val="001F7ED8"/>
    <w:rsid w:val="0020013C"/>
    <w:rsid w:val="00200237"/>
    <w:rsid w:val="00200ABA"/>
    <w:rsid w:val="00200DC1"/>
    <w:rsid w:val="00200FDE"/>
    <w:rsid w:val="002011D6"/>
    <w:rsid w:val="00201AB9"/>
    <w:rsid w:val="00202018"/>
    <w:rsid w:val="0020207D"/>
    <w:rsid w:val="00202BF1"/>
    <w:rsid w:val="00203548"/>
    <w:rsid w:val="00203857"/>
    <w:rsid w:val="0020449C"/>
    <w:rsid w:val="00204818"/>
    <w:rsid w:val="00204847"/>
    <w:rsid w:val="0020508B"/>
    <w:rsid w:val="00205724"/>
    <w:rsid w:val="00206C3D"/>
    <w:rsid w:val="00207199"/>
    <w:rsid w:val="00207545"/>
    <w:rsid w:val="00212EF3"/>
    <w:rsid w:val="00214131"/>
    <w:rsid w:val="00214414"/>
    <w:rsid w:val="00214686"/>
    <w:rsid w:val="00214BC5"/>
    <w:rsid w:val="002151B4"/>
    <w:rsid w:val="00215795"/>
    <w:rsid w:val="002157BF"/>
    <w:rsid w:val="00215A3C"/>
    <w:rsid w:val="00215FDE"/>
    <w:rsid w:val="0021679B"/>
    <w:rsid w:val="00217934"/>
    <w:rsid w:val="00220CE9"/>
    <w:rsid w:val="00222052"/>
    <w:rsid w:val="00222991"/>
    <w:rsid w:val="0022309D"/>
    <w:rsid w:val="0022318E"/>
    <w:rsid w:val="002239A7"/>
    <w:rsid w:val="00225168"/>
    <w:rsid w:val="00226329"/>
    <w:rsid w:val="00227383"/>
    <w:rsid w:val="00227530"/>
    <w:rsid w:val="00227CAE"/>
    <w:rsid w:val="00230785"/>
    <w:rsid w:val="00230CA8"/>
    <w:rsid w:val="002322D0"/>
    <w:rsid w:val="00232715"/>
    <w:rsid w:val="002333A7"/>
    <w:rsid w:val="00233FC2"/>
    <w:rsid w:val="0023446F"/>
    <w:rsid w:val="00236FD0"/>
    <w:rsid w:val="002373B0"/>
    <w:rsid w:val="002401C9"/>
    <w:rsid w:val="00240359"/>
    <w:rsid w:val="00241F12"/>
    <w:rsid w:val="00242577"/>
    <w:rsid w:val="002439A4"/>
    <w:rsid w:val="00243A5F"/>
    <w:rsid w:val="00244156"/>
    <w:rsid w:val="002449E5"/>
    <w:rsid w:val="00244A4E"/>
    <w:rsid w:val="00246CC8"/>
    <w:rsid w:val="00247070"/>
    <w:rsid w:val="002477CF"/>
    <w:rsid w:val="00247A93"/>
    <w:rsid w:val="00250801"/>
    <w:rsid w:val="0025081B"/>
    <w:rsid w:val="00252716"/>
    <w:rsid w:val="002540D7"/>
    <w:rsid w:val="002573BE"/>
    <w:rsid w:val="0025798A"/>
    <w:rsid w:val="002604EF"/>
    <w:rsid w:val="00260D1B"/>
    <w:rsid w:val="00261A15"/>
    <w:rsid w:val="00261EF9"/>
    <w:rsid w:val="002626C5"/>
    <w:rsid w:val="00262799"/>
    <w:rsid w:val="00262B54"/>
    <w:rsid w:val="00264EA8"/>
    <w:rsid w:val="002651A4"/>
    <w:rsid w:val="00266234"/>
    <w:rsid w:val="002671D0"/>
    <w:rsid w:val="0027057D"/>
    <w:rsid w:val="00271934"/>
    <w:rsid w:val="00271AC5"/>
    <w:rsid w:val="00272F90"/>
    <w:rsid w:val="00273678"/>
    <w:rsid w:val="002739A3"/>
    <w:rsid w:val="00274ECD"/>
    <w:rsid w:val="0027501D"/>
    <w:rsid w:val="00276875"/>
    <w:rsid w:val="002775BE"/>
    <w:rsid w:val="002814C4"/>
    <w:rsid w:val="00281973"/>
    <w:rsid w:val="00281A39"/>
    <w:rsid w:val="002828FB"/>
    <w:rsid w:val="00283391"/>
    <w:rsid w:val="00284A59"/>
    <w:rsid w:val="00284A5E"/>
    <w:rsid w:val="00285E3B"/>
    <w:rsid w:val="00286983"/>
    <w:rsid w:val="00286F9B"/>
    <w:rsid w:val="00287A42"/>
    <w:rsid w:val="00287B51"/>
    <w:rsid w:val="00291736"/>
    <w:rsid w:val="0029202D"/>
    <w:rsid w:val="002925D4"/>
    <w:rsid w:val="002948E5"/>
    <w:rsid w:val="00294DB9"/>
    <w:rsid w:val="00294FCB"/>
    <w:rsid w:val="00295A76"/>
    <w:rsid w:val="002962FE"/>
    <w:rsid w:val="002966C9"/>
    <w:rsid w:val="002976A1"/>
    <w:rsid w:val="00297AA5"/>
    <w:rsid w:val="002A0E93"/>
    <w:rsid w:val="002A188A"/>
    <w:rsid w:val="002A1BDB"/>
    <w:rsid w:val="002A1D43"/>
    <w:rsid w:val="002A2357"/>
    <w:rsid w:val="002A255B"/>
    <w:rsid w:val="002A2D83"/>
    <w:rsid w:val="002A30E0"/>
    <w:rsid w:val="002A44E8"/>
    <w:rsid w:val="002A4683"/>
    <w:rsid w:val="002A4AA7"/>
    <w:rsid w:val="002A5705"/>
    <w:rsid w:val="002A5D71"/>
    <w:rsid w:val="002A67C8"/>
    <w:rsid w:val="002A7282"/>
    <w:rsid w:val="002B1056"/>
    <w:rsid w:val="002B107A"/>
    <w:rsid w:val="002B186D"/>
    <w:rsid w:val="002B1F1F"/>
    <w:rsid w:val="002B2173"/>
    <w:rsid w:val="002B244A"/>
    <w:rsid w:val="002B34B7"/>
    <w:rsid w:val="002B3917"/>
    <w:rsid w:val="002B3B2E"/>
    <w:rsid w:val="002B3E1D"/>
    <w:rsid w:val="002B423F"/>
    <w:rsid w:val="002B7311"/>
    <w:rsid w:val="002B7324"/>
    <w:rsid w:val="002B771F"/>
    <w:rsid w:val="002B78AD"/>
    <w:rsid w:val="002B794E"/>
    <w:rsid w:val="002C17F5"/>
    <w:rsid w:val="002C1CD5"/>
    <w:rsid w:val="002C25C1"/>
    <w:rsid w:val="002C2DC9"/>
    <w:rsid w:val="002C2F59"/>
    <w:rsid w:val="002C3F14"/>
    <w:rsid w:val="002C5614"/>
    <w:rsid w:val="002C5E90"/>
    <w:rsid w:val="002C5FD7"/>
    <w:rsid w:val="002C60BF"/>
    <w:rsid w:val="002C6E86"/>
    <w:rsid w:val="002C739F"/>
    <w:rsid w:val="002D036D"/>
    <w:rsid w:val="002D06D5"/>
    <w:rsid w:val="002D22C4"/>
    <w:rsid w:val="002D336D"/>
    <w:rsid w:val="002D343D"/>
    <w:rsid w:val="002D3448"/>
    <w:rsid w:val="002D39AE"/>
    <w:rsid w:val="002D427D"/>
    <w:rsid w:val="002D4882"/>
    <w:rsid w:val="002D5AB8"/>
    <w:rsid w:val="002D794A"/>
    <w:rsid w:val="002D7EB1"/>
    <w:rsid w:val="002E0228"/>
    <w:rsid w:val="002E0891"/>
    <w:rsid w:val="002E1032"/>
    <w:rsid w:val="002E1544"/>
    <w:rsid w:val="002E1986"/>
    <w:rsid w:val="002E1BB9"/>
    <w:rsid w:val="002E1DA2"/>
    <w:rsid w:val="002E2D3E"/>
    <w:rsid w:val="002E3443"/>
    <w:rsid w:val="002E35D5"/>
    <w:rsid w:val="002E367A"/>
    <w:rsid w:val="002E43B0"/>
    <w:rsid w:val="002E44EE"/>
    <w:rsid w:val="002E5A41"/>
    <w:rsid w:val="002E6B3F"/>
    <w:rsid w:val="002E6F93"/>
    <w:rsid w:val="002E7437"/>
    <w:rsid w:val="002E781E"/>
    <w:rsid w:val="002F01B3"/>
    <w:rsid w:val="002F05C3"/>
    <w:rsid w:val="002F0853"/>
    <w:rsid w:val="002F0B79"/>
    <w:rsid w:val="002F0CF4"/>
    <w:rsid w:val="002F1C51"/>
    <w:rsid w:val="002F2C86"/>
    <w:rsid w:val="002F39CA"/>
    <w:rsid w:val="002F4A57"/>
    <w:rsid w:val="002F4ABA"/>
    <w:rsid w:val="002F57FC"/>
    <w:rsid w:val="002F590B"/>
    <w:rsid w:val="002F61C4"/>
    <w:rsid w:val="002F682A"/>
    <w:rsid w:val="002F6E3F"/>
    <w:rsid w:val="002F797A"/>
    <w:rsid w:val="003006BB"/>
    <w:rsid w:val="00301061"/>
    <w:rsid w:val="00301214"/>
    <w:rsid w:val="00301FCB"/>
    <w:rsid w:val="003022C0"/>
    <w:rsid w:val="00302E1A"/>
    <w:rsid w:val="003032FF"/>
    <w:rsid w:val="003033C1"/>
    <w:rsid w:val="003039C2"/>
    <w:rsid w:val="003040CC"/>
    <w:rsid w:val="00307EBE"/>
    <w:rsid w:val="0031233F"/>
    <w:rsid w:val="00312893"/>
    <w:rsid w:val="00312AC0"/>
    <w:rsid w:val="00313F36"/>
    <w:rsid w:val="00314476"/>
    <w:rsid w:val="00315335"/>
    <w:rsid w:val="0031678B"/>
    <w:rsid w:val="0031699E"/>
    <w:rsid w:val="003171DF"/>
    <w:rsid w:val="003211C6"/>
    <w:rsid w:val="003223F9"/>
    <w:rsid w:val="003225C0"/>
    <w:rsid w:val="00322C6D"/>
    <w:rsid w:val="0032367A"/>
    <w:rsid w:val="00323BDB"/>
    <w:rsid w:val="0032463D"/>
    <w:rsid w:val="00324B11"/>
    <w:rsid w:val="00325A98"/>
    <w:rsid w:val="00325F2C"/>
    <w:rsid w:val="003276A1"/>
    <w:rsid w:val="00330032"/>
    <w:rsid w:val="00330DB4"/>
    <w:rsid w:val="00331CCA"/>
    <w:rsid w:val="00333A62"/>
    <w:rsid w:val="00333B06"/>
    <w:rsid w:val="00333B51"/>
    <w:rsid w:val="00333CA8"/>
    <w:rsid w:val="0033545C"/>
    <w:rsid w:val="0033552C"/>
    <w:rsid w:val="00335CFA"/>
    <w:rsid w:val="00336127"/>
    <w:rsid w:val="003363DC"/>
    <w:rsid w:val="003371C4"/>
    <w:rsid w:val="00337ABF"/>
    <w:rsid w:val="00340778"/>
    <w:rsid w:val="00340DCC"/>
    <w:rsid w:val="003412B3"/>
    <w:rsid w:val="00343177"/>
    <w:rsid w:val="003434D9"/>
    <w:rsid w:val="00343BCF"/>
    <w:rsid w:val="00343CB6"/>
    <w:rsid w:val="003452BC"/>
    <w:rsid w:val="00345517"/>
    <w:rsid w:val="00346EFF"/>
    <w:rsid w:val="00346FD0"/>
    <w:rsid w:val="00347492"/>
    <w:rsid w:val="00347A46"/>
    <w:rsid w:val="00347AF1"/>
    <w:rsid w:val="00350189"/>
    <w:rsid w:val="003510ED"/>
    <w:rsid w:val="00351C25"/>
    <w:rsid w:val="003525C3"/>
    <w:rsid w:val="00352B3D"/>
    <w:rsid w:val="00353C34"/>
    <w:rsid w:val="003546EC"/>
    <w:rsid w:val="00354D6D"/>
    <w:rsid w:val="003551BB"/>
    <w:rsid w:val="00357480"/>
    <w:rsid w:val="00357F15"/>
    <w:rsid w:val="0036038B"/>
    <w:rsid w:val="003604EB"/>
    <w:rsid w:val="00361EA8"/>
    <w:rsid w:val="00362C3D"/>
    <w:rsid w:val="0036318E"/>
    <w:rsid w:val="00363389"/>
    <w:rsid w:val="0036510A"/>
    <w:rsid w:val="00365950"/>
    <w:rsid w:val="00366496"/>
    <w:rsid w:val="003675A0"/>
    <w:rsid w:val="0036796A"/>
    <w:rsid w:val="00371644"/>
    <w:rsid w:val="003727C6"/>
    <w:rsid w:val="003729B6"/>
    <w:rsid w:val="00372D21"/>
    <w:rsid w:val="003732C3"/>
    <w:rsid w:val="00373784"/>
    <w:rsid w:val="00374086"/>
    <w:rsid w:val="00374D8F"/>
    <w:rsid w:val="00374DF0"/>
    <w:rsid w:val="0037613A"/>
    <w:rsid w:val="00376799"/>
    <w:rsid w:val="00377D69"/>
    <w:rsid w:val="003805D7"/>
    <w:rsid w:val="00380F5A"/>
    <w:rsid w:val="003829A6"/>
    <w:rsid w:val="00382C76"/>
    <w:rsid w:val="0038325E"/>
    <w:rsid w:val="0038330B"/>
    <w:rsid w:val="00384A95"/>
    <w:rsid w:val="00385B63"/>
    <w:rsid w:val="00385DA8"/>
    <w:rsid w:val="00386587"/>
    <w:rsid w:val="00390386"/>
    <w:rsid w:val="00392205"/>
    <w:rsid w:val="003925D3"/>
    <w:rsid w:val="003933B3"/>
    <w:rsid w:val="0039452E"/>
    <w:rsid w:val="003949C2"/>
    <w:rsid w:val="00395362"/>
    <w:rsid w:val="003956BB"/>
    <w:rsid w:val="00395EC9"/>
    <w:rsid w:val="0039627C"/>
    <w:rsid w:val="00396434"/>
    <w:rsid w:val="00397F3B"/>
    <w:rsid w:val="003A024C"/>
    <w:rsid w:val="003A117B"/>
    <w:rsid w:val="003A1184"/>
    <w:rsid w:val="003A144A"/>
    <w:rsid w:val="003A1469"/>
    <w:rsid w:val="003A1D6F"/>
    <w:rsid w:val="003A2FC3"/>
    <w:rsid w:val="003A3150"/>
    <w:rsid w:val="003A4DC1"/>
    <w:rsid w:val="003A6319"/>
    <w:rsid w:val="003A6967"/>
    <w:rsid w:val="003A69AE"/>
    <w:rsid w:val="003A732E"/>
    <w:rsid w:val="003A7909"/>
    <w:rsid w:val="003B03F1"/>
    <w:rsid w:val="003B0F74"/>
    <w:rsid w:val="003B20EC"/>
    <w:rsid w:val="003B2926"/>
    <w:rsid w:val="003B40E4"/>
    <w:rsid w:val="003B4BDF"/>
    <w:rsid w:val="003B4EF8"/>
    <w:rsid w:val="003B56A4"/>
    <w:rsid w:val="003B5B83"/>
    <w:rsid w:val="003B6AAB"/>
    <w:rsid w:val="003B7EDB"/>
    <w:rsid w:val="003B7EF8"/>
    <w:rsid w:val="003C056C"/>
    <w:rsid w:val="003C0571"/>
    <w:rsid w:val="003C1531"/>
    <w:rsid w:val="003C241B"/>
    <w:rsid w:val="003C4379"/>
    <w:rsid w:val="003C46AF"/>
    <w:rsid w:val="003C57FA"/>
    <w:rsid w:val="003C6362"/>
    <w:rsid w:val="003C642B"/>
    <w:rsid w:val="003C65B7"/>
    <w:rsid w:val="003C79C3"/>
    <w:rsid w:val="003D17BA"/>
    <w:rsid w:val="003D183E"/>
    <w:rsid w:val="003D3720"/>
    <w:rsid w:val="003D3DAC"/>
    <w:rsid w:val="003D4253"/>
    <w:rsid w:val="003D5211"/>
    <w:rsid w:val="003D6817"/>
    <w:rsid w:val="003D7143"/>
    <w:rsid w:val="003D7567"/>
    <w:rsid w:val="003E0A83"/>
    <w:rsid w:val="003E11D4"/>
    <w:rsid w:val="003E220B"/>
    <w:rsid w:val="003E22A6"/>
    <w:rsid w:val="003E42EB"/>
    <w:rsid w:val="003E46F4"/>
    <w:rsid w:val="003E582A"/>
    <w:rsid w:val="003E594A"/>
    <w:rsid w:val="003E7A55"/>
    <w:rsid w:val="003F102F"/>
    <w:rsid w:val="003F2B24"/>
    <w:rsid w:val="003F30A7"/>
    <w:rsid w:val="003F30B5"/>
    <w:rsid w:val="003F3818"/>
    <w:rsid w:val="003F4021"/>
    <w:rsid w:val="003F42BF"/>
    <w:rsid w:val="003F48D9"/>
    <w:rsid w:val="003F601F"/>
    <w:rsid w:val="003F6389"/>
    <w:rsid w:val="003F6C8B"/>
    <w:rsid w:val="003F7B56"/>
    <w:rsid w:val="003F7C1B"/>
    <w:rsid w:val="003F7EA3"/>
    <w:rsid w:val="00400494"/>
    <w:rsid w:val="00400DA7"/>
    <w:rsid w:val="004011D0"/>
    <w:rsid w:val="00401625"/>
    <w:rsid w:val="00401F9A"/>
    <w:rsid w:val="00402014"/>
    <w:rsid w:val="0040218F"/>
    <w:rsid w:val="004022D7"/>
    <w:rsid w:val="004026EC"/>
    <w:rsid w:val="00402E77"/>
    <w:rsid w:val="004053FF"/>
    <w:rsid w:val="004054F4"/>
    <w:rsid w:val="00405B15"/>
    <w:rsid w:val="0040792E"/>
    <w:rsid w:val="00407F17"/>
    <w:rsid w:val="00410335"/>
    <w:rsid w:val="004120AA"/>
    <w:rsid w:val="00414136"/>
    <w:rsid w:val="004142D2"/>
    <w:rsid w:val="004145C4"/>
    <w:rsid w:val="00414BEF"/>
    <w:rsid w:val="00414CA5"/>
    <w:rsid w:val="00415082"/>
    <w:rsid w:val="004154E8"/>
    <w:rsid w:val="004166D2"/>
    <w:rsid w:val="00420855"/>
    <w:rsid w:val="0042093C"/>
    <w:rsid w:val="00421D24"/>
    <w:rsid w:val="00422471"/>
    <w:rsid w:val="00423332"/>
    <w:rsid w:val="004239F8"/>
    <w:rsid w:val="004271FC"/>
    <w:rsid w:val="00427B6D"/>
    <w:rsid w:val="00427DEE"/>
    <w:rsid w:val="004317D7"/>
    <w:rsid w:val="0043344D"/>
    <w:rsid w:val="00433506"/>
    <w:rsid w:val="004336D8"/>
    <w:rsid w:val="00433DD4"/>
    <w:rsid w:val="004343DC"/>
    <w:rsid w:val="004345AB"/>
    <w:rsid w:val="00434886"/>
    <w:rsid w:val="00434B5F"/>
    <w:rsid w:val="004356BD"/>
    <w:rsid w:val="0043593A"/>
    <w:rsid w:val="00437108"/>
    <w:rsid w:val="004375A8"/>
    <w:rsid w:val="00437979"/>
    <w:rsid w:val="004407BF"/>
    <w:rsid w:val="00440C82"/>
    <w:rsid w:val="0044160A"/>
    <w:rsid w:val="0044179A"/>
    <w:rsid w:val="00441C44"/>
    <w:rsid w:val="00444656"/>
    <w:rsid w:val="00444BDF"/>
    <w:rsid w:val="004453F6"/>
    <w:rsid w:val="0044561C"/>
    <w:rsid w:val="00446B4E"/>
    <w:rsid w:val="004476EC"/>
    <w:rsid w:val="00447DA5"/>
    <w:rsid w:val="00447E4C"/>
    <w:rsid w:val="00450982"/>
    <w:rsid w:val="0045149C"/>
    <w:rsid w:val="004514DF"/>
    <w:rsid w:val="00451B1C"/>
    <w:rsid w:val="00452676"/>
    <w:rsid w:val="00454DE3"/>
    <w:rsid w:val="00454F5A"/>
    <w:rsid w:val="00455175"/>
    <w:rsid w:val="00455916"/>
    <w:rsid w:val="00456926"/>
    <w:rsid w:val="00457D50"/>
    <w:rsid w:val="00460030"/>
    <w:rsid w:val="00460702"/>
    <w:rsid w:val="004607A5"/>
    <w:rsid w:val="00461974"/>
    <w:rsid w:val="00462541"/>
    <w:rsid w:val="0046280E"/>
    <w:rsid w:val="004629C6"/>
    <w:rsid w:val="00462DD5"/>
    <w:rsid w:val="0046366E"/>
    <w:rsid w:val="00463D05"/>
    <w:rsid w:val="00463D9A"/>
    <w:rsid w:val="00464274"/>
    <w:rsid w:val="004644A5"/>
    <w:rsid w:val="00466496"/>
    <w:rsid w:val="004678F1"/>
    <w:rsid w:val="00467B12"/>
    <w:rsid w:val="00470537"/>
    <w:rsid w:val="004705C2"/>
    <w:rsid w:val="0047122E"/>
    <w:rsid w:val="00471722"/>
    <w:rsid w:val="00472958"/>
    <w:rsid w:val="00473519"/>
    <w:rsid w:val="00473BE9"/>
    <w:rsid w:val="00473D04"/>
    <w:rsid w:val="00473FC6"/>
    <w:rsid w:val="00474DD1"/>
    <w:rsid w:val="00474F2E"/>
    <w:rsid w:val="0047525B"/>
    <w:rsid w:val="00475912"/>
    <w:rsid w:val="00475B68"/>
    <w:rsid w:val="00475CBA"/>
    <w:rsid w:val="0047671D"/>
    <w:rsid w:val="00476EF0"/>
    <w:rsid w:val="00481062"/>
    <w:rsid w:val="00483197"/>
    <w:rsid w:val="004833AA"/>
    <w:rsid w:val="004837A6"/>
    <w:rsid w:val="00483870"/>
    <w:rsid w:val="00485113"/>
    <w:rsid w:val="004861A9"/>
    <w:rsid w:val="00486450"/>
    <w:rsid w:val="0048653B"/>
    <w:rsid w:val="0048669A"/>
    <w:rsid w:val="004871CC"/>
    <w:rsid w:val="004878D9"/>
    <w:rsid w:val="00487A97"/>
    <w:rsid w:val="00490631"/>
    <w:rsid w:val="00491239"/>
    <w:rsid w:val="00491482"/>
    <w:rsid w:val="00491A6E"/>
    <w:rsid w:val="00492392"/>
    <w:rsid w:val="00492904"/>
    <w:rsid w:val="0049399C"/>
    <w:rsid w:val="00493EDA"/>
    <w:rsid w:val="004950C3"/>
    <w:rsid w:val="00495406"/>
    <w:rsid w:val="004A15B1"/>
    <w:rsid w:val="004A2274"/>
    <w:rsid w:val="004A279D"/>
    <w:rsid w:val="004A36B8"/>
    <w:rsid w:val="004A3701"/>
    <w:rsid w:val="004A3FC3"/>
    <w:rsid w:val="004A42EB"/>
    <w:rsid w:val="004A4ACF"/>
    <w:rsid w:val="004A549E"/>
    <w:rsid w:val="004A5AFB"/>
    <w:rsid w:val="004A6611"/>
    <w:rsid w:val="004A7B01"/>
    <w:rsid w:val="004A7B5C"/>
    <w:rsid w:val="004B08C7"/>
    <w:rsid w:val="004B13FC"/>
    <w:rsid w:val="004B3613"/>
    <w:rsid w:val="004B4355"/>
    <w:rsid w:val="004B5667"/>
    <w:rsid w:val="004B57B1"/>
    <w:rsid w:val="004B5978"/>
    <w:rsid w:val="004B6311"/>
    <w:rsid w:val="004B7C1D"/>
    <w:rsid w:val="004B7D23"/>
    <w:rsid w:val="004B7E27"/>
    <w:rsid w:val="004C0029"/>
    <w:rsid w:val="004C48EC"/>
    <w:rsid w:val="004C4B0C"/>
    <w:rsid w:val="004C4F18"/>
    <w:rsid w:val="004C62E2"/>
    <w:rsid w:val="004C64AC"/>
    <w:rsid w:val="004C6D53"/>
    <w:rsid w:val="004D0214"/>
    <w:rsid w:val="004D06DF"/>
    <w:rsid w:val="004D0FE2"/>
    <w:rsid w:val="004D14C2"/>
    <w:rsid w:val="004D16C0"/>
    <w:rsid w:val="004D2A78"/>
    <w:rsid w:val="004D3B34"/>
    <w:rsid w:val="004D45E7"/>
    <w:rsid w:val="004D4EEB"/>
    <w:rsid w:val="004E06CE"/>
    <w:rsid w:val="004E128B"/>
    <w:rsid w:val="004E159A"/>
    <w:rsid w:val="004E1D56"/>
    <w:rsid w:val="004E1E24"/>
    <w:rsid w:val="004E1EA7"/>
    <w:rsid w:val="004E21F0"/>
    <w:rsid w:val="004E2415"/>
    <w:rsid w:val="004E2A3B"/>
    <w:rsid w:val="004E308B"/>
    <w:rsid w:val="004E3AC2"/>
    <w:rsid w:val="004E3E87"/>
    <w:rsid w:val="004E4075"/>
    <w:rsid w:val="004E4181"/>
    <w:rsid w:val="004E4A97"/>
    <w:rsid w:val="004E4D51"/>
    <w:rsid w:val="004E4E2C"/>
    <w:rsid w:val="004E6E9A"/>
    <w:rsid w:val="004E6FB2"/>
    <w:rsid w:val="004E7591"/>
    <w:rsid w:val="004F009F"/>
    <w:rsid w:val="004F0837"/>
    <w:rsid w:val="004F111D"/>
    <w:rsid w:val="004F21FB"/>
    <w:rsid w:val="004F2534"/>
    <w:rsid w:val="004F2A38"/>
    <w:rsid w:val="004F2E24"/>
    <w:rsid w:val="004F2F84"/>
    <w:rsid w:val="004F409F"/>
    <w:rsid w:val="004F46C6"/>
    <w:rsid w:val="00500C0A"/>
    <w:rsid w:val="00500D56"/>
    <w:rsid w:val="0050116D"/>
    <w:rsid w:val="00502368"/>
    <w:rsid w:val="005024AD"/>
    <w:rsid w:val="00503AE5"/>
    <w:rsid w:val="00503DF9"/>
    <w:rsid w:val="00504F7B"/>
    <w:rsid w:val="00505659"/>
    <w:rsid w:val="00505671"/>
    <w:rsid w:val="00505C8C"/>
    <w:rsid w:val="0050613A"/>
    <w:rsid w:val="00506D41"/>
    <w:rsid w:val="00507367"/>
    <w:rsid w:val="00507A7E"/>
    <w:rsid w:val="00510552"/>
    <w:rsid w:val="00510B4F"/>
    <w:rsid w:val="00511B2B"/>
    <w:rsid w:val="005127EA"/>
    <w:rsid w:val="00512A26"/>
    <w:rsid w:val="00512DAA"/>
    <w:rsid w:val="005133C3"/>
    <w:rsid w:val="00513789"/>
    <w:rsid w:val="00513912"/>
    <w:rsid w:val="005152DA"/>
    <w:rsid w:val="00515462"/>
    <w:rsid w:val="005170C5"/>
    <w:rsid w:val="00517612"/>
    <w:rsid w:val="00520B8D"/>
    <w:rsid w:val="00521A0F"/>
    <w:rsid w:val="00521FBD"/>
    <w:rsid w:val="00522970"/>
    <w:rsid w:val="005252B2"/>
    <w:rsid w:val="00525F6F"/>
    <w:rsid w:val="00526737"/>
    <w:rsid w:val="00526C9A"/>
    <w:rsid w:val="00527F93"/>
    <w:rsid w:val="00530786"/>
    <w:rsid w:val="00531890"/>
    <w:rsid w:val="00532E8A"/>
    <w:rsid w:val="00533C56"/>
    <w:rsid w:val="005345AB"/>
    <w:rsid w:val="005357E9"/>
    <w:rsid w:val="005359A7"/>
    <w:rsid w:val="00535BB8"/>
    <w:rsid w:val="00535DF3"/>
    <w:rsid w:val="00535ED2"/>
    <w:rsid w:val="0053685B"/>
    <w:rsid w:val="00536922"/>
    <w:rsid w:val="005369ED"/>
    <w:rsid w:val="005370BE"/>
    <w:rsid w:val="00537AAF"/>
    <w:rsid w:val="005412B9"/>
    <w:rsid w:val="005419FF"/>
    <w:rsid w:val="00541B97"/>
    <w:rsid w:val="00542565"/>
    <w:rsid w:val="00543620"/>
    <w:rsid w:val="00544012"/>
    <w:rsid w:val="00545159"/>
    <w:rsid w:val="00545D7D"/>
    <w:rsid w:val="00546A69"/>
    <w:rsid w:val="00546E27"/>
    <w:rsid w:val="00547282"/>
    <w:rsid w:val="005479BC"/>
    <w:rsid w:val="005509C4"/>
    <w:rsid w:val="00550D67"/>
    <w:rsid w:val="005517FE"/>
    <w:rsid w:val="00552195"/>
    <w:rsid w:val="00552200"/>
    <w:rsid w:val="005527BC"/>
    <w:rsid w:val="00552978"/>
    <w:rsid w:val="00553C63"/>
    <w:rsid w:val="00555C19"/>
    <w:rsid w:val="005568FF"/>
    <w:rsid w:val="00556B7A"/>
    <w:rsid w:val="00556BCD"/>
    <w:rsid w:val="0056247A"/>
    <w:rsid w:val="005636A6"/>
    <w:rsid w:val="00564316"/>
    <w:rsid w:val="00564836"/>
    <w:rsid w:val="00564D2B"/>
    <w:rsid w:val="005650CC"/>
    <w:rsid w:val="00565B8D"/>
    <w:rsid w:val="0056661A"/>
    <w:rsid w:val="0056666B"/>
    <w:rsid w:val="00566F95"/>
    <w:rsid w:val="0056743B"/>
    <w:rsid w:val="00567F09"/>
    <w:rsid w:val="0057054B"/>
    <w:rsid w:val="0057066F"/>
    <w:rsid w:val="005707C9"/>
    <w:rsid w:val="0057155D"/>
    <w:rsid w:val="005718C2"/>
    <w:rsid w:val="0057276A"/>
    <w:rsid w:val="00572FC3"/>
    <w:rsid w:val="005730AA"/>
    <w:rsid w:val="0057341B"/>
    <w:rsid w:val="00574371"/>
    <w:rsid w:val="0057515C"/>
    <w:rsid w:val="00575F0F"/>
    <w:rsid w:val="00577359"/>
    <w:rsid w:val="00577C0E"/>
    <w:rsid w:val="0058060B"/>
    <w:rsid w:val="00580FC9"/>
    <w:rsid w:val="005827EC"/>
    <w:rsid w:val="00583A14"/>
    <w:rsid w:val="00584504"/>
    <w:rsid w:val="00584519"/>
    <w:rsid w:val="00586B8E"/>
    <w:rsid w:val="005871BE"/>
    <w:rsid w:val="0058768B"/>
    <w:rsid w:val="005901DE"/>
    <w:rsid w:val="005902D8"/>
    <w:rsid w:val="005903B6"/>
    <w:rsid w:val="005904E4"/>
    <w:rsid w:val="00590BF4"/>
    <w:rsid w:val="00591761"/>
    <w:rsid w:val="00591B4A"/>
    <w:rsid w:val="00592417"/>
    <w:rsid w:val="00592A80"/>
    <w:rsid w:val="005940C8"/>
    <w:rsid w:val="00594E42"/>
    <w:rsid w:val="00595341"/>
    <w:rsid w:val="005958C1"/>
    <w:rsid w:val="00595B33"/>
    <w:rsid w:val="00596811"/>
    <w:rsid w:val="00596B1E"/>
    <w:rsid w:val="00596D17"/>
    <w:rsid w:val="005970DE"/>
    <w:rsid w:val="00597325"/>
    <w:rsid w:val="005A213A"/>
    <w:rsid w:val="005A2247"/>
    <w:rsid w:val="005A379E"/>
    <w:rsid w:val="005A3B52"/>
    <w:rsid w:val="005A3CC1"/>
    <w:rsid w:val="005A5259"/>
    <w:rsid w:val="005A52B7"/>
    <w:rsid w:val="005A6154"/>
    <w:rsid w:val="005A66CC"/>
    <w:rsid w:val="005A6B7D"/>
    <w:rsid w:val="005A6C43"/>
    <w:rsid w:val="005A7763"/>
    <w:rsid w:val="005B01DE"/>
    <w:rsid w:val="005B02CC"/>
    <w:rsid w:val="005B103B"/>
    <w:rsid w:val="005B3447"/>
    <w:rsid w:val="005B4092"/>
    <w:rsid w:val="005B41D3"/>
    <w:rsid w:val="005B42B9"/>
    <w:rsid w:val="005B5355"/>
    <w:rsid w:val="005B5520"/>
    <w:rsid w:val="005B5FA1"/>
    <w:rsid w:val="005B667D"/>
    <w:rsid w:val="005B72B4"/>
    <w:rsid w:val="005B7680"/>
    <w:rsid w:val="005C0146"/>
    <w:rsid w:val="005C1198"/>
    <w:rsid w:val="005C186C"/>
    <w:rsid w:val="005C22A1"/>
    <w:rsid w:val="005C334A"/>
    <w:rsid w:val="005C3ABC"/>
    <w:rsid w:val="005C478B"/>
    <w:rsid w:val="005C5A1F"/>
    <w:rsid w:val="005C67C0"/>
    <w:rsid w:val="005C6ED0"/>
    <w:rsid w:val="005C70C5"/>
    <w:rsid w:val="005C79AE"/>
    <w:rsid w:val="005D0BE4"/>
    <w:rsid w:val="005D22D4"/>
    <w:rsid w:val="005D2DD3"/>
    <w:rsid w:val="005D2EA1"/>
    <w:rsid w:val="005D3F4F"/>
    <w:rsid w:val="005D46B8"/>
    <w:rsid w:val="005D4EB0"/>
    <w:rsid w:val="005D5C64"/>
    <w:rsid w:val="005D74AD"/>
    <w:rsid w:val="005D7510"/>
    <w:rsid w:val="005E0695"/>
    <w:rsid w:val="005E1072"/>
    <w:rsid w:val="005E10C3"/>
    <w:rsid w:val="005E151E"/>
    <w:rsid w:val="005E27A1"/>
    <w:rsid w:val="005E2914"/>
    <w:rsid w:val="005E3444"/>
    <w:rsid w:val="005E399C"/>
    <w:rsid w:val="005E4A25"/>
    <w:rsid w:val="005E64A4"/>
    <w:rsid w:val="005E6D78"/>
    <w:rsid w:val="005E7F34"/>
    <w:rsid w:val="005F04B5"/>
    <w:rsid w:val="005F0F5C"/>
    <w:rsid w:val="005F129F"/>
    <w:rsid w:val="005F1B2B"/>
    <w:rsid w:val="005F1BCD"/>
    <w:rsid w:val="005F2E11"/>
    <w:rsid w:val="005F3F78"/>
    <w:rsid w:val="005F4314"/>
    <w:rsid w:val="005F461F"/>
    <w:rsid w:val="005F49A1"/>
    <w:rsid w:val="005F51FC"/>
    <w:rsid w:val="00600D21"/>
    <w:rsid w:val="006026D5"/>
    <w:rsid w:val="00602E3A"/>
    <w:rsid w:val="00602ECD"/>
    <w:rsid w:val="00603259"/>
    <w:rsid w:val="00604518"/>
    <w:rsid w:val="006047F6"/>
    <w:rsid w:val="006052C6"/>
    <w:rsid w:val="00605440"/>
    <w:rsid w:val="006059D4"/>
    <w:rsid w:val="006073A0"/>
    <w:rsid w:val="006073AE"/>
    <w:rsid w:val="0060744A"/>
    <w:rsid w:val="00611355"/>
    <w:rsid w:val="006124AA"/>
    <w:rsid w:val="00612675"/>
    <w:rsid w:val="00612BF4"/>
    <w:rsid w:val="00614055"/>
    <w:rsid w:val="00614081"/>
    <w:rsid w:val="006166EA"/>
    <w:rsid w:val="0061742D"/>
    <w:rsid w:val="00617619"/>
    <w:rsid w:val="00617D78"/>
    <w:rsid w:val="00617F8D"/>
    <w:rsid w:val="00620111"/>
    <w:rsid w:val="006202B9"/>
    <w:rsid w:val="006209A9"/>
    <w:rsid w:val="00621833"/>
    <w:rsid w:val="00622BB4"/>
    <w:rsid w:val="006239D3"/>
    <w:rsid w:val="00624282"/>
    <w:rsid w:val="00624B67"/>
    <w:rsid w:val="00625112"/>
    <w:rsid w:val="006253AA"/>
    <w:rsid w:val="00626BB3"/>
    <w:rsid w:val="00627E57"/>
    <w:rsid w:val="00631000"/>
    <w:rsid w:val="00631C2F"/>
    <w:rsid w:val="00632058"/>
    <w:rsid w:val="0063378F"/>
    <w:rsid w:val="0063385B"/>
    <w:rsid w:val="006344A0"/>
    <w:rsid w:val="00635072"/>
    <w:rsid w:val="006361BA"/>
    <w:rsid w:val="00637045"/>
    <w:rsid w:val="006379A7"/>
    <w:rsid w:val="00637A82"/>
    <w:rsid w:val="00637E3A"/>
    <w:rsid w:val="00640446"/>
    <w:rsid w:val="006406EC"/>
    <w:rsid w:val="006436C0"/>
    <w:rsid w:val="0064433D"/>
    <w:rsid w:val="006445CE"/>
    <w:rsid w:val="00644BE9"/>
    <w:rsid w:val="00645ED4"/>
    <w:rsid w:val="00646806"/>
    <w:rsid w:val="00646815"/>
    <w:rsid w:val="00646B37"/>
    <w:rsid w:val="00646FB6"/>
    <w:rsid w:val="00650FE4"/>
    <w:rsid w:val="00651376"/>
    <w:rsid w:val="00651733"/>
    <w:rsid w:val="00651C69"/>
    <w:rsid w:val="00652F94"/>
    <w:rsid w:val="00653193"/>
    <w:rsid w:val="00653661"/>
    <w:rsid w:val="00653CAD"/>
    <w:rsid w:val="0065408F"/>
    <w:rsid w:val="00655131"/>
    <w:rsid w:val="0065563D"/>
    <w:rsid w:val="006557B1"/>
    <w:rsid w:val="00655A1E"/>
    <w:rsid w:val="00655FB4"/>
    <w:rsid w:val="006564D7"/>
    <w:rsid w:val="00657656"/>
    <w:rsid w:val="006601B6"/>
    <w:rsid w:val="00660324"/>
    <w:rsid w:val="00661C22"/>
    <w:rsid w:val="00661CEA"/>
    <w:rsid w:val="00662D7C"/>
    <w:rsid w:val="0066350D"/>
    <w:rsid w:val="00663BB1"/>
    <w:rsid w:val="00664436"/>
    <w:rsid w:val="00665515"/>
    <w:rsid w:val="00667192"/>
    <w:rsid w:val="00667505"/>
    <w:rsid w:val="00670D3E"/>
    <w:rsid w:val="00670FFB"/>
    <w:rsid w:val="00671037"/>
    <w:rsid w:val="00671475"/>
    <w:rsid w:val="006716B1"/>
    <w:rsid w:val="006749ED"/>
    <w:rsid w:val="00674A80"/>
    <w:rsid w:val="00675E95"/>
    <w:rsid w:val="00676D49"/>
    <w:rsid w:val="006803BE"/>
    <w:rsid w:val="0068069F"/>
    <w:rsid w:val="006807FB"/>
    <w:rsid w:val="0068257E"/>
    <w:rsid w:val="00682CC9"/>
    <w:rsid w:val="00682CF7"/>
    <w:rsid w:val="00683A6C"/>
    <w:rsid w:val="0068522E"/>
    <w:rsid w:val="006855C8"/>
    <w:rsid w:val="006864A2"/>
    <w:rsid w:val="00686782"/>
    <w:rsid w:val="00686D21"/>
    <w:rsid w:val="00687DF4"/>
    <w:rsid w:val="0069050F"/>
    <w:rsid w:val="006913F2"/>
    <w:rsid w:val="00691D85"/>
    <w:rsid w:val="00691DA1"/>
    <w:rsid w:val="00692303"/>
    <w:rsid w:val="006930E0"/>
    <w:rsid w:val="00693949"/>
    <w:rsid w:val="006942E0"/>
    <w:rsid w:val="00694867"/>
    <w:rsid w:val="00694E63"/>
    <w:rsid w:val="00694FD4"/>
    <w:rsid w:val="006953A5"/>
    <w:rsid w:val="006953EC"/>
    <w:rsid w:val="00695BFA"/>
    <w:rsid w:val="006960BA"/>
    <w:rsid w:val="00697D3D"/>
    <w:rsid w:val="006A1C22"/>
    <w:rsid w:val="006A1EB3"/>
    <w:rsid w:val="006A233B"/>
    <w:rsid w:val="006A342F"/>
    <w:rsid w:val="006A3BD4"/>
    <w:rsid w:val="006A4610"/>
    <w:rsid w:val="006A4A90"/>
    <w:rsid w:val="006A6CE5"/>
    <w:rsid w:val="006A74D7"/>
    <w:rsid w:val="006A7F93"/>
    <w:rsid w:val="006B02A5"/>
    <w:rsid w:val="006B0BF6"/>
    <w:rsid w:val="006B2126"/>
    <w:rsid w:val="006B24C4"/>
    <w:rsid w:val="006B4E54"/>
    <w:rsid w:val="006B5162"/>
    <w:rsid w:val="006B6315"/>
    <w:rsid w:val="006B6479"/>
    <w:rsid w:val="006B7567"/>
    <w:rsid w:val="006C01CB"/>
    <w:rsid w:val="006C154F"/>
    <w:rsid w:val="006C3D93"/>
    <w:rsid w:val="006C41A3"/>
    <w:rsid w:val="006C47BB"/>
    <w:rsid w:val="006C4D67"/>
    <w:rsid w:val="006C4EEE"/>
    <w:rsid w:val="006C5C9F"/>
    <w:rsid w:val="006C6D0D"/>
    <w:rsid w:val="006C7800"/>
    <w:rsid w:val="006D106B"/>
    <w:rsid w:val="006D120C"/>
    <w:rsid w:val="006D14EE"/>
    <w:rsid w:val="006D18D1"/>
    <w:rsid w:val="006D1D80"/>
    <w:rsid w:val="006D2FD7"/>
    <w:rsid w:val="006D3E4C"/>
    <w:rsid w:val="006D3ED4"/>
    <w:rsid w:val="006D4009"/>
    <w:rsid w:val="006D41B9"/>
    <w:rsid w:val="006D4680"/>
    <w:rsid w:val="006D54C7"/>
    <w:rsid w:val="006D5508"/>
    <w:rsid w:val="006D5877"/>
    <w:rsid w:val="006D62A8"/>
    <w:rsid w:val="006D6F17"/>
    <w:rsid w:val="006D76D2"/>
    <w:rsid w:val="006D7D5D"/>
    <w:rsid w:val="006E1721"/>
    <w:rsid w:val="006E2C97"/>
    <w:rsid w:val="006E30CE"/>
    <w:rsid w:val="006E3197"/>
    <w:rsid w:val="006E4272"/>
    <w:rsid w:val="006E4345"/>
    <w:rsid w:val="006E45E1"/>
    <w:rsid w:val="006E500D"/>
    <w:rsid w:val="006E5B75"/>
    <w:rsid w:val="006E5F9C"/>
    <w:rsid w:val="006E6953"/>
    <w:rsid w:val="006E6C45"/>
    <w:rsid w:val="006E73F8"/>
    <w:rsid w:val="006E7BEC"/>
    <w:rsid w:val="006F1709"/>
    <w:rsid w:val="006F1E04"/>
    <w:rsid w:val="006F316E"/>
    <w:rsid w:val="006F3618"/>
    <w:rsid w:val="006F4300"/>
    <w:rsid w:val="006F4DC0"/>
    <w:rsid w:val="006F5564"/>
    <w:rsid w:val="006F5C66"/>
    <w:rsid w:val="006F688B"/>
    <w:rsid w:val="006F6C0C"/>
    <w:rsid w:val="006F712A"/>
    <w:rsid w:val="00701EC7"/>
    <w:rsid w:val="0070243F"/>
    <w:rsid w:val="007042C2"/>
    <w:rsid w:val="007046FA"/>
    <w:rsid w:val="00704737"/>
    <w:rsid w:val="007051B8"/>
    <w:rsid w:val="00705446"/>
    <w:rsid w:val="0070566A"/>
    <w:rsid w:val="00705E2D"/>
    <w:rsid w:val="00707345"/>
    <w:rsid w:val="007108E0"/>
    <w:rsid w:val="00711880"/>
    <w:rsid w:val="00711CFF"/>
    <w:rsid w:val="00712422"/>
    <w:rsid w:val="007145C9"/>
    <w:rsid w:val="00714C2F"/>
    <w:rsid w:val="007163D4"/>
    <w:rsid w:val="007173CA"/>
    <w:rsid w:val="00717537"/>
    <w:rsid w:val="0071788C"/>
    <w:rsid w:val="00721329"/>
    <w:rsid w:val="00722456"/>
    <w:rsid w:val="0072285D"/>
    <w:rsid w:val="00723940"/>
    <w:rsid w:val="00724362"/>
    <w:rsid w:val="007244BF"/>
    <w:rsid w:val="00724855"/>
    <w:rsid w:val="00724FDF"/>
    <w:rsid w:val="00726633"/>
    <w:rsid w:val="00726AE2"/>
    <w:rsid w:val="00727066"/>
    <w:rsid w:val="007303FB"/>
    <w:rsid w:val="00730856"/>
    <w:rsid w:val="007311E4"/>
    <w:rsid w:val="007329CA"/>
    <w:rsid w:val="007333F9"/>
    <w:rsid w:val="00734910"/>
    <w:rsid w:val="007358F6"/>
    <w:rsid w:val="00735E36"/>
    <w:rsid w:val="00735F05"/>
    <w:rsid w:val="0073774F"/>
    <w:rsid w:val="00737C8F"/>
    <w:rsid w:val="00740AE1"/>
    <w:rsid w:val="007417C1"/>
    <w:rsid w:val="00741E5D"/>
    <w:rsid w:val="00743CFE"/>
    <w:rsid w:val="00744AD0"/>
    <w:rsid w:val="00745C2E"/>
    <w:rsid w:val="007465B7"/>
    <w:rsid w:val="007468CF"/>
    <w:rsid w:val="00746AF0"/>
    <w:rsid w:val="00747430"/>
    <w:rsid w:val="00750E8B"/>
    <w:rsid w:val="00750EB3"/>
    <w:rsid w:val="00751127"/>
    <w:rsid w:val="007512AC"/>
    <w:rsid w:val="00751C8A"/>
    <w:rsid w:val="00752CEF"/>
    <w:rsid w:val="0075306D"/>
    <w:rsid w:val="00754025"/>
    <w:rsid w:val="00755D8E"/>
    <w:rsid w:val="0075640E"/>
    <w:rsid w:val="007564A5"/>
    <w:rsid w:val="007564CE"/>
    <w:rsid w:val="00756883"/>
    <w:rsid w:val="00756DD7"/>
    <w:rsid w:val="00761927"/>
    <w:rsid w:val="007619EF"/>
    <w:rsid w:val="00761A17"/>
    <w:rsid w:val="0076217C"/>
    <w:rsid w:val="00762CCD"/>
    <w:rsid w:val="00762FC4"/>
    <w:rsid w:val="0076327D"/>
    <w:rsid w:val="00763B05"/>
    <w:rsid w:val="00765C02"/>
    <w:rsid w:val="00765D00"/>
    <w:rsid w:val="00767EFE"/>
    <w:rsid w:val="00770CC9"/>
    <w:rsid w:val="007725BF"/>
    <w:rsid w:val="00773112"/>
    <w:rsid w:val="007738F6"/>
    <w:rsid w:val="00773CAC"/>
    <w:rsid w:val="00773E1B"/>
    <w:rsid w:val="007744A6"/>
    <w:rsid w:val="00774F73"/>
    <w:rsid w:val="00775F40"/>
    <w:rsid w:val="007818EF"/>
    <w:rsid w:val="00782BCE"/>
    <w:rsid w:val="00782D83"/>
    <w:rsid w:val="007849E6"/>
    <w:rsid w:val="00784E60"/>
    <w:rsid w:val="007851A3"/>
    <w:rsid w:val="00785B1B"/>
    <w:rsid w:val="007864C6"/>
    <w:rsid w:val="007878A9"/>
    <w:rsid w:val="00787F4E"/>
    <w:rsid w:val="007903EA"/>
    <w:rsid w:val="007907D6"/>
    <w:rsid w:val="00790870"/>
    <w:rsid w:val="007913E5"/>
    <w:rsid w:val="00792676"/>
    <w:rsid w:val="007929C0"/>
    <w:rsid w:val="00792F29"/>
    <w:rsid w:val="00793945"/>
    <w:rsid w:val="00793D07"/>
    <w:rsid w:val="0079417F"/>
    <w:rsid w:val="00794582"/>
    <w:rsid w:val="00794691"/>
    <w:rsid w:val="007947D8"/>
    <w:rsid w:val="00794BA2"/>
    <w:rsid w:val="0079619C"/>
    <w:rsid w:val="0079727A"/>
    <w:rsid w:val="007A0315"/>
    <w:rsid w:val="007A1553"/>
    <w:rsid w:val="007A1823"/>
    <w:rsid w:val="007A26F4"/>
    <w:rsid w:val="007A4268"/>
    <w:rsid w:val="007A5CC5"/>
    <w:rsid w:val="007A63C4"/>
    <w:rsid w:val="007A7E9C"/>
    <w:rsid w:val="007B0DFD"/>
    <w:rsid w:val="007B2C6B"/>
    <w:rsid w:val="007B3988"/>
    <w:rsid w:val="007B39C9"/>
    <w:rsid w:val="007B497D"/>
    <w:rsid w:val="007B4D15"/>
    <w:rsid w:val="007B535C"/>
    <w:rsid w:val="007B5725"/>
    <w:rsid w:val="007B64D6"/>
    <w:rsid w:val="007B64F8"/>
    <w:rsid w:val="007B69AC"/>
    <w:rsid w:val="007B6E0A"/>
    <w:rsid w:val="007B733F"/>
    <w:rsid w:val="007C09F5"/>
    <w:rsid w:val="007C10E9"/>
    <w:rsid w:val="007C1B8F"/>
    <w:rsid w:val="007C25E3"/>
    <w:rsid w:val="007C273E"/>
    <w:rsid w:val="007C2754"/>
    <w:rsid w:val="007C3BFC"/>
    <w:rsid w:val="007C6533"/>
    <w:rsid w:val="007D003B"/>
    <w:rsid w:val="007D0366"/>
    <w:rsid w:val="007D14B4"/>
    <w:rsid w:val="007D3216"/>
    <w:rsid w:val="007D4907"/>
    <w:rsid w:val="007D502A"/>
    <w:rsid w:val="007D57A4"/>
    <w:rsid w:val="007D5AB6"/>
    <w:rsid w:val="007D6AF2"/>
    <w:rsid w:val="007D6B4C"/>
    <w:rsid w:val="007D706F"/>
    <w:rsid w:val="007D7FAF"/>
    <w:rsid w:val="007E074A"/>
    <w:rsid w:val="007E1A52"/>
    <w:rsid w:val="007E2B93"/>
    <w:rsid w:val="007E33DF"/>
    <w:rsid w:val="007E3997"/>
    <w:rsid w:val="007E3FF3"/>
    <w:rsid w:val="007E4732"/>
    <w:rsid w:val="007E47CB"/>
    <w:rsid w:val="007E50C5"/>
    <w:rsid w:val="007E74A9"/>
    <w:rsid w:val="007E7864"/>
    <w:rsid w:val="007E79CC"/>
    <w:rsid w:val="007E7DF3"/>
    <w:rsid w:val="007F1C55"/>
    <w:rsid w:val="007F25D5"/>
    <w:rsid w:val="007F2EA5"/>
    <w:rsid w:val="007F3468"/>
    <w:rsid w:val="007F36E8"/>
    <w:rsid w:val="007F44AB"/>
    <w:rsid w:val="007F4885"/>
    <w:rsid w:val="007F5BE8"/>
    <w:rsid w:val="007F637C"/>
    <w:rsid w:val="007F69D5"/>
    <w:rsid w:val="007F6F7F"/>
    <w:rsid w:val="00800805"/>
    <w:rsid w:val="00800FEA"/>
    <w:rsid w:val="008027C0"/>
    <w:rsid w:val="008030CC"/>
    <w:rsid w:val="0080433B"/>
    <w:rsid w:val="00805A43"/>
    <w:rsid w:val="00805C85"/>
    <w:rsid w:val="00806937"/>
    <w:rsid w:val="00806948"/>
    <w:rsid w:val="008071E7"/>
    <w:rsid w:val="00807D71"/>
    <w:rsid w:val="00810773"/>
    <w:rsid w:val="008112F0"/>
    <w:rsid w:val="0081499E"/>
    <w:rsid w:val="00814B5C"/>
    <w:rsid w:val="00814FFF"/>
    <w:rsid w:val="00815385"/>
    <w:rsid w:val="008158A7"/>
    <w:rsid w:val="00815CB5"/>
    <w:rsid w:val="00817BDA"/>
    <w:rsid w:val="00820A0D"/>
    <w:rsid w:val="00820E4F"/>
    <w:rsid w:val="00821ECC"/>
    <w:rsid w:val="00823E93"/>
    <w:rsid w:val="008245FF"/>
    <w:rsid w:val="00824F93"/>
    <w:rsid w:val="00825ABE"/>
    <w:rsid w:val="0082608F"/>
    <w:rsid w:val="00826E1B"/>
    <w:rsid w:val="00827934"/>
    <w:rsid w:val="00827F4D"/>
    <w:rsid w:val="008317B0"/>
    <w:rsid w:val="00831B51"/>
    <w:rsid w:val="008335D2"/>
    <w:rsid w:val="0083490E"/>
    <w:rsid w:val="00842317"/>
    <w:rsid w:val="008438DA"/>
    <w:rsid w:val="00843C25"/>
    <w:rsid w:val="0084437A"/>
    <w:rsid w:val="008445B1"/>
    <w:rsid w:val="00845581"/>
    <w:rsid w:val="008459DE"/>
    <w:rsid w:val="00846E13"/>
    <w:rsid w:val="0084799C"/>
    <w:rsid w:val="0085055F"/>
    <w:rsid w:val="008506B0"/>
    <w:rsid w:val="008506CB"/>
    <w:rsid w:val="00850ED8"/>
    <w:rsid w:val="008516B1"/>
    <w:rsid w:val="008520BF"/>
    <w:rsid w:val="00852A2F"/>
    <w:rsid w:val="008538F4"/>
    <w:rsid w:val="00854B12"/>
    <w:rsid w:val="00854D54"/>
    <w:rsid w:val="008567FD"/>
    <w:rsid w:val="00857454"/>
    <w:rsid w:val="008600FC"/>
    <w:rsid w:val="00860446"/>
    <w:rsid w:val="008607A4"/>
    <w:rsid w:val="00862009"/>
    <w:rsid w:val="00862026"/>
    <w:rsid w:val="00863146"/>
    <w:rsid w:val="00863167"/>
    <w:rsid w:val="008636DC"/>
    <w:rsid w:val="00864DF4"/>
    <w:rsid w:val="00865716"/>
    <w:rsid w:val="00865CB6"/>
    <w:rsid w:val="008666D5"/>
    <w:rsid w:val="0086677E"/>
    <w:rsid w:val="00867948"/>
    <w:rsid w:val="00870522"/>
    <w:rsid w:val="00871946"/>
    <w:rsid w:val="00871E97"/>
    <w:rsid w:val="0087216B"/>
    <w:rsid w:val="00872E80"/>
    <w:rsid w:val="00873BBC"/>
    <w:rsid w:val="00873DE8"/>
    <w:rsid w:val="008743AB"/>
    <w:rsid w:val="00876C8C"/>
    <w:rsid w:val="0087704B"/>
    <w:rsid w:val="00877A85"/>
    <w:rsid w:val="00880043"/>
    <w:rsid w:val="008808E4"/>
    <w:rsid w:val="0088104F"/>
    <w:rsid w:val="0088120A"/>
    <w:rsid w:val="008816CD"/>
    <w:rsid w:val="00881865"/>
    <w:rsid w:val="0088191F"/>
    <w:rsid w:val="00882A50"/>
    <w:rsid w:val="008834D5"/>
    <w:rsid w:val="00883EB3"/>
    <w:rsid w:val="0088413A"/>
    <w:rsid w:val="008842DE"/>
    <w:rsid w:val="008848D8"/>
    <w:rsid w:val="00884BAF"/>
    <w:rsid w:val="008857E9"/>
    <w:rsid w:val="00886F9A"/>
    <w:rsid w:val="008876B2"/>
    <w:rsid w:val="00887F22"/>
    <w:rsid w:val="00891007"/>
    <w:rsid w:val="0089272C"/>
    <w:rsid w:val="00892A67"/>
    <w:rsid w:val="0089364F"/>
    <w:rsid w:val="0089486D"/>
    <w:rsid w:val="00894EBC"/>
    <w:rsid w:val="00895256"/>
    <w:rsid w:val="0089604B"/>
    <w:rsid w:val="0089794C"/>
    <w:rsid w:val="008A0944"/>
    <w:rsid w:val="008A1259"/>
    <w:rsid w:val="008A227C"/>
    <w:rsid w:val="008A2FBA"/>
    <w:rsid w:val="008A33DF"/>
    <w:rsid w:val="008A39C1"/>
    <w:rsid w:val="008A4414"/>
    <w:rsid w:val="008A577F"/>
    <w:rsid w:val="008A5D21"/>
    <w:rsid w:val="008A665F"/>
    <w:rsid w:val="008A6B4B"/>
    <w:rsid w:val="008A6F2E"/>
    <w:rsid w:val="008A7F32"/>
    <w:rsid w:val="008B024B"/>
    <w:rsid w:val="008B16D7"/>
    <w:rsid w:val="008B216B"/>
    <w:rsid w:val="008B3242"/>
    <w:rsid w:val="008B3521"/>
    <w:rsid w:val="008B53D1"/>
    <w:rsid w:val="008B5995"/>
    <w:rsid w:val="008B67D8"/>
    <w:rsid w:val="008B6BE0"/>
    <w:rsid w:val="008B6F10"/>
    <w:rsid w:val="008C0B15"/>
    <w:rsid w:val="008C36E3"/>
    <w:rsid w:val="008C43FE"/>
    <w:rsid w:val="008C46AE"/>
    <w:rsid w:val="008C4DED"/>
    <w:rsid w:val="008C615C"/>
    <w:rsid w:val="008C6CF1"/>
    <w:rsid w:val="008D038F"/>
    <w:rsid w:val="008D041A"/>
    <w:rsid w:val="008D0951"/>
    <w:rsid w:val="008D0F8F"/>
    <w:rsid w:val="008D15FA"/>
    <w:rsid w:val="008D1CA4"/>
    <w:rsid w:val="008D23ED"/>
    <w:rsid w:val="008D2E21"/>
    <w:rsid w:val="008D2E8F"/>
    <w:rsid w:val="008D329F"/>
    <w:rsid w:val="008D4EEA"/>
    <w:rsid w:val="008D5611"/>
    <w:rsid w:val="008D56E2"/>
    <w:rsid w:val="008D7A07"/>
    <w:rsid w:val="008E01CF"/>
    <w:rsid w:val="008E0358"/>
    <w:rsid w:val="008E10EF"/>
    <w:rsid w:val="008E306D"/>
    <w:rsid w:val="008E3CFD"/>
    <w:rsid w:val="008E660E"/>
    <w:rsid w:val="008E6679"/>
    <w:rsid w:val="008E6A79"/>
    <w:rsid w:val="008E7012"/>
    <w:rsid w:val="008F02B4"/>
    <w:rsid w:val="008F03B9"/>
    <w:rsid w:val="008F04CE"/>
    <w:rsid w:val="008F0E3D"/>
    <w:rsid w:val="008F1412"/>
    <w:rsid w:val="008F1CA6"/>
    <w:rsid w:val="008F3D39"/>
    <w:rsid w:val="008F4285"/>
    <w:rsid w:val="008F5238"/>
    <w:rsid w:val="008F61FB"/>
    <w:rsid w:val="008F687C"/>
    <w:rsid w:val="008F698C"/>
    <w:rsid w:val="008F6D90"/>
    <w:rsid w:val="00901433"/>
    <w:rsid w:val="009014D1"/>
    <w:rsid w:val="00902A72"/>
    <w:rsid w:val="009048BC"/>
    <w:rsid w:val="00905A68"/>
    <w:rsid w:val="00906D8C"/>
    <w:rsid w:val="009074BC"/>
    <w:rsid w:val="009075AB"/>
    <w:rsid w:val="00907A6C"/>
    <w:rsid w:val="00907ED9"/>
    <w:rsid w:val="009122FA"/>
    <w:rsid w:val="00914147"/>
    <w:rsid w:val="0091441C"/>
    <w:rsid w:val="009146F3"/>
    <w:rsid w:val="00914DCA"/>
    <w:rsid w:val="00915C19"/>
    <w:rsid w:val="00915DB3"/>
    <w:rsid w:val="00915EE6"/>
    <w:rsid w:val="0091669D"/>
    <w:rsid w:val="00916929"/>
    <w:rsid w:val="009170EC"/>
    <w:rsid w:val="009173D6"/>
    <w:rsid w:val="00917732"/>
    <w:rsid w:val="00917D5B"/>
    <w:rsid w:val="00920261"/>
    <w:rsid w:val="009207CB"/>
    <w:rsid w:val="009214A0"/>
    <w:rsid w:val="00921D64"/>
    <w:rsid w:val="009223AE"/>
    <w:rsid w:val="00922EC1"/>
    <w:rsid w:val="0092374B"/>
    <w:rsid w:val="00923E06"/>
    <w:rsid w:val="00923F41"/>
    <w:rsid w:val="0092415B"/>
    <w:rsid w:val="0092417D"/>
    <w:rsid w:val="00924C10"/>
    <w:rsid w:val="00927CA2"/>
    <w:rsid w:val="00930865"/>
    <w:rsid w:val="00930DB3"/>
    <w:rsid w:val="00931A69"/>
    <w:rsid w:val="00932575"/>
    <w:rsid w:val="0093394F"/>
    <w:rsid w:val="00934638"/>
    <w:rsid w:val="00934F3F"/>
    <w:rsid w:val="0093567F"/>
    <w:rsid w:val="0093659F"/>
    <w:rsid w:val="0093696B"/>
    <w:rsid w:val="00936AC1"/>
    <w:rsid w:val="0093736F"/>
    <w:rsid w:val="00940B45"/>
    <w:rsid w:val="00941CC1"/>
    <w:rsid w:val="009432A1"/>
    <w:rsid w:val="00943B65"/>
    <w:rsid w:val="00943C72"/>
    <w:rsid w:val="009446F7"/>
    <w:rsid w:val="009453AA"/>
    <w:rsid w:val="009457A8"/>
    <w:rsid w:val="009460D0"/>
    <w:rsid w:val="0094657D"/>
    <w:rsid w:val="009515D1"/>
    <w:rsid w:val="00951CEB"/>
    <w:rsid w:val="009522E7"/>
    <w:rsid w:val="00952F75"/>
    <w:rsid w:val="00954A09"/>
    <w:rsid w:val="00954CB9"/>
    <w:rsid w:val="00957041"/>
    <w:rsid w:val="009604DD"/>
    <w:rsid w:val="00960827"/>
    <w:rsid w:val="0096203A"/>
    <w:rsid w:val="00962052"/>
    <w:rsid w:val="00962171"/>
    <w:rsid w:val="009621FD"/>
    <w:rsid w:val="009629C2"/>
    <w:rsid w:val="00962DD8"/>
    <w:rsid w:val="00962F70"/>
    <w:rsid w:val="00963115"/>
    <w:rsid w:val="00965C56"/>
    <w:rsid w:val="00967CFC"/>
    <w:rsid w:val="00970B31"/>
    <w:rsid w:val="00971A39"/>
    <w:rsid w:val="00972830"/>
    <w:rsid w:val="00972D5E"/>
    <w:rsid w:val="00973F41"/>
    <w:rsid w:val="0097440A"/>
    <w:rsid w:val="00974450"/>
    <w:rsid w:val="00974497"/>
    <w:rsid w:val="00974779"/>
    <w:rsid w:val="00975350"/>
    <w:rsid w:val="00977D0A"/>
    <w:rsid w:val="0098039B"/>
    <w:rsid w:val="00980B1F"/>
    <w:rsid w:val="009813A2"/>
    <w:rsid w:val="00982364"/>
    <w:rsid w:val="00982738"/>
    <w:rsid w:val="009829F7"/>
    <w:rsid w:val="00985000"/>
    <w:rsid w:val="009851C1"/>
    <w:rsid w:val="00986087"/>
    <w:rsid w:val="00990BC8"/>
    <w:rsid w:val="00990EA0"/>
    <w:rsid w:val="0099182A"/>
    <w:rsid w:val="009922FD"/>
    <w:rsid w:val="0099284F"/>
    <w:rsid w:val="00992C70"/>
    <w:rsid w:val="0099359B"/>
    <w:rsid w:val="009939D5"/>
    <w:rsid w:val="00994622"/>
    <w:rsid w:val="00994E3A"/>
    <w:rsid w:val="009A02DC"/>
    <w:rsid w:val="009A04D9"/>
    <w:rsid w:val="009A062E"/>
    <w:rsid w:val="009A296C"/>
    <w:rsid w:val="009A2D4D"/>
    <w:rsid w:val="009A3100"/>
    <w:rsid w:val="009A5C82"/>
    <w:rsid w:val="009A7AA4"/>
    <w:rsid w:val="009A7BC1"/>
    <w:rsid w:val="009A7D42"/>
    <w:rsid w:val="009B04B3"/>
    <w:rsid w:val="009B06C5"/>
    <w:rsid w:val="009B2544"/>
    <w:rsid w:val="009B30CB"/>
    <w:rsid w:val="009B377D"/>
    <w:rsid w:val="009B453C"/>
    <w:rsid w:val="009B4977"/>
    <w:rsid w:val="009B4A1F"/>
    <w:rsid w:val="009B4C9B"/>
    <w:rsid w:val="009B4EBE"/>
    <w:rsid w:val="009B5309"/>
    <w:rsid w:val="009B6997"/>
    <w:rsid w:val="009B730A"/>
    <w:rsid w:val="009B7399"/>
    <w:rsid w:val="009B7E7A"/>
    <w:rsid w:val="009C0611"/>
    <w:rsid w:val="009C12D6"/>
    <w:rsid w:val="009C2037"/>
    <w:rsid w:val="009C25C6"/>
    <w:rsid w:val="009C311D"/>
    <w:rsid w:val="009C3896"/>
    <w:rsid w:val="009C3EAF"/>
    <w:rsid w:val="009C43C5"/>
    <w:rsid w:val="009C5855"/>
    <w:rsid w:val="009C59AD"/>
    <w:rsid w:val="009C7A83"/>
    <w:rsid w:val="009D0133"/>
    <w:rsid w:val="009D02E4"/>
    <w:rsid w:val="009D2A8A"/>
    <w:rsid w:val="009D31A6"/>
    <w:rsid w:val="009D37D5"/>
    <w:rsid w:val="009D3C88"/>
    <w:rsid w:val="009D3E81"/>
    <w:rsid w:val="009D3F62"/>
    <w:rsid w:val="009D5540"/>
    <w:rsid w:val="009D60F9"/>
    <w:rsid w:val="009D6398"/>
    <w:rsid w:val="009D78C7"/>
    <w:rsid w:val="009E04C5"/>
    <w:rsid w:val="009E10AB"/>
    <w:rsid w:val="009E10AF"/>
    <w:rsid w:val="009E1E1A"/>
    <w:rsid w:val="009E2540"/>
    <w:rsid w:val="009E2F27"/>
    <w:rsid w:val="009E3229"/>
    <w:rsid w:val="009E3651"/>
    <w:rsid w:val="009E3A75"/>
    <w:rsid w:val="009E3B0D"/>
    <w:rsid w:val="009E442C"/>
    <w:rsid w:val="009E53D3"/>
    <w:rsid w:val="009E750A"/>
    <w:rsid w:val="009F05CA"/>
    <w:rsid w:val="009F0C93"/>
    <w:rsid w:val="009F0F3E"/>
    <w:rsid w:val="009F2084"/>
    <w:rsid w:val="009F24EA"/>
    <w:rsid w:val="009F29BC"/>
    <w:rsid w:val="009F3BED"/>
    <w:rsid w:val="009F41DE"/>
    <w:rsid w:val="009F4702"/>
    <w:rsid w:val="009F4705"/>
    <w:rsid w:val="009F49BB"/>
    <w:rsid w:val="009F588A"/>
    <w:rsid w:val="009F6692"/>
    <w:rsid w:val="009F6843"/>
    <w:rsid w:val="009F6AAE"/>
    <w:rsid w:val="009F7758"/>
    <w:rsid w:val="00A0022E"/>
    <w:rsid w:val="00A0052E"/>
    <w:rsid w:val="00A02F6F"/>
    <w:rsid w:val="00A03A93"/>
    <w:rsid w:val="00A03B48"/>
    <w:rsid w:val="00A03B72"/>
    <w:rsid w:val="00A055AD"/>
    <w:rsid w:val="00A05DA9"/>
    <w:rsid w:val="00A07E14"/>
    <w:rsid w:val="00A103E4"/>
    <w:rsid w:val="00A109D3"/>
    <w:rsid w:val="00A116FB"/>
    <w:rsid w:val="00A11B7C"/>
    <w:rsid w:val="00A1217A"/>
    <w:rsid w:val="00A12DD3"/>
    <w:rsid w:val="00A14007"/>
    <w:rsid w:val="00A20C4E"/>
    <w:rsid w:val="00A219AB"/>
    <w:rsid w:val="00A22358"/>
    <w:rsid w:val="00A227EB"/>
    <w:rsid w:val="00A22C5E"/>
    <w:rsid w:val="00A232D0"/>
    <w:rsid w:val="00A233FF"/>
    <w:rsid w:val="00A2411C"/>
    <w:rsid w:val="00A249A1"/>
    <w:rsid w:val="00A24CFF"/>
    <w:rsid w:val="00A25D99"/>
    <w:rsid w:val="00A25F10"/>
    <w:rsid w:val="00A26534"/>
    <w:rsid w:val="00A26DAA"/>
    <w:rsid w:val="00A271AF"/>
    <w:rsid w:val="00A27EB6"/>
    <w:rsid w:val="00A31415"/>
    <w:rsid w:val="00A31504"/>
    <w:rsid w:val="00A32741"/>
    <w:rsid w:val="00A329E2"/>
    <w:rsid w:val="00A32ACE"/>
    <w:rsid w:val="00A35583"/>
    <w:rsid w:val="00A35AC6"/>
    <w:rsid w:val="00A36671"/>
    <w:rsid w:val="00A36E9D"/>
    <w:rsid w:val="00A37048"/>
    <w:rsid w:val="00A37163"/>
    <w:rsid w:val="00A37B7B"/>
    <w:rsid w:val="00A37D32"/>
    <w:rsid w:val="00A4161E"/>
    <w:rsid w:val="00A421F8"/>
    <w:rsid w:val="00A42F12"/>
    <w:rsid w:val="00A43589"/>
    <w:rsid w:val="00A442A1"/>
    <w:rsid w:val="00A443C3"/>
    <w:rsid w:val="00A44D1D"/>
    <w:rsid w:val="00A44ED6"/>
    <w:rsid w:val="00A46938"/>
    <w:rsid w:val="00A47028"/>
    <w:rsid w:val="00A50A1E"/>
    <w:rsid w:val="00A51BF8"/>
    <w:rsid w:val="00A52115"/>
    <w:rsid w:val="00A52A7C"/>
    <w:rsid w:val="00A5362F"/>
    <w:rsid w:val="00A53C70"/>
    <w:rsid w:val="00A54038"/>
    <w:rsid w:val="00A550D8"/>
    <w:rsid w:val="00A55B88"/>
    <w:rsid w:val="00A5634A"/>
    <w:rsid w:val="00A566D7"/>
    <w:rsid w:val="00A57493"/>
    <w:rsid w:val="00A57C7C"/>
    <w:rsid w:val="00A57F9E"/>
    <w:rsid w:val="00A6034E"/>
    <w:rsid w:val="00A61375"/>
    <w:rsid w:val="00A616DC"/>
    <w:rsid w:val="00A62C47"/>
    <w:rsid w:val="00A63CE4"/>
    <w:rsid w:val="00A660F1"/>
    <w:rsid w:val="00A661DF"/>
    <w:rsid w:val="00A6728F"/>
    <w:rsid w:val="00A672FF"/>
    <w:rsid w:val="00A67341"/>
    <w:rsid w:val="00A67501"/>
    <w:rsid w:val="00A67A52"/>
    <w:rsid w:val="00A67C97"/>
    <w:rsid w:val="00A70628"/>
    <w:rsid w:val="00A71467"/>
    <w:rsid w:val="00A7179E"/>
    <w:rsid w:val="00A72737"/>
    <w:rsid w:val="00A731B9"/>
    <w:rsid w:val="00A732A3"/>
    <w:rsid w:val="00A73AA9"/>
    <w:rsid w:val="00A742DB"/>
    <w:rsid w:val="00A74E1E"/>
    <w:rsid w:val="00A75AC3"/>
    <w:rsid w:val="00A763CD"/>
    <w:rsid w:val="00A766CC"/>
    <w:rsid w:val="00A77ABA"/>
    <w:rsid w:val="00A81B06"/>
    <w:rsid w:val="00A82769"/>
    <w:rsid w:val="00A82831"/>
    <w:rsid w:val="00A83ABF"/>
    <w:rsid w:val="00A83FCF"/>
    <w:rsid w:val="00A84328"/>
    <w:rsid w:val="00A86F1A"/>
    <w:rsid w:val="00A87091"/>
    <w:rsid w:val="00A9093E"/>
    <w:rsid w:val="00A929C4"/>
    <w:rsid w:val="00A93992"/>
    <w:rsid w:val="00A93CDE"/>
    <w:rsid w:val="00A94294"/>
    <w:rsid w:val="00A951EF"/>
    <w:rsid w:val="00A96B7D"/>
    <w:rsid w:val="00A97463"/>
    <w:rsid w:val="00A97512"/>
    <w:rsid w:val="00A97CAF"/>
    <w:rsid w:val="00AA0EA6"/>
    <w:rsid w:val="00AA0EF9"/>
    <w:rsid w:val="00AA1F86"/>
    <w:rsid w:val="00AA2A4B"/>
    <w:rsid w:val="00AA2AFC"/>
    <w:rsid w:val="00AA5F76"/>
    <w:rsid w:val="00AA6CF0"/>
    <w:rsid w:val="00AA6D28"/>
    <w:rsid w:val="00AA70F0"/>
    <w:rsid w:val="00AB0802"/>
    <w:rsid w:val="00AB0F86"/>
    <w:rsid w:val="00AB1919"/>
    <w:rsid w:val="00AB2301"/>
    <w:rsid w:val="00AB4469"/>
    <w:rsid w:val="00AB5007"/>
    <w:rsid w:val="00AB581B"/>
    <w:rsid w:val="00AB5B5A"/>
    <w:rsid w:val="00AB5E8B"/>
    <w:rsid w:val="00AB6800"/>
    <w:rsid w:val="00AC0124"/>
    <w:rsid w:val="00AC022A"/>
    <w:rsid w:val="00AC0BB9"/>
    <w:rsid w:val="00AC3487"/>
    <w:rsid w:val="00AC3DF9"/>
    <w:rsid w:val="00AC563B"/>
    <w:rsid w:val="00AC609A"/>
    <w:rsid w:val="00AC6E4F"/>
    <w:rsid w:val="00AC7651"/>
    <w:rsid w:val="00AC7CB8"/>
    <w:rsid w:val="00AD03A2"/>
    <w:rsid w:val="00AD095A"/>
    <w:rsid w:val="00AD0D23"/>
    <w:rsid w:val="00AD0E87"/>
    <w:rsid w:val="00AD1075"/>
    <w:rsid w:val="00AD1BDD"/>
    <w:rsid w:val="00AD1C0F"/>
    <w:rsid w:val="00AD2053"/>
    <w:rsid w:val="00AD2274"/>
    <w:rsid w:val="00AD2360"/>
    <w:rsid w:val="00AD2671"/>
    <w:rsid w:val="00AD29F7"/>
    <w:rsid w:val="00AD31D8"/>
    <w:rsid w:val="00AD349E"/>
    <w:rsid w:val="00AD3527"/>
    <w:rsid w:val="00AD3736"/>
    <w:rsid w:val="00AD3A4F"/>
    <w:rsid w:val="00AD4575"/>
    <w:rsid w:val="00AD49BF"/>
    <w:rsid w:val="00AD4A1D"/>
    <w:rsid w:val="00AD4D85"/>
    <w:rsid w:val="00AD5346"/>
    <w:rsid w:val="00AD5769"/>
    <w:rsid w:val="00AD58A6"/>
    <w:rsid w:val="00AD6582"/>
    <w:rsid w:val="00AD6E46"/>
    <w:rsid w:val="00AD704B"/>
    <w:rsid w:val="00AD7F1D"/>
    <w:rsid w:val="00AE1D76"/>
    <w:rsid w:val="00AE2F08"/>
    <w:rsid w:val="00AE2F9B"/>
    <w:rsid w:val="00AE33E5"/>
    <w:rsid w:val="00AE3A15"/>
    <w:rsid w:val="00AE4528"/>
    <w:rsid w:val="00AE472D"/>
    <w:rsid w:val="00AE4AFD"/>
    <w:rsid w:val="00AE5603"/>
    <w:rsid w:val="00AE565B"/>
    <w:rsid w:val="00AE579B"/>
    <w:rsid w:val="00AE6598"/>
    <w:rsid w:val="00AE6CED"/>
    <w:rsid w:val="00AE7CAF"/>
    <w:rsid w:val="00AE7E8C"/>
    <w:rsid w:val="00AF0D40"/>
    <w:rsid w:val="00AF1566"/>
    <w:rsid w:val="00AF34DC"/>
    <w:rsid w:val="00AF3DFC"/>
    <w:rsid w:val="00AF4A45"/>
    <w:rsid w:val="00AF5B55"/>
    <w:rsid w:val="00AF612A"/>
    <w:rsid w:val="00AF6E55"/>
    <w:rsid w:val="00AF6FB0"/>
    <w:rsid w:val="00AF77F1"/>
    <w:rsid w:val="00B00A97"/>
    <w:rsid w:val="00B01751"/>
    <w:rsid w:val="00B018B2"/>
    <w:rsid w:val="00B01B45"/>
    <w:rsid w:val="00B01B64"/>
    <w:rsid w:val="00B0210D"/>
    <w:rsid w:val="00B029FA"/>
    <w:rsid w:val="00B061E2"/>
    <w:rsid w:val="00B067EF"/>
    <w:rsid w:val="00B06A45"/>
    <w:rsid w:val="00B06EE8"/>
    <w:rsid w:val="00B1125F"/>
    <w:rsid w:val="00B11A6D"/>
    <w:rsid w:val="00B11D0E"/>
    <w:rsid w:val="00B129C0"/>
    <w:rsid w:val="00B1312D"/>
    <w:rsid w:val="00B13302"/>
    <w:rsid w:val="00B14274"/>
    <w:rsid w:val="00B14558"/>
    <w:rsid w:val="00B14A65"/>
    <w:rsid w:val="00B158A5"/>
    <w:rsid w:val="00B15D8B"/>
    <w:rsid w:val="00B15D95"/>
    <w:rsid w:val="00B1793D"/>
    <w:rsid w:val="00B20731"/>
    <w:rsid w:val="00B21128"/>
    <w:rsid w:val="00B214D0"/>
    <w:rsid w:val="00B21604"/>
    <w:rsid w:val="00B23662"/>
    <w:rsid w:val="00B23ED5"/>
    <w:rsid w:val="00B24FA5"/>
    <w:rsid w:val="00B2560F"/>
    <w:rsid w:val="00B25B92"/>
    <w:rsid w:val="00B271B4"/>
    <w:rsid w:val="00B27768"/>
    <w:rsid w:val="00B3073B"/>
    <w:rsid w:val="00B31465"/>
    <w:rsid w:val="00B33AF2"/>
    <w:rsid w:val="00B34AFA"/>
    <w:rsid w:val="00B352EF"/>
    <w:rsid w:val="00B36DCE"/>
    <w:rsid w:val="00B37470"/>
    <w:rsid w:val="00B374A7"/>
    <w:rsid w:val="00B375B1"/>
    <w:rsid w:val="00B40F12"/>
    <w:rsid w:val="00B41E0A"/>
    <w:rsid w:val="00B425C4"/>
    <w:rsid w:val="00B42841"/>
    <w:rsid w:val="00B42BC1"/>
    <w:rsid w:val="00B4440A"/>
    <w:rsid w:val="00B44817"/>
    <w:rsid w:val="00B448D1"/>
    <w:rsid w:val="00B44BF7"/>
    <w:rsid w:val="00B4502A"/>
    <w:rsid w:val="00B464FA"/>
    <w:rsid w:val="00B46B38"/>
    <w:rsid w:val="00B46C02"/>
    <w:rsid w:val="00B5022F"/>
    <w:rsid w:val="00B52E4E"/>
    <w:rsid w:val="00B5383F"/>
    <w:rsid w:val="00B53B69"/>
    <w:rsid w:val="00B54B8E"/>
    <w:rsid w:val="00B55FD9"/>
    <w:rsid w:val="00B56A32"/>
    <w:rsid w:val="00B610C1"/>
    <w:rsid w:val="00B61B52"/>
    <w:rsid w:val="00B61FB3"/>
    <w:rsid w:val="00B629A4"/>
    <w:rsid w:val="00B62D46"/>
    <w:rsid w:val="00B632A1"/>
    <w:rsid w:val="00B64AF8"/>
    <w:rsid w:val="00B64B28"/>
    <w:rsid w:val="00B65184"/>
    <w:rsid w:val="00B65271"/>
    <w:rsid w:val="00B654EE"/>
    <w:rsid w:val="00B65558"/>
    <w:rsid w:val="00B65B86"/>
    <w:rsid w:val="00B65D04"/>
    <w:rsid w:val="00B66C72"/>
    <w:rsid w:val="00B66E29"/>
    <w:rsid w:val="00B670F5"/>
    <w:rsid w:val="00B67D89"/>
    <w:rsid w:val="00B7269C"/>
    <w:rsid w:val="00B7360C"/>
    <w:rsid w:val="00B736A4"/>
    <w:rsid w:val="00B73AF1"/>
    <w:rsid w:val="00B73D1A"/>
    <w:rsid w:val="00B74E70"/>
    <w:rsid w:val="00B74F97"/>
    <w:rsid w:val="00B75000"/>
    <w:rsid w:val="00B750E4"/>
    <w:rsid w:val="00B76574"/>
    <w:rsid w:val="00B77DC4"/>
    <w:rsid w:val="00B77DE3"/>
    <w:rsid w:val="00B811BB"/>
    <w:rsid w:val="00B82C55"/>
    <w:rsid w:val="00B83F5F"/>
    <w:rsid w:val="00B84059"/>
    <w:rsid w:val="00B8478A"/>
    <w:rsid w:val="00B861F7"/>
    <w:rsid w:val="00B86CB0"/>
    <w:rsid w:val="00B87C3F"/>
    <w:rsid w:val="00B912CE"/>
    <w:rsid w:val="00B92377"/>
    <w:rsid w:val="00B92BB2"/>
    <w:rsid w:val="00B92D1E"/>
    <w:rsid w:val="00B93A0F"/>
    <w:rsid w:val="00B94BFE"/>
    <w:rsid w:val="00B94F95"/>
    <w:rsid w:val="00B958B8"/>
    <w:rsid w:val="00B96FB3"/>
    <w:rsid w:val="00BA073D"/>
    <w:rsid w:val="00BA0B69"/>
    <w:rsid w:val="00BA0F40"/>
    <w:rsid w:val="00BA1412"/>
    <w:rsid w:val="00BA156B"/>
    <w:rsid w:val="00BA2566"/>
    <w:rsid w:val="00BA2603"/>
    <w:rsid w:val="00BA2856"/>
    <w:rsid w:val="00BA31B3"/>
    <w:rsid w:val="00BA5813"/>
    <w:rsid w:val="00BA637B"/>
    <w:rsid w:val="00BA73C8"/>
    <w:rsid w:val="00BA74C9"/>
    <w:rsid w:val="00BB0B0A"/>
    <w:rsid w:val="00BB0D13"/>
    <w:rsid w:val="00BB10F7"/>
    <w:rsid w:val="00BB13A9"/>
    <w:rsid w:val="00BB146E"/>
    <w:rsid w:val="00BB1555"/>
    <w:rsid w:val="00BB178E"/>
    <w:rsid w:val="00BB1D5C"/>
    <w:rsid w:val="00BB2784"/>
    <w:rsid w:val="00BB2BB9"/>
    <w:rsid w:val="00BB3156"/>
    <w:rsid w:val="00BB383A"/>
    <w:rsid w:val="00BB6847"/>
    <w:rsid w:val="00BB6FD8"/>
    <w:rsid w:val="00BB7455"/>
    <w:rsid w:val="00BC0233"/>
    <w:rsid w:val="00BC1FDF"/>
    <w:rsid w:val="00BC3096"/>
    <w:rsid w:val="00BC3355"/>
    <w:rsid w:val="00BC3430"/>
    <w:rsid w:val="00BC3695"/>
    <w:rsid w:val="00BC4520"/>
    <w:rsid w:val="00BC4A15"/>
    <w:rsid w:val="00BC4FD7"/>
    <w:rsid w:val="00BC53E5"/>
    <w:rsid w:val="00BC6305"/>
    <w:rsid w:val="00BC6C5F"/>
    <w:rsid w:val="00BD05A1"/>
    <w:rsid w:val="00BD27FF"/>
    <w:rsid w:val="00BD4C2D"/>
    <w:rsid w:val="00BD7B1C"/>
    <w:rsid w:val="00BE01B3"/>
    <w:rsid w:val="00BE01B7"/>
    <w:rsid w:val="00BE04D3"/>
    <w:rsid w:val="00BE177E"/>
    <w:rsid w:val="00BE2453"/>
    <w:rsid w:val="00BE3B39"/>
    <w:rsid w:val="00BE494F"/>
    <w:rsid w:val="00BE7654"/>
    <w:rsid w:val="00BE7B5E"/>
    <w:rsid w:val="00BE7DB0"/>
    <w:rsid w:val="00BF044E"/>
    <w:rsid w:val="00BF0959"/>
    <w:rsid w:val="00BF0D36"/>
    <w:rsid w:val="00BF1295"/>
    <w:rsid w:val="00BF12D2"/>
    <w:rsid w:val="00BF2110"/>
    <w:rsid w:val="00BF3708"/>
    <w:rsid w:val="00BF5512"/>
    <w:rsid w:val="00BF6D5B"/>
    <w:rsid w:val="00BF6F80"/>
    <w:rsid w:val="00BF739C"/>
    <w:rsid w:val="00BF7B7D"/>
    <w:rsid w:val="00C002C1"/>
    <w:rsid w:val="00C005CE"/>
    <w:rsid w:val="00C018F9"/>
    <w:rsid w:val="00C01CAD"/>
    <w:rsid w:val="00C026C4"/>
    <w:rsid w:val="00C03940"/>
    <w:rsid w:val="00C04291"/>
    <w:rsid w:val="00C04484"/>
    <w:rsid w:val="00C04554"/>
    <w:rsid w:val="00C04564"/>
    <w:rsid w:val="00C04AD8"/>
    <w:rsid w:val="00C04EB5"/>
    <w:rsid w:val="00C05150"/>
    <w:rsid w:val="00C0609A"/>
    <w:rsid w:val="00C072C8"/>
    <w:rsid w:val="00C077C8"/>
    <w:rsid w:val="00C07A41"/>
    <w:rsid w:val="00C07F84"/>
    <w:rsid w:val="00C103BC"/>
    <w:rsid w:val="00C1053E"/>
    <w:rsid w:val="00C11065"/>
    <w:rsid w:val="00C1223F"/>
    <w:rsid w:val="00C134ED"/>
    <w:rsid w:val="00C13A8A"/>
    <w:rsid w:val="00C13CD2"/>
    <w:rsid w:val="00C1700F"/>
    <w:rsid w:val="00C20E5D"/>
    <w:rsid w:val="00C210FC"/>
    <w:rsid w:val="00C223F3"/>
    <w:rsid w:val="00C2256B"/>
    <w:rsid w:val="00C226A7"/>
    <w:rsid w:val="00C22F13"/>
    <w:rsid w:val="00C22F3D"/>
    <w:rsid w:val="00C232A5"/>
    <w:rsid w:val="00C238E8"/>
    <w:rsid w:val="00C26085"/>
    <w:rsid w:val="00C272E7"/>
    <w:rsid w:val="00C2745F"/>
    <w:rsid w:val="00C27982"/>
    <w:rsid w:val="00C27A96"/>
    <w:rsid w:val="00C30382"/>
    <w:rsid w:val="00C3097E"/>
    <w:rsid w:val="00C3101B"/>
    <w:rsid w:val="00C325DE"/>
    <w:rsid w:val="00C32842"/>
    <w:rsid w:val="00C32C7F"/>
    <w:rsid w:val="00C33545"/>
    <w:rsid w:val="00C33EE0"/>
    <w:rsid w:val="00C34323"/>
    <w:rsid w:val="00C3507D"/>
    <w:rsid w:val="00C37296"/>
    <w:rsid w:val="00C37342"/>
    <w:rsid w:val="00C40422"/>
    <w:rsid w:val="00C40487"/>
    <w:rsid w:val="00C4091C"/>
    <w:rsid w:val="00C40AA3"/>
    <w:rsid w:val="00C420DA"/>
    <w:rsid w:val="00C43714"/>
    <w:rsid w:val="00C43B1A"/>
    <w:rsid w:val="00C43DB4"/>
    <w:rsid w:val="00C44FB7"/>
    <w:rsid w:val="00C45E43"/>
    <w:rsid w:val="00C461AE"/>
    <w:rsid w:val="00C4740C"/>
    <w:rsid w:val="00C5015C"/>
    <w:rsid w:val="00C51817"/>
    <w:rsid w:val="00C5193C"/>
    <w:rsid w:val="00C51A85"/>
    <w:rsid w:val="00C524A3"/>
    <w:rsid w:val="00C52B57"/>
    <w:rsid w:val="00C53039"/>
    <w:rsid w:val="00C541F6"/>
    <w:rsid w:val="00C54714"/>
    <w:rsid w:val="00C54CF2"/>
    <w:rsid w:val="00C55543"/>
    <w:rsid w:val="00C5628E"/>
    <w:rsid w:val="00C56588"/>
    <w:rsid w:val="00C56DB1"/>
    <w:rsid w:val="00C578C9"/>
    <w:rsid w:val="00C57F28"/>
    <w:rsid w:val="00C60F02"/>
    <w:rsid w:val="00C60FF2"/>
    <w:rsid w:val="00C61416"/>
    <w:rsid w:val="00C6163A"/>
    <w:rsid w:val="00C619E7"/>
    <w:rsid w:val="00C62213"/>
    <w:rsid w:val="00C62373"/>
    <w:rsid w:val="00C62A9C"/>
    <w:rsid w:val="00C63AFC"/>
    <w:rsid w:val="00C640ED"/>
    <w:rsid w:val="00C6410B"/>
    <w:rsid w:val="00C6483D"/>
    <w:rsid w:val="00C6605C"/>
    <w:rsid w:val="00C66235"/>
    <w:rsid w:val="00C6699F"/>
    <w:rsid w:val="00C6719B"/>
    <w:rsid w:val="00C67FE6"/>
    <w:rsid w:val="00C708FC"/>
    <w:rsid w:val="00C70D32"/>
    <w:rsid w:val="00C71501"/>
    <w:rsid w:val="00C71A98"/>
    <w:rsid w:val="00C72971"/>
    <w:rsid w:val="00C73008"/>
    <w:rsid w:val="00C743E3"/>
    <w:rsid w:val="00C7501B"/>
    <w:rsid w:val="00C7550F"/>
    <w:rsid w:val="00C765EB"/>
    <w:rsid w:val="00C76BD7"/>
    <w:rsid w:val="00C77C94"/>
    <w:rsid w:val="00C77E37"/>
    <w:rsid w:val="00C80032"/>
    <w:rsid w:val="00C8036B"/>
    <w:rsid w:val="00C80A74"/>
    <w:rsid w:val="00C8139E"/>
    <w:rsid w:val="00C81DB9"/>
    <w:rsid w:val="00C8384F"/>
    <w:rsid w:val="00C84DF1"/>
    <w:rsid w:val="00C850BB"/>
    <w:rsid w:val="00C85975"/>
    <w:rsid w:val="00C862DC"/>
    <w:rsid w:val="00C871DD"/>
    <w:rsid w:val="00C8745A"/>
    <w:rsid w:val="00C879D0"/>
    <w:rsid w:val="00C87B7A"/>
    <w:rsid w:val="00C906F4"/>
    <w:rsid w:val="00C923EB"/>
    <w:rsid w:val="00C945F8"/>
    <w:rsid w:val="00C94CFB"/>
    <w:rsid w:val="00C94D18"/>
    <w:rsid w:val="00C96C4E"/>
    <w:rsid w:val="00CA062D"/>
    <w:rsid w:val="00CA08F1"/>
    <w:rsid w:val="00CA091D"/>
    <w:rsid w:val="00CA1DAD"/>
    <w:rsid w:val="00CA2FBF"/>
    <w:rsid w:val="00CA421F"/>
    <w:rsid w:val="00CA4B95"/>
    <w:rsid w:val="00CA5F54"/>
    <w:rsid w:val="00CA6E41"/>
    <w:rsid w:val="00CA7335"/>
    <w:rsid w:val="00CB13A5"/>
    <w:rsid w:val="00CB1C7F"/>
    <w:rsid w:val="00CB33B8"/>
    <w:rsid w:val="00CB34FD"/>
    <w:rsid w:val="00CB36C0"/>
    <w:rsid w:val="00CB3703"/>
    <w:rsid w:val="00CB4180"/>
    <w:rsid w:val="00CB4B68"/>
    <w:rsid w:val="00CB5701"/>
    <w:rsid w:val="00CB7023"/>
    <w:rsid w:val="00CB7B7E"/>
    <w:rsid w:val="00CC0B64"/>
    <w:rsid w:val="00CC1CD2"/>
    <w:rsid w:val="00CC2448"/>
    <w:rsid w:val="00CC2E74"/>
    <w:rsid w:val="00CC3C08"/>
    <w:rsid w:val="00CC4048"/>
    <w:rsid w:val="00CC534C"/>
    <w:rsid w:val="00CC5EEA"/>
    <w:rsid w:val="00CC66F3"/>
    <w:rsid w:val="00CC723C"/>
    <w:rsid w:val="00CC738F"/>
    <w:rsid w:val="00CD3150"/>
    <w:rsid w:val="00CD3CD9"/>
    <w:rsid w:val="00CD5274"/>
    <w:rsid w:val="00CD52FB"/>
    <w:rsid w:val="00CD5BB7"/>
    <w:rsid w:val="00CD6FA1"/>
    <w:rsid w:val="00CD74B3"/>
    <w:rsid w:val="00CE032C"/>
    <w:rsid w:val="00CE0ADE"/>
    <w:rsid w:val="00CE17CB"/>
    <w:rsid w:val="00CE1FA2"/>
    <w:rsid w:val="00CE23AB"/>
    <w:rsid w:val="00CE3CC5"/>
    <w:rsid w:val="00CE4F9A"/>
    <w:rsid w:val="00CE5108"/>
    <w:rsid w:val="00CE659E"/>
    <w:rsid w:val="00CE69CF"/>
    <w:rsid w:val="00CE6DC1"/>
    <w:rsid w:val="00CE7646"/>
    <w:rsid w:val="00CE7D68"/>
    <w:rsid w:val="00CE7F2C"/>
    <w:rsid w:val="00CF08B1"/>
    <w:rsid w:val="00CF1288"/>
    <w:rsid w:val="00CF29BF"/>
    <w:rsid w:val="00CF3443"/>
    <w:rsid w:val="00CF3D6E"/>
    <w:rsid w:val="00CF544D"/>
    <w:rsid w:val="00CF5C7B"/>
    <w:rsid w:val="00CF6C5F"/>
    <w:rsid w:val="00CF6CF5"/>
    <w:rsid w:val="00CF73B6"/>
    <w:rsid w:val="00CF74F8"/>
    <w:rsid w:val="00CF799D"/>
    <w:rsid w:val="00CF79F1"/>
    <w:rsid w:val="00D01283"/>
    <w:rsid w:val="00D0174E"/>
    <w:rsid w:val="00D01D0C"/>
    <w:rsid w:val="00D027C1"/>
    <w:rsid w:val="00D02D4E"/>
    <w:rsid w:val="00D04B75"/>
    <w:rsid w:val="00D04E00"/>
    <w:rsid w:val="00D06654"/>
    <w:rsid w:val="00D07A9F"/>
    <w:rsid w:val="00D100FA"/>
    <w:rsid w:val="00D103CF"/>
    <w:rsid w:val="00D109D5"/>
    <w:rsid w:val="00D113E0"/>
    <w:rsid w:val="00D119B2"/>
    <w:rsid w:val="00D11DA7"/>
    <w:rsid w:val="00D1204F"/>
    <w:rsid w:val="00D12B8E"/>
    <w:rsid w:val="00D140C4"/>
    <w:rsid w:val="00D15BFD"/>
    <w:rsid w:val="00D16684"/>
    <w:rsid w:val="00D1777A"/>
    <w:rsid w:val="00D202BA"/>
    <w:rsid w:val="00D20644"/>
    <w:rsid w:val="00D226EF"/>
    <w:rsid w:val="00D22D13"/>
    <w:rsid w:val="00D22ED7"/>
    <w:rsid w:val="00D234EC"/>
    <w:rsid w:val="00D24377"/>
    <w:rsid w:val="00D25DCC"/>
    <w:rsid w:val="00D266D9"/>
    <w:rsid w:val="00D26CCE"/>
    <w:rsid w:val="00D27E96"/>
    <w:rsid w:val="00D30343"/>
    <w:rsid w:val="00D317C2"/>
    <w:rsid w:val="00D324AF"/>
    <w:rsid w:val="00D32924"/>
    <w:rsid w:val="00D331BA"/>
    <w:rsid w:val="00D33888"/>
    <w:rsid w:val="00D3635C"/>
    <w:rsid w:val="00D3654C"/>
    <w:rsid w:val="00D36931"/>
    <w:rsid w:val="00D41159"/>
    <w:rsid w:val="00D414DE"/>
    <w:rsid w:val="00D41A8F"/>
    <w:rsid w:val="00D42986"/>
    <w:rsid w:val="00D42F9E"/>
    <w:rsid w:val="00D4416A"/>
    <w:rsid w:val="00D45707"/>
    <w:rsid w:val="00D4598F"/>
    <w:rsid w:val="00D45EE5"/>
    <w:rsid w:val="00D46807"/>
    <w:rsid w:val="00D47051"/>
    <w:rsid w:val="00D47088"/>
    <w:rsid w:val="00D474C9"/>
    <w:rsid w:val="00D47CE9"/>
    <w:rsid w:val="00D50735"/>
    <w:rsid w:val="00D524E9"/>
    <w:rsid w:val="00D52CF2"/>
    <w:rsid w:val="00D52D41"/>
    <w:rsid w:val="00D5428C"/>
    <w:rsid w:val="00D545F1"/>
    <w:rsid w:val="00D54A0E"/>
    <w:rsid w:val="00D56908"/>
    <w:rsid w:val="00D608F4"/>
    <w:rsid w:val="00D60965"/>
    <w:rsid w:val="00D60B5D"/>
    <w:rsid w:val="00D60D18"/>
    <w:rsid w:val="00D62115"/>
    <w:rsid w:val="00D621FD"/>
    <w:rsid w:val="00D6243D"/>
    <w:rsid w:val="00D6253E"/>
    <w:rsid w:val="00D6272E"/>
    <w:rsid w:val="00D62A22"/>
    <w:rsid w:val="00D638C8"/>
    <w:rsid w:val="00D6464A"/>
    <w:rsid w:val="00D6554C"/>
    <w:rsid w:val="00D656B3"/>
    <w:rsid w:val="00D65EF2"/>
    <w:rsid w:val="00D67A03"/>
    <w:rsid w:val="00D70137"/>
    <w:rsid w:val="00D705F4"/>
    <w:rsid w:val="00D71EF6"/>
    <w:rsid w:val="00D73121"/>
    <w:rsid w:val="00D73B26"/>
    <w:rsid w:val="00D74855"/>
    <w:rsid w:val="00D76224"/>
    <w:rsid w:val="00D76E81"/>
    <w:rsid w:val="00D775C2"/>
    <w:rsid w:val="00D77B19"/>
    <w:rsid w:val="00D77C41"/>
    <w:rsid w:val="00D77CE0"/>
    <w:rsid w:val="00D77D22"/>
    <w:rsid w:val="00D81DE0"/>
    <w:rsid w:val="00D84526"/>
    <w:rsid w:val="00D84AAA"/>
    <w:rsid w:val="00D85652"/>
    <w:rsid w:val="00D85F89"/>
    <w:rsid w:val="00D86026"/>
    <w:rsid w:val="00D861D4"/>
    <w:rsid w:val="00D87660"/>
    <w:rsid w:val="00D876D8"/>
    <w:rsid w:val="00D87A2A"/>
    <w:rsid w:val="00D87E5F"/>
    <w:rsid w:val="00D87FCD"/>
    <w:rsid w:val="00D90DDD"/>
    <w:rsid w:val="00D9173A"/>
    <w:rsid w:val="00D91844"/>
    <w:rsid w:val="00D91C5E"/>
    <w:rsid w:val="00D91E8B"/>
    <w:rsid w:val="00D92204"/>
    <w:rsid w:val="00D929CC"/>
    <w:rsid w:val="00D93153"/>
    <w:rsid w:val="00D935AC"/>
    <w:rsid w:val="00D9385C"/>
    <w:rsid w:val="00D93C23"/>
    <w:rsid w:val="00D940AC"/>
    <w:rsid w:val="00D9447D"/>
    <w:rsid w:val="00D947EB"/>
    <w:rsid w:val="00D949F3"/>
    <w:rsid w:val="00D94FBF"/>
    <w:rsid w:val="00D95CBE"/>
    <w:rsid w:val="00D96678"/>
    <w:rsid w:val="00D97157"/>
    <w:rsid w:val="00D97E9F"/>
    <w:rsid w:val="00DA1B4F"/>
    <w:rsid w:val="00DA1E94"/>
    <w:rsid w:val="00DA1F98"/>
    <w:rsid w:val="00DA2F1F"/>
    <w:rsid w:val="00DA36BA"/>
    <w:rsid w:val="00DA3855"/>
    <w:rsid w:val="00DA3F55"/>
    <w:rsid w:val="00DA43ED"/>
    <w:rsid w:val="00DA4658"/>
    <w:rsid w:val="00DA5012"/>
    <w:rsid w:val="00DA569E"/>
    <w:rsid w:val="00DA66B3"/>
    <w:rsid w:val="00DA7168"/>
    <w:rsid w:val="00DA72BF"/>
    <w:rsid w:val="00DA77B1"/>
    <w:rsid w:val="00DB0045"/>
    <w:rsid w:val="00DB2D24"/>
    <w:rsid w:val="00DB3ECF"/>
    <w:rsid w:val="00DB5ADC"/>
    <w:rsid w:val="00DB5D21"/>
    <w:rsid w:val="00DB6045"/>
    <w:rsid w:val="00DB652D"/>
    <w:rsid w:val="00DB662B"/>
    <w:rsid w:val="00DB6AA7"/>
    <w:rsid w:val="00DB6ECB"/>
    <w:rsid w:val="00DB73AC"/>
    <w:rsid w:val="00DC14AC"/>
    <w:rsid w:val="00DC1552"/>
    <w:rsid w:val="00DC181F"/>
    <w:rsid w:val="00DC252E"/>
    <w:rsid w:val="00DC2B49"/>
    <w:rsid w:val="00DC39D4"/>
    <w:rsid w:val="00DC48CF"/>
    <w:rsid w:val="00DC4AF2"/>
    <w:rsid w:val="00DC743D"/>
    <w:rsid w:val="00DD0EEB"/>
    <w:rsid w:val="00DD220F"/>
    <w:rsid w:val="00DD36E0"/>
    <w:rsid w:val="00DD3945"/>
    <w:rsid w:val="00DD43F5"/>
    <w:rsid w:val="00DD4487"/>
    <w:rsid w:val="00DD507B"/>
    <w:rsid w:val="00DD5C31"/>
    <w:rsid w:val="00DD6775"/>
    <w:rsid w:val="00DD6AC4"/>
    <w:rsid w:val="00DD6AEB"/>
    <w:rsid w:val="00DE1517"/>
    <w:rsid w:val="00DE211B"/>
    <w:rsid w:val="00DE5401"/>
    <w:rsid w:val="00DE5E8B"/>
    <w:rsid w:val="00DE7882"/>
    <w:rsid w:val="00DE7D55"/>
    <w:rsid w:val="00DF03A5"/>
    <w:rsid w:val="00DF0E17"/>
    <w:rsid w:val="00DF112E"/>
    <w:rsid w:val="00DF1B7D"/>
    <w:rsid w:val="00DF1BE2"/>
    <w:rsid w:val="00DF1C2A"/>
    <w:rsid w:val="00DF1E84"/>
    <w:rsid w:val="00DF2A7A"/>
    <w:rsid w:val="00DF3A84"/>
    <w:rsid w:val="00DF524C"/>
    <w:rsid w:val="00DF5401"/>
    <w:rsid w:val="00DF5749"/>
    <w:rsid w:val="00DF5FC0"/>
    <w:rsid w:val="00DF61EB"/>
    <w:rsid w:val="00DF7772"/>
    <w:rsid w:val="00DF797A"/>
    <w:rsid w:val="00E00534"/>
    <w:rsid w:val="00E013AE"/>
    <w:rsid w:val="00E0244C"/>
    <w:rsid w:val="00E0419E"/>
    <w:rsid w:val="00E041F6"/>
    <w:rsid w:val="00E0459B"/>
    <w:rsid w:val="00E04A84"/>
    <w:rsid w:val="00E04B6D"/>
    <w:rsid w:val="00E066AE"/>
    <w:rsid w:val="00E067FA"/>
    <w:rsid w:val="00E10446"/>
    <w:rsid w:val="00E11124"/>
    <w:rsid w:val="00E11844"/>
    <w:rsid w:val="00E1185B"/>
    <w:rsid w:val="00E11D6E"/>
    <w:rsid w:val="00E11EBC"/>
    <w:rsid w:val="00E1245F"/>
    <w:rsid w:val="00E12872"/>
    <w:rsid w:val="00E1332F"/>
    <w:rsid w:val="00E13F20"/>
    <w:rsid w:val="00E16027"/>
    <w:rsid w:val="00E17BAB"/>
    <w:rsid w:val="00E21385"/>
    <w:rsid w:val="00E21B74"/>
    <w:rsid w:val="00E223A0"/>
    <w:rsid w:val="00E22CD5"/>
    <w:rsid w:val="00E23871"/>
    <w:rsid w:val="00E23B26"/>
    <w:rsid w:val="00E24B95"/>
    <w:rsid w:val="00E24CA1"/>
    <w:rsid w:val="00E25811"/>
    <w:rsid w:val="00E25BB4"/>
    <w:rsid w:val="00E30107"/>
    <w:rsid w:val="00E31408"/>
    <w:rsid w:val="00E332DE"/>
    <w:rsid w:val="00E35A91"/>
    <w:rsid w:val="00E35FBF"/>
    <w:rsid w:val="00E36941"/>
    <w:rsid w:val="00E36964"/>
    <w:rsid w:val="00E411D5"/>
    <w:rsid w:val="00E4150E"/>
    <w:rsid w:val="00E4187C"/>
    <w:rsid w:val="00E42B16"/>
    <w:rsid w:val="00E42DF6"/>
    <w:rsid w:val="00E42E50"/>
    <w:rsid w:val="00E42E66"/>
    <w:rsid w:val="00E42F14"/>
    <w:rsid w:val="00E43A82"/>
    <w:rsid w:val="00E445C4"/>
    <w:rsid w:val="00E450A0"/>
    <w:rsid w:val="00E455E4"/>
    <w:rsid w:val="00E45B11"/>
    <w:rsid w:val="00E45FD0"/>
    <w:rsid w:val="00E50B38"/>
    <w:rsid w:val="00E5165A"/>
    <w:rsid w:val="00E51EEA"/>
    <w:rsid w:val="00E550A4"/>
    <w:rsid w:val="00E5596F"/>
    <w:rsid w:val="00E55A93"/>
    <w:rsid w:val="00E55BDD"/>
    <w:rsid w:val="00E55F87"/>
    <w:rsid w:val="00E560A1"/>
    <w:rsid w:val="00E56647"/>
    <w:rsid w:val="00E5798B"/>
    <w:rsid w:val="00E6045C"/>
    <w:rsid w:val="00E60E73"/>
    <w:rsid w:val="00E6172F"/>
    <w:rsid w:val="00E618DD"/>
    <w:rsid w:val="00E62863"/>
    <w:rsid w:val="00E633CF"/>
    <w:rsid w:val="00E639AB"/>
    <w:rsid w:val="00E655B6"/>
    <w:rsid w:val="00E662EA"/>
    <w:rsid w:val="00E667E4"/>
    <w:rsid w:val="00E6728C"/>
    <w:rsid w:val="00E70461"/>
    <w:rsid w:val="00E705CA"/>
    <w:rsid w:val="00E715A2"/>
    <w:rsid w:val="00E719D2"/>
    <w:rsid w:val="00E71FD5"/>
    <w:rsid w:val="00E724D9"/>
    <w:rsid w:val="00E72A00"/>
    <w:rsid w:val="00E72F1C"/>
    <w:rsid w:val="00E73215"/>
    <w:rsid w:val="00E740E1"/>
    <w:rsid w:val="00E754C9"/>
    <w:rsid w:val="00E75E83"/>
    <w:rsid w:val="00E763DF"/>
    <w:rsid w:val="00E76698"/>
    <w:rsid w:val="00E804B6"/>
    <w:rsid w:val="00E80840"/>
    <w:rsid w:val="00E8353B"/>
    <w:rsid w:val="00E83A8B"/>
    <w:rsid w:val="00E83D87"/>
    <w:rsid w:val="00E83F3C"/>
    <w:rsid w:val="00E84C72"/>
    <w:rsid w:val="00E853B9"/>
    <w:rsid w:val="00E8585A"/>
    <w:rsid w:val="00E85AED"/>
    <w:rsid w:val="00E867C1"/>
    <w:rsid w:val="00E8698A"/>
    <w:rsid w:val="00E86995"/>
    <w:rsid w:val="00E86B1B"/>
    <w:rsid w:val="00E86D17"/>
    <w:rsid w:val="00E86ECB"/>
    <w:rsid w:val="00E87F9F"/>
    <w:rsid w:val="00E90139"/>
    <w:rsid w:val="00E922BB"/>
    <w:rsid w:val="00E92962"/>
    <w:rsid w:val="00E92B06"/>
    <w:rsid w:val="00E93506"/>
    <w:rsid w:val="00E93985"/>
    <w:rsid w:val="00E93B5A"/>
    <w:rsid w:val="00E93D34"/>
    <w:rsid w:val="00E93E4F"/>
    <w:rsid w:val="00E9440A"/>
    <w:rsid w:val="00E94839"/>
    <w:rsid w:val="00E94D5D"/>
    <w:rsid w:val="00E9527B"/>
    <w:rsid w:val="00E96E8C"/>
    <w:rsid w:val="00E97F45"/>
    <w:rsid w:val="00EA01A8"/>
    <w:rsid w:val="00EA01CD"/>
    <w:rsid w:val="00EA0AD2"/>
    <w:rsid w:val="00EA1CBA"/>
    <w:rsid w:val="00EA2235"/>
    <w:rsid w:val="00EA322B"/>
    <w:rsid w:val="00EA32C5"/>
    <w:rsid w:val="00EA3515"/>
    <w:rsid w:val="00EA39AB"/>
    <w:rsid w:val="00EA3ABE"/>
    <w:rsid w:val="00EA4358"/>
    <w:rsid w:val="00EA4976"/>
    <w:rsid w:val="00EA4BC8"/>
    <w:rsid w:val="00EA4CEF"/>
    <w:rsid w:val="00EA51B0"/>
    <w:rsid w:val="00EA6550"/>
    <w:rsid w:val="00EA767E"/>
    <w:rsid w:val="00EA77A8"/>
    <w:rsid w:val="00EA77F0"/>
    <w:rsid w:val="00EB0CEC"/>
    <w:rsid w:val="00EB0DA8"/>
    <w:rsid w:val="00EB0E86"/>
    <w:rsid w:val="00EB2BFD"/>
    <w:rsid w:val="00EB2E0A"/>
    <w:rsid w:val="00EB2E96"/>
    <w:rsid w:val="00EB30BA"/>
    <w:rsid w:val="00EB4AB9"/>
    <w:rsid w:val="00EB4CDC"/>
    <w:rsid w:val="00EB7CB3"/>
    <w:rsid w:val="00EC0C91"/>
    <w:rsid w:val="00EC1272"/>
    <w:rsid w:val="00EC16E1"/>
    <w:rsid w:val="00EC1967"/>
    <w:rsid w:val="00EC1A40"/>
    <w:rsid w:val="00EC3EAA"/>
    <w:rsid w:val="00EC433D"/>
    <w:rsid w:val="00EC44DB"/>
    <w:rsid w:val="00EC4E3C"/>
    <w:rsid w:val="00EC4FAF"/>
    <w:rsid w:val="00EC5E06"/>
    <w:rsid w:val="00EC67B6"/>
    <w:rsid w:val="00EC704E"/>
    <w:rsid w:val="00EC757D"/>
    <w:rsid w:val="00ED0BFE"/>
    <w:rsid w:val="00ED0DB5"/>
    <w:rsid w:val="00ED1023"/>
    <w:rsid w:val="00ED1728"/>
    <w:rsid w:val="00ED1DDE"/>
    <w:rsid w:val="00ED216B"/>
    <w:rsid w:val="00ED3B13"/>
    <w:rsid w:val="00ED3EB1"/>
    <w:rsid w:val="00ED502C"/>
    <w:rsid w:val="00ED6818"/>
    <w:rsid w:val="00ED717B"/>
    <w:rsid w:val="00ED724B"/>
    <w:rsid w:val="00ED751E"/>
    <w:rsid w:val="00ED7BF2"/>
    <w:rsid w:val="00EE172F"/>
    <w:rsid w:val="00EE3681"/>
    <w:rsid w:val="00EE440C"/>
    <w:rsid w:val="00EE600C"/>
    <w:rsid w:val="00EF09EC"/>
    <w:rsid w:val="00EF0B32"/>
    <w:rsid w:val="00EF1AA9"/>
    <w:rsid w:val="00EF2203"/>
    <w:rsid w:val="00EF4AC6"/>
    <w:rsid w:val="00EF53DA"/>
    <w:rsid w:val="00EF56A8"/>
    <w:rsid w:val="00EF65C7"/>
    <w:rsid w:val="00EF7D7F"/>
    <w:rsid w:val="00F00D12"/>
    <w:rsid w:val="00F022CE"/>
    <w:rsid w:val="00F02386"/>
    <w:rsid w:val="00F02EA3"/>
    <w:rsid w:val="00F04038"/>
    <w:rsid w:val="00F0478D"/>
    <w:rsid w:val="00F06780"/>
    <w:rsid w:val="00F06CD1"/>
    <w:rsid w:val="00F079B2"/>
    <w:rsid w:val="00F07F9F"/>
    <w:rsid w:val="00F10313"/>
    <w:rsid w:val="00F1094A"/>
    <w:rsid w:val="00F11CA5"/>
    <w:rsid w:val="00F12711"/>
    <w:rsid w:val="00F1480F"/>
    <w:rsid w:val="00F16014"/>
    <w:rsid w:val="00F16019"/>
    <w:rsid w:val="00F16082"/>
    <w:rsid w:val="00F17371"/>
    <w:rsid w:val="00F17784"/>
    <w:rsid w:val="00F17F28"/>
    <w:rsid w:val="00F2016A"/>
    <w:rsid w:val="00F20941"/>
    <w:rsid w:val="00F2154A"/>
    <w:rsid w:val="00F21A52"/>
    <w:rsid w:val="00F21E7B"/>
    <w:rsid w:val="00F251E8"/>
    <w:rsid w:val="00F2536C"/>
    <w:rsid w:val="00F27386"/>
    <w:rsid w:val="00F3011C"/>
    <w:rsid w:val="00F30726"/>
    <w:rsid w:val="00F3079F"/>
    <w:rsid w:val="00F31152"/>
    <w:rsid w:val="00F31852"/>
    <w:rsid w:val="00F31A62"/>
    <w:rsid w:val="00F31D54"/>
    <w:rsid w:val="00F31D5C"/>
    <w:rsid w:val="00F32B52"/>
    <w:rsid w:val="00F33647"/>
    <w:rsid w:val="00F33978"/>
    <w:rsid w:val="00F3481F"/>
    <w:rsid w:val="00F354FB"/>
    <w:rsid w:val="00F355EA"/>
    <w:rsid w:val="00F358BB"/>
    <w:rsid w:val="00F35D20"/>
    <w:rsid w:val="00F367E6"/>
    <w:rsid w:val="00F37104"/>
    <w:rsid w:val="00F40BFF"/>
    <w:rsid w:val="00F40E42"/>
    <w:rsid w:val="00F43722"/>
    <w:rsid w:val="00F44236"/>
    <w:rsid w:val="00F4434E"/>
    <w:rsid w:val="00F4563D"/>
    <w:rsid w:val="00F45980"/>
    <w:rsid w:val="00F4657E"/>
    <w:rsid w:val="00F46A66"/>
    <w:rsid w:val="00F47091"/>
    <w:rsid w:val="00F50146"/>
    <w:rsid w:val="00F50B1F"/>
    <w:rsid w:val="00F515A1"/>
    <w:rsid w:val="00F521FF"/>
    <w:rsid w:val="00F528CC"/>
    <w:rsid w:val="00F52A00"/>
    <w:rsid w:val="00F55126"/>
    <w:rsid w:val="00F56559"/>
    <w:rsid w:val="00F5671B"/>
    <w:rsid w:val="00F57860"/>
    <w:rsid w:val="00F57CDB"/>
    <w:rsid w:val="00F60200"/>
    <w:rsid w:val="00F616DA"/>
    <w:rsid w:val="00F616FD"/>
    <w:rsid w:val="00F6177E"/>
    <w:rsid w:val="00F61B43"/>
    <w:rsid w:val="00F62208"/>
    <w:rsid w:val="00F62E55"/>
    <w:rsid w:val="00F63CE9"/>
    <w:rsid w:val="00F646ED"/>
    <w:rsid w:val="00F647A3"/>
    <w:rsid w:val="00F64D08"/>
    <w:rsid w:val="00F65028"/>
    <w:rsid w:val="00F6510F"/>
    <w:rsid w:val="00F65376"/>
    <w:rsid w:val="00F653BC"/>
    <w:rsid w:val="00F65B00"/>
    <w:rsid w:val="00F66B0B"/>
    <w:rsid w:val="00F67CD1"/>
    <w:rsid w:val="00F70552"/>
    <w:rsid w:val="00F70813"/>
    <w:rsid w:val="00F70DDD"/>
    <w:rsid w:val="00F71247"/>
    <w:rsid w:val="00F71AF2"/>
    <w:rsid w:val="00F7224E"/>
    <w:rsid w:val="00F72514"/>
    <w:rsid w:val="00F72F6F"/>
    <w:rsid w:val="00F74656"/>
    <w:rsid w:val="00F763EA"/>
    <w:rsid w:val="00F7723A"/>
    <w:rsid w:val="00F80A0C"/>
    <w:rsid w:val="00F81842"/>
    <w:rsid w:val="00F82756"/>
    <w:rsid w:val="00F82A9C"/>
    <w:rsid w:val="00F83B08"/>
    <w:rsid w:val="00F83D4B"/>
    <w:rsid w:val="00F84610"/>
    <w:rsid w:val="00F85D89"/>
    <w:rsid w:val="00F8600D"/>
    <w:rsid w:val="00F8623D"/>
    <w:rsid w:val="00F86CB5"/>
    <w:rsid w:val="00F86E39"/>
    <w:rsid w:val="00F90DB1"/>
    <w:rsid w:val="00F9198F"/>
    <w:rsid w:val="00F91C5A"/>
    <w:rsid w:val="00F926A3"/>
    <w:rsid w:val="00F9327C"/>
    <w:rsid w:val="00F93EAF"/>
    <w:rsid w:val="00F94433"/>
    <w:rsid w:val="00F94C82"/>
    <w:rsid w:val="00F9664C"/>
    <w:rsid w:val="00F968E4"/>
    <w:rsid w:val="00F97ADE"/>
    <w:rsid w:val="00FA17E7"/>
    <w:rsid w:val="00FA24ED"/>
    <w:rsid w:val="00FA2A44"/>
    <w:rsid w:val="00FA2A88"/>
    <w:rsid w:val="00FA6DDC"/>
    <w:rsid w:val="00FA723C"/>
    <w:rsid w:val="00FB02B9"/>
    <w:rsid w:val="00FB0AFF"/>
    <w:rsid w:val="00FB0E19"/>
    <w:rsid w:val="00FB18C0"/>
    <w:rsid w:val="00FB1DC4"/>
    <w:rsid w:val="00FB1EB3"/>
    <w:rsid w:val="00FB30DA"/>
    <w:rsid w:val="00FB4849"/>
    <w:rsid w:val="00FB4E36"/>
    <w:rsid w:val="00FB4FFB"/>
    <w:rsid w:val="00FB52C6"/>
    <w:rsid w:val="00FB60E2"/>
    <w:rsid w:val="00FB6357"/>
    <w:rsid w:val="00FB638B"/>
    <w:rsid w:val="00FB713A"/>
    <w:rsid w:val="00FC04BE"/>
    <w:rsid w:val="00FC078E"/>
    <w:rsid w:val="00FC09FF"/>
    <w:rsid w:val="00FC0EEE"/>
    <w:rsid w:val="00FC1295"/>
    <w:rsid w:val="00FC170D"/>
    <w:rsid w:val="00FC1D24"/>
    <w:rsid w:val="00FC2314"/>
    <w:rsid w:val="00FC256A"/>
    <w:rsid w:val="00FC25A7"/>
    <w:rsid w:val="00FC2ABA"/>
    <w:rsid w:val="00FC33AB"/>
    <w:rsid w:val="00FC33E8"/>
    <w:rsid w:val="00FC3D27"/>
    <w:rsid w:val="00FC3E7E"/>
    <w:rsid w:val="00FC46C9"/>
    <w:rsid w:val="00FC51DB"/>
    <w:rsid w:val="00FC6C39"/>
    <w:rsid w:val="00FC6C95"/>
    <w:rsid w:val="00FC7751"/>
    <w:rsid w:val="00FD032D"/>
    <w:rsid w:val="00FD063D"/>
    <w:rsid w:val="00FD06C2"/>
    <w:rsid w:val="00FD06C5"/>
    <w:rsid w:val="00FD0D2B"/>
    <w:rsid w:val="00FD1372"/>
    <w:rsid w:val="00FD1CCA"/>
    <w:rsid w:val="00FD20C8"/>
    <w:rsid w:val="00FD292A"/>
    <w:rsid w:val="00FD392A"/>
    <w:rsid w:val="00FD472C"/>
    <w:rsid w:val="00FD5941"/>
    <w:rsid w:val="00FD59C1"/>
    <w:rsid w:val="00FD6775"/>
    <w:rsid w:val="00FD74F6"/>
    <w:rsid w:val="00FD7B30"/>
    <w:rsid w:val="00FE2086"/>
    <w:rsid w:val="00FE234C"/>
    <w:rsid w:val="00FE2D0C"/>
    <w:rsid w:val="00FE3847"/>
    <w:rsid w:val="00FE3E02"/>
    <w:rsid w:val="00FE5149"/>
    <w:rsid w:val="00FE5E83"/>
    <w:rsid w:val="00FE6E83"/>
    <w:rsid w:val="00FE6F00"/>
    <w:rsid w:val="00FE76F2"/>
    <w:rsid w:val="00FF0A9A"/>
    <w:rsid w:val="00FF0CDD"/>
    <w:rsid w:val="00FF19A0"/>
    <w:rsid w:val="00FF1B99"/>
    <w:rsid w:val="00FF1E9D"/>
    <w:rsid w:val="00FF26B7"/>
    <w:rsid w:val="00FF2F89"/>
    <w:rsid w:val="00FF36B4"/>
    <w:rsid w:val="00FF42C6"/>
    <w:rsid w:val="00FF5B81"/>
    <w:rsid w:val="00FF6617"/>
    <w:rsid w:val="00FF75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86BCA31"/>
  <w15:chartTrackingRefBased/>
  <w15:docId w15:val="{AE165609-867A-4421-B207-F2B8D804E2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caption" w:qFormat="1"/>
    <w:lsdException w:name="annotation reference" w:uiPriority="99"/>
    <w:lsdException w:name="Title" w:qFormat="1"/>
    <w:lsdException w:name="Subtitle" w:qFormat="1"/>
    <w:lsdException w:name="Hyperlink" w:uiPriority="99"/>
    <w:lsdException w:name="FollowedHyperlink" w:uiPriority="99"/>
    <w:lsdException w:name="Strong" w:uiPriority="22" w:qFormat="1"/>
    <w:lsdException w:name="Emphasis" w:qFormat="1"/>
    <w:lsdException w:name="Plain Text" w:uiPriority="99"/>
    <w:lsdException w:name="Normal (Web)" w:uiPriority="99"/>
    <w:lsdException w:name="HTML Code" w:uiPriority="99"/>
    <w:lsdException w:name="HTML Preformatted" w:uiPriority="99"/>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43DC"/>
    <w:rPr>
      <w:rFonts w:ascii="Arial" w:hAnsi="Arial"/>
    </w:rPr>
  </w:style>
  <w:style w:type="paragraph" w:styleId="Heading1">
    <w:name w:val="heading 1"/>
    <w:basedOn w:val="Normal"/>
    <w:next w:val="nobreak"/>
    <w:link w:val="Heading1Char"/>
    <w:uiPriority w:val="9"/>
    <w:qFormat/>
    <w:rsid w:val="00DB3ECF"/>
    <w:pPr>
      <w:keepNext/>
      <w:numPr>
        <w:numId w:val="1"/>
      </w:numPr>
      <w:spacing w:before="120" w:after="60"/>
      <w:outlineLvl w:val="0"/>
    </w:pPr>
    <w:rPr>
      <w:b/>
      <w:bCs/>
      <w:kern w:val="32"/>
      <w:sz w:val="28"/>
      <w:szCs w:val="32"/>
      <w:lang w:val="en-US" w:eastAsia="en-US"/>
    </w:rPr>
  </w:style>
  <w:style w:type="paragraph" w:styleId="Heading2">
    <w:name w:val="heading 2"/>
    <w:basedOn w:val="Normal"/>
    <w:next w:val="nobreak"/>
    <w:link w:val="Heading2Char"/>
    <w:uiPriority w:val="9"/>
    <w:qFormat/>
    <w:rsid w:val="009C311D"/>
    <w:pPr>
      <w:keepNext/>
      <w:numPr>
        <w:ilvl w:val="1"/>
        <w:numId w:val="1"/>
      </w:numPr>
      <w:tabs>
        <w:tab w:val="clear" w:pos="1569"/>
      </w:tabs>
      <w:ind w:left="0" w:firstLine="0"/>
      <w:outlineLvl w:val="1"/>
    </w:pPr>
    <w:rPr>
      <w:b/>
      <w:bCs/>
      <w:iCs/>
      <w:sz w:val="24"/>
      <w:szCs w:val="28"/>
      <w:lang w:val="en-US" w:eastAsia="en-US"/>
    </w:rPr>
  </w:style>
  <w:style w:type="paragraph" w:styleId="Heading3">
    <w:name w:val="heading 3"/>
    <w:basedOn w:val="Normal"/>
    <w:next w:val="nobreak"/>
    <w:link w:val="Heading3Char"/>
    <w:uiPriority w:val="9"/>
    <w:qFormat/>
    <w:rsid w:val="00DB3ECF"/>
    <w:pPr>
      <w:keepNext/>
      <w:numPr>
        <w:ilvl w:val="2"/>
        <w:numId w:val="1"/>
      </w:numPr>
      <w:outlineLvl w:val="2"/>
    </w:pPr>
    <w:rPr>
      <w:rFonts w:ascii="Helvetica" w:hAnsi="Helvetica"/>
      <w:b/>
      <w:bCs/>
      <w:szCs w:val="26"/>
      <w:lang w:val="en-US" w:eastAsia="en-US"/>
    </w:rPr>
  </w:style>
  <w:style w:type="paragraph" w:styleId="Heading4">
    <w:name w:val="heading 4"/>
    <w:basedOn w:val="Normal"/>
    <w:next w:val="Normal"/>
    <w:link w:val="Heading4Char"/>
    <w:uiPriority w:val="9"/>
    <w:qFormat/>
    <w:pPr>
      <w:keepNext/>
      <w:numPr>
        <w:ilvl w:val="3"/>
        <w:numId w:val="1"/>
      </w:numPr>
      <w:spacing w:before="240" w:after="60"/>
      <w:outlineLvl w:val="3"/>
    </w:pPr>
    <w:rPr>
      <w:rFonts w:ascii="Times New Roman" w:hAnsi="Times New Roman"/>
      <w:b/>
      <w:bCs/>
      <w:sz w:val="28"/>
      <w:szCs w:val="28"/>
      <w:lang w:val="en-US" w:eastAsia="en-US"/>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 w:val="22"/>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1"/>
      </w:num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break">
    <w:name w:val="nobreak"/>
    <w:basedOn w:val="Normal"/>
    <w:next w:val="Normal"/>
    <w:pPr>
      <w:keepNext/>
    </w:pPr>
  </w:style>
  <w:style w:type="paragraph" w:customStyle="1" w:styleId="HTMLBody">
    <w:name w:val="HTML Body"/>
    <w:pPr>
      <w:autoSpaceDE w:val="0"/>
      <w:autoSpaceDN w:val="0"/>
      <w:adjustRightInd w:val="0"/>
    </w:pPr>
    <w:rPr>
      <w:rFonts w:ascii="Comic Sans MS" w:hAnsi="Comic Sans MS"/>
      <w:sz w:val="18"/>
      <w:szCs w:val="18"/>
      <w:lang w:val="en-US" w:eastAsia="en-US"/>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Hyperlink">
    <w:name w:val="Hyperlink"/>
    <w:uiPriority w:val="99"/>
    <w:rPr>
      <w:color w:val="0000FF"/>
      <w:u w:val="single"/>
    </w:rPr>
  </w:style>
  <w:style w:type="character" w:styleId="PageNumber">
    <w:name w:val="page number"/>
    <w:basedOn w:val="DefaultParagraphFont"/>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pPr>
      <w:spacing w:before="120" w:after="120"/>
    </w:pPr>
    <w:rPr>
      <w:b/>
      <w:bCs/>
    </w:rPr>
  </w:style>
  <w:style w:type="paragraph" w:styleId="NormalWeb">
    <w:name w:val="Normal (Web)"/>
    <w:basedOn w:val="Normal"/>
    <w:uiPriority w:val="99"/>
    <w:rPr>
      <w:rFonts w:ascii="Times New Roman" w:hAnsi="Times New Roman"/>
      <w:sz w:val="24"/>
    </w:rPr>
  </w:style>
  <w:style w:type="paragraph" w:styleId="PlainText">
    <w:name w:val="Plain Text"/>
    <w:basedOn w:val="Normal"/>
    <w:link w:val="PlainTextChar"/>
    <w:uiPriority w:val="99"/>
    <w:pPr>
      <w:ind w:left="720"/>
    </w:pPr>
    <w:rPr>
      <w:rFonts w:ascii="Courier New" w:hAnsi="Courier New"/>
      <w:lang w:val="en-US" w:eastAsia="en-US"/>
    </w:rPr>
  </w:style>
  <w:style w:type="paragraph" w:styleId="BodyText">
    <w:name w:val="Body Text"/>
    <w:basedOn w:val="Normal"/>
    <w:pPr>
      <w:spacing w:after="120"/>
    </w:pPr>
  </w:style>
  <w:style w:type="paragraph" w:styleId="BodyText2">
    <w:name w:val="Body Text 2"/>
    <w:basedOn w:val="Normal"/>
    <w:pPr>
      <w:spacing w:after="120" w:line="480" w:lineRule="auto"/>
    </w:pPr>
  </w:style>
  <w:style w:type="paragraph" w:styleId="BodyText3">
    <w:name w:val="Body Text 3"/>
    <w:basedOn w:val="Normal"/>
    <w:pPr>
      <w:spacing w:after="120"/>
    </w:pPr>
    <w:rPr>
      <w:sz w:val="16"/>
      <w:szCs w:val="16"/>
    </w:rPr>
  </w:style>
  <w:style w:type="paragraph" w:styleId="BodyTextFirstIndent">
    <w:name w:val="Body Text First Indent"/>
    <w:basedOn w:val="BodyText"/>
    <w:pPr>
      <w:ind w:firstLine="210"/>
    </w:pPr>
  </w:style>
  <w:style w:type="paragraph" w:styleId="BodyTextIndent">
    <w:name w:val="Body Text Indent"/>
    <w:basedOn w:val="Normal"/>
    <w:pPr>
      <w:spacing w:after="120"/>
      <w:ind w:left="360"/>
    </w:pPr>
  </w:style>
  <w:style w:type="paragraph" w:styleId="BodyTextFirstIndent2">
    <w:name w:val="Body Text First Indent 2"/>
    <w:basedOn w:val="BodyTextIndent"/>
    <w:pPr>
      <w:ind w:firstLine="210"/>
    </w:pPr>
  </w:style>
  <w:style w:type="paragraph" w:styleId="BodyTextIndent2">
    <w:name w:val="Body Text Indent 2"/>
    <w:basedOn w:val="Normal"/>
    <w:pPr>
      <w:spacing w:after="120" w:line="480" w:lineRule="auto"/>
      <w:ind w:left="360"/>
    </w:pPr>
  </w:style>
  <w:style w:type="paragraph" w:styleId="BodyTextIndent3">
    <w:name w:val="Body Text Indent 3"/>
    <w:basedOn w:val="Normal"/>
    <w:pPr>
      <w:spacing w:after="120"/>
      <w:ind w:left="360"/>
    </w:pPr>
    <w:rPr>
      <w:sz w:val="16"/>
      <w:szCs w:val="16"/>
    </w:rPr>
  </w:style>
  <w:style w:type="paragraph" w:styleId="Closing">
    <w:name w:val="Closing"/>
    <w:basedOn w:val="Normal"/>
    <w:pPr>
      <w:ind w:left="4320"/>
    </w:pPr>
  </w:style>
  <w:style w:type="paragraph" w:styleId="CommentText">
    <w:name w:val="annotation text"/>
    <w:basedOn w:val="Normal"/>
    <w:link w:val="CommentTextChar"/>
    <w:uiPriority w:val="99"/>
    <w:rPr>
      <w:lang w:val="x-none" w:eastAsia="x-none"/>
    </w:rPr>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cs="Tahoma"/>
    </w:rPr>
  </w:style>
  <w:style w:type="paragraph" w:styleId="E-mailSignature">
    <w:name w:val="E-mail Signature"/>
    <w:basedOn w:val="Normal"/>
  </w:style>
  <w:style w:type="paragraph" w:styleId="EndnoteText">
    <w:name w:val="endnote text"/>
    <w:basedOn w:val="Normal"/>
    <w:semiHidden/>
  </w:style>
  <w:style w:type="paragraph" w:styleId="EnvelopeAddress">
    <w:name w:val="envelope address"/>
    <w:basedOn w:val="Normal"/>
    <w:pPr>
      <w:framePr w:w="7920" w:h="1980" w:hRule="exact" w:hSpace="180" w:wrap="auto" w:hAnchor="page" w:xAlign="center" w:yAlign="bottom"/>
      <w:ind w:left="2880"/>
    </w:pPr>
    <w:rPr>
      <w:rFonts w:cs="Arial"/>
      <w:sz w:val="24"/>
    </w:rPr>
  </w:style>
  <w:style w:type="paragraph" w:styleId="EnvelopeReturn">
    <w:name w:val="envelope return"/>
    <w:basedOn w:val="Normal"/>
    <w:rPr>
      <w:rFonts w:cs="Arial"/>
    </w:rPr>
  </w:style>
  <w:style w:type="paragraph" w:styleId="FootnoteText">
    <w:name w:val="footnote text"/>
    <w:basedOn w:val="Normal"/>
    <w:semiHidden/>
  </w:style>
  <w:style w:type="paragraph" w:styleId="HTMLAddress">
    <w:name w:val="HTML Address"/>
    <w:basedOn w:val="Normal"/>
    <w:rPr>
      <w:i/>
      <w:iCs/>
    </w:rPr>
  </w:style>
  <w:style w:type="paragraph" w:styleId="HTMLPreformatted">
    <w:name w:val="HTML Preformatted"/>
    <w:basedOn w:val="Normal"/>
    <w:link w:val="HTMLPreformattedChar"/>
    <w:uiPriority w:val="99"/>
    <w:rsid w:val="00AE565B"/>
    <w:rPr>
      <w:rFonts w:ascii="Courier New" w:hAnsi="Courier New"/>
      <w:sz w:val="14"/>
      <w:lang w:val="en-US" w:eastAsia="en-US"/>
    </w:rPr>
  </w:style>
  <w:style w:type="paragraph" w:styleId="Index1">
    <w:name w:val="index 1"/>
    <w:basedOn w:val="Normal"/>
    <w:next w:val="Normal"/>
    <w:autoRedefine/>
    <w:semiHidden/>
    <w:pPr>
      <w:ind w:left="200" w:hanging="200"/>
    </w:pPr>
  </w:style>
  <w:style w:type="paragraph" w:styleId="Index2">
    <w:name w:val="index 2"/>
    <w:basedOn w:val="Normal"/>
    <w:next w:val="Normal"/>
    <w:autoRedefine/>
    <w:semiHidden/>
    <w:pPr>
      <w:ind w:left="400" w:hanging="200"/>
    </w:pPr>
  </w:style>
  <w:style w:type="paragraph" w:styleId="Index3">
    <w:name w:val="index 3"/>
    <w:basedOn w:val="Normal"/>
    <w:next w:val="Normal"/>
    <w:autoRedefine/>
    <w:semiHidden/>
    <w:pPr>
      <w:ind w:left="600" w:hanging="200"/>
    </w:pPr>
  </w:style>
  <w:style w:type="paragraph" w:styleId="Index4">
    <w:name w:val="index 4"/>
    <w:basedOn w:val="Normal"/>
    <w:next w:val="Normal"/>
    <w:autoRedefine/>
    <w:semiHidden/>
    <w:pPr>
      <w:ind w:left="800" w:hanging="200"/>
    </w:pPr>
  </w:style>
  <w:style w:type="paragraph" w:styleId="Index5">
    <w:name w:val="index 5"/>
    <w:basedOn w:val="Normal"/>
    <w:next w:val="Normal"/>
    <w:autoRedefine/>
    <w:semiHidden/>
    <w:pPr>
      <w:ind w:left="1000" w:hanging="200"/>
    </w:pPr>
  </w:style>
  <w:style w:type="paragraph" w:styleId="Index6">
    <w:name w:val="index 6"/>
    <w:basedOn w:val="Normal"/>
    <w:next w:val="Normal"/>
    <w:autoRedefine/>
    <w:semiHidden/>
    <w:pPr>
      <w:ind w:left="1200" w:hanging="200"/>
    </w:pPr>
  </w:style>
  <w:style w:type="paragraph" w:styleId="Index7">
    <w:name w:val="index 7"/>
    <w:basedOn w:val="Normal"/>
    <w:next w:val="Normal"/>
    <w:autoRedefine/>
    <w:semiHidden/>
    <w:pPr>
      <w:ind w:left="1400" w:hanging="200"/>
    </w:pPr>
  </w:style>
  <w:style w:type="paragraph" w:styleId="Index8">
    <w:name w:val="index 8"/>
    <w:basedOn w:val="Normal"/>
    <w:next w:val="Normal"/>
    <w:autoRedefine/>
    <w:semiHidden/>
    <w:pPr>
      <w:ind w:left="1600" w:hanging="200"/>
    </w:pPr>
  </w:style>
  <w:style w:type="paragraph" w:styleId="Index9">
    <w:name w:val="index 9"/>
    <w:basedOn w:val="Normal"/>
    <w:next w:val="Normal"/>
    <w:autoRedefine/>
    <w:semiHidden/>
    <w:pPr>
      <w:ind w:left="1800" w:hanging="200"/>
    </w:pPr>
  </w:style>
  <w:style w:type="paragraph" w:styleId="IndexHeading">
    <w:name w:val="index heading"/>
    <w:basedOn w:val="Normal"/>
    <w:next w:val="Index1"/>
    <w:semiHidden/>
    <w:rPr>
      <w:rFonts w:cs="Arial"/>
      <w:b/>
      <w:bCs/>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2"/>
      </w:numPr>
    </w:pPr>
  </w:style>
  <w:style w:type="paragraph" w:styleId="ListBullet2">
    <w:name w:val="List Bullet 2"/>
    <w:basedOn w:val="Normal"/>
    <w:autoRedefine/>
    <w:pPr>
      <w:numPr>
        <w:numId w:val="3"/>
      </w:numPr>
    </w:pPr>
  </w:style>
  <w:style w:type="paragraph" w:styleId="ListBullet3">
    <w:name w:val="List Bullet 3"/>
    <w:basedOn w:val="Normal"/>
    <w:autoRedefine/>
    <w:pPr>
      <w:numPr>
        <w:numId w:val="4"/>
      </w:numPr>
    </w:pPr>
  </w:style>
  <w:style w:type="paragraph" w:styleId="ListBullet4">
    <w:name w:val="List Bullet 4"/>
    <w:basedOn w:val="Normal"/>
    <w:autoRedefine/>
    <w:pPr>
      <w:numPr>
        <w:numId w:val="5"/>
      </w:numPr>
    </w:pPr>
  </w:style>
  <w:style w:type="paragraph" w:styleId="ListBullet5">
    <w:name w:val="List Bullet 5"/>
    <w:basedOn w:val="Normal"/>
    <w:autoRedefine/>
    <w:pPr>
      <w:numPr>
        <w:numId w:val="6"/>
      </w:numPr>
    </w:pPr>
  </w:style>
  <w:style w:type="paragraph" w:styleId="ListContinue">
    <w:name w:val="List Continue"/>
    <w:basedOn w:val="Normal"/>
    <w:pPr>
      <w:spacing w:after="120"/>
      <w:ind w:left="360"/>
    </w:pPr>
  </w:style>
  <w:style w:type="paragraph" w:styleId="ListContinue2">
    <w:name w:val="List Continue 2"/>
    <w:basedOn w:val="Normal"/>
    <w:pPr>
      <w:spacing w:after="120"/>
      <w:ind w:left="720"/>
    </w:pPr>
  </w:style>
  <w:style w:type="paragraph" w:styleId="ListContinue3">
    <w:name w:val="List Continue 3"/>
    <w:basedOn w:val="Normal"/>
    <w:pPr>
      <w:spacing w:after="120"/>
      <w:ind w:left="1080"/>
    </w:pPr>
  </w:style>
  <w:style w:type="paragraph" w:styleId="ListContinue4">
    <w:name w:val="List Continue 4"/>
    <w:basedOn w:val="Normal"/>
    <w:pPr>
      <w:spacing w:after="120"/>
      <w:ind w:left="1440"/>
    </w:pPr>
  </w:style>
  <w:style w:type="paragraph" w:styleId="ListContinue5">
    <w:name w:val="List Continue 5"/>
    <w:basedOn w:val="Normal"/>
    <w:pPr>
      <w:spacing w:after="120"/>
      <w:ind w:left="1800"/>
    </w:pPr>
  </w:style>
  <w:style w:type="paragraph" w:styleId="ListNumber">
    <w:name w:val="List Number"/>
    <w:basedOn w:val="Normal"/>
    <w:pPr>
      <w:numPr>
        <w:numId w:val="7"/>
      </w:numPr>
    </w:pPr>
  </w:style>
  <w:style w:type="paragraph" w:styleId="ListNumber2">
    <w:name w:val="List Number 2"/>
    <w:basedOn w:val="Normal"/>
    <w:pPr>
      <w:numPr>
        <w:numId w:val="8"/>
      </w:numPr>
    </w:pPr>
  </w:style>
  <w:style w:type="paragraph" w:styleId="ListNumber3">
    <w:name w:val="List Number 3"/>
    <w:basedOn w:val="Normal"/>
    <w:pPr>
      <w:numPr>
        <w:numId w:val="9"/>
      </w:numPr>
    </w:pPr>
  </w:style>
  <w:style w:type="paragraph" w:styleId="ListNumber4">
    <w:name w:val="List Number 4"/>
    <w:basedOn w:val="Normal"/>
    <w:pPr>
      <w:numPr>
        <w:numId w:val="10"/>
      </w:numPr>
    </w:pPr>
  </w:style>
  <w:style w:type="paragraph" w:styleId="ListNumber5">
    <w:name w:val="List Number 5"/>
    <w:basedOn w:val="Normal"/>
    <w:pPr>
      <w:numPr>
        <w:numId w:val="11"/>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lang w:val="en-US" w:eastAsia="en-US"/>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cs="Arial"/>
      <w:sz w:val="24"/>
    </w:rPr>
  </w:style>
  <w:style w:type="paragraph" w:styleId="NormalIndent">
    <w:name w:val="Normal Indent"/>
    <w:basedOn w:val="Normal"/>
    <w:pPr>
      <w:ind w:left="720"/>
    </w:pPr>
  </w:style>
  <w:style w:type="paragraph" w:styleId="NoteHeading">
    <w:name w:val="Note Heading"/>
    <w:basedOn w:val="Normal"/>
    <w:next w:val="Normal"/>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cs="Arial"/>
      <w:sz w:val="24"/>
    </w:rPr>
  </w:style>
  <w:style w:type="paragraph" w:styleId="TableofAuthorities">
    <w:name w:val="table of authorities"/>
    <w:basedOn w:val="Normal"/>
    <w:next w:val="Normal"/>
    <w:semiHidden/>
    <w:pPr>
      <w:ind w:left="200" w:hanging="200"/>
    </w:pPr>
  </w:style>
  <w:style w:type="paragraph" w:styleId="TableofFigures">
    <w:name w:val="table of figures"/>
    <w:basedOn w:val="Normal"/>
    <w:next w:val="Normal"/>
    <w:semiHidden/>
    <w:pPr>
      <w:ind w:left="400" w:hanging="400"/>
    </w:pPr>
  </w:style>
  <w:style w:type="paragraph" w:styleId="Title">
    <w:name w:val="Title"/>
    <w:basedOn w:val="Normal"/>
    <w:qFormat/>
    <w:pPr>
      <w:spacing w:before="240" w:after="60"/>
      <w:jc w:val="center"/>
      <w:outlineLvl w:val="0"/>
    </w:pPr>
    <w:rPr>
      <w:rFonts w:cs="Arial"/>
      <w:b/>
      <w:bCs/>
      <w:kern w:val="28"/>
      <w:sz w:val="32"/>
      <w:szCs w:val="32"/>
    </w:rPr>
  </w:style>
  <w:style w:type="paragraph" w:styleId="TOAHeading">
    <w:name w:val="toa heading"/>
    <w:basedOn w:val="Normal"/>
    <w:next w:val="Normal"/>
    <w:semiHidden/>
    <w:pPr>
      <w:spacing w:before="120"/>
    </w:pPr>
    <w:rPr>
      <w:rFonts w:cs="Arial"/>
      <w:b/>
      <w:bCs/>
      <w:sz w:val="24"/>
    </w:rPr>
  </w:style>
  <w:style w:type="paragraph" w:styleId="TOC1">
    <w:name w:val="toc 1"/>
    <w:basedOn w:val="Normal"/>
    <w:next w:val="Normal"/>
    <w:autoRedefine/>
    <w:uiPriority w:val="39"/>
  </w:style>
  <w:style w:type="paragraph" w:styleId="TOC2">
    <w:name w:val="toc 2"/>
    <w:basedOn w:val="Normal"/>
    <w:next w:val="Normal"/>
    <w:autoRedefine/>
    <w:uiPriority w:val="39"/>
    <w:rsid w:val="00462541"/>
    <w:pPr>
      <w:tabs>
        <w:tab w:val="left" w:pos="800"/>
        <w:tab w:val="right" w:leader="dot" w:pos="9962"/>
      </w:tabs>
      <w:ind w:left="198"/>
    </w:pPr>
  </w:style>
  <w:style w:type="paragraph" w:styleId="TOC3">
    <w:name w:val="toc 3"/>
    <w:basedOn w:val="Normal"/>
    <w:next w:val="Normal"/>
    <w:autoRedefine/>
    <w:uiPriority w:val="39"/>
    <w:pPr>
      <w:ind w:left="400"/>
    </w:pPr>
  </w:style>
  <w:style w:type="paragraph" w:styleId="TOC4">
    <w:name w:val="toc 4"/>
    <w:basedOn w:val="Normal"/>
    <w:next w:val="Normal"/>
    <w:autoRedefine/>
    <w:uiPriority w:val="39"/>
    <w:pPr>
      <w:ind w:left="600"/>
    </w:pPr>
  </w:style>
  <w:style w:type="paragraph" w:styleId="TOC5">
    <w:name w:val="toc 5"/>
    <w:basedOn w:val="Normal"/>
    <w:next w:val="Normal"/>
    <w:autoRedefine/>
    <w:uiPriority w:val="39"/>
    <w:pPr>
      <w:ind w:left="800"/>
    </w:pPr>
  </w:style>
  <w:style w:type="paragraph" w:styleId="TOC6">
    <w:name w:val="toc 6"/>
    <w:basedOn w:val="Normal"/>
    <w:next w:val="Normal"/>
    <w:autoRedefine/>
    <w:uiPriority w:val="39"/>
    <w:pPr>
      <w:ind w:left="1000"/>
    </w:pPr>
  </w:style>
  <w:style w:type="paragraph" w:styleId="TOC7">
    <w:name w:val="toc 7"/>
    <w:basedOn w:val="Normal"/>
    <w:next w:val="Normal"/>
    <w:autoRedefine/>
    <w:uiPriority w:val="39"/>
    <w:pPr>
      <w:ind w:left="1200"/>
    </w:pPr>
  </w:style>
  <w:style w:type="paragraph" w:styleId="TOC8">
    <w:name w:val="toc 8"/>
    <w:basedOn w:val="Normal"/>
    <w:next w:val="Normal"/>
    <w:autoRedefine/>
    <w:uiPriority w:val="39"/>
    <w:pPr>
      <w:ind w:left="1400"/>
    </w:pPr>
  </w:style>
  <w:style w:type="paragraph" w:styleId="TOC9">
    <w:name w:val="toc 9"/>
    <w:basedOn w:val="Normal"/>
    <w:next w:val="Normal"/>
    <w:autoRedefine/>
    <w:uiPriority w:val="39"/>
    <w:pPr>
      <w:ind w:left="1600"/>
    </w:pPr>
  </w:style>
  <w:style w:type="character" w:styleId="FollowedHyperlink">
    <w:name w:val="FollowedHyperlink"/>
    <w:uiPriority w:val="99"/>
    <w:rPr>
      <w:color w:val="800080"/>
      <w:u w:val="single"/>
    </w:rPr>
  </w:style>
  <w:style w:type="paragraph" w:styleId="BalloonText">
    <w:name w:val="Balloon Text"/>
    <w:basedOn w:val="Normal"/>
    <w:link w:val="BalloonTextChar"/>
    <w:uiPriority w:val="99"/>
    <w:semiHidden/>
    <w:rPr>
      <w:rFonts w:ascii="Tahoma" w:hAnsi="Tahoma"/>
      <w:sz w:val="16"/>
      <w:szCs w:val="16"/>
      <w:lang w:val="en-US" w:eastAsia="en-US"/>
    </w:rPr>
  </w:style>
  <w:style w:type="paragraph" w:styleId="CommentSubject">
    <w:name w:val="annotation subject"/>
    <w:basedOn w:val="CommentText"/>
    <w:next w:val="CommentText"/>
    <w:semiHidden/>
    <w:rPr>
      <w:b/>
      <w:bCs/>
    </w:rPr>
  </w:style>
  <w:style w:type="character" w:styleId="FootnoteReference">
    <w:name w:val="footnote reference"/>
    <w:semiHidden/>
    <w:rsid w:val="00BF739C"/>
    <w:rPr>
      <w:vertAlign w:val="superscript"/>
    </w:rPr>
  </w:style>
  <w:style w:type="character" w:styleId="CommentReference">
    <w:name w:val="annotation reference"/>
    <w:uiPriority w:val="99"/>
    <w:rsid w:val="00463D05"/>
    <w:rPr>
      <w:sz w:val="16"/>
      <w:szCs w:val="16"/>
    </w:rPr>
  </w:style>
  <w:style w:type="table" w:styleId="TableGrid">
    <w:name w:val="Table Grid"/>
    <w:basedOn w:val="TableNormal"/>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Heading1"/>
    <w:rsid w:val="001E3B19"/>
    <w:pPr>
      <w:numPr>
        <w:numId w:val="14"/>
      </w:numPr>
    </w:pPr>
    <w:rPr>
      <w:lang w:val="en-GB"/>
    </w:rPr>
  </w:style>
  <w:style w:type="paragraph" w:customStyle="1" w:styleId="Sub-appendix">
    <w:name w:val="Sub-appendix"/>
    <w:basedOn w:val="Normal"/>
    <w:rsid w:val="00C619E7"/>
    <w:pPr>
      <w:numPr>
        <w:numId w:val="16"/>
      </w:numPr>
      <w:tabs>
        <w:tab w:val="num" w:pos="0"/>
      </w:tabs>
      <w:ind w:left="357" w:hanging="357"/>
    </w:pPr>
    <w:rPr>
      <w:rFonts w:cs="Arial"/>
    </w:rPr>
  </w:style>
  <w:style w:type="character" w:customStyle="1" w:styleId="bodytext0">
    <w:name w:val="bodytext"/>
    <w:basedOn w:val="DefaultParagraphFont"/>
    <w:rsid w:val="002B7324"/>
  </w:style>
  <w:style w:type="paragraph" w:customStyle="1" w:styleId="StyleHTMLPreformatted8pt">
    <w:name w:val="Style HTML Preformatted + 8 pt"/>
    <w:basedOn w:val="HTMLPreformatted"/>
    <w:rsid w:val="002C6E86"/>
  </w:style>
  <w:style w:type="character" w:customStyle="1" w:styleId="HTMLPreformattedChar">
    <w:name w:val="HTML Preformatted Char"/>
    <w:link w:val="HTMLPreformatted"/>
    <w:uiPriority w:val="99"/>
    <w:rsid w:val="00A35AC6"/>
    <w:rPr>
      <w:rFonts w:ascii="Courier New" w:hAnsi="Courier New" w:cs="Helvetica"/>
      <w:sz w:val="14"/>
      <w:lang w:val="en-US" w:eastAsia="en-US"/>
    </w:rPr>
  </w:style>
  <w:style w:type="character" w:customStyle="1" w:styleId="pun">
    <w:name w:val="pun"/>
    <w:basedOn w:val="DefaultParagraphFont"/>
    <w:rsid w:val="00A35AC6"/>
  </w:style>
  <w:style w:type="character" w:customStyle="1" w:styleId="tag">
    <w:name w:val="tag"/>
    <w:basedOn w:val="DefaultParagraphFont"/>
    <w:rsid w:val="00A35AC6"/>
  </w:style>
  <w:style w:type="character" w:customStyle="1" w:styleId="pln">
    <w:name w:val="pln"/>
    <w:basedOn w:val="DefaultParagraphFont"/>
    <w:rsid w:val="00A35AC6"/>
  </w:style>
  <w:style w:type="character" w:customStyle="1" w:styleId="atn">
    <w:name w:val="atn"/>
    <w:basedOn w:val="DefaultParagraphFont"/>
    <w:rsid w:val="00A35AC6"/>
  </w:style>
  <w:style w:type="character" w:customStyle="1" w:styleId="atv">
    <w:name w:val="atv"/>
    <w:basedOn w:val="DefaultParagraphFont"/>
    <w:rsid w:val="00A35AC6"/>
  </w:style>
  <w:style w:type="character" w:styleId="Strong">
    <w:name w:val="Strong"/>
    <w:uiPriority w:val="22"/>
    <w:qFormat/>
    <w:rsid w:val="00A35AC6"/>
    <w:rPr>
      <w:b/>
      <w:bCs/>
    </w:rPr>
  </w:style>
  <w:style w:type="character" w:customStyle="1" w:styleId="Heading1Char">
    <w:name w:val="Heading 1 Char"/>
    <w:link w:val="Heading1"/>
    <w:uiPriority w:val="9"/>
    <w:rsid w:val="008E6A79"/>
    <w:rPr>
      <w:rFonts w:ascii="Arial" w:hAnsi="Arial" w:cs="Arial"/>
      <w:b/>
      <w:bCs/>
      <w:kern w:val="32"/>
      <w:sz w:val="28"/>
      <w:szCs w:val="32"/>
      <w:lang w:val="en-US" w:eastAsia="en-US"/>
    </w:rPr>
  </w:style>
  <w:style w:type="character" w:customStyle="1" w:styleId="Heading2Char">
    <w:name w:val="Heading 2 Char"/>
    <w:link w:val="Heading2"/>
    <w:uiPriority w:val="9"/>
    <w:rsid w:val="009C311D"/>
    <w:rPr>
      <w:rFonts w:ascii="Arial" w:hAnsi="Arial" w:cs="Arial"/>
      <w:b/>
      <w:bCs/>
      <w:iCs/>
      <w:sz w:val="24"/>
      <w:szCs w:val="28"/>
      <w:lang w:val="en-US" w:eastAsia="en-US"/>
    </w:rPr>
  </w:style>
  <w:style w:type="character" w:customStyle="1" w:styleId="Heading3Char">
    <w:name w:val="Heading 3 Char"/>
    <w:link w:val="Heading3"/>
    <w:uiPriority w:val="9"/>
    <w:rsid w:val="008E6A79"/>
    <w:rPr>
      <w:rFonts w:ascii="Helvetica" w:hAnsi="Helvetica" w:cs="Arial"/>
      <w:b/>
      <w:bCs/>
      <w:szCs w:val="26"/>
      <w:lang w:val="en-US" w:eastAsia="en-US"/>
    </w:rPr>
  </w:style>
  <w:style w:type="character" w:customStyle="1" w:styleId="Heading4Char">
    <w:name w:val="Heading 4 Char"/>
    <w:link w:val="Heading4"/>
    <w:uiPriority w:val="9"/>
    <w:rsid w:val="008E6A79"/>
    <w:rPr>
      <w:b/>
      <w:bCs/>
      <w:sz w:val="28"/>
      <w:szCs w:val="28"/>
      <w:lang w:val="en-US" w:eastAsia="en-US"/>
    </w:rPr>
  </w:style>
  <w:style w:type="character" w:customStyle="1" w:styleId="BalloonTextChar">
    <w:name w:val="Balloon Text Char"/>
    <w:link w:val="BalloonText"/>
    <w:uiPriority w:val="99"/>
    <w:semiHidden/>
    <w:rsid w:val="008E6A79"/>
    <w:rPr>
      <w:rFonts w:ascii="Tahoma" w:hAnsi="Tahoma" w:cs="Tahoma"/>
      <w:sz w:val="16"/>
      <w:szCs w:val="16"/>
      <w:lang w:val="en-US" w:eastAsia="en-US"/>
    </w:rPr>
  </w:style>
  <w:style w:type="character" w:customStyle="1" w:styleId="PlainTextChar">
    <w:name w:val="Plain Text Char"/>
    <w:link w:val="PlainText"/>
    <w:uiPriority w:val="99"/>
    <w:rsid w:val="00F91C5A"/>
    <w:rPr>
      <w:rFonts w:ascii="Courier New" w:hAnsi="Courier New" w:cs="Helvetica"/>
      <w:lang w:val="en-US" w:eastAsia="en-US"/>
    </w:rPr>
  </w:style>
  <w:style w:type="character" w:customStyle="1" w:styleId="popup">
    <w:name w:val="popup"/>
    <w:basedOn w:val="DefaultParagraphFont"/>
    <w:rsid w:val="008520BF"/>
  </w:style>
  <w:style w:type="table" w:customStyle="1" w:styleId="LightShading-Accent11">
    <w:name w:val="Light Shading - Accent 11"/>
    <w:basedOn w:val="TableNormal"/>
    <w:uiPriority w:val="60"/>
    <w:rsid w:val="004343DC"/>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Shading1-Accent11">
    <w:name w:val="Medium Shading 1 - Accent 11"/>
    <w:basedOn w:val="TableNormal"/>
    <w:uiPriority w:val="63"/>
    <w:rsid w:val="004343DC"/>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DefaultStyle">
    <w:name w:val="Default Style"/>
    <w:rsid w:val="00A219AB"/>
    <w:pPr>
      <w:suppressAutoHyphens/>
      <w:spacing w:after="200" w:line="276" w:lineRule="auto"/>
    </w:pPr>
    <w:rPr>
      <w:rFonts w:ascii="Calibri" w:hAnsi="Calibri"/>
      <w:sz w:val="22"/>
      <w:szCs w:val="22"/>
    </w:rPr>
  </w:style>
  <w:style w:type="paragraph" w:customStyle="1" w:styleId="ColorfulList-Accent11">
    <w:name w:val="Colorful List - Accent 11"/>
    <w:basedOn w:val="DefaultStyle"/>
    <w:qFormat/>
    <w:rsid w:val="00A219AB"/>
    <w:pPr>
      <w:ind w:left="720"/>
      <w:contextualSpacing/>
    </w:pPr>
  </w:style>
  <w:style w:type="table" w:customStyle="1" w:styleId="LightList-Accent11">
    <w:name w:val="Light List - Accent 11"/>
    <w:basedOn w:val="TableNormal"/>
    <w:uiPriority w:val="61"/>
    <w:rsid w:val="00FD06C5"/>
    <w:rPr>
      <w:rFonts w:ascii="Calibri" w:eastAsia="MS Mincho" w:hAnsi="Calibri"/>
      <w:sz w:val="22"/>
      <w:szCs w:val="22"/>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CommentTextChar">
    <w:name w:val="Comment Text Char"/>
    <w:link w:val="CommentText"/>
    <w:uiPriority w:val="99"/>
    <w:rsid w:val="002157BF"/>
    <w:rPr>
      <w:rFonts w:ascii="Arial" w:hAnsi="Arial"/>
    </w:rPr>
  </w:style>
  <w:style w:type="paragraph" w:customStyle="1" w:styleId="ColorfulShading-Accent11">
    <w:name w:val="Colorful Shading - Accent 11"/>
    <w:hidden/>
    <w:uiPriority w:val="99"/>
    <w:semiHidden/>
    <w:rsid w:val="00F07F9F"/>
    <w:rPr>
      <w:rFonts w:ascii="Arial" w:hAnsi="Arial"/>
    </w:rPr>
  </w:style>
  <w:style w:type="table" w:styleId="MediumGrid1-Accent1">
    <w:name w:val="Medium Grid 1 Accent 1"/>
    <w:basedOn w:val="TableNormal"/>
    <w:uiPriority w:val="62"/>
    <w:rsid w:val="000835AD"/>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Wingdings" w:eastAsia="Times New Roman" w:hAnsi="Wingdings"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Wingdings" w:eastAsia="Times New Roman" w:hAnsi="Wingdings"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Wingdings" w:eastAsia="Times New Roman" w:hAnsi="Wingdings" w:cs="Times New Roman"/>
        <w:b/>
        <w:bCs/>
      </w:rPr>
    </w:tblStylePr>
    <w:tblStylePr w:type="lastCol">
      <w:rPr>
        <w:rFonts w:ascii="Wingdings" w:eastAsia="Times New Roman" w:hAnsi="Wingdings"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styleId="Revision">
    <w:name w:val="Revision"/>
    <w:hidden/>
    <w:uiPriority w:val="99"/>
    <w:semiHidden/>
    <w:rsid w:val="00FF75C6"/>
    <w:rPr>
      <w:rFonts w:ascii="Arial" w:hAnsi="Arial"/>
    </w:rPr>
  </w:style>
  <w:style w:type="paragraph" w:customStyle="1" w:styleId="EndNoteBibliographyTitle">
    <w:name w:val="EndNote Bibliography Title"/>
    <w:basedOn w:val="Normal"/>
    <w:link w:val="EndNoteBibliographyTitleChar"/>
    <w:rsid w:val="0031233F"/>
    <w:pPr>
      <w:jc w:val="center"/>
    </w:pPr>
    <w:rPr>
      <w:rFonts w:cs="Arial"/>
      <w:noProof/>
    </w:rPr>
  </w:style>
  <w:style w:type="character" w:customStyle="1" w:styleId="EndNoteBibliographyTitleChar">
    <w:name w:val="EndNote Bibliography Title Char"/>
    <w:link w:val="EndNoteBibliographyTitle"/>
    <w:rsid w:val="0031233F"/>
    <w:rPr>
      <w:rFonts w:ascii="Arial" w:hAnsi="Arial" w:cs="Arial"/>
      <w:noProof/>
    </w:rPr>
  </w:style>
  <w:style w:type="paragraph" w:customStyle="1" w:styleId="EndNoteBibliography">
    <w:name w:val="EndNote Bibliography"/>
    <w:basedOn w:val="Normal"/>
    <w:link w:val="EndNoteBibliographyChar"/>
    <w:rsid w:val="0031233F"/>
    <w:rPr>
      <w:rFonts w:cs="Arial"/>
      <w:noProof/>
    </w:rPr>
  </w:style>
  <w:style w:type="character" w:customStyle="1" w:styleId="EndNoteBibliographyChar">
    <w:name w:val="EndNote Bibliography Char"/>
    <w:link w:val="EndNoteBibliography"/>
    <w:rsid w:val="0031233F"/>
    <w:rPr>
      <w:rFonts w:ascii="Arial" w:hAnsi="Arial" w:cs="Arial"/>
      <w:noProof/>
    </w:rPr>
  </w:style>
  <w:style w:type="character" w:styleId="HTMLCode">
    <w:name w:val="HTML Code"/>
    <w:uiPriority w:val="99"/>
    <w:unhideWhenUsed/>
    <w:rsid w:val="004C4F18"/>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51870858">
      <w:bodyDiv w:val="1"/>
      <w:marLeft w:val="0"/>
      <w:marRight w:val="0"/>
      <w:marTop w:val="0"/>
      <w:marBottom w:val="0"/>
      <w:divBdr>
        <w:top w:val="none" w:sz="0" w:space="0" w:color="auto"/>
        <w:left w:val="none" w:sz="0" w:space="0" w:color="auto"/>
        <w:bottom w:val="none" w:sz="0" w:space="0" w:color="auto"/>
        <w:right w:val="none" w:sz="0" w:space="0" w:color="auto"/>
      </w:divBdr>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5579513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271589999">
      <w:bodyDiv w:val="1"/>
      <w:marLeft w:val="0"/>
      <w:marRight w:val="0"/>
      <w:marTop w:val="0"/>
      <w:marBottom w:val="0"/>
      <w:divBdr>
        <w:top w:val="none" w:sz="0" w:space="0" w:color="auto"/>
        <w:left w:val="none" w:sz="0" w:space="0" w:color="auto"/>
        <w:bottom w:val="none" w:sz="0" w:space="0" w:color="auto"/>
        <w:right w:val="none" w:sz="0" w:space="0" w:color="auto"/>
      </w:divBdr>
    </w:div>
    <w:div w:id="310984113">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39552351">
      <w:bodyDiv w:val="1"/>
      <w:marLeft w:val="0"/>
      <w:marRight w:val="0"/>
      <w:marTop w:val="0"/>
      <w:marBottom w:val="0"/>
      <w:divBdr>
        <w:top w:val="none" w:sz="0" w:space="0" w:color="auto"/>
        <w:left w:val="none" w:sz="0" w:space="0" w:color="auto"/>
        <w:bottom w:val="none" w:sz="0" w:space="0" w:color="auto"/>
        <w:right w:val="none" w:sz="0" w:space="0" w:color="auto"/>
      </w:divBdr>
    </w:div>
    <w:div w:id="341471492">
      <w:bodyDiv w:val="1"/>
      <w:marLeft w:val="0"/>
      <w:marRight w:val="0"/>
      <w:marTop w:val="0"/>
      <w:marBottom w:val="0"/>
      <w:divBdr>
        <w:top w:val="none" w:sz="0" w:space="0" w:color="auto"/>
        <w:left w:val="none" w:sz="0" w:space="0" w:color="auto"/>
        <w:bottom w:val="none" w:sz="0" w:space="0" w:color="auto"/>
        <w:right w:val="none" w:sz="0" w:space="0" w:color="auto"/>
      </w:divBdr>
    </w:div>
    <w:div w:id="367683330">
      <w:bodyDiv w:val="1"/>
      <w:marLeft w:val="0"/>
      <w:marRight w:val="0"/>
      <w:marTop w:val="0"/>
      <w:marBottom w:val="0"/>
      <w:divBdr>
        <w:top w:val="none" w:sz="0" w:space="0" w:color="auto"/>
        <w:left w:val="none" w:sz="0" w:space="0" w:color="auto"/>
        <w:bottom w:val="none" w:sz="0" w:space="0" w:color="auto"/>
        <w:right w:val="none" w:sz="0" w:space="0" w:color="auto"/>
      </w:divBdr>
      <w:divsChild>
        <w:div w:id="1537277979">
          <w:marLeft w:val="0"/>
          <w:marRight w:val="0"/>
          <w:marTop w:val="0"/>
          <w:marBottom w:val="0"/>
          <w:divBdr>
            <w:top w:val="none" w:sz="0" w:space="0" w:color="auto"/>
            <w:left w:val="none" w:sz="0" w:space="0" w:color="auto"/>
            <w:bottom w:val="none" w:sz="0" w:space="0" w:color="auto"/>
            <w:right w:val="none" w:sz="0" w:space="0" w:color="auto"/>
          </w:divBdr>
          <w:divsChild>
            <w:div w:id="1094130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8234780">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31048743">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62204085">
      <w:bodyDiv w:val="1"/>
      <w:marLeft w:val="0"/>
      <w:marRight w:val="0"/>
      <w:marTop w:val="0"/>
      <w:marBottom w:val="0"/>
      <w:divBdr>
        <w:top w:val="none" w:sz="0" w:space="0" w:color="auto"/>
        <w:left w:val="none" w:sz="0" w:space="0" w:color="auto"/>
        <w:bottom w:val="none" w:sz="0" w:space="0" w:color="auto"/>
        <w:right w:val="none" w:sz="0" w:space="0" w:color="auto"/>
      </w:divBdr>
    </w:div>
    <w:div w:id="688217793">
      <w:bodyDiv w:val="1"/>
      <w:marLeft w:val="0"/>
      <w:marRight w:val="0"/>
      <w:marTop w:val="0"/>
      <w:marBottom w:val="0"/>
      <w:divBdr>
        <w:top w:val="none" w:sz="0" w:space="0" w:color="auto"/>
        <w:left w:val="none" w:sz="0" w:space="0" w:color="auto"/>
        <w:bottom w:val="none" w:sz="0" w:space="0" w:color="auto"/>
        <w:right w:val="none" w:sz="0" w:space="0" w:color="auto"/>
      </w:divBdr>
    </w:div>
    <w:div w:id="692807069">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08866273">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71259891">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76181974">
      <w:bodyDiv w:val="1"/>
      <w:marLeft w:val="0"/>
      <w:marRight w:val="0"/>
      <w:marTop w:val="0"/>
      <w:marBottom w:val="0"/>
      <w:divBdr>
        <w:top w:val="none" w:sz="0" w:space="0" w:color="auto"/>
        <w:left w:val="none" w:sz="0" w:space="0" w:color="auto"/>
        <w:bottom w:val="none" w:sz="0" w:space="0" w:color="auto"/>
        <w:right w:val="none" w:sz="0" w:space="0" w:color="auto"/>
      </w:divBdr>
    </w:div>
    <w:div w:id="1006984526">
      <w:bodyDiv w:val="1"/>
      <w:marLeft w:val="0"/>
      <w:marRight w:val="0"/>
      <w:marTop w:val="0"/>
      <w:marBottom w:val="0"/>
      <w:divBdr>
        <w:top w:val="none" w:sz="0" w:space="0" w:color="auto"/>
        <w:left w:val="none" w:sz="0" w:space="0" w:color="auto"/>
        <w:bottom w:val="none" w:sz="0" w:space="0" w:color="auto"/>
        <w:right w:val="none" w:sz="0" w:space="0" w:color="auto"/>
      </w:divBdr>
    </w:div>
    <w:div w:id="1020280103">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68714802">
      <w:bodyDiv w:val="1"/>
      <w:marLeft w:val="0"/>
      <w:marRight w:val="0"/>
      <w:marTop w:val="0"/>
      <w:marBottom w:val="0"/>
      <w:divBdr>
        <w:top w:val="none" w:sz="0" w:space="0" w:color="auto"/>
        <w:left w:val="none" w:sz="0" w:space="0" w:color="auto"/>
        <w:bottom w:val="none" w:sz="0" w:space="0" w:color="auto"/>
        <w:right w:val="none" w:sz="0" w:space="0" w:color="auto"/>
      </w:divBdr>
      <w:divsChild>
        <w:div w:id="234167066">
          <w:marLeft w:val="0"/>
          <w:marRight w:val="0"/>
          <w:marTop w:val="0"/>
          <w:marBottom w:val="0"/>
          <w:divBdr>
            <w:top w:val="none" w:sz="0" w:space="0" w:color="auto"/>
            <w:left w:val="none" w:sz="0" w:space="0" w:color="auto"/>
            <w:bottom w:val="none" w:sz="0" w:space="0" w:color="auto"/>
            <w:right w:val="none" w:sz="0" w:space="0" w:color="auto"/>
          </w:divBdr>
          <w:divsChild>
            <w:div w:id="379137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0485382">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28689762">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84385958">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72553040">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584146447">
      <w:bodyDiv w:val="1"/>
      <w:marLeft w:val="0"/>
      <w:marRight w:val="0"/>
      <w:marTop w:val="0"/>
      <w:marBottom w:val="0"/>
      <w:divBdr>
        <w:top w:val="none" w:sz="0" w:space="0" w:color="auto"/>
        <w:left w:val="none" w:sz="0" w:space="0" w:color="auto"/>
        <w:bottom w:val="none" w:sz="0" w:space="0" w:color="auto"/>
        <w:right w:val="none" w:sz="0" w:space="0" w:color="auto"/>
      </w:divBdr>
    </w:div>
    <w:div w:id="1639453464">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914703442">
      <w:bodyDiv w:val="1"/>
      <w:marLeft w:val="0"/>
      <w:marRight w:val="0"/>
      <w:marTop w:val="0"/>
      <w:marBottom w:val="0"/>
      <w:divBdr>
        <w:top w:val="none" w:sz="0" w:space="0" w:color="auto"/>
        <w:left w:val="none" w:sz="0" w:space="0" w:color="auto"/>
        <w:bottom w:val="none" w:sz="0" w:space="0" w:color="auto"/>
        <w:right w:val="none" w:sz="0" w:space="0" w:color="auto"/>
      </w:divBdr>
      <w:divsChild>
        <w:div w:id="333844937">
          <w:marLeft w:val="547"/>
          <w:marRight w:val="0"/>
          <w:marTop w:val="154"/>
          <w:marBottom w:val="0"/>
          <w:divBdr>
            <w:top w:val="none" w:sz="0" w:space="0" w:color="auto"/>
            <w:left w:val="none" w:sz="0" w:space="0" w:color="auto"/>
            <w:bottom w:val="none" w:sz="0" w:space="0" w:color="auto"/>
            <w:right w:val="none" w:sz="0" w:space="0" w:color="auto"/>
          </w:divBdr>
        </w:div>
        <w:div w:id="370690992">
          <w:marLeft w:val="547"/>
          <w:marRight w:val="0"/>
          <w:marTop w:val="154"/>
          <w:marBottom w:val="0"/>
          <w:divBdr>
            <w:top w:val="none" w:sz="0" w:space="0" w:color="auto"/>
            <w:left w:val="none" w:sz="0" w:space="0" w:color="auto"/>
            <w:bottom w:val="none" w:sz="0" w:space="0" w:color="auto"/>
            <w:right w:val="none" w:sz="0" w:space="0" w:color="auto"/>
          </w:divBdr>
        </w:div>
        <w:div w:id="505747569">
          <w:marLeft w:val="547"/>
          <w:marRight w:val="0"/>
          <w:marTop w:val="154"/>
          <w:marBottom w:val="0"/>
          <w:divBdr>
            <w:top w:val="none" w:sz="0" w:space="0" w:color="auto"/>
            <w:left w:val="none" w:sz="0" w:space="0" w:color="auto"/>
            <w:bottom w:val="none" w:sz="0" w:space="0" w:color="auto"/>
            <w:right w:val="none" w:sz="0" w:space="0" w:color="auto"/>
          </w:divBdr>
        </w:div>
        <w:div w:id="748581233">
          <w:marLeft w:val="547"/>
          <w:marRight w:val="0"/>
          <w:marTop w:val="154"/>
          <w:marBottom w:val="0"/>
          <w:divBdr>
            <w:top w:val="none" w:sz="0" w:space="0" w:color="auto"/>
            <w:left w:val="none" w:sz="0" w:space="0" w:color="auto"/>
            <w:bottom w:val="none" w:sz="0" w:space="0" w:color="auto"/>
            <w:right w:val="none" w:sz="0" w:space="0" w:color="auto"/>
          </w:divBdr>
        </w:div>
        <w:div w:id="1368991764">
          <w:marLeft w:val="547"/>
          <w:marRight w:val="0"/>
          <w:marTop w:val="154"/>
          <w:marBottom w:val="0"/>
          <w:divBdr>
            <w:top w:val="none" w:sz="0" w:space="0" w:color="auto"/>
            <w:left w:val="none" w:sz="0" w:space="0" w:color="auto"/>
            <w:bottom w:val="none" w:sz="0" w:space="0" w:color="auto"/>
            <w:right w:val="none" w:sz="0" w:space="0" w:color="auto"/>
          </w:divBdr>
        </w:div>
        <w:div w:id="1763842069">
          <w:marLeft w:val="1166"/>
          <w:marRight w:val="0"/>
          <w:marTop w:val="134"/>
          <w:marBottom w:val="0"/>
          <w:divBdr>
            <w:top w:val="none" w:sz="0" w:space="0" w:color="auto"/>
            <w:left w:val="none" w:sz="0" w:space="0" w:color="auto"/>
            <w:bottom w:val="none" w:sz="0" w:space="0" w:color="auto"/>
            <w:right w:val="none" w:sz="0" w:space="0" w:color="auto"/>
          </w:divBdr>
        </w:div>
        <w:div w:id="2059472453">
          <w:marLeft w:val="547"/>
          <w:marRight w:val="0"/>
          <w:marTop w:val="154"/>
          <w:marBottom w:val="0"/>
          <w:divBdr>
            <w:top w:val="none" w:sz="0" w:space="0" w:color="auto"/>
            <w:left w:val="none" w:sz="0" w:space="0" w:color="auto"/>
            <w:bottom w:val="none" w:sz="0" w:space="0" w:color="auto"/>
            <w:right w:val="none" w:sz="0" w:space="0" w:color="auto"/>
          </w:divBdr>
        </w:div>
      </w:divsChild>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56735997">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3526513">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psidev-ms-vocab@lists.sourceforge.net" TargetMode="External"/><Relationship Id="rId18" Type="http://schemas.microsoft.com/office/2011/relationships/commentsExtended" Target="commentsExtended.xml"/><Relationship Id="rId26" Type="http://schemas.openxmlformats.org/officeDocument/2006/relationships/image" Target="media/image8.png"/><Relationship Id="rId39" Type="http://schemas.openxmlformats.org/officeDocument/2006/relationships/hyperlink" Target="http://fuge.sourceforge.net/dev/V1Final/FuGE-v1-SpecDoc.doc" TargetMode="External"/><Relationship Id="rId21" Type="http://schemas.openxmlformats.org/officeDocument/2006/relationships/image" Target="media/image4.emf"/><Relationship Id="rId34" Type="http://schemas.openxmlformats.org/officeDocument/2006/relationships/hyperlink" Target="http://www.ncbi.nlm.nih.gov/IEB/ToolBox/SDKDOCS/SEQFEAT.HTML" TargetMode="External"/><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www.ebi.ac.uk/chebi/" TargetMode="Externa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psidev.info/mzquantml" TargetMode="External"/><Relationship Id="rId24" Type="http://schemas.openxmlformats.org/officeDocument/2006/relationships/hyperlink" Target="https://github.com/HUPO-PSI/mzIdentML/tree/master/examples/1_2examples" TargetMode="External"/><Relationship Id="rId32" Type="http://schemas.openxmlformats.org/officeDocument/2006/relationships/image" Target="media/image13.png"/><Relationship Id="rId37" Type="http://schemas.openxmlformats.org/officeDocument/2006/relationships/hyperlink" Target="mailto:andrew.jones@liv.ac.uk" TargetMode="External"/><Relationship Id="rId40" Type="http://schemas.openxmlformats.org/officeDocument/2006/relationships/hyperlink" Target="http://www.psidev.info/index.php?q=node/303" TargetMode="External"/><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bioportal.bioontology.org/ontologies/UO?p=classes&amp;conceptid=root" TargetMode="External"/><Relationship Id="rId23" Type="http://schemas.openxmlformats.org/officeDocument/2006/relationships/image" Target="media/image6.emf"/><Relationship Id="rId28" Type="http://schemas.openxmlformats.org/officeDocument/2006/relationships/image" Target="media/image9.png"/><Relationship Id="rId36" Type="http://schemas.openxmlformats.org/officeDocument/2006/relationships/hyperlink" Target="http://www.pcre.org" TargetMode="External"/><Relationship Id="rId10" Type="http://schemas.openxmlformats.org/officeDocument/2006/relationships/hyperlink" Target="http://www.psidev.info/mzml" TargetMode="External"/><Relationship Id="rId19" Type="http://schemas.openxmlformats.org/officeDocument/2006/relationships/image" Target="media/image2.emf"/><Relationship Id="rId31" Type="http://schemas.openxmlformats.org/officeDocument/2006/relationships/image" Target="media/image12.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psidev.info/groups/miape" TargetMode="External"/><Relationship Id="rId14" Type="http://schemas.openxmlformats.org/officeDocument/2006/relationships/hyperlink" Target="http://www.unimod.org/obo/unimod.obo" TargetMode="External"/><Relationship Id="rId22" Type="http://schemas.openxmlformats.org/officeDocument/2006/relationships/image" Target="media/image5.emf"/><Relationship Id="rId27" Type="http://schemas.openxmlformats.org/officeDocument/2006/relationships/image" Target="http://www.peptideatlas.org/tmp/mzIdentML/figures/MzIdentML1.1.png" TargetMode="External"/><Relationship Id="rId30" Type="http://schemas.openxmlformats.org/officeDocument/2006/relationships/image" Target="media/image11.png"/><Relationship Id="rId35" Type="http://schemas.openxmlformats.org/officeDocument/2006/relationships/hyperlink" Target="http://www.matrixscience.com/help/fragmentation_help.html" TargetMode="External"/><Relationship Id="rId43" Type="http://schemas.openxmlformats.org/officeDocument/2006/relationships/header" Target="header2.xml"/><Relationship Id="rId8" Type="http://schemas.openxmlformats.org/officeDocument/2006/relationships/hyperlink" Target="http://www.w3.org/XML/Schema" TargetMode="External"/><Relationship Id="rId3" Type="http://schemas.openxmlformats.org/officeDocument/2006/relationships/styles" Target="styles.xml"/><Relationship Id="rId12" Type="http://schemas.openxmlformats.org/officeDocument/2006/relationships/hyperlink" Target="http://www.psidev.info/mztab" TargetMode="External"/><Relationship Id="rId17" Type="http://schemas.openxmlformats.org/officeDocument/2006/relationships/comments" Target="comments.xml"/><Relationship Id="rId25" Type="http://schemas.openxmlformats.org/officeDocument/2006/relationships/image" Target="media/image7.emf"/><Relationship Id="rId33" Type="http://schemas.openxmlformats.org/officeDocument/2006/relationships/image" Target="media/image14.png"/><Relationship Id="rId38" Type="http://schemas.openxmlformats.org/officeDocument/2006/relationships/hyperlink" Target="http://www.ietf.org/rfc/rfc2119.txt" TargetMode="External"/><Relationship Id="rId46" Type="http://schemas.openxmlformats.org/officeDocument/2006/relationships/theme" Target="theme/theme1.xml"/><Relationship Id="rId20" Type="http://schemas.openxmlformats.org/officeDocument/2006/relationships/image" Target="media/image3.emf"/><Relationship Id="rId41"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478323-C558-4F53-A243-D4D5900646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1</TotalTime>
  <Pages>80</Pages>
  <Words>32834</Words>
  <Characters>187155</Characters>
  <Application>Microsoft Office Word</Application>
  <DocSecurity>0</DocSecurity>
  <Lines>1559</Lines>
  <Paragraphs>439</Paragraphs>
  <ScaleCrop>false</ScaleCrop>
  <HeadingPairs>
    <vt:vector size="2" baseType="variant">
      <vt:variant>
        <vt:lpstr>Title</vt:lpstr>
      </vt:variant>
      <vt:variant>
        <vt:i4>1</vt:i4>
      </vt:variant>
    </vt:vector>
  </HeadingPairs>
  <TitlesOfParts>
    <vt:vector size="1" baseType="lpstr">
      <vt:lpstr>analysisXML specification document</vt:lpstr>
    </vt:vector>
  </TitlesOfParts>
  <Company>The University of Liverpool</Company>
  <LinksUpToDate>false</LinksUpToDate>
  <CharactersWithSpaces>219550</CharactersWithSpaces>
  <SharedDoc>false</SharedDoc>
  <HLinks>
    <vt:vector size="1794" baseType="variant">
      <vt:variant>
        <vt:i4>6881383</vt:i4>
      </vt:variant>
      <vt:variant>
        <vt:i4>1374</vt:i4>
      </vt:variant>
      <vt:variant>
        <vt:i4>0</vt:i4>
      </vt:variant>
      <vt:variant>
        <vt:i4>5</vt:i4>
      </vt:variant>
      <vt:variant>
        <vt:lpwstr>http://www.psidev.info/index.php?q=node/303</vt:lpwstr>
      </vt:variant>
      <vt:variant>
        <vt:lpwstr/>
      </vt:variant>
      <vt:variant>
        <vt:i4>3801215</vt:i4>
      </vt:variant>
      <vt:variant>
        <vt:i4>1371</vt:i4>
      </vt:variant>
      <vt:variant>
        <vt:i4>0</vt:i4>
      </vt:variant>
      <vt:variant>
        <vt:i4>5</vt:i4>
      </vt:variant>
      <vt:variant>
        <vt:lpwstr>http://fuge.sourceforge.net/dev/V1Final/FuGE-v1-SpecDoc.doc</vt:lpwstr>
      </vt:variant>
      <vt:variant>
        <vt:lpwstr/>
      </vt:variant>
      <vt:variant>
        <vt:i4>4128807</vt:i4>
      </vt:variant>
      <vt:variant>
        <vt:i4>1368</vt:i4>
      </vt:variant>
      <vt:variant>
        <vt:i4>0</vt:i4>
      </vt:variant>
      <vt:variant>
        <vt:i4>5</vt:i4>
      </vt:variant>
      <vt:variant>
        <vt:lpwstr>http://www.ietf.org/rfc/rfc2119.txt</vt:lpwstr>
      </vt:variant>
      <vt:variant>
        <vt:lpwstr/>
      </vt:variant>
      <vt:variant>
        <vt:i4>3604483</vt:i4>
      </vt:variant>
      <vt:variant>
        <vt:i4>1365</vt:i4>
      </vt:variant>
      <vt:variant>
        <vt:i4>0</vt:i4>
      </vt:variant>
      <vt:variant>
        <vt:i4>5</vt:i4>
      </vt:variant>
      <vt:variant>
        <vt:lpwstr>mailto:andrew.jones@liv.ac.uk</vt:lpwstr>
      </vt:variant>
      <vt:variant>
        <vt:lpwstr/>
      </vt:variant>
      <vt:variant>
        <vt:i4>5898334</vt:i4>
      </vt:variant>
      <vt:variant>
        <vt:i4>1359</vt:i4>
      </vt:variant>
      <vt:variant>
        <vt:i4>0</vt:i4>
      </vt:variant>
      <vt:variant>
        <vt:i4>5</vt:i4>
      </vt:variant>
      <vt:variant>
        <vt:lpwstr>http://www.pcre.org/</vt:lpwstr>
      </vt:variant>
      <vt:variant>
        <vt:lpwstr/>
      </vt:variant>
      <vt:variant>
        <vt:i4>4128793</vt:i4>
      </vt:variant>
      <vt:variant>
        <vt:i4>1356</vt:i4>
      </vt:variant>
      <vt:variant>
        <vt:i4>0</vt:i4>
      </vt:variant>
      <vt:variant>
        <vt:i4>5</vt:i4>
      </vt:variant>
      <vt:variant>
        <vt:lpwstr>http://www.matrixscience.com/help/fragmentation_help.html</vt:lpwstr>
      </vt:variant>
      <vt:variant>
        <vt:lpwstr/>
      </vt:variant>
      <vt:variant>
        <vt:i4>3604533</vt:i4>
      </vt:variant>
      <vt:variant>
        <vt:i4>1353</vt:i4>
      </vt:variant>
      <vt:variant>
        <vt:i4>0</vt:i4>
      </vt:variant>
      <vt:variant>
        <vt:i4>5</vt:i4>
      </vt:variant>
      <vt:variant>
        <vt:lpwstr>http://www.ncbi.nlm.nih.gov/IEB/ToolBox/SDKDOCS/SEQFEAT.HTML</vt:lpwstr>
      </vt:variant>
      <vt:variant>
        <vt:lpwstr>_Genetic_Codes:</vt:lpwstr>
      </vt:variant>
      <vt:variant>
        <vt:i4>7733347</vt:i4>
      </vt:variant>
      <vt:variant>
        <vt:i4>1344</vt:i4>
      </vt:variant>
      <vt:variant>
        <vt:i4>0</vt:i4>
      </vt:variant>
      <vt:variant>
        <vt:i4>5</vt:i4>
      </vt:variant>
      <vt:variant>
        <vt:lpwstr/>
      </vt:variant>
      <vt:variant>
        <vt:lpwstr>cv</vt:lpwstr>
      </vt:variant>
      <vt:variant>
        <vt:i4>7733345</vt:i4>
      </vt:variant>
      <vt:variant>
        <vt:i4>1341</vt:i4>
      </vt:variant>
      <vt:variant>
        <vt:i4>0</vt:i4>
      </vt:variant>
      <vt:variant>
        <vt:i4>5</vt:i4>
      </vt:variant>
      <vt:variant>
        <vt:lpwstr/>
      </vt:variant>
      <vt:variant>
        <vt:lpwstr>cvParam</vt:lpwstr>
      </vt:variant>
      <vt:variant>
        <vt:i4>65554</vt:i4>
      </vt:variant>
      <vt:variant>
        <vt:i4>1338</vt:i4>
      </vt:variant>
      <vt:variant>
        <vt:i4>0</vt:i4>
      </vt:variant>
      <vt:variant>
        <vt:i4>5</vt:i4>
      </vt:variant>
      <vt:variant>
        <vt:lpwstr/>
      </vt:variant>
      <vt:variant>
        <vt:lpwstr>userParam</vt:lpwstr>
      </vt:variant>
      <vt:variant>
        <vt:i4>7733345</vt:i4>
      </vt:variant>
      <vt:variant>
        <vt:i4>1335</vt:i4>
      </vt:variant>
      <vt:variant>
        <vt:i4>0</vt:i4>
      </vt:variant>
      <vt:variant>
        <vt:i4>5</vt:i4>
      </vt:variant>
      <vt:variant>
        <vt:lpwstr/>
      </vt:variant>
      <vt:variant>
        <vt:lpwstr>cvParam</vt:lpwstr>
      </vt:variant>
      <vt:variant>
        <vt:i4>65554</vt:i4>
      </vt:variant>
      <vt:variant>
        <vt:i4>1332</vt:i4>
      </vt:variant>
      <vt:variant>
        <vt:i4>0</vt:i4>
      </vt:variant>
      <vt:variant>
        <vt:i4>5</vt:i4>
      </vt:variant>
      <vt:variant>
        <vt:lpwstr/>
      </vt:variant>
      <vt:variant>
        <vt:lpwstr>userParam</vt:lpwstr>
      </vt:variant>
      <vt:variant>
        <vt:i4>7733345</vt:i4>
      </vt:variant>
      <vt:variant>
        <vt:i4>1329</vt:i4>
      </vt:variant>
      <vt:variant>
        <vt:i4>0</vt:i4>
      </vt:variant>
      <vt:variant>
        <vt:i4>5</vt:i4>
      </vt:variant>
      <vt:variant>
        <vt:lpwstr/>
      </vt:variant>
      <vt:variant>
        <vt:lpwstr>cvParam</vt:lpwstr>
      </vt:variant>
      <vt:variant>
        <vt:i4>7929981</vt:i4>
      </vt:variant>
      <vt:variant>
        <vt:i4>1326</vt:i4>
      </vt:variant>
      <vt:variant>
        <vt:i4>0</vt:i4>
      </vt:variant>
      <vt:variant>
        <vt:i4>5</vt:i4>
      </vt:variant>
      <vt:variant>
        <vt:lpwstr/>
      </vt:variant>
      <vt:variant>
        <vt:lpwstr>SpectrumIdentificationItem</vt:lpwstr>
      </vt:variant>
      <vt:variant>
        <vt:i4>7274607</vt:i4>
      </vt:variant>
      <vt:variant>
        <vt:i4>1323</vt:i4>
      </vt:variant>
      <vt:variant>
        <vt:i4>0</vt:i4>
      </vt:variant>
      <vt:variant>
        <vt:i4>5</vt:i4>
      </vt:variant>
      <vt:variant>
        <vt:lpwstr/>
      </vt:variant>
      <vt:variant>
        <vt:lpwstr>DatabaseTranslation</vt:lpwstr>
      </vt:variant>
      <vt:variant>
        <vt:i4>7012462</vt:i4>
      </vt:variant>
      <vt:variant>
        <vt:i4>1320</vt:i4>
      </vt:variant>
      <vt:variant>
        <vt:i4>0</vt:i4>
      </vt:variant>
      <vt:variant>
        <vt:i4>5</vt:i4>
      </vt:variant>
      <vt:variant>
        <vt:lpwstr/>
      </vt:variant>
      <vt:variant>
        <vt:lpwstr>DatabaseFilters</vt:lpwstr>
      </vt:variant>
      <vt:variant>
        <vt:i4>589850</vt:i4>
      </vt:variant>
      <vt:variant>
        <vt:i4>1317</vt:i4>
      </vt:variant>
      <vt:variant>
        <vt:i4>0</vt:i4>
      </vt:variant>
      <vt:variant>
        <vt:i4>5</vt:i4>
      </vt:variant>
      <vt:variant>
        <vt:lpwstr/>
      </vt:variant>
      <vt:variant>
        <vt:lpwstr>Threshold</vt:lpwstr>
      </vt:variant>
      <vt:variant>
        <vt:i4>7864424</vt:i4>
      </vt:variant>
      <vt:variant>
        <vt:i4>1314</vt:i4>
      </vt:variant>
      <vt:variant>
        <vt:i4>0</vt:i4>
      </vt:variant>
      <vt:variant>
        <vt:i4>5</vt:i4>
      </vt:variant>
      <vt:variant>
        <vt:lpwstr/>
      </vt:variant>
      <vt:variant>
        <vt:lpwstr>ParentTolerance</vt:lpwstr>
      </vt:variant>
      <vt:variant>
        <vt:i4>786432</vt:i4>
      </vt:variant>
      <vt:variant>
        <vt:i4>1311</vt:i4>
      </vt:variant>
      <vt:variant>
        <vt:i4>0</vt:i4>
      </vt:variant>
      <vt:variant>
        <vt:i4>5</vt:i4>
      </vt:variant>
      <vt:variant>
        <vt:lpwstr/>
      </vt:variant>
      <vt:variant>
        <vt:lpwstr>FragmentTolerance</vt:lpwstr>
      </vt:variant>
      <vt:variant>
        <vt:i4>2031624</vt:i4>
      </vt:variant>
      <vt:variant>
        <vt:i4>1308</vt:i4>
      </vt:variant>
      <vt:variant>
        <vt:i4>0</vt:i4>
      </vt:variant>
      <vt:variant>
        <vt:i4>5</vt:i4>
      </vt:variant>
      <vt:variant>
        <vt:lpwstr/>
      </vt:variant>
      <vt:variant>
        <vt:lpwstr>MassTable</vt:lpwstr>
      </vt:variant>
      <vt:variant>
        <vt:i4>7471218</vt:i4>
      </vt:variant>
      <vt:variant>
        <vt:i4>1305</vt:i4>
      </vt:variant>
      <vt:variant>
        <vt:i4>0</vt:i4>
      </vt:variant>
      <vt:variant>
        <vt:i4>5</vt:i4>
      </vt:variant>
      <vt:variant>
        <vt:lpwstr/>
      </vt:variant>
      <vt:variant>
        <vt:lpwstr>Enzymes</vt:lpwstr>
      </vt:variant>
      <vt:variant>
        <vt:i4>7995512</vt:i4>
      </vt:variant>
      <vt:variant>
        <vt:i4>1302</vt:i4>
      </vt:variant>
      <vt:variant>
        <vt:i4>0</vt:i4>
      </vt:variant>
      <vt:variant>
        <vt:i4>5</vt:i4>
      </vt:variant>
      <vt:variant>
        <vt:lpwstr/>
      </vt:variant>
      <vt:variant>
        <vt:lpwstr>ModificationParams</vt:lpwstr>
      </vt:variant>
      <vt:variant>
        <vt:i4>6946913</vt:i4>
      </vt:variant>
      <vt:variant>
        <vt:i4>1299</vt:i4>
      </vt:variant>
      <vt:variant>
        <vt:i4>0</vt:i4>
      </vt:variant>
      <vt:variant>
        <vt:i4>5</vt:i4>
      </vt:variant>
      <vt:variant>
        <vt:lpwstr/>
      </vt:variant>
      <vt:variant>
        <vt:lpwstr>AdditionalSearchParams</vt:lpwstr>
      </vt:variant>
      <vt:variant>
        <vt:i4>6488181</vt:i4>
      </vt:variant>
      <vt:variant>
        <vt:i4>1296</vt:i4>
      </vt:variant>
      <vt:variant>
        <vt:i4>0</vt:i4>
      </vt:variant>
      <vt:variant>
        <vt:i4>5</vt:i4>
      </vt:variant>
      <vt:variant>
        <vt:lpwstr/>
      </vt:variant>
      <vt:variant>
        <vt:lpwstr>SearchType</vt:lpwstr>
      </vt:variant>
      <vt:variant>
        <vt:i4>65554</vt:i4>
      </vt:variant>
      <vt:variant>
        <vt:i4>1293</vt:i4>
      </vt:variant>
      <vt:variant>
        <vt:i4>0</vt:i4>
      </vt:variant>
      <vt:variant>
        <vt:i4>5</vt:i4>
      </vt:variant>
      <vt:variant>
        <vt:lpwstr/>
      </vt:variant>
      <vt:variant>
        <vt:lpwstr>userParam</vt:lpwstr>
      </vt:variant>
      <vt:variant>
        <vt:i4>7733345</vt:i4>
      </vt:variant>
      <vt:variant>
        <vt:i4>1290</vt:i4>
      </vt:variant>
      <vt:variant>
        <vt:i4>0</vt:i4>
      </vt:variant>
      <vt:variant>
        <vt:i4>5</vt:i4>
      </vt:variant>
      <vt:variant>
        <vt:lpwstr/>
      </vt:variant>
      <vt:variant>
        <vt:lpwstr>cvParam</vt:lpwstr>
      </vt:variant>
      <vt:variant>
        <vt:i4>262172</vt:i4>
      </vt:variant>
      <vt:variant>
        <vt:i4>1287</vt:i4>
      </vt:variant>
      <vt:variant>
        <vt:i4>0</vt:i4>
      </vt:variant>
      <vt:variant>
        <vt:i4>5</vt:i4>
      </vt:variant>
      <vt:variant>
        <vt:lpwstr/>
      </vt:variant>
      <vt:variant>
        <vt:lpwstr>SpectrumIdentificationResult</vt:lpwstr>
      </vt:variant>
      <vt:variant>
        <vt:i4>7077999</vt:i4>
      </vt:variant>
      <vt:variant>
        <vt:i4>1284</vt:i4>
      </vt:variant>
      <vt:variant>
        <vt:i4>0</vt:i4>
      </vt:variant>
      <vt:variant>
        <vt:i4>5</vt:i4>
      </vt:variant>
      <vt:variant>
        <vt:lpwstr/>
      </vt:variant>
      <vt:variant>
        <vt:lpwstr>FragmentationTable</vt:lpwstr>
      </vt:variant>
      <vt:variant>
        <vt:i4>65554</vt:i4>
      </vt:variant>
      <vt:variant>
        <vt:i4>1281</vt:i4>
      </vt:variant>
      <vt:variant>
        <vt:i4>0</vt:i4>
      </vt:variant>
      <vt:variant>
        <vt:i4>5</vt:i4>
      </vt:variant>
      <vt:variant>
        <vt:lpwstr/>
      </vt:variant>
      <vt:variant>
        <vt:lpwstr>userParam</vt:lpwstr>
      </vt:variant>
      <vt:variant>
        <vt:i4>7733345</vt:i4>
      </vt:variant>
      <vt:variant>
        <vt:i4>1278</vt:i4>
      </vt:variant>
      <vt:variant>
        <vt:i4>0</vt:i4>
      </vt:variant>
      <vt:variant>
        <vt:i4>5</vt:i4>
      </vt:variant>
      <vt:variant>
        <vt:lpwstr/>
      </vt:variant>
      <vt:variant>
        <vt:lpwstr>cvParam</vt:lpwstr>
      </vt:variant>
      <vt:variant>
        <vt:i4>2031628</vt:i4>
      </vt:variant>
      <vt:variant>
        <vt:i4>1275</vt:i4>
      </vt:variant>
      <vt:variant>
        <vt:i4>0</vt:i4>
      </vt:variant>
      <vt:variant>
        <vt:i4>5</vt:i4>
      </vt:variant>
      <vt:variant>
        <vt:lpwstr/>
      </vt:variant>
      <vt:variant>
        <vt:lpwstr>Fragmentation</vt:lpwstr>
      </vt:variant>
      <vt:variant>
        <vt:i4>7012464</vt:i4>
      </vt:variant>
      <vt:variant>
        <vt:i4>1272</vt:i4>
      </vt:variant>
      <vt:variant>
        <vt:i4>0</vt:i4>
      </vt:variant>
      <vt:variant>
        <vt:i4>5</vt:i4>
      </vt:variant>
      <vt:variant>
        <vt:lpwstr/>
      </vt:variant>
      <vt:variant>
        <vt:lpwstr>PeptideEvidenceRef</vt:lpwstr>
      </vt:variant>
      <vt:variant>
        <vt:i4>1966082</vt:i4>
      </vt:variant>
      <vt:variant>
        <vt:i4>1269</vt:i4>
      </vt:variant>
      <vt:variant>
        <vt:i4>0</vt:i4>
      </vt:variant>
      <vt:variant>
        <vt:i4>5</vt:i4>
      </vt:variant>
      <vt:variant>
        <vt:lpwstr/>
      </vt:variant>
      <vt:variant>
        <vt:lpwstr>SearchDatabaseRef</vt:lpwstr>
      </vt:variant>
      <vt:variant>
        <vt:i4>1572876</vt:i4>
      </vt:variant>
      <vt:variant>
        <vt:i4>1266</vt:i4>
      </vt:variant>
      <vt:variant>
        <vt:i4>0</vt:i4>
      </vt:variant>
      <vt:variant>
        <vt:i4>5</vt:i4>
      </vt:variant>
      <vt:variant>
        <vt:lpwstr/>
      </vt:variant>
      <vt:variant>
        <vt:lpwstr>InputSpectra</vt:lpwstr>
      </vt:variant>
      <vt:variant>
        <vt:i4>7733345</vt:i4>
      </vt:variant>
      <vt:variant>
        <vt:i4>1263</vt:i4>
      </vt:variant>
      <vt:variant>
        <vt:i4>0</vt:i4>
      </vt:variant>
      <vt:variant>
        <vt:i4>5</vt:i4>
      </vt:variant>
      <vt:variant>
        <vt:lpwstr/>
      </vt:variant>
      <vt:variant>
        <vt:lpwstr>cvParam</vt:lpwstr>
      </vt:variant>
      <vt:variant>
        <vt:i4>1966091</vt:i4>
      </vt:variant>
      <vt:variant>
        <vt:i4>1260</vt:i4>
      </vt:variant>
      <vt:variant>
        <vt:i4>0</vt:i4>
      </vt:variant>
      <vt:variant>
        <vt:i4>5</vt:i4>
      </vt:variant>
      <vt:variant>
        <vt:lpwstr/>
      </vt:variant>
      <vt:variant>
        <vt:lpwstr>SpectrumIDFormat</vt:lpwstr>
      </vt:variant>
      <vt:variant>
        <vt:i4>7995519</vt:i4>
      </vt:variant>
      <vt:variant>
        <vt:i4>1257</vt:i4>
      </vt:variant>
      <vt:variant>
        <vt:i4>0</vt:i4>
      </vt:variant>
      <vt:variant>
        <vt:i4>5</vt:i4>
      </vt:variant>
      <vt:variant>
        <vt:lpwstr/>
      </vt:variant>
      <vt:variant>
        <vt:lpwstr>FileFormat</vt:lpwstr>
      </vt:variant>
      <vt:variant>
        <vt:i4>7929979</vt:i4>
      </vt:variant>
      <vt:variant>
        <vt:i4>1254</vt:i4>
      </vt:variant>
      <vt:variant>
        <vt:i4>0</vt:i4>
      </vt:variant>
      <vt:variant>
        <vt:i4>5</vt:i4>
      </vt:variant>
      <vt:variant>
        <vt:lpwstr/>
      </vt:variant>
      <vt:variant>
        <vt:lpwstr>ExternalFormatDocumentation</vt:lpwstr>
      </vt:variant>
      <vt:variant>
        <vt:i4>7733345</vt:i4>
      </vt:variant>
      <vt:variant>
        <vt:i4>1251</vt:i4>
      </vt:variant>
      <vt:variant>
        <vt:i4>0</vt:i4>
      </vt:variant>
      <vt:variant>
        <vt:i4>5</vt:i4>
      </vt:variant>
      <vt:variant>
        <vt:lpwstr/>
      </vt:variant>
      <vt:variant>
        <vt:lpwstr>cvParam</vt:lpwstr>
      </vt:variant>
      <vt:variant>
        <vt:i4>65554</vt:i4>
      </vt:variant>
      <vt:variant>
        <vt:i4>1248</vt:i4>
      </vt:variant>
      <vt:variant>
        <vt:i4>0</vt:i4>
      </vt:variant>
      <vt:variant>
        <vt:i4>5</vt:i4>
      </vt:variant>
      <vt:variant>
        <vt:lpwstr/>
      </vt:variant>
      <vt:variant>
        <vt:lpwstr>userParam</vt:lpwstr>
      </vt:variant>
      <vt:variant>
        <vt:i4>7733345</vt:i4>
      </vt:variant>
      <vt:variant>
        <vt:i4>1245</vt:i4>
      </vt:variant>
      <vt:variant>
        <vt:i4>0</vt:i4>
      </vt:variant>
      <vt:variant>
        <vt:i4>5</vt:i4>
      </vt:variant>
      <vt:variant>
        <vt:lpwstr/>
      </vt:variant>
      <vt:variant>
        <vt:lpwstr>cvParam</vt:lpwstr>
      </vt:variant>
      <vt:variant>
        <vt:i4>7995519</vt:i4>
      </vt:variant>
      <vt:variant>
        <vt:i4>1242</vt:i4>
      </vt:variant>
      <vt:variant>
        <vt:i4>0</vt:i4>
      </vt:variant>
      <vt:variant>
        <vt:i4>5</vt:i4>
      </vt:variant>
      <vt:variant>
        <vt:lpwstr/>
      </vt:variant>
      <vt:variant>
        <vt:lpwstr>FileFormat</vt:lpwstr>
      </vt:variant>
      <vt:variant>
        <vt:i4>7929979</vt:i4>
      </vt:variant>
      <vt:variant>
        <vt:i4>1239</vt:i4>
      </vt:variant>
      <vt:variant>
        <vt:i4>0</vt:i4>
      </vt:variant>
      <vt:variant>
        <vt:i4>5</vt:i4>
      </vt:variant>
      <vt:variant>
        <vt:lpwstr/>
      </vt:variant>
      <vt:variant>
        <vt:lpwstr>ExternalFormatDocumentation</vt:lpwstr>
      </vt:variant>
      <vt:variant>
        <vt:i4>65554</vt:i4>
      </vt:variant>
      <vt:variant>
        <vt:i4>1236</vt:i4>
      </vt:variant>
      <vt:variant>
        <vt:i4>0</vt:i4>
      </vt:variant>
      <vt:variant>
        <vt:i4>5</vt:i4>
      </vt:variant>
      <vt:variant>
        <vt:lpwstr/>
      </vt:variant>
      <vt:variant>
        <vt:lpwstr>userParam</vt:lpwstr>
      </vt:variant>
      <vt:variant>
        <vt:i4>7733345</vt:i4>
      </vt:variant>
      <vt:variant>
        <vt:i4>1233</vt:i4>
      </vt:variant>
      <vt:variant>
        <vt:i4>0</vt:i4>
      </vt:variant>
      <vt:variant>
        <vt:i4>5</vt:i4>
      </vt:variant>
      <vt:variant>
        <vt:lpwstr/>
      </vt:variant>
      <vt:variant>
        <vt:lpwstr>cvParam</vt:lpwstr>
      </vt:variant>
      <vt:variant>
        <vt:i4>8323184</vt:i4>
      </vt:variant>
      <vt:variant>
        <vt:i4>1230</vt:i4>
      </vt:variant>
      <vt:variant>
        <vt:i4>0</vt:i4>
      </vt:variant>
      <vt:variant>
        <vt:i4>5</vt:i4>
      </vt:variant>
      <vt:variant>
        <vt:lpwstr/>
      </vt:variant>
      <vt:variant>
        <vt:lpwstr>PeptideEvidence</vt:lpwstr>
      </vt:variant>
      <vt:variant>
        <vt:i4>7667817</vt:i4>
      </vt:variant>
      <vt:variant>
        <vt:i4>1227</vt:i4>
      </vt:variant>
      <vt:variant>
        <vt:i4>0</vt:i4>
      </vt:variant>
      <vt:variant>
        <vt:i4>5</vt:i4>
      </vt:variant>
      <vt:variant>
        <vt:lpwstr/>
      </vt:variant>
      <vt:variant>
        <vt:lpwstr>Peptide</vt:lpwstr>
      </vt:variant>
      <vt:variant>
        <vt:i4>7929952</vt:i4>
      </vt:variant>
      <vt:variant>
        <vt:i4>1224</vt:i4>
      </vt:variant>
      <vt:variant>
        <vt:i4>0</vt:i4>
      </vt:variant>
      <vt:variant>
        <vt:i4>5</vt:i4>
      </vt:variant>
      <vt:variant>
        <vt:lpwstr/>
      </vt:variant>
      <vt:variant>
        <vt:lpwstr>DBSequence</vt:lpwstr>
      </vt:variant>
      <vt:variant>
        <vt:i4>65554</vt:i4>
      </vt:variant>
      <vt:variant>
        <vt:i4>1221</vt:i4>
      </vt:variant>
      <vt:variant>
        <vt:i4>0</vt:i4>
      </vt:variant>
      <vt:variant>
        <vt:i4>5</vt:i4>
      </vt:variant>
      <vt:variant>
        <vt:lpwstr/>
      </vt:variant>
      <vt:variant>
        <vt:lpwstr>userParam</vt:lpwstr>
      </vt:variant>
      <vt:variant>
        <vt:i4>7733345</vt:i4>
      </vt:variant>
      <vt:variant>
        <vt:i4>1218</vt:i4>
      </vt:variant>
      <vt:variant>
        <vt:i4>0</vt:i4>
      </vt:variant>
      <vt:variant>
        <vt:i4>5</vt:i4>
      </vt:variant>
      <vt:variant>
        <vt:lpwstr/>
      </vt:variant>
      <vt:variant>
        <vt:lpwstr>cvParam</vt:lpwstr>
      </vt:variant>
      <vt:variant>
        <vt:i4>7733345</vt:i4>
      </vt:variant>
      <vt:variant>
        <vt:i4>1215</vt:i4>
      </vt:variant>
      <vt:variant>
        <vt:i4>0</vt:i4>
      </vt:variant>
      <vt:variant>
        <vt:i4>5</vt:i4>
      </vt:variant>
      <vt:variant>
        <vt:lpwstr/>
      </vt:variant>
      <vt:variant>
        <vt:lpwstr>cvParam</vt:lpwstr>
      </vt:variant>
      <vt:variant>
        <vt:i4>983062</vt:i4>
      </vt:variant>
      <vt:variant>
        <vt:i4>1212</vt:i4>
      </vt:variant>
      <vt:variant>
        <vt:i4>0</vt:i4>
      </vt:variant>
      <vt:variant>
        <vt:i4>5</vt:i4>
      </vt:variant>
      <vt:variant>
        <vt:lpwstr/>
      </vt:variant>
      <vt:variant>
        <vt:lpwstr>SpecificityRules</vt:lpwstr>
      </vt:variant>
      <vt:variant>
        <vt:i4>7733345</vt:i4>
      </vt:variant>
      <vt:variant>
        <vt:i4>1209</vt:i4>
      </vt:variant>
      <vt:variant>
        <vt:i4>0</vt:i4>
      </vt:variant>
      <vt:variant>
        <vt:i4>5</vt:i4>
      </vt:variant>
      <vt:variant>
        <vt:lpwstr/>
      </vt:variant>
      <vt:variant>
        <vt:lpwstr>cvParam</vt:lpwstr>
      </vt:variant>
      <vt:variant>
        <vt:i4>2</vt:i4>
      </vt:variant>
      <vt:variant>
        <vt:i4>1206</vt:i4>
      </vt:variant>
      <vt:variant>
        <vt:i4>0</vt:i4>
      </vt:variant>
      <vt:variant>
        <vt:i4>5</vt:i4>
      </vt:variant>
      <vt:variant>
        <vt:lpwstr/>
      </vt:variant>
      <vt:variant>
        <vt:lpwstr>DatabaseName</vt:lpwstr>
      </vt:variant>
      <vt:variant>
        <vt:i4>7995519</vt:i4>
      </vt:variant>
      <vt:variant>
        <vt:i4>1203</vt:i4>
      </vt:variant>
      <vt:variant>
        <vt:i4>0</vt:i4>
      </vt:variant>
      <vt:variant>
        <vt:i4>5</vt:i4>
      </vt:variant>
      <vt:variant>
        <vt:lpwstr/>
      </vt:variant>
      <vt:variant>
        <vt:lpwstr>FileFormat</vt:lpwstr>
      </vt:variant>
      <vt:variant>
        <vt:i4>7929979</vt:i4>
      </vt:variant>
      <vt:variant>
        <vt:i4>1200</vt:i4>
      </vt:variant>
      <vt:variant>
        <vt:i4>0</vt:i4>
      </vt:variant>
      <vt:variant>
        <vt:i4>5</vt:i4>
      </vt:variant>
      <vt:variant>
        <vt:lpwstr/>
      </vt:variant>
      <vt:variant>
        <vt:lpwstr>ExternalFormatDocumentation</vt:lpwstr>
      </vt:variant>
      <vt:variant>
        <vt:i4>65554</vt:i4>
      </vt:variant>
      <vt:variant>
        <vt:i4>1197</vt:i4>
      </vt:variant>
      <vt:variant>
        <vt:i4>0</vt:i4>
      </vt:variant>
      <vt:variant>
        <vt:i4>5</vt:i4>
      </vt:variant>
      <vt:variant>
        <vt:lpwstr/>
      </vt:variant>
      <vt:variant>
        <vt:lpwstr>userParam</vt:lpwstr>
      </vt:variant>
      <vt:variant>
        <vt:i4>7733345</vt:i4>
      </vt:variant>
      <vt:variant>
        <vt:i4>1194</vt:i4>
      </vt:variant>
      <vt:variant>
        <vt:i4>0</vt:i4>
      </vt:variant>
      <vt:variant>
        <vt:i4>5</vt:i4>
      </vt:variant>
      <vt:variant>
        <vt:lpwstr/>
      </vt:variant>
      <vt:variant>
        <vt:lpwstr>cvParam</vt:lpwstr>
      </vt:variant>
      <vt:variant>
        <vt:i4>458752</vt:i4>
      </vt:variant>
      <vt:variant>
        <vt:i4>1191</vt:i4>
      </vt:variant>
      <vt:variant>
        <vt:i4>0</vt:i4>
      </vt:variant>
      <vt:variant>
        <vt:i4>5</vt:i4>
      </vt:variant>
      <vt:variant>
        <vt:lpwstr/>
      </vt:variant>
      <vt:variant>
        <vt:lpwstr>SubSample</vt:lpwstr>
      </vt:variant>
      <vt:variant>
        <vt:i4>6684791</vt:i4>
      </vt:variant>
      <vt:variant>
        <vt:i4>1188</vt:i4>
      </vt:variant>
      <vt:variant>
        <vt:i4>0</vt:i4>
      </vt:variant>
      <vt:variant>
        <vt:i4>5</vt:i4>
      </vt:variant>
      <vt:variant>
        <vt:lpwstr/>
      </vt:variant>
      <vt:variant>
        <vt:lpwstr>ContactRole</vt:lpwstr>
      </vt:variant>
      <vt:variant>
        <vt:i4>7733345</vt:i4>
      </vt:variant>
      <vt:variant>
        <vt:i4>1185</vt:i4>
      </vt:variant>
      <vt:variant>
        <vt:i4>0</vt:i4>
      </vt:variant>
      <vt:variant>
        <vt:i4>5</vt:i4>
      </vt:variant>
      <vt:variant>
        <vt:lpwstr/>
      </vt:variant>
      <vt:variant>
        <vt:lpwstr>cvParam</vt:lpwstr>
      </vt:variant>
      <vt:variant>
        <vt:i4>6684791</vt:i4>
      </vt:variant>
      <vt:variant>
        <vt:i4>1182</vt:i4>
      </vt:variant>
      <vt:variant>
        <vt:i4>0</vt:i4>
      </vt:variant>
      <vt:variant>
        <vt:i4>5</vt:i4>
      </vt:variant>
      <vt:variant>
        <vt:lpwstr/>
      </vt:variant>
      <vt:variant>
        <vt:lpwstr>ContactRole</vt:lpwstr>
      </vt:variant>
      <vt:variant>
        <vt:i4>589850</vt:i4>
      </vt:variant>
      <vt:variant>
        <vt:i4>1179</vt:i4>
      </vt:variant>
      <vt:variant>
        <vt:i4>0</vt:i4>
      </vt:variant>
      <vt:variant>
        <vt:i4>5</vt:i4>
      </vt:variant>
      <vt:variant>
        <vt:lpwstr/>
      </vt:variant>
      <vt:variant>
        <vt:lpwstr>Threshold</vt:lpwstr>
      </vt:variant>
      <vt:variant>
        <vt:i4>7405695</vt:i4>
      </vt:variant>
      <vt:variant>
        <vt:i4>1176</vt:i4>
      </vt:variant>
      <vt:variant>
        <vt:i4>0</vt:i4>
      </vt:variant>
      <vt:variant>
        <vt:i4>5</vt:i4>
      </vt:variant>
      <vt:variant>
        <vt:lpwstr/>
      </vt:variant>
      <vt:variant>
        <vt:lpwstr>AnalysisParams</vt:lpwstr>
      </vt:variant>
      <vt:variant>
        <vt:i4>65554</vt:i4>
      </vt:variant>
      <vt:variant>
        <vt:i4>1173</vt:i4>
      </vt:variant>
      <vt:variant>
        <vt:i4>0</vt:i4>
      </vt:variant>
      <vt:variant>
        <vt:i4>5</vt:i4>
      </vt:variant>
      <vt:variant>
        <vt:lpwstr/>
      </vt:variant>
      <vt:variant>
        <vt:lpwstr>userParam</vt:lpwstr>
      </vt:variant>
      <vt:variant>
        <vt:i4>7733345</vt:i4>
      </vt:variant>
      <vt:variant>
        <vt:i4>1170</vt:i4>
      </vt:variant>
      <vt:variant>
        <vt:i4>0</vt:i4>
      </vt:variant>
      <vt:variant>
        <vt:i4>5</vt:i4>
      </vt:variant>
      <vt:variant>
        <vt:lpwstr/>
      </vt:variant>
      <vt:variant>
        <vt:lpwstr>cvParam</vt:lpwstr>
      </vt:variant>
      <vt:variant>
        <vt:i4>1835033</vt:i4>
      </vt:variant>
      <vt:variant>
        <vt:i4>1167</vt:i4>
      </vt:variant>
      <vt:variant>
        <vt:i4>0</vt:i4>
      </vt:variant>
      <vt:variant>
        <vt:i4>5</vt:i4>
      </vt:variant>
      <vt:variant>
        <vt:lpwstr/>
      </vt:variant>
      <vt:variant>
        <vt:lpwstr>ProteinAmbiguityGroup</vt:lpwstr>
      </vt:variant>
      <vt:variant>
        <vt:i4>65554</vt:i4>
      </vt:variant>
      <vt:variant>
        <vt:i4>1164</vt:i4>
      </vt:variant>
      <vt:variant>
        <vt:i4>0</vt:i4>
      </vt:variant>
      <vt:variant>
        <vt:i4>5</vt:i4>
      </vt:variant>
      <vt:variant>
        <vt:lpwstr/>
      </vt:variant>
      <vt:variant>
        <vt:lpwstr>userParam</vt:lpwstr>
      </vt:variant>
      <vt:variant>
        <vt:i4>7733345</vt:i4>
      </vt:variant>
      <vt:variant>
        <vt:i4>1161</vt:i4>
      </vt:variant>
      <vt:variant>
        <vt:i4>0</vt:i4>
      </vt:variant>
      <vt:variant>
        <vt:i4>5</vt:i4>
      </vt:variant>
      <vt:variant>
        <vt:lpwstr/>
      </vt:variant>
      <vt:variant>
        <vt:lpwstr>cvParam</vt:lpwstr>
      </vt:variant>
      <vt:variant>
        <vt:i4>1376257</vt:i4>
      </vt:variant>
      <vt:variant>
        <vt:i4>1158</vt:i4>
      </vt:variant>
      <vt:variant>
        <vt:i4>0</vt:i4>
      </vt:variant>
      <vt:variant>
        <vt:i4>5</vt:i4>
      </vt:variant>
      <vt:variant>
        <vt:lpwstr/>
      </vt:variant>
      <vt:variant>
        <vt:lpwstr>PeptideHypothesis</vt:lpwstr>
      </vt:variant>
      <vt:variant>
        <vt:i4>1638413</vt:i4>
      </vt:variant>
      <vt:variant>
        <vt:i4>1155</vt:i4>
      </vt:variant>
      <vt:variant>
        <vt:i4>0</vt:i4>
      </vt:variant>
      <vt:variant>
        <vt:i4>5</vt:i4>
      </vt:variant>
      <vt:variant>
        <vt:lpwstr/>
      </vt:variant>
      <vt:variant>
        <vt:lpwstr>InputSpectrumIdentifications</vt:lpwstr>
      </vt:variant>
      <vt:variant>
        <vt:i4>65554</vt:i4>
      </vt:variant>
      <vt:variant>
        <vt:i4>1152</vt:i4>
      </vt:variant>
      <vt:variant>
        <vt:i4>0</vt:i4>
      </vt:variant>
      <vt:variant>
        <vt:i4>5</vt:i4>
      </vt:variant>
      <vt:variant>
        <vt:lpwstr/>
      </vt:variant>
      <vt:variant>
        <vt:lpwstr>userParam</vt:lpwstr>
      </vt:variant>
      <vt:variant>
        <vt:i4>7733345</vt:i4>
      </vt:variant>
      <vt:variant>
        <vt:i4>1149</vt:i4>
      </vt:variant>
      <vt:variant>
        <vt:i4>0</vt:i4>
      </vt:variant>
      <vt:variant>
        <vt:i4>5</vt:i4>
      </vt:variant>
      <vt:variant>
        <vt:lpwstr/>
      </vt:variant>
      <vt:variant>
        <vt:lpwstr>cvParam</vt:lpwstr>
      </vt:variant>
      <vt:variant>
        <vt:i4>6619247</vt:i4>
      </vt:variant>
      <vt:variant>
        <vt:i4>1146</vt:i4>
      </vt:variant>
      <vt:variant>
        <vt:i4>0</vt:i4>
      </vt:variant>
      <vt:variant>
        <vt:i4>5</vt:i4>
      </vt:variant>
      <vt:variant>
        <vt:lpwstr/>
      </vt:variant>
      <vt:variant>
        <vt:lpwstr>ProteinDetectionHypothesis</vt:lpwstr>
      </vt:variant>
      <vt:variant>
        <vt:i4>8192099</vt:i4>
      </vt:variant>
      <vt:variant>
        <vt:i4>1143</vt:i4>
      </vt:variant>
      <vt:variant>
        <vt:i4>0</vt:i4>
      </vt:variant>
      <vt:variant>
        <vt:i4>5</vt:i4>
      </vt:variant>
      <vt:variant>
        <vt:lpwstr/>
      </vt:variant>
      <vt:variant>
        <vt:lpwstr>Affiliation</vt:lpwstr>
      </vt:variant>
      <vt:variant>
        <vt:i4>65554</vt:i4>
      </vt:variant>
      <vt:variant>
        <vt:i4>1140</vt:i4>
      </vt:variant>
      <vt:variant>
        <vt:i4>0</vt:i4>
      </vt:variant>
      <vt:variant>
        <vt:i4>5</vt:i4>
      </vt:variant>
      <vt:variant>
        <vt:lpwstr/>
      </vt:variant>
      <vt:variant>
        <vt:lpwstr>userParam</vt:lpwstr>
      </vt:variant>
      <vt:variant>
        <vt:i4>7733345</vt:i4>
      </vt:variant>
      <vt:variant>
        <vt:i4>1137</vt:i4>
      </vt:variant>
      <vt:variant>
        <vt:i4>0</vt:i4>
      </vt:variant>
      <vt:variant>
        <vt:i4>5</vt:i4>
      </vt:variant>
      <vt:variant>
        <vt:lpwstr/>
      </vt:variant>
      <vt:variant>
        <vt:lpwstr>cvParam</vt:lpwstr>
      </vt:variant>
      <vt:variant>
        <vt:i4>1835023</vt:i4>
      </vt:variant>
      <vt:variant>
        <vt:i4>1134</vt:i4>
      </vt:variant>
      <vt:variant>
        <vt:i4>0</vt:i4>
      </vt:variant>
      <vt:variant>
        <vt:i4>5</vt:i4>
      </vt:variant>
      <vt:variant>
        <vt:lpwstr/>
      </vt:variant>
      <vt:variant>
        <vt:lpwstr>SpectrumIdentificationItemRef</vt:lpwstr>
      </vt:variant>
      <vt:variant>
        <vt:i4>65554</vt:i4>
      </vt:variant>
      <vt:variant>
        <vt:i4>1131</vt:i4>
      </vt:variant>
      <vt:variant>
        <vt:i4>0</vt:i4>
      </vt:variant>
      <vt:variant>
        <vt:i4>5</vt:i4>
      </vt:variant>
      <vt:variant>
        <vt:lpwstr/>
      </vt:variant>
      <vt:variant>
        <vt:lpwstr>userParam</vt:lpwstr>
      </vt:variant>
      <vt:variant>
        <vt:i4>7733345</vt:i4>
      </vt:variant>
      <vt:variant>
        <vt:i4>1128</vt:i4>
      </vt:variant>
      <vt:variant>
        <vt:i4>0</vt:i4>
      </vt:variant>
      <vt:variant>
        <vt:i4>5</vt:i4>
      </vt:variant>
      <vt:variant>
        <vt:lpwstr/>
      </vt:variant>
      <vt:variant>
        <vt:lpwstr>cvParam</vt:lpwstr>
      </vt:variant>
      <vt:variant>
        <vt:i4>65554</vt:i4>
      </vt:variant>
      <vt:variant>
        <vt:i4>1125</vt:i4>
      </vt:variant>
      <vt:variant>
        <vt:i4>0</vt:i4>
      </vt:variant>
      <vt:variant>
        <vt:i4>5</vt:i4>
      </vt:variant>
      <vt:variant>
        <vt:lpwstr/>
      </vt:variant>
      <vt:variant>
        <vt:lpwstr>userParam</vt:lpwstr>
      </vt:variant>
      <vt:variant>
        <vt:i4>7733345</vt:i4>
      </vt:variant>
      <vt:variant>
        <vt:i4>1122</vt:i4>
      </vt:variant>
      <vt:variant>
        <vt:i4>0</vt:i4>
      </vt:variant>
      <vt:variant>
        <vt:i4>5</vt:i4>
      </vt:variant>
      <vt:variant>
        <vt:lpwstr/>
      </vt:variant>
      <vt:variant>
        <vt:lpwstr>cvParam</vt:lpwstr>
      </vt:variant>
      <vt:variant>
        <vt:i4>1310749</vt:i4>
      </vt:variant>
      <vt:variant>
        <vt:i4>1119</vt:i4>
      </vt:variant>
      <vt:variant>
        <vt:i4>0</vt:i4>
      </vt:variant>
      <vt:variant>
        <vt:i4>5</vt:i4>
      </vt:variant>
      <vt:variant>
        <vt:lpwstr/>
      </vt:variant>
      <vt:variant>
        <vt:lpwstr>SubstitutionModification</vt:lpwstr>
      </vt:variant>
      <vt:variant>
        <vt:i4>589847</vt:i4>
      </vt:variant>
      <vt:variant>
        <vt:i4>1116</vt:i4>
      </vt:variant>
      <vt:variant>
        <vt:i4>0</vt:i4>
      </vt:variant>
      <vt:variant>
        <vt:i4>5</vt:i4>
      </vt:variant>
      <vt:variant>
        <vt:lpwstr/>
      </vt:variant>
      <vt:variant>
        <vt:lpwstr>Modification</vt:lpwstr>
      </vt:variant>
      <vt:variant>
        <vt:i4>7405682</vt:i4>
      </vt:variant>
      <vt:variant>
        <vt:i4>1113</vt:i4>
      </vt:variant>
      <vt:variant>
        <vt:i4>0</vt:i4>
      </vt:variant>
      <vt:variant>
        <vt:i4>5</vt:i4>
      </vt:variant>
      <vt:variant>
        <vt:lpwstr/>
      </vt:variant>
      <vt:variant>
        <vt:lpwstr>PeptideSequence</vt:lpwstr>
      </vt:variant>
      <vt:variant>
        <vt:i4>7733345</vt:i4>
      </vt:variant>
      <vt:variant>
        <vt:i4>1110</vt:i4>
      </vt:variant>
      <vt:variant>
        <vt:i4>0</vt:i4>
      </vt:variant>
      <vt:variant>
        <vt:i4>5</vt:i4>
      </vt:variant>
      <vt:variant>
        <vt:lpwstr/>
      </vt:variant>
      <vt:variant>
        <vt:lpwstr>cvParam</vt:lpwstr>
      </vt:variant>
      <vt:variant>
        <vt:i4>7340140</vt:i4>
      </vt:variant>
      <vt:variant>
        <vt:i4>1107</vt:i4>
      </vt:variant>
      <vt:variant>
        <vt:i4>0</vt:i4>
      </vt:variant>
      <vt:variant>
        <vt:i4>5</vt:i4>
      </vt:variant>
      <vt:variant>
        <vt:lpwstr/>
      </vt:variant>
      <vt:variant>
        <vt:lpwstr>Parent</vt:lpwstr>
      </vt:variant>
      <vt:variant>
        <vt:i4>65554</vt:i4>
      </vt:variant>
      <vt:variant>
        <vt:i4>1104</vt:i4>
      </vt:variant>
      <vt:variant>
        <vt:i4>0</vt:i4>
      </vt:variant>
      <vt:variant>
        <vt:i4>5</vt:i4>
      </vt:variant>
      <vt:variant>
        <vt:lpwstr/>
      </vt:variant>
      <vt:variant>
        <vt:lpwstr>userParam</vt:lpwstr>
      </vt:variant>
      <vt:variant>
        <vt:i4>7733345</vt:i4>
      </vt:variant>
      <vt:variant>
        <vt:i4>1101</vt:i4>
      </vt:variant>
      <vt:variant>
        <vt:i4>0</vt:i4>
      </vt:variant>
      <vt:variant>
        <vt:i4>5</vt:i4>
      </vt:variant>
      <vt:variant>
        <vt:lpwstr/>
      </vt:variant>
      <vt:variant>
        <vt:lpwstr>cvParam</vt:lpwstr>
      </vt:variant>
      <vt:variant>
        <vt:i4>7733350</vt:i4>
      </vt:variant>
      <vt:variant>
        <vt:i4>1098</vt:i4>
      </vt:variant>
      <vt:variant>
        <vt:i4>0</vt:i4>
      </vt:variant>
      <vt:variant>
        <vt:i4>5</vt:i4>
      </vt:variant>
      <vt:variant>
        <vt:lpwstr/>
      </vt:variant>
      <vt:variant>
        <vt:lpwstr>SearchModification</vt:lpwstr>
      </vt:variant>
      <vt:variant>
        <vt:i4>7733345</vt:i4>
      </vt:variant>
      <vt:variant>
        <vt:i4>1095</vt:i4>
      </vt:variant>
      <vt:variant>
        <vt:i4>0</vt:i4>
      </vt:variant>
      <vt:variant>
        <vt:i4>5</vt:i4>
      </vt:variant>
      <vt:variant>
        <vt:lpwstr/>
      </vt:variant>
      <vt:variant>
        <vt:lpwstr>cvParam</vt:lpwstr>
      </vt:variant>
      <vt:variant>
        <vt:i4>7733345</vt:i4>
      </vt:variant>
      <vt:variant>
        <vt:i4>1092</vt:i4>
      </vt:variant>
      <vt:variant>
        <vt:i4>0</vt:i4>
      </vt:variant>
      <vt:variant>
        <vt:i4>5</vt:i4>
      </vt:variant>
      <vt:variant>
        <vt:lpwstr/>
      </vt:variant>
      <vt:variant>
        <vt:lpwstr>cvParam</vt:lpwstr>
      </vt:variant>
      <vt:variant>
        <vt:i4>65554</vt:i4>
      </vt:variant>
      <vt:variant>
        <vt:i4>1089</vt:i4>
      </vt:variant>
      <vt:variant>
        <vt:i4>0</vt:i4>
      </vt:variant>
      <vt:variant>
        <vt:i4>5</vt:i4>
      </vt:variant>
      <vt:variant>
        <vt:lpwstr/>
      </vt:variant>
      <vt:variant>
        <vt:lpwstr>userParam</vt:lpwstr>
      </vt:variant>
      <vt:variant>
        <vt:i4>7733345</vt:i4>
      </vt:variant>
      <vt:variant>
        <vt:i4>1086</vt:i4>
      </vt:variant>
      <vt:variant>
        <vt:i4>0</vt:i4>
      </vt:variant>
      <vt:variant>
        <vt:i4>5</vt:i4>
      </vt:variant>
      <vt:variant>
        <vt:lpwstr/>
      </vt:variant>
      <vt:variant>
        <vt:lpwstr>cvParam</vt:lpwstr>
      </vt:variant>
      <vt:variant>
        <vt:i4>262145</vt:i4>
      </vt:variant>
      <vt:variant>
        <vt:i4>1083</vt:i4>
      </vt:variant>
      <vt:variant>
        <vt:i4>0</vt:i4>
      </vt:variant>
      <vt:variant>
        <vt:i4>5</vt:i4>
      </vt:variant>
      <vt:variant>
        <vt:lpwstr/>
      </vt:variant>
      <vt:variant>
        <vt:lpwstr>AmbiguousResidue</vt:lpwstr>
      </vt:variant>
      <vt:variant>
        <vt:i4>7929957</vt:i4>
      </vt:variant>
      <vt:variant>
        <vt:i4>1080</vt:i4>
      </vt:variant>
      <vt:variant>
        <vt:i4>0</vt:i4>
      </vt:variant>
      <vt:variant>
        <vt:i4>5</vt:i4>
      </vt:variant>
      <vt:variant>
        <vt:lpwstr/>
      </vt:variant>
      <vt:variant>
        <vt:lpwstr>Residue</vt:lpwstr>
      </vt:variant>
      <vt:variant>
        <vt:i4>7733345</vt:i4>
      </vt:variant>
      <vt:variant>
        <vt:i4>1077</vt:i4>
      </vt:variant>
      <vt:variant>
        <vt:i4>0</vt:i4>
      </vt:variant>
      <vt:variant>
        <vt:i4>5</vt:i4>
      </vt:variant>
      <vt:variant>
        <vt:lpwstr/>
      </vt:variant>
      <vt:variant>
        <vt:lpwstr>cvParam</vt:lpwstr>
      </vt:variant>
      <vt:variant>
        <vt:i4>1507351</vt:i4>
      </vt:variant>
      <vt:variant>
        <vt:i4>1074</vt:i4>
      </vt:variant>
      <vt:variant>
        <vt:i4>0</vt:i4>
      </vt:variant>
      <vt:variant>
        <vt:i4>5</vt:i4>
      </vt:variant>
      <vt:variant>
        <vt:lpwstr/>
      </vt:variant>
      <vt:variant>
        <vt:lpwstr>FragmentArray</vt:lpwstr>
      </vt:variant>
      <vt:variant>
        <vt:i4>7405666</vt:i4>
      </vt:variant>
      <vt:variant>
        <vt:i4>1071</vt:i4>
      </vt:variant>
      <vt:variant>
        <vt:i4>0</vt:i4>
      </vt:variant>
      <vt:variant>
        <vt:i4>5</vt:i4>
      </vt:variant>
      <vt:variant>
        <vt:lpwstr/>
      </vt:variant>
      <vt:variant>
        <vt:lpwstr>SpectraData</vt:lpwstr>
      </vt:variant>
      <vt:variant>
        <vt:i4>8061040</vt:i4>
      </vt:variant>
      <vt:variant>
        <vt:i4>1068</vt:i4>
      </vt:variant>
      <vt:variant>
        <vt:i4>0</vt:i4>
      </vt:variant>
      <vt:variant>
        <vt:i4>5</vt:i4>
      </vt:variant>
      <vt:variant>
        <vt:lpwstr/>
      </vt:variant>
      <vt:variant>
        <vt:lpwstr>SearchDatabase</vt:lpwstr>
      </vt:variant>
      <vt:variant>
        <vt:i4>7602287</vt:i4>
      </vt:variant>
      <vt:variant>
        <vt:i4>1065</vt:i4>
      </vt:variant>
      <vt:variant>
        <vt:i4>0</vt:i4>
      </vt:variant>
      <vt:variant>
        <vt:i4>5</vt:i4>
      </vt:variant>
      <vt:variant>
        <vt:lpwstr/>
      </vt:variant>
      <vt:variant>
        <vt:lpwstr>SourceFile</vt:lpwstr>
      </vt:variant>
      <vt:variant>
        <vt:i4>65554</vt:i4>
      </vt:variant>
      <vt:variant>
        <vt:i4>1062</vt:i4>
      </vt:variant>
      <vt:variant>
        <vt:i4>0</vt:i4>
      </vt:variant>
      <vt:variant>
        <vt:i4>5</vt:i4>
      </vt:variant>
      <vt:variant>
        <vt:lpwstr/>
      </vt:variant>
      <vt:variant>
        <vt:lpwstr>userParam</vt:lpwstr>
      </vt:variant>
      <vt:variant>
        <vt:i4>7733345</vt:i4>
      </vt:variant>
      <vt:variant>
        <vt:i4>1059</vt:i4>
      </vt:variant>
      <vt:variant>
        <vt:i4>0</vt:i4>
      </vt:variant>
      <vt:variant>
        <vt:i4>5</vt:i4>
      </vt:variant>
      <vt:variant>
        <vt:lpwstr/>
      </vt:variant>
      <vt:variant>
        <vt:lpwstr>cvParam</vt:lpwstr>
      </vt:variant>
      <vt:variant>
        <vt:i4>6553721</vt:i4>
      </vt:variant>
      <vt:variant>
        <vt:i4>1056</vt:i4>
      </vt:variant>
      <vt:variant>
        <vt:i4>0</vt:i4>
      </vt:variant>
      <vt:variant>
        <vt:i4>5</vt:i4>
      </vt:variant>
      <vt:variant>
        <vt:lpwstr/>
      </vt:variant>
      <vt:variant>
        <vt:lpwstr>Measure</vt:lpwstr>
      </vt:variant>
      <vt:variant>
        <vt:i4>7012478</vt:i4>
      </vt:variant>
      <vt:variant>
        <vt:i4>1053</vt:i4>
      </vt:variant>
      <vt:variant>
        <vt:i4>0</vt:i4>
      </vt:variant>
      <vt:variant>
        <vt:i4>5</vt:i4>
      </vt:variant>
      <vt:variant>
        <vt:lpwstr/>
      </vt:variant>
      <vt:variant>
        <vt:lpwstr>IonType</vt:lpwstr>
      </vt:variant>
      <vt:variant>
        <vt:i4>7733345</vt:i4>
      </vt:variant>
      <vt:variant>
        <vt:i4>1050</vt:i4>
      </vt:variant>
      <vt:variant>
        <vt:i4>0</vt:i4>
      </vt:variant>
      <vt:variant>
        <vt:i4>5</vt:i4>
      </vt:variant>
      <vt:variant>
        <vt:lpwstr/>
      </vt:variant>
      <vt:variant>
        <vt:lpwstr>cvParam</vt:lpwstr>
      </vt:variant>
      <vt:variant>
        <vt:i4>65554</vt:i4>
      </vt:variant>
      <vt:variant>
        <vt:i4>1047</vt:i4>
      </vt:variant>
      <vt:variant>
        <vt:i4>0</vt:i4>
      </vt:variant>
      <vt:variant>
        <vt:i4>5</vt:i4>
      </vt:variant>
      <vt:variant>
        <vt:lpwstr/>
      </vt:variant>
      <vt:variant>
        <vt:lpwstr>userParam</vt:lpwstr>
      </vt:variant>
      <vt:variant>
        <vt:i4>7733345</vt:i4>
      </vt:variant>
      <vt:variant>
        <vt:i4>1044</vt:i4>
      </vt:variant>
      <vt:variant>
        <vt:i4>0</vt:i4>
      </vt:variant>
      <vt:variant>
        <vt:i4>5</vt:i4>
      </vt:variant>
      <vt:variant>
        <vt:lpwstr/>
      </vt:variant>
      <vt:variant>
        <vt:lpwstr>cvParam</vt:lpwstr>
      </vt:variant>
      <vt:variant>
        <vt:i4>7340147</vt:i4>
      </vt:variant>
      <vt:variant>
        <vt:i4>1041</vt:i4>
      </vt:variant>
      <vt:variant>
        <vt:i4>0</vt:i4>
      </vt:variant>
      <vt:variant>
        <vt:i4>5</vt:i4>
      </vt:variant>
      <vt:variant>
        <vt:lpwstr/>
      </vt:variant>
      <vt:variant>
        <vt:lpwstr>Exclude</vt:lpwstr>
      </vt:variant>
      <vt:variant>
        <vt:i4>6684799</vt:i4>
      </vt:variant>
      <vt:variant>
        <vt:i4>1038</vt:i4>
      </vt:variant>
      <vt:variant>
        <vt:i4>0</vt:i4>
      </vt:variant>
      <vt:variant>
        <vt:i4>5</vt:i4>
      </vt:variant>
      <vt:variant>
        <vt:lpwstr/>
      </vt:variant>
      <vt:variant>
        <vt:lpwstr>Include</vt:lpwstr>
      </vt:variant>
      <vt:variant>
        <vt:i4>7536747</vt:i4>
      </vt:variant>
      <vt:variant>
        <vt:i4>1035</vt:i4>
      </vt:variant>
      <vt:variant>
        <vt:i4>0</vt:i4>
      </vt:variant>
      <vt:variant>
        <vt:i4>5</vt:i4>
      </vt:variant>
      <vt:variant>
        <vt:lpwstr/>
      </vt:variant>
      <vt:variant>
        <vt:lpwstr>FilterType</vt:lpwstr>
      </vt:variant>
      <vt:variant>
        <vt:i4>7733345</vt:i4>
      </vt:variant>
      <vt:variant>
        <vt:i4>1032</vt:i4>
      </vt:variant>
      <vt:variant>
        <vt:i4>0</vt:i4>
      </vt:variant>
      <vt:variant>
        <vt:i4>5</vt:i4>
      </vt:variant>
      <vt:variant>
        <vt:lpwstr/>
      </vt:variant>
      <vt:variant>
        <vt:lpwstr>cvParam</vt:lpwstr>
      </vt:variant>
      <vt:variant>
        <vt:i4>65554</vt:i4>
      </vt:variant>
      <vt:variant>
        <vt:i4>1029</vt:i4>
      </vt:variant>
      <vt:variant>
        <vt:i4>0</vt:i4>
      </vt:variant>
      <vt:variant>
        <vt:i4>5</vt:i4>
      </vt:variant>
      <vt:variant>
        <vt:lpwstr/>
      </vt:variant>
      <vt:variant>
        <vt:lpwstr>userParam</vt:lpwstr>
      </vt:variant>
      <vt:variant>
        <vt:i4>7733345</vt:i4>
      </vt:variant>
      <vt:variant>
        <vt:i4>1026</vt:i4>
      </vt:variant>
      <vt:variant>
        <vt:i4>0</vt:i4>
      </vt:variant>
      <vt:variant>
        <vt:i4>5</vt:i4>
      </vt:variant>
      <vt:variant>
        <vt:lpwstr/>
      </vt:variant>
      <vt:variant>
        <vt:lpwstr>cvParam</vt:lpwstr>
      </vt:variant>
      <vt:variant>
        <vt:i4>7471218</vt:i4>
      </vt:variant>
      <vt:variant>
        <vt:i4>1023</vt:i4>
      </vt:variant>
      <vt:variant>
        <vt:i4>0</vt:i4>
      </vt:variant>
      <vt:variant>
        <vt:i4>5</vt:i4>
      </vt:variant>
      <vt:variant>
        <vt:lpwstr/>
      </vt:variant>
      <vt:variant>
        <vt:lpwstr>Enzyme</vt:lpwstr>
      </vt:variant>
      <vt:variant>
        <vt:i4>65554</vt:i4>
      </vt:variant>
      <vt:variant>
        <vt:i4>1020</vt:i4>
      </vt:variant>
      <vt:variant>
        <vt:i4>0</vt:i4>
      </vt:variant>
      <vt:variant>
        <vt:i4>5</vt:i4>
      </vt:variant>
      <vt:variant>
        <vt:lpwstr/>
      </vt:variant>
      <vt:variant>
        <vt:lpwstr>userParam</vt:lpwstr>
      </vt:variant>
      <vt:variant>
        <vt:i4>7733345</vt:i4>
      </vt:variant>
      <vt:variant>
        <vt:i4>1017</vt:i4>
      </vt:variant>
      <vt:variant>
        <vt:i4>0</vt:i4>
      </vt:variant>
      <vt:variant>
        <vt:i4>5</vt:i4>
      </vt:variant>
      <vt:variant>
        <vt:lpwstr/>
      </vt:variant>
      <vt:variant>
        <vt:lpwstr>cvParam</vt:lpwstr>
      </vt:variant>
      <vt:variant>
        <vt:i4>7733361</vt:i4>
      </vt:variant>
      <vt:variant>
        <vt:i4>1014</vt:i4>
      </vt:variant>
      <vt:variant>
        <vt:i4>0</vt:i4>
      </vt:variant>
      <vt:variant>
        <vt:i4>5</vt:i4>
      </vt:variant>
      <vt:variant>
        <vt:lpwstr/>
      </vt:variant>
      <vt:variant>
        <vt:lpwstr>EnzymeName</vt:lpwstr>
      </vt:variant>
      <vt:variant>
        <vt:i4>8126570</vt:i4>
      </vt:variant>
      <vt:variant>
        <vt:i4>1011</vt:i4>
      </vt:variant>
      <vt:variant>
        <vt:i4>0</vt:i4>
      </vt:variant>
      <vt:variant>
        <vt:i4>5</vt:i4>
      </vt:variant>
      <vt:variant>
        <vt:lpwstr/>
      </vt:variant>
      <vt:variant>
        <vt:lpwstr>SiteRegexp</vt:lpwstr>
      </vt:variant>
      <vt:variant>
        <vt:i4>1572877</vt:i4>
      </vt:variant>
      <vt:variant>
        <vt:i4>1008</vt:i4>
      </vt:variant>
      <vt:variant>
        <vt:i4>0</vt:i4>
      </vt:variant>
      <vt:variant>
        <vt:i4>5</vt:i4>
      </vt:variant>
      <vt:variant>
        <vt:lpwstr/>
      </vt:variant>
      <vt:variant>
        <vt:lpwstr>TranslationTable</vt:lpwstr>
      </vt:variant>
      <vt:variant>
        <vt:i4>65554</vt:i4>
      </vt:variant>
      <vt:variant>
        <vt:i4>1005</vt:i4>
      </vt:variant>
      <vt:variant>
        <vt:i4>0</vt:i4>
      </vt:variant>
      <vt:variant>
        <vt:i4>5</vt:i4>
      </vt:variant>
      <vt:variant>
        <vt:lpwstr/>
      </vt:variant>
      <vt:variant>
        <vt:lpwstr>userParam</vt:lpwstr>
      </vt:variant>
      <vt:variant>
        <vt:i4>7733345</vt:i4>
      </vt:variant>
      <vt:variant>
        <vt:i4>1002</vt:i4>
      </vt:variant>
      <vt:variant>
        <vt:i4>0</vt:i4>
      </vt:variant>
      <vt:variant>
        <vt:i4>5</vt:i4>
      </vt:variant>
      <vt:variant>
        <vt:lpwstr/>
      </vt:variant>
      <vt:variant>
        <vt:lpwstr>cvParam</vt:lpwstr>
      </vt:variant>
      <vt:variant>
        <vt:i4>7274607</vt:i4>
      </vt:variant>
      <vt:variant>
        <vt:i4>999</vt:i4>
      </vt:variant>
      <vt:variant>
        <vt:i4>0</vt:i4>
      </vt:variant>
      <vt:variant>
        <vt:i4>5</vt:i4>
      </vt:variant>
      <vt:variant>
        <vt:lpwstr/>
      </vt:variant>
      <vt:variant>
        <vt:lpwstr>Filter</vt:lpwstr>
      </vt:variant>
      <vt:variant>
        <vt:i4>131072</vt:i4>
      </vt:variant>
      <vt:variant>
        <vt:i4>996</vt:i4>
      </vt:variant>
      <vt:variant>
        <vt:i4>0</vt:i4>
      </vt:variant>
      <vt:variant>
        <vt:i4>5</vt:i4>
      </vt:variant>
      <vt:variant>
        <vt:lpwstr/>
      </vt:variant>
      <vt:variant>
        <vt:lpwstr>AnalysisData</vt:lpwstr>
      </vt:variant>
      <vt:variant>
        <vt:i4>6815853</vt:i4>
      </vt:variant>
      <vt:variant>
        <vt:i4>993</vt:i4>
      </vt:variant>
      <vt:variant>
        <vt:i4>0</vt:i4>
      </vt:variant>
      <vt:variant>
        <vt:i4>5</vt:i4>
      </vt:variant>
      <vt:variant>
        <vt:lpwstr/>
      </vt:variant>
      <vt:variant>
        <vt:lpwstr>Inputs</vt:lpwstr>
      </vt:variant>
      <vt:variant>
        <vt:i4>65554</vt:i4>
      </vt:variant>
      <vt:variant>
        <vt:i4>990</vt:i4>
      </vt:variant>
      <vt:variant>
        <vt:i4>0</vt:i4>
      </vt:variant>
      <vt:variant>
        <vt:i4>5</vt:i4>
      </vt:variant>
      <vt:variant>
        <vt:lpwstr/>
      </vt:variant>
      <vt:variant>
        <vt:lpwstr>userParam</vt:lpwstr>
      </vt:variant>
      <vt:variant>
        <vt:i4>7733345</vt:i4>
      </vt:variant>
      <vt:variant>
        <vt:i4>987</vt:i4>
      </vt:variant>
      <vt:variant>
        <vt:i4>0</vt:i4>
      </vt:variant>
      <vt:variant>
        <vt:i4>5</vt:i4>
      </vt:variant>
      <vt:variant>
        <vt:lpwstr/>
      </vt:variant>
      <vt:variant>
        <vt:lpwstr>cvParam</vt:lpwstr>
      </vt:variant>
      <vt:variant>
        <vt:i4>6619251</vt:i4>
      </vt:variant>
      <vt:variant>
        <vt:i4>984</vt:i4>
      </vt:variant>
      <vt:variant>
        <vt:i4>0</vt:i4>
      </vt:variant>
      <vt:variant>
        <vt:i4>5</vt:i4>
      </vt:variant>
      <vt:variant>
        <vt:lpwstr/>
      </vt:variant>
      <vt:variant>
        <vt:lpwstr>Seq</vt:lpwstr>
      </vt:variant>
      <vt:variant>
        <vt:i4>655390</vt:i4>
      </vt:variant>
      <vt:variant>
        <vt:i4>981</vt:i4>
      </vt:variant>
      <vt:variant>
        <vt:i4>0</vt:i4>
      </vt:variant>
      <vt:variant>
        <vt:i4>5</vt:i4>
      </vt:variant>
      <vt:variant>
        <vt:lpwstr/>
      </vt:variant>
      <vt:variant>
        <vt:lpwstr>Role</vt:lpwstr>
      </vt:variant>
      <vt:variant>
        <vt:i4>1835015</vt:i4>
      </vt:variant>
      <vt:variant>
        <vt:i4>978</vt:i4>
      </vt:variant>
      <vt:variant>
        <vt:i4>0</vt:i4>
      </vt:variant>
      <vt:variant>
        <vt:i4>5</vt:i4>
      </vt:variant>
      <vt:variant>
        <vt:lpwstr/>
      </vt:variant>
      <vt:variant>
        <vt:lpwstr>Organization</vt:lpwstr>
      </vt:variant>
      <vt:variant>
        <vt:i4>7864429</vt:i4>
      </vt:variant>
      <vt:variant>
        <vt:i4>975</vt:i4>
      </vt:variant>
      <vt:variant>
        <vt:i4>0</vt:i4>
      </vt:variant>
      <vt:variant>
        <vt:i4>5</vt:i4>
      </vt:variant>
      <vt:variant>
        <vt:lpwstr/>
      </vt:variant>
      <vt:variant>
        <vt:lpwstr>Person</vt:lpwstr>
      </vt:variant>
      <vt:variant>
        <vt:i4>1900544</vt:i4>
      </vt:variant>
      <vt:variant>
        <vt:i4>972</vt:i4>
      </vt:variant>
      <vt:variant>
        <vt:i4>0</vt:i4>
      </vt:variant>
      <vt:variant>
        <vt:i4>5</vt:i4>
      </vt:variant>
      <vt:variant>
        <vt:lpwstr/>
      </vt:variant>
      <vt:variant>
        <vt:lpwstr>AnalysisSoftware</vt:lpwstr>
      </vt:variant>
      <vt:variant>
        <vt:i4>8257648</vt:i4>
      </vt:variant>
      <vt:variant>
        <vt:i4>969</vt:i4>
      </vt:variant>
      <vt:variant>
        <vt:i4>0</vt:i4>
      </vt:variant>
      <vt:variant>
        <vt:i4>5</vt:i4>
      </vt:variant>
      <vt:variant>
        <vt:lpwstr/>
      </vt:variant>
      <vt:variant>
        <vt:lpwstr>Customizations</vt:lpwstr>
      </vt:variant>
      <vt:variant>
        <vt:i4>1769491</vt:i4>
      </vt:variant>
      <vt:variant>
        <vt:i4>966</vt:i4>
      </vt:variant>
      <vt:variant>
        <vt:i4>0</vt:i4>
      </vt:variant>
      <vt:variant>
        <vt:i4>5</vt:i4>
      </vt:variant>
      <vt:variant>
        <vt:lpwstr/>
      </vt:variant>
      <vt:variant>
        <vt:lpwstr>SoftwareName</vt:lpwstr>
      </vt:variant>
      <vt:variant>
        <vt:i4>6684791</vt:i4>
      </vt:variant>
      <vt:variant>
        <vt:i4>963</vt:i4>
      </vt:variant>
      <vt:variant>
        <vt:i4>0</vt:i4>
      </vt:variant>
      <vt:variant>
        <vt:i4>5</vt:i4>
      </vt:variant>
      <vt:variant>
        <vt:lpwstr/>
      </vt:variant>
      <vt:variant>
        <vt:lpwstr>ContactRole</vt:lpwstr>
      </vt:variant>
      <vt:variant>
        <vt:i4>7602290</vt:i4>
      </vt:variant>
      <vt:variant>
        <vt:i4>960</vt:i4>
      </vt:variant>
      <vt:variant>
        <vt:i4>0</vt:i4>
      </vt:variant>
      <vt:variant>
        <vt:i4>5</vt:i4>
      </vt:variant>
      <vt:variant>
        <vt:lpwstr/>
      </vt:variant>
      <vt:variant>
        <vt:lpwstr>Sample</vt:lpwstr>
      </vt:variant>
      <vt:variant>
        <vt:i4>1179664</vt:i4>
      </vt:variant>
      <vt:variant>
        <vt:i4>957</vt:i4>
      </vt:variant>
      <vt:variant>
        <vt:i4>0</vt:i4>
      </vt:variant>
      <vt:variant>
        <vt:i4>5</vt:i4>
      </vt:variant>
      <vt:variant>
        <vt:lpwstr/>
      </vt:variant>
      <vt:variant>
        <vt:lpwstr>ProteinDetectionProtocol</vt:lpwstr>
      </vt:variant>
      <vt:variant>
        <vt:i4>6881390</vt:i4>
      </vt:variant>
      <vt:variant>
        <vt:i4>954</vt:i4>
      </vt:variant>
      <vt:variant>
        <vt:i4>0</vt:i4>
      </vt:variant>
      <vt:variant>
        <vt:i4>5</vt:i4>
      </vt:variant>
      <vt:variant>
        <vt:lpwstr/>
      </vt:variant>
      <vt:variant>
        <vt:lpwstr>SpectrumIdentificationProtocol</vt:lpwstr>
      </vt:variant>
      <vt:variant>
        <vt:i4>65554</vt:i4>
      </vt:variant>
      <vt:variant>
        <vt:i4>951</vt:i4>
      </vt:variant>
      <vt:variant>
        <vt:i4>0</vt:i4>
      </vt:variant>
      <vt:variant>
        <vt:i4>5</vt:i4>
      </vt:variant>
      <vt:variant>
        <vt:lpwstr/>
      </vt:variant>
      <vt:variant>
        <vt:lpwstr>userParam</vt:lpwstr>
      </vt:variant>
      <vt:variant>
        <vt:i4>7733345</vt:i4>
      </vt:variant>
      <vt:variant>
        <vt:i4>948</vt:i4>
      </vt:variant>
      <vt:variant>
        <vt:i4>0</vt:i4>
      </vt:variant>
      <vt:variant>
        <vt:i4>5</vt:i4>
      </vt:variant>
      <vt:variant>
        <vt:lpwstr/>
      </vt:variant>
      <vt:variant>
        <vt:lpwstr>cvParam</vt:lpwstr>
      </vt:variant>
      <vt:variant>
        <vt:i4>393232</vt:i4>
      </vt:variant>
      <vt:variant>
        <vt:i4>945</vt:i4>
      </vt:variant>
      <vt:variant>
        <vt:i4>0</vt:i4>
      </vt:variant>
      <vt:variant>
        <vt:i4>5</vt:i4>
      </vt:variant>
      <vt:variant>
        <vt:lpwstr/>
      </vt:variant>
      <vt:variant>
        <vt:lpwstr>ProteinDetectionList</vt:lpwstr>
      </vt:variant>
      <vt:variant>
        <vt:i4>8192110</vt:i4>
      </vt:variant>
      <vt:variant>
        <vt:i4>942</vt:i4>
      </vt:variant>
      <vt:variant>
        <vt:i4>0</vt:i4>
      </vt:variant>
      <vt:variant>
        <vt:i4>5</vt:i4>
      </vt:variant>
      <vt:variant>
        <vt:lpwstr/>
      </vt:variant>
      <vt:variant>
        <vt:lpwstr>SpectrumIdentificationList</vt:lpwstr>
      </vt:variant>
      <vt:variant>
        <vt:i4>1769487</vt:i4>
      </vt:variant>
      <vt:variant>
        <vt:i4>939</vt:i4>
      </vt:variant>
      <vt:variant>
        <vt:i4>0</vt:i4>
      </vt:variant>
      <vt:variant>
        <vt:i4>5</vt:i4>
      </vt:variant>
      <vt:variant>
        <vt:lpwstr/>
      </vt:variant>
      <vt:variant>
        <vt:lpwstr>ProteinDetection</vt:lpwstr>
      </vt:variant>
      <vt:variant>
        <vt:i4>6291569</vt:i4>
      </vt:variant>
      <vt:variant>
        <vt:i4>936</vt:i4>
      </vt:variant>
      <vt:variant>
        <vt:i4>0</vt:i4>
      </vt:variant>
      <vt:variant>
        <vt:i4>5</vt:i4>
      </vt:variant>
      <vt:variant>
        <vt:lpwstr/>
      </vt:variant>
      <vt:variant>
        <vt:lpwstr>SpectrumIdentification</vt:lpwstr>
      </vt:variant>
      <vt:variant>
        <vt:i4>65554</vt:i4>
      </vt:variant>
      <vt:variant>
        <vt:i4>933</vt:i4>
      </vt:variant>
      <vt:variant>
        <vt:i4>0</vt:i4>
      </vt:variant>
      <vt:variant>
        <vt:i4>5</vt:i4>
      </vt:variant>
      <vt:variant>
        <vt:lpwstr/>
      </vt:variant>
      <vt:variant>
        <vt:lpwstr>userParam</vt:lpwstr>
      </vt:variant>
      <vt:variant>
        <vt:i4>7733345</vt:i4>
      </vt:variant>
      <vt:variant>
        <vt:i4>930</vt:i4>
      </vt:variant>
      <vt:variant>
        <vt:i4>0</vt:i4>
      </vt:variant>
      <vt:variant>
        <vt:i4>5</vt:i4>
      </vt:variant>
      <vt:variant>
        <vt:lpwstr/>
      </vt:variant>
      <vt:variant>
        <vt:lpwstr>cvParam</vt:lpwstr>
      </vt:variant>
      <vt:variant>
        <vt:i4>65554</vt:i4>
      </vt:variant>
      <vt:variant>
        <vt:i4>927</vt:i4>
      </vt:variant>
      <vt:variant>
        <vt:i4>0</vt:i4>
      </vt:variant>
      <vt:variant>
        <vt:i4>5</vt:i4>
      </vt:variant>
      <vt:variant>
        <vt:lpwstr/>
      </vt:variant>
      <vt:variant>
        <vt:lpwstr>userParam</vt:lpwstr>
      </vt:variant>
      <vt:variant>
        <vt:i4>7733345</vt:i4>
      </vt:variant>
      <vt:variant>
        <vt:i4>924</vt:i4>
      </vt:variant>
      <vt:variant>
        <vt:i4>0</vt:i4>
      </vt:variant>
      <vt:variant>
        <vt:i4>5</vt:i4>
      </vt:variant>
      <vt:variant>
        <vt:lpwstr/>
      </vt:variant>
      <vt:variant>
        <vt:lpwstr>cvParam</vt:lpwstr>
      </vt:variant>
      <vt:variant>
        <vt:i4>7077986</vt:i4>
      </vt:variant>
      <vt:variant>
        <vt:i4>918</vt:i4>
      </vt:variant>
      <vt:variant>
        <vt:i4>0</vt:i4>
      </vt:variant>
      <vt:variant>
        <vt:i4>5</vt:i4>
      </vt:variant>
      <vt:variant>
        <vt:lpwstr/>
      </vt:variant>
      <vt:variant>
        <vt:lpwstr>BibliographicReference</vt:lpwstr>
      </vt:variant>
      <vt:variant>
        <vt:i4>6750305</vt:i4>
      </vt:variant>
      <vt:variant>
        <vt:i4>915</vt:i4>
      </vt:variant>
      <vt:variant>
        <vt:i4>0</vt:i4>
      </vt:variant>
      <vt:variant>
        <vt:i4>5</vt:i4>
      </vt:variant>
      <vt:variant>
        <vt:lpwstr/>
      </vt:variant>
      <vt:variant>
        <vt:lpwstr>DataCollection</vt:lpwstr>
      </vt:variant>
      <vt:variant>
        <vt:i4>7078014</vt:i4>
      </vt:variant>
      <vt:variant>
        <vt:i4>912</vt:i4>
      </vt:variant>
      <vt:variant>
        <vt:i4>0</vt:i4>
      </vt:variant>
      <vt:variant>
        <vt:i4>5</vt:i4>
      </vt:variant>
      <vt:variant>
        <vt:lpwstr/>
      </vt:variant>
      <vt:variant>
        <vt:lpwstr>AnalysisProtocolCollection</vt:lpwstr>
      </vt:variant>
      <vt:variant>
        <vt:i4>6619233</vt:i4>
      </vt:variant>
      <vt:variant>
        <vt:i4>909</vt:i4>
      </vt:variant>
      <vt:variant>
        <vt:i4>0</vt:i4>
      </vt:variant>
      <vt:variant>
        <vt:i4>5</vt:i4>
      </vt:variant>
      <vt:variant>
        <vt:lpwstr/>
      </vt:variant>
      <vt:variant>
        <vt:lpwstr>AnalysisCollection</vt:lpwstr>
      </vt:variant>
      <vt:variant>
        <vt:i4>8126581</vt:i4>
      </vt:variant>
      <vt:variant>
        <vt:i4>906</vt:i4>
      </vt:variant>
      <vt:variant>
        <vt:i4>0</vt:i4>
      </vt:variant>
      <vt:variant>
        <vt:i4>5</vt:i4>
      </vt:variant>
      <vt:variant>
        <vt:lpwstr/>
      </vt:variant>
      <vt:variant>
        <vt:lpwstr>SequenceCollection</vt:lpwstr>
      </vt:variant>
      <vt:variant>
        <vt:i4>1114131</vt:i4>
      </vt:variant>
      <vt:variant>
        <vt:i4>903</vt:i4>
      </vt:variant>
      <vt:variant>
        <vt:i4>0</vt:i4>
      </vt:variant>
      <vt:variant>
        <vt:i4>5</vt:i4>
      </vt:variant>
      <vt:variant>
        <vt:lpwstr/>
      </vt:variant>
      <vt:variant>
        <vt:lpwstr>AnalysisSampleCollection</vt:lpwstr>
      </vt:variant>
      <vt:variant>
        <vt:i4>7143544</vt:i4>
      </vt:variant>
      <vt:variant>
        <vt:i4>900</vt:i4>
      </vt:variant>
      <vt:variant>
        <vt:i4>0</vt:i4>
      </vt:variant>
      <vt:variant>
        <vt:i4>5</vt:i4>
      </vt:variant>
      <vt:variant>
        <vt:lpwstr/>
      </vt:variant>
      <vt:variant>
        <vt:lpwstr>AuditCollection</vt:lpwstr>
      </vt:variant>
      <vt:variant>
        <vt:i4>1179667</vt:i4>
      </vt:variant>
      <vt:variant>
        <vt:i4>897</vt:i4>
      </vt:variant>
      <vt:variant>
        <vt:i4>0</vt:i4>
      </vt:variant>
      <vt:variant>
        <vt:i4>5</vt:i4>
      </vt:variant>
      <vt:variant>
        <vt:lpwstr/>
      </vt:variant>
      <vt:variant>
        <vt:lpwstr>Provider</vt:lpwstr>
      </vt:variant>
      <vt:variant>
        <vt:i4>31</vt:i4>
      </vt:variant>
      <vt:variant>
        <vt:i4>894</vt:i4>
      </vt:variant>
      <vt:variant>
        <vt:i4>0</vt:i4>
      </vt:variant>
      <vt:variant>
        <vt:i4>5</vt:i4>
      </vt:variant>
      <vt:variant>
        <vt:lpwstr/>
      </vt:variant>
      <vt:variant>
        <vt:lpwstr>AnalysisSoftwareList</vt:lpwstr>
      </vt:variant>
      <vt:variant>
        <vt:i4>7012476</vt:i4>
      </vt:variant>
      <vt:variant>
        <vt:i4>891</vt:i4>
      </vt:variant>
      <vt:variant>
        <vt:i4>0</vt:i4>
      </vt:variant>
      <vt:variant>
        <vt:i4>5</vt:i4>
      </vt:variant>
      <vt:variant>
        <vt:lpwstr/>
      </vt:variant>
      <vt:variant>
        <vt:lpwstr>cvList</vt:lpwstr>
      </vt:variant>
      <vt:variant>
        <vt:i4>2490448</vt:i4>
      </vt:variant>
      <vt:variant>
        <vt:i4>882</vt:i4>
      </vt:variant>
      <vt:variant>
        <vt:i4>0</vt:i4>
      </vt:variant>
      <vt:variant>
        <vt:i4>5</vt:i4>
      </vt:variant>
      <vt:variant>
        <vt:lpwstr>http://code.google.com/p/psi-pi/source/browse/</vt:lpwstr>
      </vt:variant>
      <vt:variant>
        <vt:lpwstr>svn%2Ftrunk%2Fexamples%2F1_1examples</vt:lpwstr>
      </vt:variant>
      <vt:variant>
        <vt:i4>7077935</vt:i4>
      </vt:variant>
      <vt:variant>
        <vt:i4>822</vt:i4>
      </vt:variant>
      <vt:variant>
        <vt:i4>0</vt:i4>
      </vt:variant>
      <vt:variant>
        <vt:i4>5</vt:i4>
      </vt:variant>
      <vt:variant>
        <vt:lpwstr>http://www.ebi.ac.uk/chebi/</vt:lpwstr>
      </vt:variant>
      <vt:variant>
        <vt:lpwstr/>
      </vt:variant>
      <vt:variant>
        <vt:i4>720965</vt:i4>
      </vt:variant>
      <vt:variant>
        <vt:i4>819</vt:i4>
      </vt:variant>
      <vt:variant>
        <vt:i4>0</vt:i4>
      </vt:variant>
      <vt:variant>
        <vt:i4>5</vt:i4>
      </vt:variant>
      <vt:variant>
        <vt:lpwstr>http://www.obofoundry.org/cgi-bin/detail.cgi?id=unit</vt:lpwstr>
      </vt:variant>
      <vt:variant>
        <vt:lpwstr/>
      </vt:variant>
      <vt:variant>
        <vt:i4>65536</vt:i4>
      </vt:variant>
      <vt:variant>
        <vt:i4>816</vt:i4>
      </vt:variant>
      <vt:variant>
        <vt:i4>0</vt:i4>
      </vt:variant>
      <vt:variant>
        <vt:i4>5</vt:i4>
      </vt:variant>
      <vt:variant>
        <vt:lpwstr>http://www.unimod.org/obo/unimod.obo</vt:lpwstr>
      </vt:variant>
      <vt:variant>
        <vt:lpwstr/>
      </vt:variant>
      <vt:variant>
        <vt:i4>5570605</vt:i4>
      </vt:variant>
      <vt:variant>
        <vt:i4>813</vt:i4>
      </vt:variant>
      <vt:variant>
        <vt:i4>0</vt:i4>
      </vt:variant>
      <vt:variant>
        <vt:i4>5</vt:i4>
      </vt:variant>
      <vt:variant>
        <vt:lpwstr>mailto:psidev-ms-vocab@lists.sourceforge.net</vt:lpwstr>
      </vt:variant>
      <vt:variant>
        <vt:lpwstr/>
      </vt:variant>
      <vt:variant>
        <vt:i4>196618</vt:i4>
      </vt:variant>
      <vt:variant>
        <vt:i4>807</vt:i4>
      </vt:variant>
      <vt:variant>
        <vt:i4>0</vt:i4>
      </vt:variant>
      <vt:variant>
        <vt:i4>5</vt:i4>
      </vt:variant>
      <vt:variant>
        <vt:lpwstr>http://www.psidev.info/mztab</vt:lpwstr>
      </vt:variant>
      <vt:variant>
        <vt:lpwstr/>
      </vt:variant>
      <vt:variant>
        <vt:i4>1900573</vt:i4>
      </vt:variant>
      <vt:variant>
        <vt:i4>804</vt:i4>
      </vt:variant>
      <vt:variant>
        <vt:i4>0</vt:i4>
      </vt:variant>
      <vt:variant>
        <vt:i4>5</vt:i4>
      </vt:variant>
      <vt:variant>
        <vt:lpwstr>http://www.psidev.info/mzquantml</vt:lpwstr>
      </vt:variant>
      <vt:variant>
        <vt:lpwstr/>
      </vt:variant>
      <vt:variant>
        <vt:i4>7864427</vt:i4>
      </vt:variant>
      <vt:variant>
        <vt:i4>801</vt:i4>
      </vt:variant>
      <vt:variant>
        <vt:i4>0</vt:i4>
      </vt:variant>
      <vt:variant>
        <vt:i4>5</vt:i4>
      </vt:variant>
      <vt:variant>
        <vt:lpwstr>http://www.psidev.info/mzml</vt:lpwstr>
      </vt:variant>
      <vt:variant>
        <vt:lpwstr/>
      </vt:variant>
      <vt:variant>
        <vt:i4>1376340</vt:i4>
      </vt:variant>
      <vt:variant>
        <vt:i4>798</vt:i4>
      </vt:variant>
      <vt:variant>
        <vt:i4>0</vt:i4>
      </vt:variant>
      <vt:variant>
        <vt:i4>5</vt:i4>
      </vt:variant>
      <vt:variant>
        <vt:lpwstr>http://www.psidev.info/miape/msi/</vt:lpwstr>
      </vt:variant>
      <vt:variant>
        <vt:lpwstr/>
      </vt:variant>
      <vt:variant>
        <vt:i4>655369</vt:i4>
      </vt:variant>
      <vt:variant>
        <vt:i4>795</vt:i4>
      </vt:variant>
      <vt:variant>
        <vt:i4>0</vt:i4>
      </vt:variant>
      <vt:variant>
        <vt:i4>5</vt:i4>
      </vt:variant>
      <vt:variant>
        <vt:lpwstr>http://www.w3.org/XML/Schema</vt:lpwstr>
      </vt:variant>
      <vt:variant>
        <vt:lpwstr/>
      </vt:variant>
      <vt:variant>
        <vt:i4>1376305</vt:i4>
      </vt:variant>
      <vt:variant>
        <vt:i4>758</vt:i4>
      </vt:variant>
      <vt:variant>
        <vt:i4>0</vt:i4>
      </vt:variant>
      <vt:variant>
        <vt:i4>5</vt:i4>
      </vt:variant>
      <vt:variant>
        <vt:lpwstr/>
      </vt:variant>
      <vt:variant>
        <vt:lpwstr>_Toc449341842</vt:lpwstr>
      </vt:variant>
      <vt:variant>
        <vt:i4>1376305</vt:i4>
      </vt:variant>
      <vt:variant>
        <vt:i4>752</vt:i4>
      </vt:variant>
      <vt:variant>
        <vt:i4>0</vt:i4>
      </vt:variant>
      <vt:variant>
        <vt:i4>5</vt:i4>
      </vt:variant>
      <vt:variant>
        <vt:lpwstr/>
      </vt:variant>
      <vt:variant>
        <vt:lpwstr>_Toc449341841</vt:lpwstr>
      </vt:variant>
      <vt:variant>
        <vt:i4>1376305</vt:i4>
      </vt:variant>
      <vt:variant>
        <vt:i4>746</vt:i4>
      </vt:variant>
      <vt:variant>
        <vt:i4>0</vt:i4>
      </vt:variant>
      <vt:variant>
        <vt:i4>5</vt:i4>
      </vt:variant>
      <vt:variant>
        <vt:lpwstr/>
      </vt:variant>
      <vt:variant>
        <vt:lpwstr>_Toc449341840</vt:lpwstr>
      </vt:variant>
      <vt:variant>
        <vt:i4>1179697</vt:i4>
      </vt:variant>
      <vt:variant>
        <vt:i4>740</vt:i4>
      </vt:variant>
      <vt:variant>
        <vt:i4>0</vt:i4>
      </vt:variant>
      <vt:variant>
        <vt:i4>5</vt:i4>
      </vt:variant>
      <vt:variant>
        <vt:lpwstr/>
      </vt:variant>
      <vt:variant>
        <vt:lpwstr>_Toc449341839</vt:lpwstr>
      </vt:variant>
      <vt:variant>
        <vt:i4>1179697</vt:i4>
      </vt:variant>
      <vt:variant>
        <vt:i4>734</vt:i4>
      </vt:variant>
      <vt:variant>
        <vt:i4>0</vt:i4>
      </vt:variant>
      <vt:variant>
        <vt:i4>5</vt:i4>
      </vt:variant>
      <vt:variant>
        <vt:lpwstr/>
      </vt:variant>
      <vt:variant>
        <vt:lpwstr>_Toc449341838</vt:lpwstr>
      </vt:variant>
      <vt:variant>
        <vt:i4>1179697</vt:i4>
      </vt:variant>
      <vt:variant>
        <vt:i4>728</vt:i4>
      </vt:variant>
      <vt:variant>
        <vt:i4>0</vt:i4>
      </vt:variant>
      <vt:variant>
        <vt:i4>5</vt:i4>
      </vt:variant>
      <vt:variant>
        <vt:lpwstr/>
      </vt:variant>
      <vt:variant>
        <vt:lpwstr>_Toc449341837</vt:lpwstr>
      </vt:variant>
      <vt:variant>
        <vt:i4>1179697</vt:i4>
      </vt:variant>
      <vt:variant>
        <vt:i4>722</vt:i4>
      </vt:variant>
      <vt:variant>
        <vt:i4>0</vt:i4>
      </vt:variant>
      <vt:variant>
        <vt:i4>5</vt:i4>
      </vt:variant>
      <vt:variant>
        <vt:lpwstr/>
      </vt:variant>
      <vt:variant>
        <vt:lpwstr>_Toc449341836</vt:lpwstr>
      </vt:variant>
      <vt:variant>
        <vt:i4>1179697</vt:i4>
      </vt:variant>
      <vt:variant>
        <vt:i4>716</vt:i4>
      </vt:variant>
      <vt:variant>
        <vt:i4>0</vt:i4>
      </vt:variant>
      <vt:variant>
        <vt:i4>5</vt:i4>
      </vt:variant>
      <vt:variant>
        <vt:lpwstr/>
      </vt:variant>
      <vt:variant>
        <vt:lpwstr>_Toc449341835</vt:lpwstr>
      </vt:variant>
      <vt:variant>
        <vt:i4>1179697</vt:i4>
      </vt:variant>
      <vt:variant>
        <vt:i4>710</vt:i4>
      </vt:variant>
      <vt:variant>
        <vt:i4>0</vt:i4>
      </vt:variant>
      <vt:variant>
        <vt:i4>5</vt:i4>
      </vt:variant>
      <vt:variant>
        <vt:lpwstr/>
      </vt:variant>
      <vt:variant>
        <vt:lpwstr>_Toc449341834</vt:lpwstr>
      </vt:variant>
      <vt:variant>
        <vt:i4>1179697</vt:i4>
      </vt:variant>
      <vt:variant>
        <vt:i4>704</vt:i4>
      </vt:variant>
      <vt:variant>
        <vt:i4>0</vt:i4>
      </vt:variant>
      <vt:variant>
        <vt:i4>5</vt:i4>
      </vt:variant>
      <vt:variant>
        <vt:lpwstr/>
      </vt:variant>
      <vt:variant>
        <vt:lpwstr>_Toc449341833</vt:lpwstr>
      </vt:variant>
      <vt:variant>
        <vt:i4>1179697</vt:i4>
      </vt:variant>
      <vt:variant>
        <vt:i4>698</vt:i4>
      </vt:variant>
      <vt:variant>
        <vt:i4>0</vt:i4>
      </vt:variant>
      <vt:variant>
        <vt:i4>5</vt:i4>
      </vt:variant>
      <vt:variant>
        <vt:lpwstr/>
      </vt:variant>
      <vt:variant>
        <vt:lpwstr>_Toc449341832</vt:lpwstr>
      </vt:variant>
      <vt:variant>
        <vt:i4>1179697</vt:i4>
      </vt:variant>
      <vt:variant>
        <vt:i4>692</vt:i4>
      </vt:variant>
      <vt:variant>
        <vt:i4>0</vt:i4>
      </vt:variant>
      <vt:variant>
        <vt:i4>5</vt:i4>
      </vt:variant>
      <vt:variant>
        <vt:lpwstr/>
      </vt:variant>
      <vt:variant>
        <vt:lpwstr>_Toc449341831</vt:lpwstr>
      </vt:variant>
      <vt:variant>
        <vt:i4>1179697</vt:i4>
      </vt:variant>
      <vt:variant>
        <vt:i4>686</vt:i4>
      </vt:variant>
      <vt:variant>
        <vt:i4>0</vt:i4>
      </vt:variant>
      <vt:variant>
        <vt:i4>5</vt:i4>
      </vt:variant>
      <vt:variant>
        <vt:lpwstr/>
      </vt:variant>
      <vt:variant>
        <vt:lpwstr>_Toc449341830</vt:lpwstr>
      </vt:variant>
      <vt:variant>
        <vt:i4>1245233</vt:i4>
      </vt:variant>
      <vt:variant>
        <vt:i4>680</vt:i4>
      </vt:variant>
      <vt:variant>
        <vt:i4>0</vt:i4>
      </vt:variant>
      <vt:variant>
        <vt:i4>5</vt:i4>
      </vt:variant>
      <vt:variant>
        <vt:lpwstr/>
      </vt:variant>
      <vt:variant>
        <vt:lpwstr>_Toc449341829</vt:lpwstr>
      </vt:variant>
      <vt:variant>
        <vt:i4>1245233</vt:i4>
      </vt:variant>
      <vt:variant>
        <vt:i4>674</vt:i4>
      </vt:variant>
      <vt:variant>
        <vt:i4>0</vt:i4>
      </vt:variant>
      <vt:variant>
        <vt:i4>5</vt:i4>
      </vt:variant>
      <vt:variant>
        <vt:lpwstr/>
      </vt:variant>
      <vt:variant>
        <vt:lpwstr>_Toc449341828</vt:lpwstr>
      </vt:variant>
      <vt:variant>
        <vt:i4>1245233</vt:i4>
      </vt:variant>
      <vt:variant>
        <vt:i4>668</vt:i4>
      </vt:variant>
      <vt:variant>
        <vt:i4>0</vt:i4>
      </vt:variant>
      <vt:variant>
        <vt:i4>5</vt:i4>
      </vt:variant>
      <vt:variant>
        <vt:lpwstr/>
      </vt:variant>
      <vt:variant>
        <vt:lpwstr>_Toc449341827</vt:lpwstr>
      </vt:variant>
      <vt:variant>
        <vt:i4>1245233</vt:i4>
      </vt:variant>
      <vt:variant>
        <vt:i4>662</vt:i4>
      </vt:variant>
      <vt:variant>
        <vt:i4>0</vt:i4>
      </vt:variant>
      <vt:variant>
        <vt:i4>5</vt:i4>
      </vt:variant>
      <vt:variant>
        <vt:lpwstr/>
      </vt:variant>
      <vt:variant>
        <vt:lpwstr>_Toc449341826</vt:lpwstr>
      </vt:variant>
      <vt:variant>
        <vt:i4>1245233</vt:i4>
      </vt:variant>
      <vt:variant>
        <vt:i4>656</vt:i4>
      </vt:variant>
      <vt:variant>
        <vt:i4>0</vt:i4>
      </vt:variant>
      <vt:variant>
        <vt:i4>5</vt:i4>
      </vt:variant>
      <vt:variant>
        <vt:lpwstr/>
      </vt:variant>
      <vt:variant>
        <vt:lpwstr>_Toc449341825</vt:lpwstr>
      </vt:variant>
      <vt:variant>
        <vt:i4>1245233</vt:i4>
      </vt:variant>
      <vt:variant>
        <vt:i4>650</vt:i4>
      </vt:variant>
      <vt:variant>
        <vt:i4>0</vt:i4>
      </vt:variant>
      <vt:variant>
        <vt:i4>5</vt:i4>
      </vt:variant>
      <vt:variant>
        <vt:lpwstr/>
      </vt:variant>
      <vt:variant>
        <vt:lpwstr>_Toc449341824</vt:lpwstr>
      </vt:variant>
      <vt:variant>
        <vt:i4>1245233</vt:i4>
      </vt:variant>
      <vt:variant>
        <vt:i4>644</vt:i4>
      </vt:variant>
      <vt:variant>
        <vt:i4>0</vt:i4>
      </vt:variant>
      <vt:variant>
        <vt:i4>5</vt:i4>
      </vt:variant>
      <vt:variant>
        <vt:lpwstr/>
      </vt:variant>
      <vt:variant>
        <vt:lpwstr>_Toc449341823</vt:lpwstr>
      </vt:variant>
      <vt:variant>
        <vt:i4>1245233</vt:i4>
      </vt:variant>
      <vt:variant>
        <vt:i4>638</vt:i4>
      </vt:variant>
      <vt:variant>
        <vt:i4>0</vt:i4>
      </vt:variant>
      <vt:variant>
        <vt:i4>5</vt:i4>
      </vt:variant>
      <vt:variant>
        <vt:lpwstr/>
      </vt:variant>
      <vt:variant>
        <vt:lpwstr>_Toc449341822</vt:lpwstr>
      </vt:variant>
      <vt:variant>
        <vt:i4>1245233</vt:i4>
      </vt:variant>
      <vt:variant>
        <vt:i4>632</vt:i4>
      </vt:variant>
      <vt:variant>
        <vt:i4>0</vt:i4>
      </vt:variant>
      <vt:variant>
        <vt:i4>5</vt:i4>
      </vt:variant>
      <vt:variant>
        <vt:lpwstr/>
      </vt:variant>
      <vt:variant>
        <vt:lpwstr>_Toc449341821</vt:lpwstr>
      </vt:variant>
      <vt:variant>
        <vt:i4>1245233</vt:i4>
      </vt:variant>
      <vt:variant>
        <vt:i4>626</vt:i4>
      </vt:variant>
      <vt:variant>
        <vt:i4>0</vt:i4>
      </vt:variant>
      <vt:variant>
        <vt:i4>5</vt:i4>
      </vt:variant>
      <vt:variant>
        <vt:lpwstr/>
      </vt:variant>
      <vt:variant>
        <vt:lpwstr>_Toc449341820</vt:lpwstr>
      </vt:variant>
      <vt:variant>
        <vt:i4>1048625</vt:i4>
      </vt:variant>
      <vt:variant>
        <vt:i4>620</vt:i4>
      </vt:variant>
      <vt:variant>
        <vt:i4>0</vt:i4>
      </vt:variant>
      <vt:variant>
        <vt:i4>5</vt:i4>
      </vt:variant>
      <vt:variant>
        <vt:lpwstr/>
      </vt:variant>
      <vt:variant>
        <vt:lpwstr>_Toc449341819</vt:lpwstr>
      </vt:variant>
      <vt:variant>
        <vt:i4>1048625</vt:i4>
      </vt:variant>
      <vt:variant>
        <vt:i4>614</vt:i4>
      </vt:variant>
      <vt:variant>
        <vt:i4>0</vt:i4>
      </vt:variant>
      <vt:variant>
        <vt:i4>5</vt:i4>
      </vt:variant>
      <vt:variant>
        <vt:lpwstr/>
      </vt:variant>
      <vt:variant>
        <vt:lpwstr>_Toc449341818</vt:lpwstr>
      </vt:variant>
      <vt:variant>
        <vt:i4>1048625</vt:i4>
      </vt:variant>
      <vt:variant>
        <vt:i4>608</vt:i4>
      </vt:variant>
      <vt:variant>
        <vt:i4>0</vt:i4>
      </vt:variant>
      <vt:variant>
        <vt:i4>5</vt:i4>
      </vt:variant>
      <vt:variant>
        <vt:lpwstr/>
      </vt:variant>
      <vt:variant>
        <vt:lpwstr>_Toc449341817</vt:lpwstr>
      </vt:variant>
      <vt:variant>
        <vt:i4>1048625</vt:i4>
      </vt:variant>
      <vt:variant>
        <vt:i4>602</vt:i4>
      </vt:variant>
      <vt:variant>
        <vt:i4>0</vt:i4>
      </vt:variant>
      <vt:variant>
        <vt:i4>5</vt:i4>
      </vt:variant>
      <vt:variant>
        <vt:lpwstr/>
      </vt:variant>
      <vt:variant>
        <vt:lpwstr>_Toc449341816</vt:lpwstr>
      </vt:variant>
      <vt:variant>
        <vt:i4>1048625</vt:i4>
      </vt:variant>
      <vt:variant>
        <vt:i4>596</vt:i4>
      </vt:variant>
      <vt:variant>
        <vt:i4>0</vt:i4>
      </vt:variant>
      <vt:variant>
        <vt:i4>5</vt:i4>
      </vt:variant>
      <vt:variant>
        <vt:lpwstr/>
      </vt:variant>
      <vt:variant>
        <vt:lpwstr>_Toc449341815</vt:lpwstr>
      </vt:variant>
      <vt:variant>
        <vt:i4>1048625</vt:i4>
      </vt:variant>
      <vt:variant>
        <vt:i4>590</vt:i4>
      </vt:variant>
      <vt:variant>
        <vt:i4>0</vt:i4>
      </vt:variant>
      <vt:variant>
        <vt:i4>5</vt:i4>
      </vt:variant>
      <vt:variant>
        <vt:lpwstr/>
      </vt:variant>
      <vt:variant>
        <vt:lpwstr>_Toc449341814</vt:lpwstr>
      </vt:variant>
      <vt:variant>
        <vt:i4>1048625</vt:i4>
      </vt:variant>
      <vt:variant>
        <vt:i4>584</vt:i4>
      </vt:variant>
      <vt:variant>
        <vt:i4>0</vt:i4>
      </vt:variant>
      <vt:variant>
        <vt:i4>5</vt:i4>
      </vt:variant>
      <vt:variant>
        <vt:lpwstr/>
      </vt:variant>
      <vt:variant>
        <vt:lpwstr>_Toc449341813</vt:lpwstr>
      </vt:variant>
      <vt:variant>
        <vt:i4>1048625</vt:i4>
      </vt:variant>
      <vt:variant>
        <vt:i4>578</vt:i4>
      </vt:variant>
      <vt:variant>
        <vt:i4>0</vt:i4>
      </vt:variant>
      <vt:variant>
        <vt:i4>5</vt:i4>
      </vt:variant>
      <vt:variant>
        <vt:lpwstr/>
      </vt:variant>
      <vt:variant>
        <vt:lpwstr>_Toc449341812</vt:lpwstr>
      </vt:variant>
      <vt:variant>
        <vt:i4>1048625</vt:i4>
      </vt:variant>
      <vt:variant>
        <vt:i4>572</vt:i4>
      </vt:variant>
      <vt:variant>
        <vt:i4>0</vt:i4>
      </vt:variant>
      <vt:variant>
        <vt:i4>5</vt:i4>
      </vt:variant>
      <vt:variant>
        <vt:lpwstr/>
      </vt:variant>
      <vt:variant>
        <vt:lpwstr>_Toc449341811</vt:lpwstr>
      </vt:variant>
      <vt:variant>
        <vt:i4>1048625</vt:i4>
      </vt:variant>
      <vt:variant>
        <vt:i4>566</vt:i4>
      </vt:variant>
      <vt:variant>
        <vt:i4>0</vt:i4>
      </vt:variant>
      <vt:variant>
        <vt:i4>5</vt:i4>
      </vt:variant>
      <vt:variant>
        <vt:lpwstr/>
      </vt:variant>
      <vt:variant>
        <vt:lpwstr>_Toc449341810</vt:lpwstr>
      </vt:variant>
      <vt:variant>
        <vt:i4>1114161</vt:i4>
      </vt:variant>
      <vt:variant>
        <vt:i4>560</vt:i4>
      </vt:variant>
      <vt:variant>
        <vt:i4>0</vt:i4>
      </vt:variant>
      <vt:variant>
        <vt:i4>5</vt:i4>
      </vt:variant>
      <vt:variant>
        <vt:lpwstr/>
      </vt:variant>
      <vt:variant>
        <vt:lpwstr>_Toc449341809</vt:lpwstr>
      </vt:variant>
      <vt:variant>
        <vt:i4>1114161</vt:i4>
      </vt:variant>
      <vt:variant>
        <vt:i4>554</vt:i4>
      </vt:variant>
      <vt:variant>
        <vt:i4>0</vt:i4>
      </vt:variant>
      <vt:variant>
        <vt:i4>5</vt:i4>
      </vt:variant>
      <vt:variant>
        <vt:lpwstr/>
      </vt:variant>
      <vt:variant>
        <vt:lpwstr>_Toc449341808</vt:lpwstr>
      </vt:variant>
      <vt:variant>
        <vt:i4>1114161</vt:i4>
      </vt:variant>
      <vt:variant>
        <vt:i4>548</vt:i4>
      </vt:variant>
      <vt:variant>
        <vt:i4>0</vt:i4>
      </vt:variant>
      <vt:variant>
        <vt:i4>5</vt:i4>
      </vt:variant>
      <vt:variant>
        <vt:lpwstr/>
      </vt:variant>
      <vt:variant>
        <vt:lpwstr>_Toc449341807</vt:lpwstr>
      </vt:variant>
      <vt:variant>
        <vt:i4>1114161</vt:i4>
      </vt:variant>
      <vt:variant>
        <vt:i4>542</vt:i4>
      </vt:variant>
      <vt:variant>
        <vt:i4>0</vt:i4>
      </vt:variant>
      <vt:variant>
        <vt:i4>5</vt:i4>
      </vt:variant>
      <vt:variant>
        <vt:lpwstr/>
      </vt:variant>
      <vt:variant>
        <vt:lpwstr>_Toc449341806</vt:lpwstr>
      </vt:variant>
      <vt:variant>
        <vt:i4>1114161</vt:i4>
      </vt:variant>
      <vt:variant>
        <vt:i4>536</vt:i4>
      </vt:variant>
      <vt:variant>
        <vt:i4>0</vt:i4>
      </vt:variant>
      <vt:variant>
        <vt:i4>5</vt:i4>
      </vt:variant>
      <vt:variant>
        <vt:lpwstr/>
      </vt:variant>
      <vt:variant>
        <vt:lpwstr>_Toc449341805</vt:lpwstr>
      </vt:variant>
      <vt:variant>
        <vt:i4>1114161</vt:i4>
      </vt:variant>
      <vt:variant>
        <vt:i4>530</vt:i4>
      </vt:variant>
      <vt:variant>
        <vt:i4>0</vt:i4>
      </vt:variant>
      <vt:variant>
        <vt:i4>5</vt:i4>
      </vt:variant>
      <vt:variant>
        <vt:lpwstr/>
      </vt:variant>
      <vt:variant>
        <vt:lpwstr>_Toc449341804</vt:lpwstr>
      </vt:variant>
      <vt:variant>
        <vt:i4>1114161</vt:i4>
      </vt:variant>
      <vt:variant>
        <vt:i4>524</vt:i4>
      </vt:variant>
      <vt:variant>
        <vt:i4>0</vt:i4>
      </vt:variant>
      <vt:variant>
        <vt:i4>5</vt:i4>
      </vt:variant>
      <vt:variant>
        <vt:lpwstr/>
      </vt:variant>
      <vt:variant>
        <vt:lpwstr>_Toc449341803</vt:lpwstr>
      </vt:variant>
      <vt:variant>
        <vt:i4>1114161</vt:i4>
      </vt:variant>
      <vt:variant>
        <vt:i4>518</vt:i4>
      </vt:variant>
      <vt:variant>
        <vt:i4>0</vt:i4>
      </vt:variant>
      <vt:variant>
        <vt:i4>5</vt:i4>
      </vt:variant>
      <vt:variant>
        <vt:lpwstr/>
      </vt:variant>
      <vt:variant>
        <vt:lpwstr>_Toc449341802</vt:lpwstr>
      </vt:variant>
      <vt:variant>
        <vt:i4>1114161</vt:i4>
      </vt:variant>
      <vt:variant>
        <vt:i4>512</vt:i4>
      </vt:variant>
      <vt:variant>
        <vt:i4>0</vt:i4>
      </vt:variant>
      <vt:variant>
        <vt:i4>5</vt:i4>
      </vt:variant>
      <vt:variant>
        <vt:lpwstr/>
      </vt:variant>
      <vt:variant>
        <vt:lpwstr>_Toc449341801</vt:lpwstr>
      </vt:variant>
      <vt:variant>
        <vt:i4>1114161</vt:i4>
      </vt:variant>
      <vt:variant>
        <vt:i4>506</vt:i4>
      </vt:variant>
      <vt:variant>
        <vt:i4>0</vt:i4>
      </vt:variant>
      <vt:variant>
        <vt:i4>5</vt:i4>
      </vt:variant>
      <vt:variant>
        <vt:lpwstr/>
      </vt:variant>
      <vt:variant>
        <vt:lpwstr>_Toc449341800</vt:lpwstr>
      </vt:variant>
      <vt:variant>
        <vt:i4>1572926</vt:i4>
      </vt:variant>
      <vt:variant>
        <vt:i4>500</vt:i4>
      </vt:variant>
      <vt:variant>
        <vt:i4>0</vt:i4>
      </vt:variant>
      <vt:variant>
        <vt:i4>5</vt:i4>
      </vt:variant>
      <vt:variant>
        <vt:lpwstr/>
      </vt:variant>
      <vt:variant>
        <vt:lpwstr>_Toc449341799</vt:lpwstr>
      </vt:variant>
      <vt:variant>
        <vt:i4>1572926</vt:i4>
      </vt:variant>
      <vt:variant>
        <vt:i4>494</vt:i4>
      </vt:variant>
      <vt:variant>
        <vt:i4>0</vt:i4>
      </vt:variant>
      <vt:variant>
        <vt:i4>5</vt:i4>
      </vt:variant>
      <vt:variant>
        <vt:lpwstr/>
      </vt:variant>
      <vt:variant>
        <vt:lpwstr>_Toc449341798</vt:lpwstr>
      </vt:variant>
      <vt:variant>
        <vt:i4>1572926</vt:i4>
      </vt:variant>
      <vt:variant>
        <vt:i4>488</vt:i4>
      </vt:variant>
      <vt:variant>
        <vt:i4>0</vt:i4>
      </vt:variant>
      <vt:variant>
        <vt:i4>5</vt:i4>
      </vt:variant>
      <vt:variant>
        <vt:lpwstr/>
      </vt:variant>
      <vt:variant>
        <vt:lpwstr>_Toc449341797</vt:lpwstr>
      </vt:variant>
      <vt:variant>
        <vt:i4>1572926</vt:i4>
      </vt:variant>
      <vt:variant>
        <vt:i4>482</vt:i4>
      </vt:variant>
      <vt:variant>
        <vt:i4>0</vt:i4>
      </vt:variant>
      <vt:variant>
        <vt:i4>5</vt:i4>
      </vt:variant>
      <vt:variant>
        <vt:lpwstr/>
      </vt:variant>
      <vt:variant>
        <vt:lpwstr>_Toc449341796</vt:lpwstr>
      </vt:variant>
      <vt:variant>
        <vt:i4>1572926</vt:i4>
      </vt:variant>
      <vt:variant>
        <vt:i4>476</vt:i4>
      </vt:variant>
      <vt:variant>
        <vt:i4>0</vt:i4>
      </vt:variant>
      <vt:variant>
        <vt:i4>5</vt:i4>
      </vt:variant>
      <vt:variant>
        <vt:lpwstr/>
      </vt:variant>
      <vt:variant>
        <vt:lpwstr>_Toc449341795</vt:lpwstr>
      </vt:variant>
      <vt:variant>
        <vt:i4>1572926</vt:i4>
      </vt:variant>
      <vt:variant>
        <vt:i4>470</vt:i4>
      </vt:variant>
      <vt:variant>
        <vt:i4>0</vt:i4>
      </vt:variant>
      <vt:variant>
        <vt:i4>5</vt:i4>
      </vt:variant>
      <vt:variant>
        <vt:lpwstr/>
      </vt:variant>
      <vt:variant>
        <vt:lpwstr>_Toc449341794</vt:lpwstr>
      </vt:variant>
      <vt:variant>
        <vt:i4>1572926</vt:i4>
      </vt:variant>
      <vt:variant>
        <vt:i4>464</vt:i4>
      </vt:variant>
      <vt:variant>
        <vt:i4>0</vt:i4>
      </vt:variant>
      <vt:variant>
        <vt:i4>5</vt:i4>
      </vt:variant>
      <vt:variant>
        <vt:lpwstr/>
      </vt:variant>
      <vt:variant>
        <vt:lpwstr>_Toc449341793</vt:lpwstr>
      </vt:variant>
      <vt:variant>
        <vt:i4>1572926</vt:i4>
      </vt:variant>
      <vt:variant>
        <vt:i4>458</vt:i4>
      </vt:variant>
      <vt:variant>
        <vt:i4>0</vt:i4>
      </vt:variant>
      <vt:variant>
        <vt:i4>5</vt:i4>
      </vt:variant>
      <vt:variant>
        <vt:lpwstr/>
      </vt:variant>
      <vt:variant>
        <vt:lpwstr>_Toc449341792</vt:lpwstr>
      </vt:variant>
      <vt:variant>
        <vt:i4>1572926</vt:i4>
      </vt:variant>
      <vt:variant>
        <vt:i4>452</vt:i4>
      </vt:variant>
      <vt:variant>
        <vt:i4>0</vt:i4>
      </vt:variant>
      <vt:variant>
        <vt:i4>5</vt:i4>
      </vt:variant>
      <vt:variant>
        <vt:lpwstr/>
      </vt:variant>
      <vt:variant>
        <vt:lpwstr>_Toc449341791</vt:lpwstr>
      </vt:variant>
      <vt:variant>
        <vt:i4>1572926</vt:i4>
      </vt:variant>
      <vt:variant>
        <vt:i4>446</vt:i4>
      </vt:variant>
      <vt:variant>
        <vt:i4>0</vt:i4>
      </vt:variant>
      <vt:variant>
        <vt:i4>5</vt:i4>
      </vt:variant>
      <vt:variant>
        <vt:lpwstr/>
      </vt:variant>
      <vt:variant>
        <vt:lpwstr>_Toc449341790</vt:lpwstr>
      </vt:variant>
      <vt:variant>
        <vt:i4>1638462</vt:i4>
      </vt:variant>
      <vt:variant>
        <vt:i4>440</vt:i4>
      </vt:variant>
      <vt:variant>
        <vt:i4>0</vt:i4>
      </vt:variant>
      <vt:variant>
        <vt:i4>5</vt:i4>
      </vt:variant>
      <vt:variant>
        <vt:lpwstr/>
      </vt:variant>
      <vt:variant>
        <vt:lpwstr>_Toc449341789</vt:lpwstr>
      </vt:variant>
      <vt:variant>
        <vt:i4>1638462</vt:i4>
      </vt:variant>
      <vt:variant>
        <vt:i4>434</vt:i4>
      </vt:variant>
      <vt:variant>
        <vt:i4>0</vt:i4>
      </vt:variant>
      <vt:variant>
        <vt:i4>5</vt:i4>
      </vt:variant>
      <vt:variant>
        <vt:lpwstr/>
      </vt:variant>
      <vt:variant>
        <vt:lpwstr>_Toc449341788</vt:lpwstr>
      </vt:variant>
      <vt:variant>
        <vt:i4>1638462</vt:i4>
      </vt:variant>
      <vt:variant>
        <vt:i4>428</vt:i4>
      </vt:variant>
      <vt:variant>
        <vt:i4>0</vt:i4>
      </vt:variant>
      <vt:variant>
        <vt:i4>5</vt:i4>
      </vt:variant>
      <vt:variant>
        <vt:lpwstr/>
      </vt:variant>
      <vt:variant>
        <vt:lpwstr>_Toc449341787</vt:lpwstr>
      </vt:variant>
      <vt:variant>
        <vt:i4>1638462</vt:i4>
      </vt:variant>
      <vt:variant>
        <vt:i4>422</vt:i4>
      </vt:variant>
      <vt:variant>
        <vt:i4>0</vt:i4>
      </vt:variant>
      <vt:variant>
        <vt:i4>5</vt:i4>
      </vt:variant>
      <vt:variant>
        <vt:lpwstr/>
      </vt:variant>
      <vt:variant>
        <vt:lpwstr>_Toc449341786</vt:lpwstr>
      </vt:variant>
      <vt:variant>
        <vt:i4>1638462</vt:i4>
      </vt:variant>
      <vt:variant>
        <vt:i4>416</vt:i4>
      </vt:variant>
      <vt:variant>
        <vt:i4>0</vt:i4>
      </vt:variant>
      <vt:variant>
        <vt:i4>5</vt:i4>
      </vt:variant>
      <vt:variant>
        <vt:lpwstr/>
      </vt:variant>
      <vt:variant>
        <vt:lpwstr>_Toc449341785</vt:lpwstr>
      </vt:variant>
      <vt:variant>
        <vt:i4>1638462</vt:i4>
      </vt:variant>
      <vt:variant>
        <vt:i4>410</vt:i4>
      </vt:variant>
      <vt:variant>
        <vt:i4>0</vt:i4>
      </vt:variant>
      <vt:variant>
        <vt:i4>5</vt:i4>
      </vt:variant>
      <vt:variant>
        <vt:lpwstr/>
      </vt:variant>
      <vt:variant>
        <vt:lpwstr>_Toc449341784</vt:lpwstr>
      </vt:variant>
      <vt:variant>
        <vt:i4>1638462</vt:i4>
      </vt:variant>
      <vt:variant>
        <vt:i4>404</vt:i4>
      </vt:variant>
      <vt:variant>
        <vt:i4>0</vt:i4>
      </vt:variant>
      <vt:variant>
        <vt:i4>5</vt:i4>
      </vt:variant>
      <vt:variant>
        <vt:lpwstr/>
      </vt:variant>
      <vt:variant>
        <vt:lpwstr>_Toc449341783</vt:lpwstr>
      </vt:variant>
      <vt:variant>
        <vt:i4>1638462</vt:i4>
      </vt:variant>
      <vt:variant>
        <vt:i4>398</vt:i4>
      </vt:variant>
      <vt:variant>
        <vt:i4>0</vt:i4>
      </vt:variant>
      <vt:variant>
        <vt:i4>5</vt:i4>
      </vt:variant>
      <vt:variant>
        <vt:lpwstr/>
      </vt:variant>
      <vt:variant>
        <vt:lpwstr>_Toc449341782</vt:lpwstr>
      </vt:variant>
      <vt:variant>
        <vt:i4>1638462</vt:i4>
      </vt:variant>
      <vt:variant>
        <vt:i4>392</vt:i4>
      </vt:variant>
      <vt:variant>
        <vt:i4>0</vt:i4>
      </vt:variant>
      <vt:variant>
        <vt:i4>5</vt:i4>
      </vt:variant>
      <vt:variant>
        <vt:lpwstr/>
      </vt:variant>
      <vt:variant>
        <vt:lpwstr>_Toc449341781</vt:lpwstr>
      </vt:variant>
      <vt:variant>
        <vt:i4>1638462</vt:i4>
      </vt:variant>
      <vt:variant>
        <vt:i4>386</vt:i4>
      </vt:variant>
      <vt:variant>
        <vt:i4>0</vt:i4>
      </vt:variant>
      <vt:variant>
        <vt:i4>5</vt:i4>
      </vt:variant>
      <vt:variant>
        <vt:lpwstr/>
      </vt:variant>
      <vt:variant>
        <vt:lpwstr>_Toc449341780</vt:lpwstr>
      </vt:variant>
      <vt:variant>
        <vt:i4>1441854</vt:i4>
      </vt:variant>
      <vt:variant>
        <vt:i4>380</vt:i4>
      </vt:variant>
      <vt:variant>
        <vt:i4>0</vt:i4>
      </vt:variant>
      <vt:variant>
        <vt:i4>5</vt:i4>
      </vt:variant>
      <vt:variant>
        <vt:lpwstr/>
      </vt:variant>
      <vt:variant>
        <vt:lpwstr>_Toc449341779</vt:lpwstr>
      </vt:variant>
      <vt:variant>
        <vt:i4>1441854</vt:i4>
      </vt:variant>
      <vt:variant>
        <vt:i4>374</vt:i4>
      </vt:variant>
      <vt:variant>
        <vt:i4>0</vt:i4>
      </vt:variant>
      <vt:variant>
        <vt:i4>5</vt:i4>
      </vt:variant>
      <vt:variant>
        <vt:lpwstr/>
      </vt:variant>
      <vt:variant>
        <vt:lpwstr>_Toc449341778</vt:lpwstr>
      </vt:variant>
      <vt:variant>
        <vt:i4>1441854</vt:i4>
      </vt:variant>
      <vt:variant>
        <vt:i4>368</vt:i4>
      </vt:variant>
      <vt:variant>
        <vt:i4>0</vt:i4>
      </vt:variant>
      <vt:variant>
        <vt:i4>5</vt:i4>
      </vt:variant>
      <vt:variant>
        <vt:lpwstr/>
      </vt:variant>
      <vt:variant>
        <vt:lpwstr>_Toc449341777</vt:lpwstr>
      </vt:variant>
      <vt:variant>
        <vt:i4>1441854</vt:i4>
      </vt:variant>
      <vt:variant>
        <vt:i4>362</vt:i4>
      </vt:variant>
      <vt:variant>
        <vt:i4>0</vt:i4>
      </vt:variant>
      <vt:variant>
        <vt:i4>5</vt:i4>
      </vt:variant>
      <vt:variant>
        <vt:lpwstr/>
      </vt:variant>
      <vt:variant>
        <vt:lpwstr>_Toc449341776</vt:lpwstr>
      </vt:variant>
      <vt:variant>
        <vt:i4>1441854</vt:i4>
      </vt:variant>
      <vt:variant>
        <vt:i4>356</vt:i4>
      </vt:variant>
      <vt:variant>
        <vt:i4>0</vt:i4>
      </vt:variant>
      <vt:variant>
        <vt:i4>5</vt:i4>
      </vt:variant>
      <vt:variant>
        <vt:lpwstr/>
      </vt:variant>
      <vt:variant>
        <vt:lpwstr>_Toc449341775</vt:lpwstr>
      </vt:variant>
      <vt:variant>
        <vt:i4>1441854</vt:i4>
      </vt:variant>
      <vt:variant>
        <vt:i4>350</vt:i4>
      </vt:variant>
      <vt:variant>
        <vt:i4>0</vt:i4>
      </vt:variant>
      <vt:variant>
        <vt:i4>5</vt:i4>
      </vt:variant>
      <vt:variant>
        <vt:lpwstr/>
      </vt:variant>
      <vt:variant>
        <vt:lpwstr>_Toc449341774</vt:lpwstr>
      </vt:variant>
      <vt:variant>
        <vt:i4>1441854</vt:i4>
      </vt:variant>
      <vt:variant>
        <vt:i4>344</vt:i4>
      </vt:variant>
      <vt:variant>
        <vt:i4>0</vt:i4>
      </vt:variant>
      <vt:variant>
        <vt:i4>5</vt:i4>
      </vt:variant>
      <vt:variant>
        <vt:lpwstr/>
      </vt:variant>
      <vt:variant>
        <vt:lpwstr>_Toc449341773</vt:lpwstr>
      </vt:variant>
      <vt:variant>
        <vt:i4>1441854</vt:i4>
      </vt:variant>
      <vt:variant>
        <vt:i4>338</vt:i4>
      </vt:variant>
      <vt:variant>
        <vt:i4>0</vt:i4>
      </vt:variant>
      <vt:variant>
        <vt:i4>5</vt:i4>
      </vt:variant>
      <vt:variant>
        <vt:lpwstr/>
      </vt:variant>
      <vt:variant>
        <vt:lpwstr>_Toc449341772</vt:lpwstr>
      </vt:variant>
      <vt:variant>
        <vt:i4>1441854</vt:i4>
      </vt:variant>
      <vt:variant>
        <vt:i4>332</vt:i4>
      </vt:variant>
      <vt:variant>
        <vt:i4>0</vt:i4>
      </vt:variant>
      <vt:variant>
        <vt:i4>5</vt:i4>
      </vt:variant>
      <vt:variant>
        <vt:lpwstr/>
      </vt:variant>
      <vt:variant>
        <vt:lpwstr>_Toc449341771</vt:lpwstr>
      </vt:variant>
      <vt:variant>
        <vt:i4>1441854</vt:i4>
      </vt:variant>
      <vt:variant>
        <vt:i4>326</vt:i4>
      </vt:variant>
      <vt:variant>
        <vt:i4>0</vt:i4>
      </vt:variant>
      <vt:variant>
        <vt:i4>5</vt:i4>
      </vt:variant>
      <vt:variant>
        <vt:lpwstr/>
      </vt:variant>
      <vt:variant>
        <vt:lpwstr>_Toc449341770</vt:lpwstr>
      </vt:variant>
      <vt:variant>
        <vt:i4>1507390</vt:i4>
      </vt:variant>
      <vt:variant>
        <vt:i4>320</vt:i4>
      </vt:variant>
      <vt:variant>
        <vt:i4>0</vt:i4>
      </vt:variant>
      <vt:variant>
        <vt:i4>5</vt:i4>
      </vt:variant>
      <vt:variant>
        <vt:lpwstr/>
      </vt:variant>
      <vt:variant>
        <vt:lpwstr>_Toc449341769</vt:lpwstr>
      </vt:variant>
      <vt:variant>
        <vt:i4>1507390</vt:i4>
      </vt:variant>
      <vt:variant>
        <vt:i4>314</vt:i4>
      </vt:variant>
      <vt:variant>
        <vt:i4>0</vt:i4>
      </vt:variant>
      <vt:variant>
        <vt:i4>5</vt:i4>
      </vt:variant>
      <vt:variant>
        <vt:lpwstr/>
      </vt:variant>
      <vt:variant>
        <vt:lpwstr>_Toc449341768</vt:lpwstr>
      </vt:variant>
      <vt:variant>
        <vt:i4>1507390</vt:i4>
      </vt:variant>
      <vt:variant>
        <vt:i4>308</vt:i4>
      </vt:variant>
      <vt:variant>
        <vt:i4>0</vt:i4>
      </vt:variant>
      <vt:variant>
        <vt:i4>5</vt:i4>
      </vt:variant>
      <vt:variant>
        <vt:lpwstr/>
      </vt:variant>
      <vt:variant>
        <vt:lpwstr>_Toc449341767</vt:lpwstr>
      </vt:variant>
      <vt:variant>
        <vt:i4>1507390</vt:i4>
      </vt:variant>
      <vt:variant>
        <vt:i4>302</vt:i4>
      </vt:variant>
      <vt:variant>
        <vt:i4>0</vt:i4>
      </vt:variant>
      <vt:variant>
        <vt:i4>5</vt:i4>
      </vt:variant>
      <vt:variant>
        <vt:lpwstr/>
      </vt:variant>
      <vt:variant>
        <vt:lpwstr>_Toc449341766</vt:lpwstr>
      </vt:variant>
      <vt:variant>
        <vt:i4>1507390</vt:i4>
      </vt:variant>
      <vt:variant>
        <vt:i4>296</vt:i4>
      </vt:variant>
      <vt:variant>
        <vt:i4>0</vt:i4>
      </vt:variant>
      <vt:variant>
        <vt:i4>5</vt:i4>
      </vt:variant>
      <vt:variant>
        <vt:lpwstr/>
      </vt:variant>
      <vt:variant>
        <vt:lpwstr>_Toc449341765</vt:lpwstr>
      </vt:variant>
      <vt:variant>
        <vt:i4>1507390</vt:i4>
      </vt:variant>
      <vt:variant>
        <vt:i4>290</vt:i4>
      </vt:variant>
      <vt:variant>
        <vt:i4>0</vt:i4>
      </vt:variant>
      <vt:variant>
        <vt:i4>5</vt:i4>
      </vt:variant>
      <vt:variant>
        <vt:lpwstr/>
      </vt:variant>
      <vt:variant>
        <vt:lpwstr>_Toc449341764</vt:lpwstr>
      </vt:variant>
      <vt:variant>
        <vt:i4>1507390</vt:i4>
      </vt:variant>
      <vt:variant>
        <vt:i4>284</vt:i4>
      </vt:variant>
      <vt:variant>
        <vt:i4>0</vt:i4>
      </vt:variant>
      <vt:variant>
        <vt:i4>5</vt:i4>
      </vt:variant>
      <vt:variant>
        <vt:lpwstr/>
      </vt:variant>
      <vt:variant>
        <vt:lpwstr>_Toc449341763</vt:lpwstr>
      </vt:variant>
      <vt:variant>
        <vt:i4>1507390</vt:i4>
      </vt:variant>
      <vt:variant>
        <vt:i4>278</vt:i4>
      </vt:variant>
      <vt:variant>
        <vt:i4>0</vt:i4>
      </vt:variant>
      <vt:variant>
        <vt:i4>5</vt:i4>
      </vt:variant>
      <vt:variant>
        <vt:lpwstr/>
      </vt:variant>
      <vt:variant>
        <vt:lpwstr>_Toc449341762</vt:lpwstr>
      </vt:variant>
      <vt:variant>
        <vt:i4>1507390</vt:i4>
      </vt:variant>
      <vt:variant>
        <vt:i4>272</vt:i4>
      </vt:variant>
      <vt:variant>
        <vt:i4>0</vt:i4>
      </vt:variant>
      <vt:variant>
        <vt:i4>5</vt:i4>
      </vt:variant>
      <vt:variant>
        <vt:lpwstr/>
      </vt:variant>
      <vt:variant>
        <vt:lpwstr>_Toc449341761</vt:lpwstr>
      </vt:variant>
      <vt:variant>
        <vt:i4>1507390</vt:i4>
      </vt:variant>
      <vt:variant>
        <vt:i4>266</vt:i4>
      </vt:variant>
      <vt:variant>
        <vt:i4>0</vt:i4>
      </vt:variant>
      <vt:variant>
        <vt:i4>5</vt:i4>
      </vt:variant>
      <vt:variant>
        <vt:lpwstr/>
      </vt:variant>
      <vt:variant>
        <vt:lpwstr>_Toc449341760</vt:lpwstr>
      </vt:variant>
      <vt:variant>
        <vt:i4>1310782</vt:i4>
      </vt:variant>
      <vt:variant>
        <vt:i4>260</vt:i4>
      </vt:variant>
      <vt:variant>
        <vt:i4>0</vt:i4>
      </vt:variant>
      <vt:variant>
        <vt:i4>5</vt:i4>
      </vt:variant>
      <vt:variant>
        <vt:lpwstr/>
      </vt:variant>
      <vt:variant>
        <vt:lpwstr>_Toc449341759</vt:lpwstr>
      </vt:variant>
      <vt:variant>
        <vt:i4>1310782</vt:i4>
      </vt:variant>
      <vt:variant>
        <vt:i4>254</vt:i4>
      </vt:variant>
      <vt:variant>
        <vt:i4>0</vt:i4>
      </vt:variant>
      <vt:variant>
        <vt:i4>5</vt:i4>
      </vt:variant>
      <vt:variant>
        <vt:lpwstr/>
      </vt:variant>
      <vt:variant>
        <vt:lpwstr>_Toc449341758</vt:lpwstr>
      </vt:variant>
      <vt:variant>
        <vt:i4>1310782</vt:i4>
      </vt:variant>
      <vt:variant>
        <vt:i4>248</vt:i4>
      </vt:variant>
      <vt:variant>
        <vt:i4>0</vt:i4>
      </vt:variant>
      <vt:variant>
        <vt:i4>5</vt:i4>
      </vt:variant>
      <vt:variant>
        <vt:lpwstr/>
      </vt:variant>
      <vt:variant>
        <vt:lpwstr>_Toc449341757</vt:lpwstr>
      </vt:variant>
      <vt:variant>
        <vt:i4>1310782</vt:i4>
      </vt:variant>
      <vt:variant>
        <vt:i4>242</vt:i4>
      </vt:variant>
      <vt:variant>
        <vt:i4>0</vt:i4>
      </vt:variant>
      <vt:variant>
        <vt:i4>5</vt:i4>
      </vt:variant>
      <vt:variant>
        <vt:lpwstr/>
      </vt:variant>
      <vt:variant>
        <vt:lpwstr>_Toc449341756</vt:lpwstr>
      </vt:variant>
      <vt:variant>
        <vt:i4>1310782</vt:i4>
      </vt:variant>
      <vt:variant>
        <vt:i4>236</vt:i4>
      </vt:variant>
      <vt:variant>
        <vt:i4>0</vt:i4>
      </vt:variant>
      <vt:variant>
        <vt:i4>5</vt:i4>
      </vt:variant>
      <vt:variant>
        <vt:lpwstr/>
      </vt:variant>
      <vt:variant>
        <vt:lpwstr>_Toc449341755</vt:lpwstr>
      </vt:variant>
      <vt:variant>
        <vt:i4>1310782</vt:i4>
      </vt:variant>
      <vt:variant>
        <vt:i4>230</vt:i4>
      </vt:variant>
      <vt:variant>
        <vt:i4>0</vt:i4>
      </vt:variant>
      <vt:variant>
        <vt:i4>5</vt:i4>
      </vt:variant>
      <vt:variant>
        <vt:lpwstr/>
      </vt:variant>
      <vt:variant>
        <vt:lpwstr>_Toc449341754</vt:lpwstr>
      </vt:variant>
      <vt:variant>
        <vt:i4>1310782</vt:i4>
      </vt:variant>
      <vt:variant>
        <vt:i4>224</vt:i4>
      </vt:variant>
      <vt:variant>
        <vt:i4>0</vt:i4>
      </vt:variant>
      <vt:variant>
        <vt:i4>5</vt:i4>
      </vt:variant>
      <vt:variant>
        <vt:lpwstr/>
      </vt:variant>
      <vt:variant>
        <vt:lpwstr>_Toc449341753</vt:lpwstr>
      </vt:variant>
      <vt:variant>
        <vt:i4>1310782</vt:i4>
      </vt:variant>
      <vt:variant>
        <vt:i4>218</vt:i4>
      </vt:variant>
      <vt:variant>
        <vt:i4>0</vt:i4>
      </vt:variant>
      <vt:variant>
        <vt:i4>5</vt:i4>
      </vt:variant>
      <vt:variant>
        <vt:lpwstr/>
      </vt:variant>
      <vt:variant>
        <vt:lpwstr>_Toc449341752</vt:lpwstr>
      </vt:variant>
      <vt:variant>
        <vt:i4>1310782</vt:i4>
      </vt:variant>
      <vt:variant>
        <vt:i4>212</vt:i4>
      </vt:variant>
      <vt:variant>
        <vt:i4>0</vt:i4>
      </vt:variant>
      <vt:variant>
        <vt:i4>5</vt:i4>
      </vt:variant>
      <vt:variant>
        <vt:lpwstr/>
      </vt:variant>
      <vt:variant>
        <vt:lpwstr>_Toc449341751</vt:lpwstr>
      </vt:variant>
      <vt:variant>
        <vt:i4>1310782</vt:i4>
      </vt:variant>
      <vt:variant>
        <vt:i4>206</vt:i4>
      </vt:variant>
      <vt:variant>
        <vt:i4>0</vt:i4>
      </vt:variant>
      <vt:variant>
        <vt:i4>5</vt:i4>
      </vt:variant>
      <vt:variant>
        <vt:lpwstr/>
      </vt:variant>
      <vt:variant>
        <vt:lpwstr>_Toc449341750</vt:lpwstr>
      </vt:variant>
      <vt:variant>
        <vt:i4>1376318</vt:i4>
      </vt:variant>
      <vt:variant>
        <vt:i4>200</vt:i4>
      </vt:variant>
      <vt:variant>
        <vt:i4>0</vt:i4>
      </vt:variant>
      <vt:variant>
        <vt:i4>5</vt:i4>
      </vt:variant>
      <vt:variant>
        <vt:lpwstr/>
      </vt:variant>
      <vt:variant>
        <vt:lpwstr>_Toc449341749</vt:lpwstr>
      </vt:variant>
      <vt:variant>
        <vt:i4>1376318</vt:i4>
      </vt:variant>
      <vt:variant>
        <vt:i4>194</vt:i4>
      </vt:variant>
      <vt:variant>
        <vt:i4>0</vt:i4>
      </vt:variant>
      <vt:variant>
        <vt:i4>5</vt:i4>
      </vt:variant>
      <vt:variant>
        <vt:lpwstr/>
      </vt:variant>
      <vt:variant>
        <vt:lpwstr>_Toc449341748</vt:lpwstr>
      </vt:variant>
      <vt:variant>
        <vt:i4>1376318</vt:i4>
      </vt:variant>
      <vt:variant>
        <vt:i4>188</vt:i4>
      </vt:variant>
      <vt:variant>
        <vt:i4>0</vt:i4>
      </vt:variant>
      <vt:variant>
        <vt:i4>5</vt:i4>
      </vt:variant>
      <vt:variant>
        <vt:lpwstr/>
      </vt:variant>
      <vt:variant>
        <vt:lpwstr>_Toc449341747</vt:lpwstr>
      </vt:variant>
      <vt:variant>
        <vt:i4>1376318</vt:i4>
      </vt:variant>
      <vt:variant>
        <vt:i4>182</vt:i4>
      </vt:variant>
      <vt:variant>
        <vt:i4>0</vt:i4>
      </vt:variant>
      <vt:variant>
        <vt:i4>5</vt:i4>
      </vt:variant>
      <vt:variant>
        <vt:lpwstr/>
      </vt:variant>
      <vt:variant>
        <vt:lpwstr>_Toc449341746</vt:lpwstr>
      </vt:variant>
      <vt:variant>
        <vt:i4>1376318</vt:i4>
      </vt:variant>
      <vt:variant>
        <vt:i4>176</vt:i4>
      </vt:variant>
      <vt:variant>
        <vt:i4>0</vt:i4>
      </vt:variant>
      <vt:variant>
        <vt:i4>5</vt:i4>
      </vt:variant>
      <vt:variant>
        <vt:lpwstr/>
      </vt:variant>
      <vt:variant>
        <vt:lpwstr>_Toc449341745</vt:lpwstr>
      </vt:variant>
      <vt:variant>
        <vt:i4>1376318</vt:i4>
      </vt:variant>
      <vt:variant>
        <vt:i4>170</vt:i4>
      </vt:variant>
      <vt:variant>
        <vt:i4>0</vt:i4>
      </vt:variant>
      <vt:variant>
        <vt:i4>5</vt:i4>
      </vt:variant>
      <vt:variant>
        <vt:lpwstr/>
      </vt:variant>
      <vt:variant>
        <vt:lpwstr>_Toc449341744</vt:lpwstr>
      </vt:variant>
      <vt:variant>
        <vt:i4>1376318</vt:i4>
      </vt:variant>
      <vt:variant>
        <vt:i4>164</vt:i4>
      </vt:variant>
      <vt:variant>
        <vt:i4>0</vt:i4>
      </vt:variant>
      <vt:variant>
        <vt:i4>5</vt:i4>
      </vt:variant>
      <vt:variant>
        <vt:lpwstr/>
      </vt:variant>
      <vt:variant>
        <vt:lpwstr>_Toc449341743</vt:lpwstr>
      </vt:variant>
      <vt:variant>
        <vt:i4>1376318</vt:i4>
      </vt:variant>
      <vt:variant>
        <vt:i4>158</vt:i4>
      </vt:variant>
      <vt:variant>
        <vt:i4>0</vt:i4>
      </vt:variant>
      <vt:variant>
        <vt:i4>5</vt:i4>
      </vt:variant>
      <vt:variant>
        <vt:lpwstr/>
      </vt:variant>
      <vt:variant>
        <vt:lpwstr>_Toc449341742</vt:lpwstr>
      </vt:variant>
      <vt:variant>
        <vt:i4>1376318</vt:i4>
      </vt:variant>
      <vt:variant>
        <vt:i4>152</vt:i4>
      </vt:variant>
      <vt:variant>
        <vt:i4>0</vt:i4>
      </vt:variant>
      <vt:variant>
        <vt:i4>5</vt:i4>
      </vt:variant>
      <vt:variant>
        <vt:lpwstr/>
      </vt:variant>
      <vt:variant>
        <vt:lpwstr>_Toc449341741</vt:lpwstr>
      </vt:variant>
      <vt:variant>
        <vt:i4>1376318</vt:i4>
      </vt:variant>
      <vt:variant>
        <vt:i4>146</vt:i4>
      </vt:variant>
      <vt:variant>
        <vt:i4>0</vt:i4>
      </vt:variant>
      <vt:variant>
        <vt:i4>5</vt:i4>
      </vt:variant>
      <vt:variant>
        <vt:lpwstr/>
      </vt:variant>
      <vt:variant>
        <vt:lpwstr>_Toc449341740</vt:lpwstr>
      </vt:variant>
      <vt:variant>
        <vt:i4>1179710</vt:i4>
      </vt:variant>
      <vt:variant>
        <vt:i4>140</vt:i4>
      </vt:variant>
      <vt:variant>
        <vt:i4>0</vt:i4>
      </vt:variant>
      <vt:variant>
        <vt:i4>5</vt:i4>
      </vt:variant>
      <vt:variant>
        <vt:lpwstr/>
      </vt:variant>
      <vt:variant>
        <vt:lpwstr>_Toc449341739</vt:lpwstr>
      </vt:variant>
      <vt:variant>
        <vt:i4>1179710</vt:i4>
      </vt:variant>
      <vt:variant>
        <vt:i4>134</vt:i4>
      </vt:variant>
      <vt:variant>
        <vt:i4>0</vt:i4>
      </vt:variant>
      <vt:variant>
        <vt:i4>5</vt:i4>
      </vt:variant>
      <vt:variant>
        <vt:lpwstr/>
      </vt:variant>
      <vt:variant>
        <vt:lpwstr>_Toc449341738</vt:lpwstr>
      </vt:variant>
      <vt:variant>
        <vt:i4>1179710</vt:i4>
      </vt:variant>
      <vt:variant>
        <vt:i4>128</vt:i4>
      </vt:variant>
      <vt:variant>
        <vt:i4>0</vt:i4>
      </vt:variant>
      <vt:variant>
        <vt:i4>5</vt:i4>
      </vt:variant>
      <vt:variant>
        <vt:lpwstr/>
      </vt:variant>
      <vt:variant>
        <vt:lpwstr>_Toc449341737</vt:lpwstr>
      </vt:variant>
      <vt:variant>
        <vt:i4>1179710</vt:i4>
      </vt:variant>
      <vt:variant>
        <vt:i4>122</vt:i4>
      </vt:variant>
      <vt:variant>
        <vt:i4>0</vt:i4>
      </vt:variant>
      <vt:variant>
        <vt:i4>5</vt:i4>
      </vt:variant>
      <vt:variant>
        <vt:lpwstr/>
      </vt:variant>
      <vt:variant>
        <vt:lpwstr>_Toc449341736</vt:lpwstr>
      </vt:variant>
      <vt:variant>
        <vt:i4>1179710</vt:i4>
      </vt:variant>
      <vt:variant>
        <vt:i4>116</vt:i4>
      </vt:variant>
      <vt:variant>
        <vt:i4>0</vt:i4>
      </vt:variant>
      <vt:variant>
        <vt:i4>5</vt:i4>
      </vt:variant>
      <vt:variant>
        <vt:lpwstr/>
      </vt:variant>
      <vt:variant>
        <vt:lpwstr>_Toc449341735</vt:lpwstr>
      </vt:variant>
      <vt:variant>
        <vt:i4>1179710</vt:i4>
      </vt:variant>
      <vt:variant>
        <vt:i4>110</vt:i4>
      </vt:variant>
      <vt:variant>
        <vt:i4>0</vt:i4>
      </vt:variant>
      <vt:variant>
        <vt:i4>5</vt:i4>
      </vt:variant>
      <vt:variant>
        <vt:lpwstr/>
      </vt:variant>
      <vt:variant>
        <vt:lpwstr>_Toc449341734</vt:lpwstr>
      </vt:variant>
      <vt:variant>
        <vt:i4>1179710</vt:i4>
      </vt:variant>
      <vt:variant>
        <vt:i4>104</vt:i4>
      </vt:variant>
      <vt:variant>
        <vt:i4>0</vt:i4>
      </vt:variant>
      <vt:variant>
        <vt:i4>5</vt:i4>
      </vt:variant>
      <vt:variant>
        <vt:lpwstr/>
      </vt:variant>
      <vt:variant>
        <vt:lpwstr>_Toc449341733</vt:lpwstr>
      </vt:variant>
      <vt:variant>
        <vt:i4>1179710</vt:i4>
      </vt:variant>
      <vt:variant>
        <vt:i4>98</vt:i4>
      </vt:variant>
      <vt:variant>
        <vt:i4>0</vt:i4>
      </vt:variant>
      <vt:variant>
        <vt:i4>5</vt:i4>
      </vt:variant>
      <vt:variant>
        <vt:lpwstr/>
      </vt:variant>
      <vt:variant>
        <vt:lpwstr>_Toc449341732</vt:lpwstr>
      </vt:variant>
      <vt:variant>
        <vt:i4>1179710</vt:i4>
      </vt:variant>
      <vt:variant>
        <vt:i4>92</vt:i4>
      </vt:variant>
      <vt:variant>
        <vt:i4>0</vt:i4>
      </vt:variant>
      <vt:variant>
        <vt:i4>5</vt:i4>
      </vt:variant>
      <vt:variant>
        <vt:lpwstr/>
      </vt:variant>
      <vt:variant>
        <vt:lpwstr>_Toc449341731</vt:lpwstr>
      </vt:variant>
      <vt:variant>
        <vt:i4>1179710</vt:i4>
      </vt:variant>
      <vt:variant>
        <vt:i4>86</vt:i4>
      </vt:variant>
      <vt:variant>
        <vt:i4>0</vt:i4>
      </vt:variant>
      <vt:variant>
        <vt:i4>5</vt:i4>
      </vt:variant>
      <vt:variant>
        <vt:lpwstr/>
      </vt:variant>
      <vt:variant>
        <vt:lpwstr>_Toc449341730</vt:lpwstr>
      </vt:variant>
      <vt:variant>
        <vt:i4>1245246</vt:i4>
      </vt:variant>
      <vt:variant>
        <vt:i4>80</vt:i4>
      </vt:variant>
      <vt:variant>
        <vt:i4>0</vt:i4>
      </vt:variant>
      <vt:variant>
        <vt:i4>5</vt:i4>
      </vt:variant>
      <vt:variant>
        <vt:lpwstr/>
      </vt:variant>
      <vt:variant>
        <vt:lpwstr>_Toc449341729</vt:lpwstr>
      </vt:variant>
      <vt:variant>
        <vt:i4>1245246</vt:i4>
      </vt:variant>
      <vt:variant>
        <vt:i4>74</vt:i4>
      </vt:variant>
      <vt:variant>
        <vt:i4>0</vt:i4>
      </vt:variant>
      <vt:variant>
        <vt:i4>5</vt:i4>
      </vt:variant>
      <vt:variant>
        <vt:lpwstr/>
      </vt:variant>
      <vt:variant>
        <vt:lpwstr>_Toc449341728</vt:lpwstr>
      </vt:variant>
      <vt:variant>
        <vt:i4>1245246</vt:i4>
      </vt:variant>
      <vt:variant>
        <vt:i4>68</vt:i4>
      </vt:variant>
      <vt:variant>
        <vt:i4>0</vt:i4>
      </vt:variant>
      <vt:variant>
        <vt:i4>5</vt:i4>
      </vt:variant>
      <vt:variant>
        <vt:lpwstr/>
      </vt:variant>
      <vt:variant>
        <vt:lpwstr>_Toc449341727</vt:lpwstr>
      </vt:variant>
      <vt:variant>
        <vt:i4>1245246</vt:i4>
      </vt:variant>
      <vt:variant>
        <vt:i4>62</vt:i4>
      </vt:variant>
      <vt:variant>
        <vt:i4>0</vt:i4>
      </vt:variant>
      <vt:variant>
        <vt:i4>5</vt:i4>
      </vt:variant>
      <vt:variant>
        <vt:lpwstr/>
      </vt:variant>
      <vt:variant>
        <vt:lpwstr>_Toc449341726</vt:lpwstr>
      </vt:variant>
      <vt:variant>
        <vt:i4>1245246</vt:i4>
      </vt:variant>
      <vt:variant>
        <vt:i4>56</vt:i4>
      </vt:variant>
      <vt:variant>
        <vt:i4>0</vt:i4>
      </vt:variant>
      <vt:variant>
        <vt:i4>5</vt:i4>
      </vt:variant>
      <vt:variant>
        <vt:lpwstr/>
      </vt:variant>
      <vt:variant>
        <vt:lpwstr>_Toc449341725</vt:lpwstr>
      </vt:variant>
      <vt:variant>
        <vt:i4>1245246</vt:i4>
      </vt:variant>
      <vt:variant>
        <vt:i4>50</vt:i4>
      </vt:variant>
      <vt:variant>
        <vt:i4>0</vt:i4>
      </vt:variant>
      <vt:variant>
        <vt:i4>5</vt:i4>
      </vt:variant>
      <vt:variant>
        <vt:lpwstr/>
      </vt:variant>
      <vt:variant>
        <vt:lpwstr>_Toc449341724</vt:lpwstr>
      </vt:variant>
      <vt:variant>
        <vt:i4>1245246</vt:i4>
      </vt:variant>
      <vt:variant>
        <vt:i4>44</vt:i4>
      </vt:variant>
      <vt:variant>
        <vt:i4>0</vt:i4>
      </vt:variant>
      <vt:variant>
        <vt:i4>5</vt:i4>
      </vt:variant>
      <vt:variant>
        <vt:lpwstr/>
      </vt:variant>
      <vt:variant>
        <vt:lpwstr>_Toc449341723</vt:lpwstr>
      </vt:variant>
      <vt:variant>
        <vt:i4>1245246</vt:i4>
      </vt:variant>
      <vt:variant>
        <vt:i4>38</vt:i4>
      </vt:variant>
      <vt:variant>
        <vt:i4>0</vt:i4>
      </vt:variant>
      <vt:variant>
        <vt:i4>5</vt:i4>
      </vt:variant>
      <vt:variant>
        <vt:lpwstr/>
      </vt:variant>
      <vt:variant>
        <vt:lpwstr>_Toc449341722</vt:lpwstr>
      </vt:variant>
      <vt:variant>
        <vt:i4>1245246</vt:i4>
      </vt:variant>
      <vt:variant>
        <vt:i4>32</vt:i4>
      </vt:variant>
      <vt:variant>
        <vt:i4>0</vt:i4>
      </vt:variant>
      <vt:variant>
        <vt:i4>5</vt:i4>
      </vt:variant>
      <vt:variant>
        <vt:lpwstr/>
      </vt:variant>
      <vt:variant>
        <vt:lpwstr>_Toc449341721</vt:lpwstr>
      </vt:variant>
      <vt:variant>
        <vt:i4>1245246</vt:i4>
      </vt:variant>
      <vt:variant>
        <vt:i4>26</vt:i4>
      </vt:variant>
      <vt:variant>
        <vt:i4>0</vt:i4>
      </vt:variant>
      <vt:variant>
        <vt:i4>5</vt:i4>
      </vt:variant>
      <vt:variant>
        <vt:lpwstr/>
      </vt:variant>
      <vt:variant>
        <vt:lpwstr>_Toc449341720</vt:lpwstr>
      </vt:variant>
      <vt:variant>
        <vt:i4>1048638</vt:i4>
      </vt:variant>
      <vt:variant>
        <vt:i4>20</vt:i4>
      </vt:variant>
      <vt:variant>
        <vt:i4>0</vt:i4>
      </vt:variant>
      <vt:variant>
        <vt:i4>5</vt:i4>
      </vt:variant>
      <vt:variant>
        <vt:lpwstr/>
      </vt:variant>
      <vt:variant>
        <vt:lpwstr>_Toc449341719</vt:lpwstr>
      </vt:variant>
      <vt:variant>
        <vt:i4>1048638</vt:i4>
      </vt:variant>
      <vt:variant>
        <vt:i4>14</vt:i4>
      </vt:variant>
      <vt:variant>
        <vt:i4>0</vt:i4>
      </vt:variant>
      <vt:variant>
        <vt:i4>5</vt:i4>
      </vt:variant>
      <vt:variant>
        <vt:lpwstr/>
      </vt:variant>
      <vt:variant>
        <vt:lpwstr>_Toc449341718</vt:lpwstr>
      </vt:variant>
      <vt:variant>
        <vt:i4>1048638</vt:i4>
      </vt:variant>
      <vt:variant>
        <vt:i4>8</vt:i4>
      </vt:variant>
      <vt:variant>
        <vt:i4>0</vt:i4>
      </vt:variant>
      <vt:variant>
        <vt:i4>5</vt:i4>
      </vt:variant>
      <vt:variant>
        <vt:lpwstr/>
      </vt:variant>
      <vt:variant>
        <vt:lpwstr>_Toc449341717</vt:lpwstr>
      </vt:variant>
      <vt:variant>
        <vt:i4>1048638</vt:i4>
      </vt:variant>
      <vt:variant>
        <vt:i4>2</vt:i4>
      </vt:variant>
      <vt:variant>
        <vt:i4>0</vt:i4>
      </vt:variant>
      <vt:variant>
        <vt:i4>5</vt:i4>
      </vt:variant>
      <vt:variant>
        <vt:lpwstr/>
      </vt:variant>
      <vt:variant>
        <vt:lpwstr>_Toc449341716</vt:lpwstr>
      </vt:variant>
      <vt:variant>
        <vt:i4>7864382</vt:i4>
      </vt:variant>
      <vt:variant>
        <vt:i4>0</vt:i4>
      </vt:variant>
      <vt:variant>
        <vt:i4>0</vt:i4>
      </vt:variant>
      <vt:variant>
        <vt:i4>5</vt:i4>
      </vt:variant>
      <vt:variant>
        <vt:lpwstr>http://www.psidev.info/</vt:lpwstr>
      </vt:variant>
      <vt:variant>
        <vt:lpwstr/>
      </vt:variant>
      <vt:variant>
        <vt:i4>6029360</vt:i4>
      </vt:variant>
      <vt:variant>
        <vt:i4>3</vt:i4>
      </vt:variant>
      <vt:variant>
        <vt:i4>0</vt:i4>
      </vt:variant>
      <vt:variant>
        <vt:i4>5</vt:i4>
      </vt:variant>
      <vt:variant>
        <vt:lpwstr>https://code.google.com/p/psi-pi/source/browse/trunk</vt:lpwstr>
      </vt:variant>
      <vt:variant>
        <vt:lpwstr>trunk%2Fexamples%2F1_2_candidate_examples</vt:lpwstr>
      </vt:variant>
      <vt:variant>
        <vt:i4>6357055</vt:i4>
      </vt:variant>
      <vt:variant>
        <vt:i4>0</vt:i4>
      </vt:variant>
      <vt:variant>
        <vt:i4>0</vt:i4>
      </vt:variant>
      <vt:variant>
        <vt:i4>5</vt:i4>
      </vt:variant>
      <vt:variant>
        <vt:lpwstr>http://bioportal.bioontology.org/ontologies/UO?p=classes&amp;conceptid=root</vt:lpwstr>
      </vt:variant>
      <vt:variant>
        <vt:lpwstr/>
      </vt:variant>
      <vt:variant>
        <vt:i4>7143481</vt:i4>
      </vt:variant>
      <vt:variant>
        <vt:i4>71002</vt:i4>
      </vt:variant>
      <vt:variant>
        <vt:i4>1030</vt:i4>
      </vt:variant>
      <vt:variant>
        <vt:i4>1</vt:i4>
      </vt:variant>
      <vt:variant>
        <vt:lpwstr>http://www.peptideatlas.org/tmp/mzIdentML/figures/MzIdentML1.1.pn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ysisXML specification document</dc:title>
  <dc:subject/>
  <dc:creator>Martin Eisenacher</dc:creator>
  <cp:keywords/>
  <cp:lastModifiedBy>Jones, Andy</cp:lastModifiedBy>
  <cp:revision>70</cp:revision>
  <cp:lastPrinted>2016-04-25T09:30:00Z</cp:lastPrinted>
  <dcterms:created xsi:type="dcterms:W3CDTF">2016-04-25T09:30:00Z</dcterms:created>
  <dcterms:modified xsi:type="dcterms:W3CDTF">2016-06-09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1963473168</vt:i4>
  </property>
  <property fmtid="{D5CDD505-2E9C-101B-9397-08002B2CF9AE}" pid="4" name="_EmailSubject">
    <vt:lpwstr>MIAPE:GE update</vt:lpwstr>
  </property>
  <property fmtid="{D5CDD505-2E9C-101B-9397-08002B2CF9AE}" pid="5" name="_AuthorEmail">
    <vt:lpwstr>a3710681@cpx.ncl.ac.uk</vt:lpwstr>
  </property>
  <property fmtid="{D5CDD505-2E9C-101B-9397-08002B2CF9AE}" pid="6" name="_AuthorEmailDisplayName">
    <vt:lpwstr>frank gibson</vt:lpwstr>
  </property>
  <property fmtid="{D5CDD505-2E9C-101B-9397-08002B2CF9AE}" pid="7" name="_ReviewingToolsShownOnce">
    <vt:lpwstr/>
  </property>
</Properties>
</file>